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BAF558" w14:textId="3D2A3A39" w:rsidR="005D03B4" w:rsidRPr="00E30F58" w:rsidRDefault="005D03B4" w:rsidP="00343D5C">
      <w:pPr>
        <w:pStyle w:val="Naslov1"/>
        <w:spacing w:line="360" w:lineRule="auto"/>
        <w:rPr>
          <w:rFonts w:asciiTheme="minorHAnsi" w:hAnsiTheme="minorHAnsi" w:cstheme="minorHAnsi"/>
        </w:rPr>
      </w:pPr>
      <w:bookmarkStart w:id="0" w:name="_Ref166823316"/>
      <w:bookmarkStart w:id="1" w:name="_Toc136500119"/>
      <w:r w:rsidRPr="00E30F58">
        <w:rPr>
          <w:rFonts w:asciiTheme="minorHAnsi" w:hAnsiTheme="minorHAnsi" w:cstheme="minorHAnsi"/>
        </w:rPr>
        <w:t>Anaesthesia for pigs, sheep, goats</w:t>
      </w:r>
      <w:r w:rsidR="000F7FBF" w:rsidRPr="00E30F58">
        <w:rPr>
          <w:rFonts w:asciiTheme="minorHAnsi" w:hAnsiTheme="minorHAnsi" w:cstheme="minorHAnsi"/>
        </w:rPr>
        <w:t xml:space="preserve"> and </w:t>
      </w:r>
      <w:r w:rsidR="00572008" w:rsidRPr="00E30F58">
        <w:rPr>
          <w:rFonts w:asciiTheme="minorHAnsi" w:hAnsiTheme="minorHAnsi" w:cstheme="minorHAnsi"/>
        </w:rPr>
        <w:t>cattle</w:t>
      </w:r>
      <w:r w:rsidRPr="00E30F58">
        <w:rPr>
          <w:rFonts w:asciiTheme="minorHAnsi" w:hAnsiTheme="minorHAnsi" w:cstheme="minorHAnsi"/>
        </w:rPr>
        <w:t xml:space="preserve"> involved in biomedical research:</w:t>
      </w:r>
      <w:r w:rsidR="00FC2719">
        <w:rPr>
          <w:rFonts w:asciiTheme="minorHAnsi" w:hAnsiTheme="minorHAnsi" w:cstheme="minorHAnsi"/>
        </w:rPr>
        <w:t xml:space="preserve"> FELASA working group guidelines -</w:t>
      </w:r>
      <w:r w:rsidRPr="00E30F58">
        <w:rPr>
          <w:rFonts w:asciiTheme="minorHAnsi" w:hAnsiTheme="minorHAnsi" w:cstheme="minorHAnsi"/>
        </w:rPr>
        <w:t xml:space="preserve"> Part </w:t>
      </w:r>
      <w:r w:rsidR="00343D5C" w:rsidRPr="00E30F58">
        <w:rPr>
          <w:rFonts w:asciiTheme="minorHAnsi" w:hAnsiTheme="minorHAnsi" w:cstheme="minorHAnsi"/>
        </w:rPr>
        <w:t>I</w:t>
      </w:r>
      <w:r w:rsidR="00FC2719">
        <w:rPr>
          <w:rFonts w:asciiTheme="minorHAnsi" w:hAnsiTheme="minorHAnsi" w:cstheme="minorHAnsi"/>
        </w:rPr>
        <w:t>-IV</w:t>
      </w:r>
      <w:bookmarkEnd w:id="0"/>
    </w:p>
    <w:bookmarkEnd w:id="1"/>
    <w:p w14:paraId="44950143" w14:textId="14F4D3BD" w:rsidR="00834A9F" w:rsidRPr="00E30F58" w:rsidRDefault="00834A9F" w:rsidP="00500710">
      <w:pPr>
        <w:rPr>
          <w:rFonts w:asciiTheme="minorHAnsi" w:hAnsiTheme="minorHAnsi" w:cstheme="minorHAnsi"/>
        </w:rPr>
      </w:pPr>
    </w:p>
    <w:p w14:paraId="19929E64" w14:textId="77777777" w:rsidR="005D03B4" w:rsidRPr="00E30F58" w:rsidRDefault="005D03B4" w:rsidP="00500710">
      <w:pPr>
        <w:rPr>
          <w:rFonts w:asciiTheme="minorHAnsi" w:hAnsiTheme="minorHAnsi" w:cstheme="minorHAnsi"/>
        </w:rPr>
      </w:pPr>
    </w:p>
    <w:p w14:paraId="66AE26CA" w14:textId="77777777" w:rsidR="005D03B4" w:rsidRPr="00E30F58" w:rsidRDefault="005D03B4" w:rsidP="00500710">
      <w:pPr>
        <w:rPr>
          <w:rFonts w:asciiTheme="minorHAnsi" w:hAnsiTheme="minorHAnsi" w:cstheme="minorHAnsi"/>
        </w:rPr>
      </w:pPr>
      <w:r w:rsidRPr="00E30F58">
        <w:rPr>
          <w:rFonts w:asciiTheme="minorHAnsi" w:hAnsiTheme="minorHAnsi" w:cstheme="minorHAnsi"/>
        </w:rPr>
        <w:t>Sabine J. Bischoff, Animal Welfare Office, University Hospital, Jena, Germany</w:t>
      </w:r>
    </w:p>
    <w:p w14:paraId="6DAFF805" w14:textId="3B1CCB4A" w:rsidR="005D03B4" w:rsidRPr="00E30F58" w:rsidRDefault="005D03B4" w:rsidP="00500710">
      <w:pPr>
        <w:rPr>
          <w:rFonts w:asciiTheme="minorHAnsi" w:hAnsiTheme="minorHAnsi" w:cstheme="minorHAnsi"/>
        </w:rPr>
      </w:pPr>
      <w:r w:rsidRPr="00E30F58">
        <w:rPr>
          <w:rFonts w:asciiTheme="minorHAnsi" w:hAnsiTheme="minorHAnsi" w:cstheme="minorHAnsi"/>
        </w:rPr>
        <w:t>Gabrielle C Musk, School o</w:t>
      </w:r>
      <w:r w:rsidR="00583F6E" w:rsidRPr="00E30F58">
        <w:rPr>
          <w:rFonts w:asciiTheme="minorHAnsi" w:hAnsiTheme="minorHAnsi" w:cstheme="minorHAnsi"/>
        </w:rPr>
        <w:t>f</w:t>
      </w:r>
      <w:r w:rsidRPr="00E30F58">
        <w:rPr>
          <w:rFonts w:asciiTheme="minorHAnsi" w:hAnsiTheme="minorHAnsi" w:cstheme="minorHAnsi"/>
        </w:rPr>
        <w:t xml:space="preserve"> Human Sciences, University of Western Australia, Perth, Australia.</w:t>
      </w:r>
    </w:p>
    <w:p w14:paraId="088683BF" w14:textId="77777777" w:rsidR="005D03B4" w:rsidRPr="00E30F58" w:rsidRDefault="005D03B4" w:rsidP="00500710">
      <w:pPr>
        <w:rPr>
          <w:rFonts w:asciiTheme="minorHAnsi" w:hAnsiTheme="minorHAnsi" w:cstheme="minorHAnsi"/>
        </w:rPr>
      </w:pPr>
      <w:r w:rsidRPr="00E30F58">
        <w:rPr>
          <w:rFonts w:asciiTheme="minorHAnsi" w:hAnsiTheme="minorHAnsi" w:cstheme="minorHAnsi"/>
        </w:rPr>
        <w:t>Alenka Seliškar, University of Ljubljana, Veterinary Faculty, Ljubljana, Slovenia</w:t>
      </w:r>
    </w:p>
    <w:p w14:paraId="5782C289" w14:textId="7516C74C" w:rsidR="005D03B4" w:rsidRPr="00E30F58" w:rsidRDefault="005D03B4" w:rsidP="00500710">
      <w:pPr>
        <w:rPr>
          <w:rFonts w:asciiTheme="minorHAnsi" w:hAnsiTheme="minorHAnsi" w:cstheme="minorHAnsi"/>
        </w:rPr>
      </w:pPr>
      <w:r w:rsidRPr="00E30F58">
        <w:rPr>
          <w:rFonts w:asciiTheme="minorHAnsi" w:hAnsiTheme="minorHAnsi" w:cstheme="minorHAnsi"/>
        </w:rPr>
        <w:t>Daniela Casoni, University of Berne, Faculty of Medicine, Experimental Surgery Facility, Bern, Switzerland</w:t>
      </w:r>
      <w:r w:rsidR="0017774F" w:rsidRPr="00E30F58">
        <w:rPr>
          <w:rFonts w:asciiTheme="minorHAnsi" w:hAnsiTheme="minorHAnsi" w:cstheme="minorHAnsi"/>
        </w:rPr>
        <w:t>.</w:t>
      </w:r>
    </w:p>
    <w:p w14:paraId="12984C13" w14:textId="6FAAE37A" w:rsidR="0017774F" w:rsidRPr="00E30F58" w:rsidRDefault="005D03B4" w:rsidP="00500710">
      <w:pPr>
        <w:rPr>
          <w:rFonts w:asciiTheme="minorHAnsi" w:hAnsiTheme="minorHAnsi" w:cstheme="minorHAnsi"/>
          <w:lang w:val="en-US"/>
        </w:rPr>
      </w:pPr>
      <w:r w:rsidRPr="00E30F58">
        <w:rPr>
          <w:rFonts w:asciiTheme="minorHAnsi" w:hAnsiTheme="minorHAnsi" w:cstheme="minorHAnsi"/>
          <w:lang w:val="en-US"/>
        </w:rPr>
        <w:t>Stéphanie De Vleeschauwer, Laboratory Animal Center</w:t>
      </w:r>
      <w:r w:rsidR="002A6A47" w:rsidRPr="00E30F58">
        <w:rPr>
          <w:rFonts w:asciiTheme="minorHAnsi" w:hAnsiTheme="minorHAnsi" w:cstheme="minorHAnsi"/>
          <w:lang w:val="en-US"/>
        </w:rPr>
        <w:t>,</w:t>
      </w:r>
      <w:r w:rsidRPr="00E30F58">
        <w:rPr>
          <w:rFonts w:asciiTheme="minorHAnsi" w:hAnsiTheme="minorHAnsi" w:cstheme="minorHAnsi"/>
          <w:lang w:val="en-US"/>
        </w:rPr>
        <w:t xml:space="preserve"> KU Leuven, Leuven, Belgium</w:t>
      </w:r>
      <w:r w:rsidR="0017774F" w:rsidRPr="00E30F58">
        <w:rPr>
          <w:rFonts w:asciiTheme="minorHAnsi" w:hAnsiTheme="minorHAnsi" w:cstheme="minorHAnsi"/>
          <w:lang w:val="en-US"/>
        </w:rPr>
        <w:t>.</w:t>
      </w:r>
    </w:p>
    <w:p w14:paraId="474F516D" w14:textId="1BB96E8E" w:rsidR="005D03B4" w:rsidRPr="00E30F58" w:rsidRDefault="005D03B4" w:rsidP="00500710">
      <w:pPr>
        <w:rPr>
          <w:rFonts w:asciiTheme="minorHAnsi" w:hAnsiTheme="minorHAnsi" w:cstheme="minorHAnsi"/>
        </w:rPr>
      </w:pPr>
      <w:r w:rsidRPr="00E30F58">
        <w:rPr>
          <w:rFonts w:asciiTheme="minorHAnsi" w:hAnsiTheme="minorHAnsi" w:cstheme="minorHAnsi"/>
        </w:rPr>
        <w:t>R. Eddie Clutton.  Large Animal Research and Imaging Facility, Roslin Institute, University of Edinburgh, Roslin, Midlothian, United Kingdom, EH25 9RG.</w:t>
      </w:r>
      <w:r w:rsidR="00873F76" w:rsidRPr="00E30F58">
        <w:rPr>
          <w:rFonts w:asciiTheme="minorHAnsi" w:hAnsiTheme="minorHAnsi" w:cstheme="minorHAnsi"/>
        </w:rPr>
        <w:t xml:space="preserve"> E.clutton@ed.ac.uk</w:t>
      </w:r>
    </w:p>
    <w:p w14:paraId="48F39EAF" w14:textId="77777777" w:rsidR="005D03B4" w:rsidRPr="00E30F58" w:rsidRDefault="005D03B4" w:rsidP="00500710">
      <w:pPr>
        <w:rPr>
          <w:rFonts w:asciiTheme="minorHAnsi" w:hAnsiTheme="minorHAnsi" w:cstheme="minorHAnsi"/>
        </w:rPr>
      </w:pPr>
    </w:p>
    <w:p w14:paraId="4B697988" w14:textId="77777777" w:rsidR="005D03B4" w:rsidRPr="00E30F58" w:rsidRDefault="005D03B4" w:rsidP="00500710">
      <w:pPr>
        <w:rPr>
          <w:rFonts w:asciiTheme="minorHAnsi" w:hAnsiTheme="minorHAnsi" w:cstheme="minorHAnsi"/>
        </w:rPr>
      </w:pPr>
    </w:p>
    <w:p w14:paraId="28682FDF" w14:textId="77777777" w:rsidR="005D03B4" w:rsidRPr="00E30F58" w:rsidRDefault="005D03B4" w:rsidP="00500710">
      <w:pPr>
        <w:rPr>
          <w:rFonts w:asciiTheme="minorHAnsi" w:hAnsiTheme="minorHAnsi" w:cstheme="minorHAnsi"/>
        </w:rPr>
      </w:pPr>
    </w:p>
    <w:p w14:paraId="40015335" w14:textId="4BD9721F" w:rsidR="005D03B4" w:rsidRPr="00E30F58" w:rsidRDefault="00873F76" w:rsidP="00500710">
      <w:pPr>
        <w:rPr>
          <w:rFonts w:asciiTheme="minorHAnsi" w:hAnsiTheme="minorHAnsi" w:cstheme="minorHAnsi"/>
        </w:rPr>
      </w:pPr>
      <w:r w:rsidRPr="00E30F58">
        <w:rPr>
          <w:rFonts w:asciiTheme="minorHAnsi" w:hAnsiTheme="minorHAnsi" w:cstheme="minorHAnsi"/>
          <w:color w:val="222222"/>
          <w:sz w:val="18"/>
          <w:szCs w:val="18"/>
          <w:shd w:val="clear" w:color="auto" w:fill="FFFFFF"/>
        </w:rPr>
        <w:t>Equal Contributions: authors who have contributed equally should be marked with a superscript symbol (†). The symbol must be included below the affiliations, and the following statement added: “These authors contributed equally to this work”. The equal roles of authors should also be adequately disclosed in the author contributions statement. Please read the criteria to qualify for authorship.</w:t>
      </w:r>
    </w:p>
    <w:p w14:paraId="0DE1DFE4" w14:textId="77777777" w:rsidR="005D03B4" w:rsidRPr="00E30F58" w:rsidRDefault="005D03B4" w:rsidP="00500710">
      <w:pPr>
        <w:rPr>
          <w:rFonts w:asciiTheme="minorHAnsi" w:hAnsiTheme="minorHAnsi" w:cstheme="minorHAnsi"/>
        </w:rPr>
      </w:pPr>
    </w:p>
    <w:p w14:paraId="0BE65EAA" w14:textId="5413B19D" w:rsidR="00DD38C2" w:rsidRPr="00E30F58" w:rsidRDefault="005D03B4" w:rsidP="004108F6">
      <w:pPr>
        <w:rPr>
          <w:rFonts w:asciiTheme="minorHAnsi" w:hAnsiTheme="minorHAnsi" w:cstheme="minorHAnsi"/>
        </w:rPr>
      </w:pPr>
      <w:r w:rsidRPr="00E30F58">
        <w:rPr>
          <w:rFonts w:asciiTheme="minorHAnsi" w:hAnsiTheme="minorHAnsi" w:cstheme="minorHAnsi"/>
        </w:rPr>
        <w:t xml:space="preserve">Corresponding Author: </w:t>
      </w:r>
      <w:hyperlink r:id="rId8" w:history="1">
        <w:r w:rsidRPr="00E30F58">
          <w:rPr>
            <w:rStyle w:val="Hiperpovezava"/>
            <w:rFonts w:asciiTheme="minorHAnsi" w:hAnsiTheme="minorHAnsi" w:cstheme="minorHAnsi"/>
          </w:rPr>
          <w:t>e.clutton@ed.ac.uk</w:t>
        </w:r>
      </w:hyperlink>
      <w:r w:rsidRPr="00E30F58">
        <w:rPr>
          <w:rFonts w:asciiTheme="minorHAnsi" w:hAnsiTheme="minorHAnsi" w:cstheme="minorHAnsi"/>
        </w:rPr>
        <w:t xml:space="preserve"> </w:t>
      </w:r>
      <w:r w:rsidR="00DD38C2" w:rsidRPr="00E30F58">
        <w:rPr>
          <w:rFonts w:asciiTheme="minorHAnsi" w:hAnsiTheme="minorHAnsi" w:cstheme="minorHAnsi"/>
        </w:rPr>
        <w:br w:type="page"/>
      </w:r>
    </w:p>
    <w:p w14:paraId="68B20164" w14:textId="6466233C" w:rsidR="00451553" w:rsidRPr="00913819" w:rsidRDefault="00DD38C2" w:rsidP="00913819">
      <w:pPr>
        <w:jc w:val="both"/>
        <w:rPr>
          <w:rFonts w:asciiTheme="minorHAnsi" w:hAnsiTheme="minorHAnsi" w:cstheme="minorHAnsi"/>
          <w:b/>
          <w:bCs/>
          <w:sz w:val="22"/>
          <w:szCs w:val="22"/>
        </w:rPr>
      </w:pPr>
      <w:r w:rsidRPr="00913819">
        <w:rPr>
          <w:rFonts w:asciiTheme="minorHAnsi" w:hAnsiTheme="minorHAnsi" w:cstheme="minorHAnsi"/>
          <w:b/>
          <w:bCs/>
          <w:sz w:val="22"/>
          <w:szCs w:val="22"/>
        </w:rPr>
        <w:lastRenderedPageBreak/>
        <w:t>Abstract</w:t>
      </w:r>
    </w:p>
    <w:p w14:paraId="369B87F6" w14:textId="385B3AE0" w:rsidR="00FD7353" w:rsidRPr="00913819" w:rsidRDefault="002F55A5"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Recommendations for safe anaesthesia </w:t>
      </w:r>
      <w:r w:rsidR="001F2153" w:rsidRPr="00913819">
        <w:rPr>
          <w:rFonts w:asciiTheme="minorHAnsi" w:hAnsiTheme="minorHAnsi" w:cstheme="minorHAnsi"/>
          <w:sz w:val="22"/>
          <w:szCs w:val="22"/>
        </w:rPr>
        <w:t>are common</w:t>
      </w:r>
      <w:r w:rsidRPr="00913819">
        <w:rPr>
          <w:rFonts w:asciiTheme="minorHAnsi" w:hAnsiTheme="minorHAnsi" w:cstheme="minorHAnsi"/>
          <w:sz w:val="22"/>
          <w:szCs w:val="22"/>
        </w:rPr>
        <w:t xml:space="preserve"> in medical practice, have been formulated for traditional laboratory species, i.e., </w:t>
      </w:r>
      <w:r w:rsidR="00B213EF" w:rsidRPr="00913819">
        <w:rPr>
          <w:rFonts w:asciiTheme="minorHAnsi" w:hAnsiTheme="minorHAnsi" w:cstheme="minorHAnsi"/>
          <w:sz w:val="22"/>
          <w:szCs w:val="22"/>
        </w:rPr>
        <w:t>rodents</w:t>
      </w:r>
      <w:r w:rsidRPr="00913819">
        <w:rPr>
          <w:rFonts w:asciiTheme="minorHAnsi" w:hAnsiTheme="minorHAnsi" w:cstheme="minorHAnsi"/>
          <w:sz w:val="22"/>
          <w:szCs w:val="22"/>
        </w:rPr>
        <w:t xml:space="preserve">, but do not exist </w:t>
      </w:r>
      <w:r w:rsidR="00B213EF" w:rsidRPr="00913819">
        <w:rPr>
          <w:rFonts w:asciiTheme="minorHAnsi" w:hAnsiTheme="minorHAnsi" w:cstheme="minorHAnsi"/>
          <w:sz w:val="22"/>
          <w:szCs w:val="22"/>
        </w:rPr>
        <w:t xml:space="preserve">for </w:t>
      </w:r>
      <w:r w:rsidR="007D6053" w:rsidRPr="00913819">
        <w:rPr>
          <w:rFonts w:asciiTheme="minorHAnsi" w:hAnsiTheme="minorHAnsi" w:cstheme="minorHAnsi"/>
          <w:sz w:val="22"/>
          <w:szCs w:val="22"/>
        </w:rPr>
        <w:t>laboratory pigs, sheep, goats and cattle</w:t>
      </w:r>
      <w:r w:rsidR="00B213EF" w:rsidRPr="00913819">
        <w:rPr>
          <w:rFonts w:asciiTheme="minorHAnsi" w:hAnsiTheme="minorHAnsi" w:cstheme="minorHAnsi"/>
          <w:sz w:val="22"/>
          <w:szCs w:val="22"/>
        </w:rPr>
        <w:t xml:space="preserve">. </w:t>
      </w:r>
      <w:bookmarkStart w:id="2" w:name="_Hlk146711634"/>
      <w:r w:rsidR="00B213EF" w:rsidRPr="00913819">
        <w:rPr>
          <w:rFonts w:asciiTheme="minorHAnsi" w:hAnsiTheme="minorHAnsi" w:cstheme="minorHAnsi"/>
          <w:sz w:val="22"/>
          <w:szCs w:val="22"/>
        </w:rPr>
        <w:t xml:space="preserve"> </w:t>
      </w:r>
      <w:r w:rsidR="00FD7353" w:rsidRPr="00913819">
        <w:rPr>
          <w:rFonts w:asciiTheme="minorHAnsi" w:hAnsiTheme="minorHAnsi" w:cstheme="minorHAnsi"/>
          <w:sz w:val="22"/>
          <w:szCs w:val="22"/>
        </w:rPr>
        <w:t xml:space="preserve">The guidelines </w:t>
      </w:r>
      <w:r w:rsidR="00A403C8" w:rsidRPr="00913819">
        <w:rPr>
          <w:rFonts w:asciiTheme="minorHAnsi" w:hAnsiTheme="minorHAnsi" w:cstheme="minorHAnsi"/>
          <w:sz w:val="22"/>
          <w:szCs w:val="22"/>
        </w:rPr>
        <w:t xml:space="preserve">presented here </w:t>
      </w:r>
      <w:r w:rsidR="00FD7353" w:rsidRPr="00913819">
        <w:rPr>
          <w:rFonts w:asciiTheme="minorHAnsi" w:hAnsiTheme="minorHAnsi" w:cstheme="minorHAnsi"/>
          <w:sz w:val="22"/>
          <w:szCs w:val="22"/>
        </w:rPr>
        <w:t xml:space="preserve">were commissioned by the Federation of European Laboratory Animal Science Associations (FELASA) and serve to underscore EU Directive </w:t>
      </w:r>
      <w:r w:rsidR="0061220C" w:rsidRPr="00913819">
        <w:rPr>
          <w:rFonts w:asciiTheme="minorHAnsi" w:hAnsiTheme="minorHAnsi" w:cstheme="minorHAnsi"/>
          <w:sz w:val="22"/>
          <w:szCs w:val="22"/>
        </w:rPr>
        <w:t xml:space="preserve">2010/63/EU </w:t>
      </w:r>
      <w:r w:rsidR="00FD7353" w:rsidRPr="00913819">
        <w:rPr>
          <w:rFonts w:asciiTheme="minorHAnsi" w:hAnsiTheme="minorHAnsi" w:cstheme="minorHAnsi"/>
          <w:sz w:val="22"/>
          <w:szCs w:val="22"/>
        </w:rPr>
        <w:t xml:space="preserve">requirements which require that, “procedures are carried out with general or local anaesthesia and analgesia or another appropriate method to ensure pain, suffering and distress are kept to a minimum”.  The guidelines are based on a review of </w:t>
      </w:r>
      <w:r w:rsidR="00D34926" w:rsidRPr="00913819">
        <w:rPr>
          <w:rFonts w:asciiTheme="minorHAnsi" w:hAnsiTheme="minorHAnsi" w:cstheme="minorHAnsi"/>
          <w:sz w:val="22"/>
          <w:szCs w:val="22"/>
        </w:rPr>
        <w:t xml:space="preserve">i) </w:t>
      </w:r>
      <w:r w:rsidR="00142144" w:rsidRPr="00913819">
        <w:rPr>
          <w:rFonts w:asciiTheme="minorHAnsi" w:hAnsiTheme="minorHAnsi" w:cstheme="minorHAnsi"/>
          <w:sz w:val="22"/>
          <w:szCs w:val="22"/>
        </w:rPr>
        <w:t xml:space="preserve">medical </w:t>
      </w:r>
      <w:r w:rsidR="00AB758B" w:rsidRPr="00913819">
        <w:rPr>
          <w:rFonts w:asciiTheme="minorHAnsi" w:hAnsiTheme="minorHAnsi" w:cstheme="minorHAnsi"/>
          <w:sz w:val="22"/>
          <w:szCs w:val="22"/>
        </w:rPr>
        <w:t xml:space="preserve">and veterinary medical guidelines </w:t>
      </w:r>
      <w:r w:rsidR="00456B8A" w:rsidRPr="00913819">
        <w:rPr>
          <w:rFonts w:asciiTheme="minorHAnsi" w:hAnsiTheme="minorHAnsi" w:cstheme="minorHAnsi"/>
          <w:sz w:val="22"/>
          <w:szCs w:val="22"/>
        </w:rPr>
        <w:t>promoting safe anaesthetic practice; ii)</w:t>
      </w:r>
      <w:r w:rsidR="00FD7353" w:rsidRPr="00913819">
        <w:rPr>
          <w:rFonts w:asciiTheme="minorHAnsi" w:hAnsiTheme="minorHAnsi" w:cstheme="minorHAnsi"/>
          <w:sz w:val="22"/>
          <w:szCs w:val="22"/>
        </w:rPr>
        <w:t xml:space="preserve"> scientific literature pertaining to anaesthesia and analgesia in pigs, sheep, goats and cattle</w:t>
      </w:r>
      <w:r w:rsidR="002948ED" w:rsidRPr="00913819">
        <w:rPr>
          <w:rFonts w:asciiTheme="minorHAnsi" w:hAnsiTheme="minorHAnsi" w:cstheme="minorHAnsi"/>
          <w:sz w:val="22"/>
          <w:szCs w:val="22"/>
        </w:rPr>
        <w:t xml:space="preserve"> </w:t>
      </w:r>
      <w:r w:rsidR="00EC0D15" w:rsidRPr="00913819">
        <w:rPr>
          <w:rFonts w:asciiTheme="minorHAnsi" w:hAnsiTheme="minorHAnsi" w:cstheme="minorHAnsi"/>
          <w:sz w:val="22"/>
          <w:szCs w:val="22"/>
        </w:rPr>
        <w:t>and</w:t>
      </w:r>
      <w:r w:rsidR="00B96F21" w:rsidRPr="00913819">
        <w:rPr>
          <w:rFonts w:asciiTheme="minorHAnsi" w:hAnsiTheme="minorHAnsi" w:cstheme="minorHAnsi"/>
          <w:sz w:val="22"/>
          <w:szCs w:val="22"/>
        </w:rPr>
        <w:t xml:space="preserve"> iii) </w:t>
      </w:r>
      <w:r w:rsidR="0078287E" w:rsidRPr="00913819">
        <w:rPr>
          <w:rFonts w:asciiTheme="minorHAnsi" w:hAnsiTheme="minorHAnsi" w:cstheme="minorHAnsi"/>
          <w:sz w:val="22"/>
          <w:szCs w:val="22"/>
        </w:rPr>
        <w:t xml:space="preserve">a consideration of the ethical, legal and </w:t>
      </w:r>
      <w:r w:rsidR="00B96F21" w:rsidRPr="00913819">
        <w:rPr>
          <w:rFonts w:asciiTheme="minorHAnsi" w:hAnsiTheme="minorHAnsi" w:cstheme="minorHAnsi"/>
          <w:sz w:val="22"/>
          <w:szCs w:val="22"/>
        </w:rPr>
        <w:t>scientific</w:t>
      </w:r>
      <w:r w:rsidR="0078287E" w:rsidRPr="00913819">
        <w:rPr>
          <w:rFonts w:asciiTheme="minorHAnsi" w:hAnsiTheme="minorHAnsi" w:cstheme="minorHAnsi"/>
          <w:sz w:val="22"/>
          <w:szCs w:val="22"/>
        </w:rPr>
        <w:t xml:space="preserve"> </w:t>
      </w:r>
      <w:r w:rsidR="0072452A" w:rsidRPr="00913819">
        <w:rPr>
          <w:rFonts w:asciiTheme="minorHAnsi" w:hAnsiTheme="minorHAnsi" w:cstheme="minorHAnsi"/>
          <w:sz w:val="22"/>
          <w:szCs w:val="22"/>
        </w:rPr>
        <w:t xml:space="preserve">requirements </w:t>
      </w:r>
      <w:r w:rsidR="00C803E3" w:rsidRPr="00913819">
        <w:rPr>
          <w:rFonts w:asciiTheme="minorHAnsi" w:hAnsiTheme="minorHAnsi" w:cstheme="minorHAnsi"/>
          <w:sz w:val="22"/>
          <w:szCs w:val="22"/>
        </w:rPr>
        <w:t>when anaesthetizing laboratory animals.</w:t>
      </w:r>
      <w:r w:rsidR="00FD7353" w:rsidRPr="00913819">
        <w:rPr>
          <w:rFonts w:asciiTheme="minorHAnsi" w:hAnsiTheme="minorHAnsi" w:cstheme="minorHAnsi"/>
          <w:sz w:val="22"/>
          <w:szCs w:val="22"/>
        </w:rPr>
        <w:t xml:space="preserve"> The guidelines aim to make recommendations for the provision of safe, practical and effective anaesthesia and analgesia to laboratory pigs, sheep, cattle, and goats.  </w:t>
      </w:r>
      <w:bookmarkEnd w:id="2"/>
      <w:r w:rsidR="004C6B6A" w:rsidRPr="00913819">
        <w:rPr>
          <w:rFonts w:asciiTheme="minorHAnsi" w:hAnsiTheme="minorHAnsi" w:cstheme="minorHAnsi"/>
          <w:sz w:val="22"/>
          <w:szCs w:val="22"/>
        </w:rPr>
        <w:t>Recommended standards</w:t>
      </w:r>
      <w:r w:rsidR="00FD7353" w:rsidRPr="00913819">
        <w:rPr>
          <w:rFonts w:asciiTheme="minorHAnsi" w:hAnsiTheme="minorHAnsi" w:cstheme="minorHAnsi"/>
          <w:sz w:val="22"/>
          <w:szCs w:val="22"/>
        </w:rPr>
        <w:t xml:space="preserve"> for sedation and restraint (I)</w:t>
      </w:r>
      <w:r w:rsidR="00FC2719">
        <w:rPr>
          <w:rFonts w:asciiTheme="minorHAnsi" w:hAnsiTheme="minorHAnsi" w:cstheme="minorHAnsi"/>
          <w:sz w:val="22"/>
          <w:szCs w:val="22"/>
        </w:rPr>
        <w:t>, general principles of anaesthesia,</w:t>
      </w:r>
      <w:r w:rsidR="00FD7353" w:rsidRPr="00913819">
        <w:rPr>
          <w:rFonts w:asciiTheme="minorHAnsi" w:hAnsiTheme="minorHAnsi" w:cstheme="minorHAnsi"/>
          <w:sz w:val="22"/>
          <w:szCs w:val="22"/>
        </w:rPr>
        <w:t xml:space="preserve"> </w:t>
      </w:r>
      <w:r w:rsidR="004A2237" w:rsidRPr="00913819">
        <w:rPr>
          <w:rFonts w:asciiTheme="minorHAnsi" w:hAnsiTheme="minorHAnsi" w:cstheme="minorHAnsi"/>
          <w:sz w:val="22"/>
          <w:szCs w:val="22"/>
        </w:rPr>
        <w:t xml:space="preserve">monitoring anaesthesia </w:t>
      </w:r>
      <w:r w:rsidR="00FD7353" w:rsidRPr="00913819">
        <w:rPr>
          <w:rFonts w:asciiTheme="minorHAnsi" w:hAnsiTheme="minorHAnsi" w:cstheme="minorHAnsi"/>
          <w:sz w:val="22"/>
          <w:szCs w:val="22"/>
        </w:rPr>
        <w:t>(II</w:t>
      </w:r>
      <w:r w:rsidR="000D7773" w:rsidRPr="00913819">
        <w:rPr>
          <w:rFonts w:asciiTheme="minorHAnsi" w:hAnsiTheme="minorHAnsi" w:cstheme="minorHAnsi"/>
          <w:sz w:val="22"/>
          <w:szCs w:val="22"/>
        </w:rPr>
        <w:t>I</w:t>
      </w:r>
      <w:r w:rsidR="00FD7353" w:rsidRPr="00913819">
        <w:rPr>
          <w:rFonts w:asciiTheme="minorHAnsi" w:hAnsiTheme="minorHAnsi" w:cstheme="minorHAnsi"/>
          <w:sz w:val="22"/>
          <w:szCs w:val="22"/>
        </w:rPr>
        <w:t xml:space="preserve">) and </w:t>
      </w:r>
      <w:r w:rsidR="004A2237" w:rsidRPr="00913819">
        <w:rPr>
          <w:rFonts w:asciiTheme="minorHAnsi" w:hAnsiTheme="minorHAnsi" w:cstheme="minorHAnsi"/>
          <w:sz w:val="22"/>
          <w:szCs w:val="22"/>
        </w:rPr>
        <w:t>pain assessment</w:t>
      </w:r>
      <w:r w:rsidR="004A2237" w:rsidRPr="00913819" w:rsidDel="004A2237">
        <w:rPr>
          <w:rFonts w:asciiTheme="minorHAnsi" w:hAnsiTheme="minorHAnsi" w:cstheme="minorHAnsi"/>
          <w:sz w:val="22"/>
          <w:szCs w:val="22"/>
        </w:rPr>
        <w:t xml:space="preserve"> </w:t>
      </w:r>
      <w:r w:rsidR="00FD7353" w:rsidRPr="00913819">
        <w:rPr>
          <w:rFonts w:asciiTheme="minorHAnsi" w:hAnsiTheme="minorHAnsi" w:cstheme="minorHAnsi"/>
          <w:sz w:val="22"/>
          <w:szCs w:val="22"/>
        </w:rPr>
        <w:t>(IV) in the same species have been described by th</w:t>
      </w:r>
      <w:r w:rsidR="00FC2719">
        <w:rPr>
          <w:rFonts w:asciiTheme="minorHAnsi" w:hAnsiTheme="minorHAnsi" w:cstheme="minorHAnsi"/>
          <w:sz w:val="22"/>
          <w:szCs w:val="22"/>
        </w:rPr>
        <w:t>is</w:t>
      </w:r>
      <w:r w:rsidR="00FD7353" w:rsidRPr="00913819">
        <w:rPr>
          <w:rFonts w:asciiTheme="minorHAnsi" w:hAnsiTheme="minorHAnsi" w:cstheme="minorHAnsi"/>
          <w:sz w:val="22"/>
          <w:szCs w:val="22"/>
        </w:rPr>
        <w:t xml:space="preserve"> working group (WG) and are set </w:t>
      </w:r>
      <w:r w:rsidR="00FC2719">
        <w:rPr>
          <w:rFonts w:asciiTheme="minorHAnsi" w:hAnsiTheme="minorHAnsi" w:cstheme="minorHAnsi"/>
          <w:sz w:val="22"/>
          <w:szCs w:val="22"/>
        </w:rPr>
        <w:t>in four sections in this document</w:t>
      </w:r>
      <w:r w:rsidR="00FD7353" w:rsidRPr="00913819">
        <w:rPr>
          <w:rFonts w:asciiTheme="minorHAnsi" w:hAnsiTheme="minorHAnsi" w:cstheme="minorHAnsi"/>
          <w:sz w:val="22"/>
          <w:szCs w:val="22"/>
        </w:rPr>
        <w:t>.</w:t>
      </w:r>
    </w:p>
    <w:p w14:paraId="6DA7416C" w14:textId="77777777" w:rsidR="00A335B1" w:rsidRPr="00913819" w:rsidRDefault="00A335B1" w:rsidP="00913819">
      <w:pPr>
        <w:jc w:val="both"/>
        <w:rPr>
          <w:rFonts w:asciiTheme="minorHAnsi" w:hAnsiTheme="minorHAnsi" w:cstheme="minorHAnsi"/>
          <w:sz w:val="22"/>
          <w:szCs w:val="22"/>
        </w:rPr>
      </w:pPr>
    </w:p>
    <w:p w14:paraId="51476529" w14:textId="77777777" w:rsidR="00A335B1" w:rsidRPr="00913819" w:rsidRDefault="00A335B1" w:rsidP="00913819">
      <w:pPr>
        <w:jc w:val="both"/>
        <w:rPr>
          <w:rFonts w:asciiTheme="minorHAnsi" w:hAnsiTheme="minorHAnsi" w:cstheme="minorHAnsi"/>
          <w:sz w:val="22"/>
          <w:szCs w:val="22"/>
        </w:rPr>
      </w:pPr>
    </w:p>
    <w:p w14:paraId="61DF6040" w14:textId="77777777" w:rsidR="00A335B1" w:rsidRPr="00913819" w:rsidRDefault="00A335B1" w:rsidP="00913819">
      <w:pPr>
        <w:jc w:val="both"/>
        <w:rPr>
          <w:rFonts w:asciiTheme="minorHAnsi" w:hAnsiTheme="minorHAnsi" w:cstheme="minorHAnsi"/>
          <w:sz w:val="22"/>
          <w:szCs w:val="22"/>
        </w:rPr>
      </w:pPr>
    </w:p>
    <w:p w14:paraId="63AF6CC1" w14:textId="77777777" w:rsidR="00A335B1" w:rsidRPr="00913819" w:rsidRDefault="00A335B1" w:rsidP="00913819">
      <w:pPr>
        <w:jc w:val="both"/>
        <w:rPr>
          <w:rFonts w:asciiTheme="minorHAnsi" w:hAnsiTheme="minorHAnsi" w:cstheme="minorHAnsi"/>
          <w:sz w:val="22"/>
          <w:szCs w:val="22"/>
        </w:rPr>
      </w:pPr>
    </w:p>
    <w:p w14:paraId="6B364137" w14:textId="77777777" w:rsidR="00A335B1" w:rsidRPr="00913819" w:rsidRDefault="00A335B1" w:rsidP="00913819">
      <w:pPr>
        <w:jc w:val="both"/>
        <w:rPr>
          <w:rFonts w:asciiTheme="minorHAnsi" w:hAnsiTheme="minorHAnsi" w:cstheme="minorHAnsi"/>
          <w:sz w:val="22"/>
          <w:szCs w:val="22"/>
        </w:rPr>
      </w:pPr>
    </w:p>
    <w:p w14:paraId="31485A2E" w14:textId="77777777" w:rsidR="00A335B1" w:rsidRPr="00913819" w:rsidRDefault="00A335B1" w:rsidP="00913819">
      <w:pPr>
        <w:jc w:val="both"/>
        <w:rPr>
          <w:rFonts w:asciiTheme="minorHAnsi" w:hAnsiTheme="minorHAnsi" w:cstheme="minorHAnsi"/>
          <w:sz w:val="22"/>
          <w:szCs w:val="22"/>
        </w:rPr>
      </w:pPr>
    </w:p>
    <w:p w14:paraId="25462EDA" w14:textId="77777777" w:rsidR="00A335B1" w:rsidRPr="00913819" w:rsidRDefault="00A335B1" w:rsidP="00913819">
      <w:pPr>
        <w:jc w:val="both"/>
        <w:rPr>
          <w:rFonts w:asciiTheme="minorHAnsi" w:hAnsiTheme="minorHAnsi" w:cstheme="minorHAnsi"/>
          <w:sz w:val="22"/>
          <w:szCs w:val="22"/>
        </w:rPr>
      </w:pPr>
    </w:p>
    <w:p w14:paraId="7F3881F3" w14:textId="77777777" w:rsidR="00A335B1" w:rsidRPr="00913819" w:rsidRDefault="00A335B1" w:rsidP="00913819">
      <w:pPr>
        <w:jc w:val="both"/>
        <w:rPr>
          <w:rFonts w:asciiTheme="minorHAnsi" w:hAnsiTheme="minorHAnsi" w:cstheme="minorHAnsi"/>
          <w:sz w:val="22"/>
          <w:szCs w:val="22"/>
        </w:rPr>
      </w:pPr>
    </w:p>
    <w:p w14:paraId="48418D93" w14:textId="77777777" w:rsidR="00A335B1" w:rsidRPr="00913819" w:rsidRDefault="00A335B1" w:rsidP="00913819">
      <w:pPr>
        <w:jc w:val="both"/>
        <w:rPr>
          <w:rFonts w:asciiTheme="minorHAnsi" w:hAnsiTheme="minorHAnsi" w:cstheme="minorHAnsi"/>
          <w:sz w:val="22"/>
          <w:szCs w:val="22"/>
        </w:rPr>
      </w:pPr>
    </w:p>
    <w:p w14:paraId="76D7AE53" w14:textId="77777777" w:rsidR="00A335B1" w:rsidRPr="00913819" w:rsidRDefault="00A335B1" w:rsidP="00913819">
      <w:pPr>
        <w:jc w:val="both"/>
        <w:rPr>
          <w:rFonts w:asciiTheme="minorHAnsi" w:hAnsiTheme="minorHAnsi" w:cstheme="minorHAnsi"/>
          <w:sz w:val="22"/>
          <w:szCs w:val="22"/>
        </w:rPr>
      </w:pPr>
    </w:p>
    <w:p w14:paraId="3E002ABC" w14:textId="77777777" w:rsidR="000676ED" w:rsidRPr="00913819" w:rsidRDefault="000676ED" w:rsidP="00913819">
      <w:pPr>
        <w:jc w:val="both"/>
        <w:rPr>
          <w:rFonts w:asciiTheme="minorHAnsi" w:hAnsiTheme="minorHAnsi" w:cstheme="minorHAnsi"/>
          <w:sz w:val="22"/>
          <w:szCs w:val="22"/>
        </w:rPr>
      </w:pPr>
    </w:p>
    <w:p w14:paraId="5E5B86F6" w14:textId="77777777" w:rsidR="000676ED" w:rsidRPr="00913819" w:rsidRDefault="000676ED" w:rsidP="00913819">
      <w:pPr>
        <w:jc w:val="both"/>
        <w:rPr>
          <w:rFonts w:asciiTheme="minorHAnsi" w:hAnsiTheme="minorHAnsi" w:cstheme="minorHAnsi"/>
          <w:sz w:val="22"/>
          <w:szCs w:val="22"/>
        </w:rPr>
      </w:pPr>
    </w:p>
    <w:p w14:paraId="5D4CB2BA" w14:textId="77777777" w:rsidR="000676ED" w:rsidRPr="00913819" w:rsidRDefault="000676ED" w:rsidP="00913819">
      <w:pPr>
        <w:jc w:val="both"/>
        <w:rPr>
          <w:rFonts w:asciiTheme="minorHAnsi" w:hAnsiTheme="minorHAnsi" w:cstheme="minorHAnsi"/>
          <w:sz w:val="22"/>
          <w:szCs w:val="22"/>
        </w:rPr>
      </w:pPr>
    </w:p>
    <w:p w14:paraId="74D17910" w14:textId="470C730D" w:rsidR="0000799F" w:rsidRPr="00AC0341" w:rsidRDefault="0000799F" w:rsidP="00913819">
      <w:pPr>
        <w:jc w:val="both"/>
        <w:rPr>
          <w:rFonts w:asciiTheme="minorHAnsi" w:hAnsiTheme="minorHAnsi" w:cstheme="minorHAnsi"/>
          <w:sz w:val="22"/>
          <w:szCs w:val="22"/>
        </w:rPr>
      </w:pPr>
      <w:r w:rsidRPr="00AC0341">
        <w:rPr>
          <w:rFonts w:asciiTheme="minorHAnsi" w:hAnsiTheme="minorHAnsi" w:cstheme="minorHAnsi"/>
          <w:sz w:val="22"/>
          <w:szCs w:val="22"/>
        </w:rPr>
        <w:lastRenderedPageBreak/>
        <w:t xml:space="preserve">Keywords; </w:t>
      </w:r>
      <w:r w:rsidR="00FC2719" w:rsidRPr="00AC0341">
        <w:rPr>
          <w:rFonts w:asciiTheme="minorHAnsi" w:hAnsiTheme="minorHAnsi" w:cstheme="minorHAnsi"/>
          <w:sz w:val="22"/>
          <w:szCs w:val="22"/>
        </w:rPr>
        <w:t xml:space="preserve">FELASA; </w:t>
      </w:r>
      <w:r w:rsidRPr="00AC0341">
        <w:rPr>
          <w:rFonts w:asciiTheme="minorHAnsi" w:hAnsiTheme="minorHAnsi" w:cstheme="minorHAnsi"/>
          <w:sz w:val="22"/>
          <w:szCs w:val="22"/>
        </w:rPr>
        <w:t>Guidelines</w:t>
      </w:r>
      <w:r w:rsidR="00BF1F15" w:rsidRPr="00AC0341">
        <w:rPr>
          <w:rFonts w:asciiTheme="minorHAnsi" w:hAnsiTheme="minorHAnsi" w:cstheme="minorHAnsi"/>
          <w:sz w:val="22"/>
          <w:szCs w:val="22"/>
        </w:rPr>
        <w:t xml:space="preserve">; </w:t>
      </w:r>
      <w:r w:rsidR="001477EB" w:rsidRPr="00AC0341">
        <w:rPr>
          <w:rFonts w:asciiTheme="minorHAnsi" w:hAnsiTheme="minorHAnsi" w:cstheme="minorHAnsi"/>
          <w:sz w:val="22"/>
          <w:szCs w:val="22"/>
        </w:rPr>
        <w:t>Recommendations</w:t>
      </w:r>
      <w:r w:rsidR="00BF1F15" w:rsidRPr="00AC0341">
        <w:rPr>
          <w:rFonts w:asciiTheme="minorHAnsi" w:hAnsiTheme="minorHAnsi" w:cstheme="minorHAnsi"/>
          <w:sz w:val="22"/>
          <w:szCs w:val="22"/>
        </w:rPr>
        <w:t>;</w:t>
      </w:r>
      <w:r w:rsidR="00451553" w:rsidRPr="00AC0341">
        <w:rPr>
          <w:rFonts w:asciiTheme="minorHAnsi" w:hAnsiTheme="minorHAnsi" w:cstheme="minorHAnsi"/>
          <w:sz w:val="22"/>
          <w:szCs w:val="22"/>
        </w:rPr>
        <w:t xml:space="preserve"> Anaesthesia</w:t>
      </w:r>
      <w:r w:rsidR="00BF1F15" w:rsidRPr="00AC0341">
        <w:rPr>
          <w:rFonts w:asciiTheme="minorHAnsi" w:hAnsiTheme="minorHAnsi" w:cstheme="minorHAnsi"/>
          <w:sz w:val="22"/>
          <w:szCs w:val="22"/>
        </w:rPr>
        <w:t>; Analgesia;</w:t>
      </w:r>
      <w:r w:rsidR="00451553" w:rsidRPr="00AC0341">
        <w:rPr>
          <w:rFonts w:asciiTheme="minorHAnsi" w:hAnsiTheme="minorHAnsi" w:cstheme="minorHAnsi"/>
          <w:sz w:val="22"/>
          <w:szCs w:val="22"/>
        </w:rPr>
        <w:t xml:space="preserve"> </w:t>
      </w:r>
      <w:r w:rsidR="00FC2719" w:rsidRPr="00AC0341">
        <w:rPr>
          <w:rFonts w:asciiTheme="minorHAnsi" w:hAnsiTheme="minorHAnsi" w:cstheme="minorHAnsi"/>
          <w:sz w:val="22"/>
          <w:szCs w:val="22"/>
        </w:rPr>
        <w:t>Acclimatization; Habituation; Training; Restraint; Monitoring;</w:t>
      </w:r>
      <w:r w:rsidR="00AC0341">
        <w:rPr>
          <w:rFonts w:asciiTheme="minorHAnsi" w:hAnsiTheme="minorHAnsi" w:cstheme="minorHAnsi"/>
          <w:sz w:val="22"/>
          <w:szCs w:val="22"/>
        </w:rPr>
        <w:t xml:space="preserve"> </w:t>
      </w:r>
      <w:r w:rsidR="00AC0341">
        <w:rPr>
          <w:rFonts w:asciiTheme="minorHAnsi" w:hAnsiTheme="minorHAnsi" w:cstheme="minorBidi"/>
          <w:sz w:val="22"/>
          <w:szCs w:val="22"/>
          <w:lang w:val="en-US"/>
        </w:rPr>
        <w:t>Pain</w:t>
      </w:r>
      <w:r w:rsidR="00AC0341" w:rsidRPr="00A26991">
        <w:rPr>
          <w:rFonts w:asciiTheme="minorHAnsi" w:hAnsiTheme="minorHAnsi" w:cstheme="minorBidi"/>
          <w:sz w:val="22"/>
          <w:szCs w:val="22"/>
          <w:lang w:val="en-US"/>
        </w:rPr>
        <w:t xml:space="preserve">; </w:t>
      </w:r>
      <w:r w:rsidR="00AC0341">
        <w:rPr>
          <w:rFonts w:asciiTheme="minorHAnsi" w:hAnsiTheme="minorHAnsi" w:cstheme="minorBidi"/>
          <w:sz w:val="22"/>
          <w:szCs w:val="22"/>
          <w:lang w:val="en-US"/>
        </w:rPr>
        <w:t>Assessment;</w:t>
      </w:r>
      <w:r w:rsidR="00FC2719" w:rsidRPr="00AC0341">
        <w:rPr>
          <w:rFonts w:asciiTheme="minorHAnsi" w:hAnsiTheme="minorHAnsi" w:cstheme="minorHAnsi"/>
          <w:sz w:val="22"/>
          <w:szCs w:val="22"/>
        </w:rPr>
        <w:t xml:space="preserve"> </w:t>
      </w:r>
      <w:r w:rsidR="00451553" w:rsidRPr="00AC0341">
        <w:rPr>
          <w:rFonts w:asciiTheme="minorHAnsi" w:hAnsiTheme="minorHAnsi" w:cstheme="minorHAnsi"/>
          <w:sz w:val="22"/>
          <w:szCs w:val="22"/>
        </w:rPr>
        <w:t>Pigs</w:t>
      </w:r>
      <w:r w:rsidR="001477EB" w:rsidRPr="00AC0341">
        <w:rPr>
          <w:rFonts w:asciiTheme="minorHAnsi" w:hAnsiTheme="minorHAnsi" w:cstheme="minorHAnsi"/>
          <w:sz w:val="22"/>
          <w:szCs w:val="22"/>
        </w:rPr>
        <w:t>;</w:t>
      </w:r>
      <w:r w:rsidR="00451553" w:rsidRPr="00AC0341">
        <w:rPr>
          <w:rFonts w:asciiTheme="minorHAnsi" w:hAnsiTheme="minorHAnsi" w:cstheme="minorHAnsi"/>
          <w:sz w:val="22"/>
          <w:szCs w:val="22"/>
        </w:rPr>
        <w:t xml:space="preserve"> Sheep</w:t>
      </w:r>
      <w:r w:rsidR="001477EB" w:rsidRPr="00AC0341">
        <w:rPr>
          <w:rFonts w:asciiTheme="minorHAnsi" w:hAnsiTheme="minorHAnsi" w:cstheme="minorHAnsi"/>
          <w:sz w:val="22"/>
          <w:szCs w:val="22"/>
        </w:rPr>
        <w:t>;</w:t>
      </w:r>
      <w:r w:rsidR="00451553" w:rsidRPr="00AC0341">
        <w:rPr>
          <w:rFonts w:asciiTheme="minorHAnsi" w:hAnsiTheme="minorHAnsi" w:cstheme="minorHAnsi"/>
          <w:sz w:val="22"/>
          <w:szCs w:val="22"/>
        </w:rPr>
        <w:t xml:space="preserve"> Goats</w:t>
      </w:r>
      <w:r w:rsidR="001477EB" w:rsidRPr="00AC0341">
        <w:rPr>
          <w:rFonts w:asciiTheme="minorHAnsi" w:hAnsiTheme="minorHAnsi" w:cstheme="minorHAnsi"/>
          <w:sz w:val="22"/>
          <w:szCs w:val="22"/>
        </w:rPr>
        <w:t>;</w:t>
      </w:r>
      <w:r w:rsidR="00451553" w:rsidRPr="00AC0341">
        <w:rPr>
          <w:rFonts w:asciiTheme="minorHAnsi" w:hAnsiTheme="minorHAnsi" w:cstheme="minorHAnsi"/>
          <w:sz w:val="22"/>
          <w:szCs w:val="22"/>
        </w:rPr>
        <w:t xml:space="preserve"> Cattle</w:t>
      </w:r>
      <w:r w:rsidR="001477EB" w:rsidRPr="00AC0341">
        <w:rPr>
          <w:rFonts w:asciiTheme="minorHAnsi" w:hAnsiTheme="minorHAnsi" w:cstheme="minorHAnsi"/>
          <w:sz w:val="22"/>
          <w:szCs w:val="22"/>
        </w:rPr>
        <w:t xml:space="preserve">; </w:t>
      </w:r>
      <w:r w:rsidR="00A335B1" w:rsidRPr="00AC0341">
        <w:rPr>
          <w:rFonts w:asciiTheme="minorHAnsi" w:hAnsiTheme="minorHAnsi" w:cstheme="minorHAnsi"/>
          <w:sz w:val="22"/>
          <w:szCs w:val="22"/>
        </w:rPr>
        <w:t>Laboratory;</w:t>
      </w:r>
      <w:r w:rsidR="00451553" w:rsidRPr="00AC0341">
        <w:rPr>
          <w:rFonts w:asciiTheme="minorHAnsi" w:hAnsiTheme="minorHAnsi" w:cstheme="minorHAnsi"/>
          <w:sz w:val="22"/>
          <w:szCs w:val="22"/>
        </w:rPr>
        <w:t xml:space="preserve"> Experimental</w:t>
      </w:r>
      <w:r w:rsidR="001477EB" w:rsidRPr="00AC0341">
        <w:rPr>
          <w:rFonts w:asciiTheme="minorHAnsi" w:hAnsiTheme="minorHAnsi" w:cstheme="minorHAnsi"/>
          <w:sz w:val="22"/>
          <w:szCs w:val="22"/>
        </w:rPr>
        <w:t>; Research.</w:t>
      </w:r>
    </w:p>
    <w:p w14:paraId="60DA7DC1" w14:textId="65E69E2E" w:rsidR="005D03B4" w:rsidRPr="00913819" w:rsidRDefault="005D03B4" w:rsidP="00913819">
      <w:pPr>
        <w:jc w:val="both"/>
        <w:rPr>
          <w:rFonts w:asciiTheme="minorHAnsi" w:hAnsiTheme="minorHAnsi" w:cstheme="minorHAnsi"/>
          <w:sz w:val="22"/>
          <w:szCs w:val="22"/>
        </w:rPr>
      </w:pPr>
      <w:r w:rsidRPr="00913819">
        <w:rPr>
          <w:rFonts w:asciiTheme="minorHAnsi" w:hAnsiTheme="minorHAnsi" w:cstheme="minorHAnsi"/>
          <w:sz w:val="22"/>
          <w:szCs w:val="22"/>
        </w:rPr>
        <w:br w:type="page"/>
      </w:r>
    </w:p>
    <w:p w14:paraId="04BC8771" w14:textId="08EFBB0A" w:rsidR="00385B50" w:rsidRPr="00913819" w:rsidRDefault="005D03B4" w:rsidP="00913819">
      <w:pPr>
        <w:pStyle w:val="Naslov2"/>
        <w:jc w:val="both"/>
        <w:rPr>
          <w:rFonts w:asciiTheme="minorHAnsi" w:hAnsiTheme="minorHAnsi" w:cstheme="minorHAnsi"/>
          <w:sz w:val="22"/>
          <w:szCs w:val="22"/>
        </w:rPr>
      </w:pPr>
      <w:r w:rsidRPr="00913819">
        <w:rPr>
          <w:rFonts w:asciiTheme="minorHAnsi" w:hAnsiTheme="minorHAnsi" w:cstheme="minorHAnsi"/>
          <w:sz w:val="22"/>
          <w:szCs w:val="22"/>
        </w:rPr>
        <w:t>I</w:t>
      </w:r>
      <w:r w:rsidR="00385B50" w:rsidRPr="00913819">
        <w:rPr>
          <w:rFonts w:asciiTheme="minorHAnsi" w:hAnsiTheme="minorHAnsi" w:cstheme="minorHAnsi"/>
          <w:sz w:val="22"/>
          <w:szCs w:val="22"/>
        </w:rPr>
        <w:t>ntroduction</w:t>
      </w:r>
    </w:p>
    <w:p w14:paraId="301DFEDB" w14:textId="029E6914" w:rsidR="00254915" w:rsidRPr="00913819" w:rsidRDefault="0020199E"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European legislation protecting animals in research </w:t>
      </w:r>
      <w:r w:rsidRPr="00913819">
        <w:rPr>
          <w:rFonts w:asciiTheme="minorHAnsi" w:hAnsiTheme="minorHAnsi" w:cstheme="minorHAnsi"/>
          <w:sz w:val="22"/>
          <w:szCs w:val="22"/>
        </w:rPr>
        <w:fldChar w:fldCharType="begin"/>
      </w:r>
      <w:r w:rsidR="00C701D2" w:rsidRPr="00913819">
        <w:rPr>
          <w:rFonts w:asciiTheme="minorHAnsi" w:hAnsiTheme="minorHAnsi" w:cstheme="minorHAnsi"/>
          <w:sz w:val="22"/>
          <w:szCs w:val="22"/>
        </w:rPr>
        <w:instrText xml:space="preserve"> ADDIN EN.CITE &lt;EndNote&gt;&lt;Cite ExcludeAuth="1"&gt;&lt;Year&gt;2010&lt;/Year&gt;&lt;RecNum&gt;448&lt;/RecNum&gt;&lt;DisplayText&gt;(1)&lt;/DisplayText&gt;&lt;record&gt;&lt;rec-number&gt;448&lt;/rec-number&gt;&lt;foreign-keys&gt;&lt;key app="EN" db-id="x005rdz0lrfev0e9wafpfpvaazppeszde2z5" timestamp="1685596646"&gt;448&lt;/key&gt;&lt;/foreign-keys&gt;&lt;ref-type name="Journal Article"&gt;17&lt;/ref-type&gt;&lt;contributors&gt;&lt;/contributors&gt;&lt;titles&gt;&lt;title&gt;European Union Directive 2010/63/EU on the Protection Of Animals Used For Scientific Purposes&lt;/title&gt;&lt;secondary-title&gt;Official Journal of the European Union&lt;/secondary-title&gt;&lt;/titles&gt;&lt;periodical&gt;&lt;full-title&gt;Official Journal of the European Union&lt;/full-title&gt;&lt;/periodical&gt;&lt;pages&gt;L 276/33-L 276/79&lt;/pages&gt;&lt;section&gt;L 276/33&lt;/section&gt;&lt;dates&gt;&lt;year&gt;2010&lt;/year&gt;&lt;pub-dates&gt;&lt;date&gt;2010&lt;/date&gt;&lt;/pub-dates&gt;&lt;/dates&gt;&lt;work-type&gt;Directive&lt;/work-type&gt;&lt;urls&gt;&lt;related-urls&gt;&lt;url&gt;https://eur-lex.europa.eu/LexUriServ/LexUriServ.do?uri=OJ:L:2010:276:0033:0079:en:PDF&lt;/url&gt;&lt;/related-urls&gt;&lt;/urls&gt;&lt;/record&gt;&lt;/Cite&gt;&lt;/EndNote&gt;</w:instrText>
      </w:r>
      <w:r w:rsidRPr="00913819">
        <w:rPr>
          <w:rFonts w:asciiTheme="minorHAnsi" w:hAnsiTheme="minorHAnsi" w:cstheme="minorHAnsi"/>
          <w:sz w:val="22"/>
          <w:szCs w:val="22"/>
        </w:rPr>
        <w:fldChar w:fldCharType="separate"/>
      </w:r>
      <w:r w:rsidRPr="00913819">
        <w:rPr>
          <w:rFonts w:asciiTheme="minorHAnsi" w:hAnsiTheme="minorHAnsi" w:cstheme="minorHAnsi"/>
          <w:noProof/>
          <w:sz w:val="22"/>
          <w:szCs w:val="22"/>
        </w:rPr>
        <w:t>(1)</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is based on the “three-Rs” principle </w:t>
      </w:r>
      <w:r w:rsidRPr="00913819">
        <w:rPr>
          <w:rFonts w:asciiTheme="minorHAnsi" w:hAnsiTheme="minorHAnsi" w:cstheme="minorHAnsi"/>
          <w:sz w:val="22"/>
          <w:szCs w:val="22"/>
        </w:rPr>
        <w:fldChar w:fldCharType="begin"/>
      </w:r>
      <w:r w:rsidRPr="00913819">
        <w:rPr>
          <w:rFonts w:asciiTheme="minorHAnsi" w:hAnsiTheme="minorHAnsi" w:cstheme="minorHAnsi"/>
          <w:sz w:val="22"/>
          <w:szCs w:val="22"/>
        </w:rPr>
        <w:instrText xml:space="preserve"> ADDIN EN.CITE &lt;EndNote&gt;&lt;Cite&gt;&lt;Author&gt;Russell&lt;/Author&gt;&lt;Year&gt;1959&lt;/Year&gt;&lt;RecNum&gt;8&lt;/RecNum&gt;&lt;DisplayText&gt;(2)&lt;/DisplayText&gt;&lt;record&gt;&lt;rec-number&gt;8&lt;/rec-number&gt;&lt;foreign-keys&gt;&lt;key app="EN" db-id="re9zsaxpe9t5voez5wex5avr59favapezewz" timestamp="1638906576"&gt;8&lt;/key&gt;&lt;/foreign-keys&gt;&lt;ref-type name="Book"&gt;6&lt;/ref-type&gt;&lt;contributors&gt;&lt;authors&gt;&lt;author&gt;Russell, W. M. S.&lt;/author&gt;&lt;author&gt;Burch, R. L.&lt;/author&gt;&lt;/authors&gt;&lt;/contributors&gt;&lt;titles&gt;&lt;title&gt;The principles of humane experimental technique&lt;/title&gt;&lt;/titles&gt;&lt;pages&gt;238&lt;/pages&gt;&lt;section&gt;55&lt;/section&gt;&lt;keywords&gt;&lt;keyword&gt;Laboratory animals.&lt;/keyword&gt;&lt;keyword&gt;Alternative toxicity testing.&lt;/keyword&gt;&lt;keyword&gt;Vivisection.&lt;/keyword&gt;&lt;/keywords&gt;&lt;dates&gt;&lt;year&gt;1959&lt;/year&gt;&lt;/dates&gt;&lt;pub-location&gt;London,&lt;/pub-location&gt;&lt;publisher&gt;Methuen&lt;/publisher&gt;&lt;accession-num&gt;4530271&lt;/accession-num&gt;&lt;call-num&gt;QL55 .R8&lt;/call-num&gt;&lt;urls&gt;&lt;/urls&gt;&lt;/record&gt;&lt;/Cite&gt;&lt;/EndNote&gt;</w:instrText>
      </w:r>
      <w:r w:rsidRPr="00913819">
        <w:rPr>
          <w:rFonts w:asciiTheme="minorHAnsi" w:hAnsiTheme="minorHAnsi" w:cstheme="minorHAnsi"/>
          <w:sz w:val="22"/>
          <w:szCs w:val="22"/>
        </w:rPr>
        <w:fldChar w:fldCharType="separate"/>
      </w:r>
      <w:r w:rsidRPr="00913819">
        <w:rPr>
          <w:rFonts w:asciiTheme="minorHAnsi" w:hAnsiTheme="minorHAnsi" w:cstheme="minorHAnsi"/>
          <w:sz w:val="22"/>
          <w:szCs w:val="22"/>
        </w:rPr>
        <w:t>(2)</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which propose that studies from which animals cannot be </w:t>
      </w:r>
      <w:r w:rsidRPr="00913819">
        <w:rPr>
          <w:rFonts w:asciiTheme="minorHAnsi" w:hAnsiTheme="minorHAnsi" w:cstheme="minorHAnsi"/>
          <w:i/>
          <w:iCs/>
          <w:sz w:val="22"/>
          <w:szCs w:val="22"/>
        </w:rPr>
        <w:t>replaced</w:t>
      </w:r>
      <w:r w:rsidRPr="00913819">
        <w:rPr>
          <w:rFonts w:asciiTheme="minorHAnsi" w:hAnsiTheme="minorHAnsi" w:cstheme="minorHAnsi"/>
          <w:sz w:val="22"/>
          <w:szCs w:val="22"/>
        </w:rPr>
        <w:t xml:space="preserve"> (by </w:t>
      </w:r>
      <w:r w:rsidRPr="00913819">
        <w:rPr>
          <w:rFonts w:asciiTheme="minorHAnsi" w:hAnsiTheme="minorHAnsi" w:cstheme="minorHAnsi"/>
          <w:i/>
          <w:iCs/>
          <w:sz w:val="22"/>
          <w:szCs w:val="22"/>
        </w:rPr>
        <w:t>in vitro</w:t>
      </w:r>
      <w:r w:rsidRPr="00913819">
        <w:rPr>
          <w:rFonts w:asciiTheme="minorHAnsi" w:hAnsiTheme="minorHAnsi" w:cstheme="minorHAnsi"/>
          <w:sz w:val="22"/>
          <w:szCs w:val="22"/>
        </w:rPr>
        <w:t xml:space="preserve"> </w:t>
      </w:r>
      <w:r w:rsidRPr="00913819">
        <w:rPr>
          <w:rFonts w:asciiTheme="minorHAnsi" w:hAnsiTheme="minorHAnsi" w:cstheme="minorHAnsi"/>
          <w:i/>
          <w:iCs/>
          <w:sz w:val="22"/>
          <w:szCs w:val="22"/>
        </w:rPr>
        <w:t>or in silico</w:t>
      </w:r>
      <w:r w:rsidRPr="00913819">
        <w:rPr>
          <w:rFonts w:asciiTheme="minorHAnsi" w:hAnsiTheme="minorHAnsi" w:cstheme="minorHAnsi"/>
          <w:sz w:val="22"/>
          <w:szCs w:val="22"/>
        </w:rPr>
        <w:t xml:space="preserve"> methods) must use the fewest required (</w:t>
      </w:r>
      <w:r w:rsidRPr="00913819">
        <w:rPr>
          <w:rFonts w:asciiTheme="minorHAnsi" w:hAnsiTheme="minorHAnsi" w:cstheme="minorHAnsi"/>
          <w:i/>
          <w:iCs/>
          <w:sz w:val="22"/>
          <w:szCs w:val="22"/>
        </w:rPr>
        <w:t>reduction</w:t>
      </w:r>
      <w:r w:rsidRPr="00913819">
        <w:rPr>
          <w:rFonts w:asciiTheme="minorHAnsi" w:hAnsiTheme="minorHAnsi" w:cstheme="minorHAnsi"/>
          <w:sz w:val="22"/>
          <w:szCs w:val="22"/>
        </w:rPr>
        <w:t xml:space="preserve">) to achieve scientific goals, whilst optimizing their life experiences (refinement).  Reduction may be achieved through sound scientific methodology (see NC3Rs Experimental Design Assistant), appropriate statistical analyses and observation of the PREPARE (Planning Research and Experimental Procedures on Animals: Recommendations for Excellence) guidelines </w:t>
      </w:r>
      <w:r w:rsidRPr="00913819">
        <w:rPr>
          <w:rFonts w:asciiTheme="minorHAnsi" w:hAnsiTheme="minorHAnsi" w:cstheme="minorHAnsi"/>
          <w:sz w:val="22"/>
          <w:szCs w:val="22"/>
        </w:rPr>
        <w:fldChar w:fldCharType="begin">
          <w:fldData xml:space="preserve">PEVuZE5vdGU+PENpdGU+PEF1dGhvcj5TbWl0aDwvQXV0aG9yPjxZZWFyPjIwMTg8L1llYXI+PFJl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</w:fldData>
        </w:fldChar>
      </w:r>
      <w:r w:rsidR="00C701D2" w:rsidRPr="00913819">
        <w:rPr>
          <w:rFonts w:asciiTheme="minorHAnsi" w:hAnsiTheme="minorHAnsi" w:cstheme="minorHAnsi"/>
          <w:sz w:val="22"/>
          <w:szCs w:val="22"/>
        </w:rPr>
        <w:instrText xml:space="preserve"> ADDIN EN.CITE </w:instrText>
      </w:r>
      <w:r w:rsidR="00C701D2" w:rsidRPr="00913819">
        <w:rPr>
          <w:rFonts w:asciiTheme="minorHAnsi" w:hAnsiTheme="minorHAnsi" w:cstheme="minorHAnsi"/>
          <w:sz w:val="22"/>
          <w:szCs w:val="22"/>
        </w:rPr>
        <w:fldChar w:fldCharType="begin">
          <w:fldData xml:space="preserve">PEVuZE5vdGU+PENpdGU+PEF1dGhvcj5TbWl0aDwvQXV0aG9yPjxZZWFyPjIwMTg8L1llYXI+PFJl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</w:fldData>
        </w:fldChar>
      </w:r>
      <w:r w:rsidR="00C701D2" w:rsidRPr="00913819">
        <w:rPr>
          <w:rFonts w:asciiTheme="minorHAnsi" w:hAnsiTheme="minorHAnsi" w:cstheme="minorHAnsi"/>
          <w:sz w:val="22"/>
          <w:szCs w:val="22"/>
        </w:rPr>
        <w:instrText xml:space="preserve"> ADDIN EN.CITE.DATA </w:instrText>
      </w:r>
      <w:r w:rsidR="00C701D2" w:rsidRPr="00913819">
        <w:rPr>
          <w:rFonts w:asciiTheme="minorHAnsi" w:hAnsiTheme="minorHAnsi" w:cstheme="minorHAnsi"/>
          <w:sz w:val="22"/>
          <w:szCs w:val="22"/>
        </w:rPr>
      </w:r>
      <w:r w:rsidR="00C701D2" w:rsidRPr="00913819">
        <w:rPr>
          <w:rFonts w:asciiTheme="minorHAnsi" w:hAnsiTheme="minorHAnsi" w:cstheme="minorHAnsi"/>
          <w:sz w:val="22"/>
          <w:szCs w:val="22"/>
        </w:rPr>
        <w:fldChar w:fldCharType="end"/>
      </w:r>
      <w:r w:rsidRPr="00913819">
        <w:rPr>
          <w:rFonts w:asciiTheme="minorHAnsi" w:hAnsiTheme="minorHAnsi" w:cstheme="minorHAnsi"/>
          <w:sz w:val="22"/>
          <w:szCs w:val="22"/>
        </w:rPr>
      </w:r>
      <w:r w:rsidRPr="00913819">
        <w:rPr>
          <w:rFonts w:asciiTheme="minorHAnsi" w:hAnsiTheme="minorHAnsi" w:cstheme="minorHAnsi"/>
          <w:sz w:val="22"/>
          <w:szCs w:val="22"/>
        </w:rPr>
        <w:fldChar w:fldCharType="separate"/>
      </w:r>
      <w:r w:rsidRPr="00913819">
        <w:rPr>
          <w:rFonts w:asciiTheme="minorHAnsi" w:hAnsiTheme="minorHAnsi" w:cstheme="minorHAnsi"/>
          <w:noProof/>
          <w:sz w:val="22"/>
          <w:szCs w:val="22"/>
        </w:rPr>
        <w:t>(3)</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w:t>
      </w:r>
    </w:p>
    <w:p w14:paraId="6E544209" w14:textId="77777777" w:rsidR="00254915" w:rsidRPr="00913819" w:rsidRDefault="00254915" w:rsidP="00372CF6">
      <w:pPr>
        <w:jc w:val="both"/>
        <w:rPr>
          <w:rFonts w:asciiTheme="minorHAnsi" w:hAnsiTheme="minorHAnsi" w:cstheme="minorHAnsi"/>
          <w:sz w:val="22"/>
          <w:szCs w:val="22"/>
        </w:rPr>
      </w:pPr>
    </w:p>
    <w:p w14:paraId="578EA590" w14:textId="3320CD49" w:rsidR="00254915" w:rsidRPr="00913819" w:rsidRDefault="0020199E"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The EU Directive 2010/63/EU Article 3 (1) defines a “procedure” as any use of an animal for experimental purposes which may cause the animal a level of pain, suffering, distress, or lasting harm equivalent to, or higher than, that caused by the introduction of a needle in accordance with good veterinary practice </w:t>
      </w:r>
      <w:r w:rsidRPr="00913819">
        <w:rPr>
          <w:rFonts w:asciiTheme="minorHAnsi" w:hAnsiTheme="minorHAnsi" w:cstheme="minorHAnsi"/>
          <w:sz w:val="22"/>
          <w:szCs w:val="22"/>
        </w:rPr>
        <w:fldChar w:fldCharType="begin"/>
      </w:r>
      <w:r w:rsidR="00C701D2" w:rsidRPr="00913819">
        <w:rPr>
          <w:rFonts w:asciiTheme="minorHAnsi" w:hAnsiTheme="minorHAnsi" w:cstheme="minorHAnsi"/>
          <w:sz w:val="22"/>
          <w:szCs w:val="22"/>
        </w:rPr>
        <w:instrText xml:space="preserve"> ADDIN EN.CITE &lt;EndNote&gt;&lt;Cite&gt;&lt;Year&gt;2010&lt;/Year&gt;&lt;RecNum&gt;448&lt;/RecNum&gt;&lt;DisplayText&gt;(1)&lt;/DisplayText&gt;&lt;record&gt;&lt;rec-number&gt;448&lt;/rec-number&gt;&lt;foreign-keys&gt;&lt;key app="EN" db-id="x005rdz0lrfev0e9wafpfpvaazppeszde2z5" timestamp="1685596646"&gt;448&lt;/key&gt;&lt;/foreign-keys&gt;&lt;ref-type name="Journal Article"&gt;17&lt;/ref-type&gt;&lt;contributors&gt;&lt;/contributors&gt;&lt;titles&gt;&lt;title&gt;European Union Directive 2010/63/EU on the Protection Of Animals Used For Scientific Purposes&lt;/title&gt;&lt;secondary-title&gt;Official Journal of the European Union&lt;/secondary-title&gt;&lt;/titles&gt;&lt;periodical&gt;&lt;full-title&gt;Official Journal of the European Union&lt;/full-title&gt;&lt;/periodical&gt;&lt;pages&gt;L 276/33-L 276/79&lt;/pages&gt;&lt;section&gt;L 276/33&lt;/section&gt;&lt;dates&gt;&lt;year&gt;2010&lt;/year&gt;&lt;pub-dates&gt;&lt;date&gt;2010&lt;/date&gt;&lt;/pub-dates&gt;&lt;/dates&gt;&lt;work-type&gt;Directive&lt;/work-type&gt;&lt;urls&gt;&lt;related-urls&gt;&lt;url&gt;https://eur-lex.europa.eu/LexUriServ/LexUriServ.do?uri=OJ:L:2010:276:0033:0079:en:PDF&lt;/url&gt;&lt;/related-urls&gt;&lt;/urls&gt;&lt;/record&gt;&lt;/Cite&gt;&lt;/EndNote&gt;</w:instrText>
      </w:r>
      <w:r w:rsidRPr="00913819">
        <w:rPr>
          <w:rFonts w:asciiTheme="minorHAnsi" w:hAnsiTheme="minorHAnsi" w:cstheme="minorHAnsi"/>
          <w:sz w:val="22"/>
          <w:szCs w:val="22"/>
        </w:rPr>
        <w:fldChar w:fldCharType="separate"/>
      </w:r>
      <w:r w:rsidRPr="00913819">
        <w:rPr>
          <w:rFonts w:asciiTheme="minorHAnsi" w:hAnsiTheme="minorHAnsi" w:cstheme="minorHAnsi"/>
          <w:noProof/>
          <w:sz w:val="22"/>
          <w:szCs w:val="22"/>
        </w:rPr>
        <w:t>(1)</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However, the Animal (Scientific Procedures) Act 1986 also regards “administering an anaesthetic, an analgesic or other measure to sedate or dull the perception of pain” as a procedure </w:t>
      </w:r>
      <w:r w:rsidRPr="00913819">
        <w:rPr>
          <w:rFonts w:asciiTheme="minorHAnsi" w:hAnsiTheme="minorHAnsi" w:cstheme="minorHAnsi"/>
          <w:sz w:val="22"/>
          <w:szCs w:val="22"/>
        </w:rPr>
        <w:fldChar w:fldCharType="begin"/>
      </w:r>
      <w:r w:rsidR="00C701D2" w:rsidRPr="00913819">
        <w:rPr>
          <w:rFonts w:asciiTheme="minorHAnsi" w:hAnsiTheme="minorHAnsi" w:cstheme="minorHAnsi"/>
          <w:sz w:val="22"/>
          <w:szCs w:val="22"/>
        </w:rPr>
        <w:instrText xml:space="preserve"> ADDIN EN.CITE &lt;EndNote&gt;&lt;Cite&gt;&lt;Year&gt;2020&lt;/Year&gt;&lt;RecNum&gt;30&lt;/RecNum&gt;&lt;DisplayText&gt;(4)&lt;/DisplayText&gt;&lt;record&gt;&lt;rec-number&gt;30&lt;/rec-number&gt;&lt;foreign-keys&gt;&lt;key app="EN" db-id="re9zsaxpe9t5voez5wex5avr59favapezewz" timestamp="1638909856"&gt;30&lt;/key&gt;&lt;/foreign-keys&gt;&lt;ref-type name="Government Document"&gt;46&lt;/ref-type&gt;&lt;contributors&gt;&lt;/contributors&gt;&lt;titles&gt;&lt;title&gt;Guidance on the Operation of the Animals (Scientific Procedures) Act 1986&lt;/title&gt;&lt;/titles&gt;&lt;number&gt;11 March 2020&lt;/number&gt;&lt;dates&gt;&lt;year&gt;2020&lt;/year&gt;&lt;/dates&gt;&lt;pub-location&gt;UK&lt;/pub-location&gt;&lt;publisher&gt;Her Majesty&amp;apos;s Sationary Office&lt;/publisher&gt;&lt;urls&gt;&lt;related-urls&gt;&lt;url&gt;https://www.legislation.gov.uk/ukpga/1986/14/contents&lt;/url&gt;&lt;/related-urls&gt;&lt;/urls&gt;&lt;custom1&gt;Animals in Science Regulatory Unit (ASRU). Home Office&lt;/custom1&gt;&lt;/record&gt;&lt;/Cite&gt;&lt;/EndNote&gt;</w:instrText>
      </w:r>
      <w:r w:rsidRPr="00913819">
        <w:rPr>
          <w:rFonts w:asciiTheme="minorHAnsi" w:hAnsiTheme="minorHAnsi" w:cstheme="minorHAnsi"/>
          <w:sz w:val="22"/>
          <w:szCs w:val="22"/>
        </w:rPr>
        <w:fldChar w:fldCharType="separate"/>
      </w:r>
      <w:r w:rsidR="00C701D2" w:rsidRPr="00913819">
        <w:rPr>
          <w:rFonts w:asciiTheme="minorHAnsi" w:hAnsiTheme="minorHAnsi" w:cstheme="minorHAnsi"/>
          <w:noProof/>
          <w:sz w:val="22"/>
          <w:szCs w:val="22"/>
        </w:rPr>
        <w:t>(4)</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To avoid confusion, the EU Directive 2010/63/EU definition will be used in the following recommendations and the term “procedure” avoided when the provision of anaesthesia and, or analgesia is being described. </w:t>
      </w:r>
    </w:p>
    <w:p w14:paraId="6E0F4C14" w14:textId="77777777" w:rsidR="00FC2719" w:rsidRDefault="00FC2719" w:rsidP="00913819">
      <w:pPr>
        <w:spacing w:line="276" w:lineRule="auto"/>
        <w:jc w:val="both"/>
        <w:rPr>
          <w:rFonts w:asciiTheme="minorHAnsi" w:hAnsiTheme="minorHAnsi" w:cstheme="minorHAnsi"/>
          <w:sz w:val="22"/>
          <w:szCs w:val="22"/>
        </w:rPr>
      </w:pPr>
    </w:p>
    <w:p w14:paraId="3C838525" w14:textId="77777777" w:rsidR="00FC2719" w:rsidRDefault="00FC2719" w:rsidP="00913819">
      <w:pPr>
        <w:spacing w:line="276" w:lineRule="auto"/>
        <w:jc w:val="both"/>
        <w:rPr>
          <w:rFonts w:asciiTheme="minorHAnsi" w:hAnsiTheme="minorHAnsi" w:cstheme="minorHAnsi"/>
          <w:sz w:val="22"/>
          <w:szCs w:val="22"/>
        </w:rPr>
      </w:pPr>
    </w:p>
    <w:p w14:paraId="25DAF890" w14:textId="77777777" w:rsidR="00FC2719" w:rsidRDefault="00FC2719" w:rsidP="00913819">
      <w:pPr>
        <w:spacing w:line="276" w:lineRule="auto"/>
        <w:jc w:val="both"/>
        <w:rPr>
          <w:rFonts w:asciiTheme="minorHAnsi" w:hAnsiTheme="minorHAnsi" w:cstheme="minorHAnsi"/>
          <w:sz w:val="22"/>
          <w:szCs w:val="22"/>
        </w:rPr>
      </w:pPr>
    </w:p>
    <w:p w14:paraId="45093323" w14:textId="77777777" w:rsidR="00FC2719" w:rsidRDefault="00FC2719" w:rsidP="00913819">
      <w:pPr>
        <w:spacing w:line="276" w:lineRule="auto"/>
        <w:jc w:val="both"/>
        <w:rPr>
          <w:rFonts w:asciiTheme="minorHAnsi" w:hAnsiTheme="minorHAnsi" w:cstheme="minorHAnsi"/>
          <w:sz w:val="22"/>
          <w:szCs w:val="22"/>
        </w:rPr>
      </w:pPr>
    </w:p>
    <w:p w14:paraId="202FFA1B" w14:textId="77777777" w:rsidR="00FC2719" w:rsidRDefault="00FC2719" w:rsidP="00913819">
      <w:pPr>
        <w:spacing w:line="276" w:lineRule="auto"/>
        <w:jc w:val="both"/>
        <w:rPr>
          <w:rFonts w:asciiTheme="minorHAnsi" w:hAnsiTheme="minorHAnsi" w:cstheme="minorHAnsi"/>
          <w:sz w:val="22"/>
          <w:szCs w:val="22"/>
        </w:rPr>
      </w:pPr>
    </w:p>
    <w:p w14:paraId="5DB0E31E" w14:textId="77777777" w:rsidR="00FC2719" w:rsidRDefault="00FC2719" w:rsidP="00913819">
      <w:pPr>
        <w:spacing w:line="276" w:lineRule="auto"/>
        <w:jc w:val="both"/>
        <w:rPr>
          <w:rFonts w:asciiTheme="minorHAnsi" w:hAnsiTheme="minorHAnsi" w:cstheme="minorHAnsi"/>
          <w:sz w:val="22"/>
          <w:szCs w:val="22"/>
        </w:rPr>
      </w:pPr>
    </w:p>
    <w:p w14:paraId="27F4F3BA" w14:textId="77777777" w:rsidR="00FC2719" w:rsidRDefault="00FC2719" w:rsidP="00913819">
      <w:pPr>
        <w:spacing w:line="276" w:lineRule="auto"/>
        <w:jc w:val="both"/>
        <w:rPr>
          <w:rFonts w:asciiTheme="minorHAnsi" w:hAnsiTheme="minorHAnsi" w:cstheme="minorHAnsi"/>
          <w:sz w:val="22"/>
          <w:szCs w:val="22"/>
        </w:rPr>
      </w:pPr>
    </w:p>
    <w:p w14:paraId="6C58A60A" w14:textId="77777777" w:rsidR="00FC2719" w:rsidRDefault="00FC2719" w:rsidP="00913819">
      <w:pPr>
        <w:spacing w:line="276" w:lineRule="auto"/>
        <w:jc w:val="both"/>
        <w:rPr>
          <w:rFonts w:asciiTheme="minorHAnsi" w:hAnsiTheme="minorHAnsi" w:cstheme="minorHAnsi"/>
          <w:sz w:val="22"/>
          <w:szCs w:val="22"/>
        </w:rPr>
      </w:pPr>
    </w:p>
    <w:p w14:paraId="3D17954F" w14:textId="77777777" w:rsidR="00FC2719" w:rsidRDefault="00FC2719" w:rsidP="00913819">
      <w:pPr>
        <w:spacing w:line="276" w:lineRule="auto"/>
        <w:jc w:val="both"/>
        <w:rPr>
          <w:rFonts w:asciiTheme="minorHAnsi" w:hAnsiTheme="minorHAnsi" w:cstheme="minorHAnsi"/>
          <w:sz w:val="22"/>
          <w:szCs w:val="22"/>
        </w:rPr>
      </w:pPr>
    </w:p>
    <w:p w14:paraId="2F2A625A" w14:textId="77777777" w:rsidR="00FC2719" w:rsidRDefault="00FC2719" w:rsidP="00913819">
      <w:pPr>
        <w:spacing w:line="276" w:lineRule="auto"/>
        <w:jc w:val="both"/>
        <w:rPr>
          <w:rFonts w:asciiTheme="minorHAnsi" w:hAnsiTheme="minorHAnsi" w:cstheme="minorHAnsi"/>
          <w:sz w:val="22"/>
          <w:szCs w:val="22"/>
        </w:rPr>
      </w:pPr>
    </w:p>
    <w:p w14:paraId="36C3DBA7" w14:textId="77777777" w:rsidR="00FC2719" w:rsidRDefault="00FC2719" w:rsidP="00913819">
      <w:pPr>
        <w:spacing w:line="276" w:lineRule="auto"/>
        <w:jc w:val="both"/>
        <w:rPr>
          <w:rFonts w:asciiTheme="minorHAnsi" w:hAnsiTheme="minorHAnsi" w:cstheme="minorHAnsi"/>
          <w:sz w:val="22"/>
          <w:szCs w:val="22"/>
        </w:rPr>
      </w:pPr>
    </w:p>
    <w:p w14:paraId="12FEAFB1" w14:textId="77777777" w:rsidR="00FC2719" w:rsidRDefault="00FC2719" w:rsidP="00913819">
      <w:pPr>
        <w:spacing w:line="276" w:lineRule="auto"/>
        <w:jc w:val="both"/>
        <w:rPr>
          <w:rFonts w:asciiTheme="minorHAnsi" w:hAnsiTheme="minorHAnsi" w:cstheme="minorHAnsi"/>
          <w:sz w:val="22"/>
          <w:szCs w:val="22"/>
        </w:rPr>
      </w:pPr>
    </w:p>
    <w:p w14:paraId="69859ED9" w14:textId="77777777" w:rsidR="00FC2719" w:rsidRDefault="00FC2719" w:rsidP="00913819">
      <w:pPr>
        <w:spacing w:line="276" w:lineRule="auto"/>
        <w:jc w:val="both"/>
        <w:rPr>
          <w:rFonts w:asciiTheme="minorHAnsi" w:hAnsiTheme="minorHAnsi" w:cstheme="minorHAnsi"/>
          <w:sz w:val="22"/>
          <w:szCs w:val="22"/>
        </w:rPr>
      </w:pPr>
    </w:p>
    <w:p w14:paraId="40EF1ABC" w14:textId="77777777" w:rsidR="00FC2719" w:rsidRDefault="00FC2719" w:rsidP="00913819">
      <w:pPr>
        <w:spacing w:line="276" w:lineRule="auto"/>
        <w:jc w:val="both"/>
        <w:rPr>
          <w:rFonts w:asciiTheme="minorHAnsi" w:hAnsiTheme="minorHAnsi" w:cstheme="minorHAnsi"/>
          <w:sz w:val="22"/>
          <w:szCs w:val="22"/>
        </w:rPr>
      </w:pPr>
    </w:p>
    <w:p w14:paraId="2BC14811" w14:textId="673A33EA" w:rsidR="00FC2719" w:rsidRPr="00AC0341" w:rsidRDefault="00FC2719" w:rsidP="00FC2719">
      <w:pPr>
        <w:pStyle w:val="Naslov1"/>
        <w:rPr>
          <w:rFonts w:asciiTheme="minorHAnsi" w:hAnsiTheme="minorHAnsi" w:cstheme="minorHAnsi"/>
          <w:sz w:val="22"/>
          <w:szCs w:val="22"/>
        </w:rPr>
      </w:pPr>
      <w:r w:rsidRPr="00AC0341">
        <w:rPr>
          <w:rFonts w:asciiTheme="minorHAnsi" w:hAnsiTheme="minorHAnsi" w:cstheme="minorHAnsi"/>
          <w:sz w:val="22"/>
          <w:szCs w:val="22"/>
        </w:rPr>
        <w:t>Section I: Behavioural Preparation and Restraint</w:t>
      </w:r>
    </w:p>
    <w:p w14:paraId="2B4A336F" w14:textId="77777777" w:rsidR="00FC2719" w:rsidRPr="00AC0341" w:rsidRDefault="00FC2719" w:rsidP="00913819">
      <w:pPr>
        <w:spacing w:line="276" w:lineRule="auto"/>
        <w:jc w:val="both"/>
        <w:rPr>
          <w:rFonts w:asciiTheme="minorHAnsi" w:hAnsiTheme="minorHAnsi" w:cstheme="minorHAnsi"/>
          <w:sz w:val="22"/>
          <w:szCs w:val="22"/>
        </w:rPr>
      </w:pPr>
    </w:p>
    <w:p w14:paraId="6E6C7EB7" w14:textId="2AC3DA07" w:rsidR="00FC2719" w:rsidRPr="00AC0341" w:rsidRDefault="00FC2719" w:rsidP="00953C78">
      <w:pPr>
        <w:pStyle w:val="Naslov2"/>
        <w:rPr>
          <w:rFonts w:asciiTheme="minorHAnsi" w:hAnsiTheme="minorHAnsi" w:cstheme="minorHAnsi"/>
          <w:sz w:val="22"/>
          <w:szCs w:val="22"/>
        </w:rPr>
      </w:pPr>
      <w:r w:rsidRPr="00AC0341">
        <w:rPr>
          <w:rFonts w:asciiTheme="minorHAnsi" w:hAnsiTheme="minorHAnsi" w:cstheme="minorHAnsi"/>
          <w:sz w:val="22"/>
          <w:szCs w:val="22"/>
        </w:rPr>
        <w:t>Introduction</w:t>
      </w:r>
    </w:p>
    <w:p w14:paraId="5346129D" w14:textId="536E0666"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These guidelines on the restraint of laboratory pigs, sheep, goats and calves were commissioned by the Federation of European Laboratory Animal Science Associations (FELASA) to ensure compliance with  EU Directive 2010/63 which expects that “procedures are carried out with general or local anaesthesia and analgesia </w:t>
      </w:r>
      <w:r w:rsidRPr="00AC0341">
        <w:rPr>
          <w:rFonts w:asciiTheme="minorHAnsi" w:hAnsiTheme="minorHAnsi" w:cstheme="minorHAnsi"/>
          <w:i/>
          <w:iCs/>
          <w:sz w:val="22"/>
          <w:szCs w:val="22"/>
          <w:u w:val="single"/>
        </w:rPr>
        <w:t>or another appropriate method</w:t>
      </w:r>
      <w:r w:rsidRPr="00AC0341">
        <w:rPr>
          <w:rFonts w:asciiTheme="minorHAnsi" w:hAnsiTheme="minorHAnsi" w:cstheme="minorHAnsi"/>
          <w:sz w:val="22"/>
          <w:szCs w:val="22"/>
        </w:rPr>
        <w:t xml:space="preserve"> to ensure pain, suffering and distress are kept to a minimum”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European Parliament&lt;/Author&gt;&lt;Year&gt;2010&lt;/Year&gt;&lt;RecNum&gt;449&lt;/RecNum&gt;&lt;DisplayText&gt;(5)&lt;/DisplayText&gt;&lt;record&gt;&lt;rec-number&gt;449&lt;/rec-number&gt;&lt;foreign-keys&gt;&lt;key app="EN" db-id="x005rdz0lrfev0e9wafpfpvaazppeszde2z5" timestamp="1685596646"&gt;449&lt;/key&gt;&lt;/foreign-keys&gt;&lt;ref-type name="Legal Rule or Regulation"&gt;50&lt;/ref-type&gt;&lt;contributors&gt;&lt;authors&gt;&lt;author&gt;European Parliament, Council of the European Union&lt;/author&gt;&lt;/authors&gt;&lt;secondary-authors&gt;&lt;author&gt;European Parliament, Council of the European Union&lt;/author&gt;&lt;/secondary-authors&gt;&lt;/contributors&gt;&lt;titles&gt;&lt;title&gt;Directive 2010/63/EU of the European Parliament and of the Council of 22 September 2010 on the protection of animals used for scientific purposes &lt;/title&gt;&lt;/titles&gt;&lt;dates&gt;&lt;year&gt;2010&lt;/year&gt;&lt;/dates&gt;&lt;publisher&gt;European Parliament, Council of the European Union&lt;/publisher&gt;&lt;urls&gt;&lt;/urls&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5)</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The details herein are based on a comprehensive review of the scientific literature. The available evidence-base is weak and incomplete but has been incorporated with Working Group (WG) member experiences to develop recommendations for the: i) acclimatization, and ii) safe, practical, effective and humane restraint of farm animals allowing experimental procedures to be accomplished, with or without anaesthetics and analgesics. The current document uses the standardized language of the World Health Organisation (WHO) and the World Federation of Societies of Anaesthesiologists </w:t>
      </w:r>
      <w:r w:rsidRPr="00AC0341">
        <w:rPr>
          <w:rFonts w:asciiTheme="minorHAnsi" w:hAnsiTheme="minorHAnsi" w:cstheme="minorHAnsi"/>
          <w:sz w:val="22"/>
          <w:szCs w:val="22"/>
        </w:rPr>
        <w:fldChar w:fldCharType="begin">
          <w:fldData xml:space="preserve">PEVuZE5vdGU+PENpdGU+PEF1dGhvcj5HZWxiPC9BdXRob3I+PFllYXI+MjAxODwvWWVhcj48UmVj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HZWxiPC9BdXRob3I+PFllYXI+MjAxODwvWWVhcj48UmVj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6)</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to denote three levels of standard: highly recommended; recommended; and suggested. Highly recommended standards are the minimum expected standards, i.e., the functional equivalent of mandatory standards. Recommended and suggested standards should be practiced when resources allow and if appropriate for the procedure, experiment and the animal(s) involved. In all circumstances, the aim is to attain the highest possible standards of experimental refinement.</w:t>
      </w:r>
    </w:p>
    <w:p w14:paraId="4244ECAC" w14:textId="7B1674C9" w:rsidR="00FC2719"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An understanding of animal behaviour is a prerequisite to; a) the humane (stress-free) application of; and b) understanding the scientific consequences of: i) behavioural preparation, i.e., acclimatization, habituation, familiarization, socialization, and training; ii) physical restraint; and iii) aversive experimental requirements, e.g., isolation or separation. It also benefits pain assessment and management. While species-level understanding is the basic requirement, it must be noted that normal behaviour in any given animal will be affected by breed, sex, age, and previous experiences. Farm animal behaviour and welfare science – are highly specialized subjects and beyond the scope of this article. Named Veterinary Surgeons or Designated Veterinarians should consult appropriate experts when they feel their expertise to be limited. </w:t>
      </w:r>
    </w:p>
    <w:p w14:paraId="278B4D0A" w14:textId="00AF08F0" w:rsidR="00AC0341" w:rsidRDefault="00AC0341" w:rsidP="00FC2719">
      <w:pPr>
        <w:rPr>
          <w:rFonts w:asciiTheme="minorHAnsi" w:hAnsiTheme="minorHAnsi" w:cstheme="minorHAnsi"/>
          <w:sz w:val="22"/>
          <w:szCs w:val="22"/>
        </w:rPr>
      </w:pPr>
    </w:p>
    <w:p w14:paraId="55F6A252" w14:textId="2159327C" w:rsidR="00AC0341" w:rsidRDefault="00AC0341" w:rsidP="00FC2719">
      <w:pPr>
        <w:rPr>
          <w:rFonts w:asciiTheme="minorHAnsi" w:hAnsiTheme="minorHAnsi" w:cstheme="minorHAnsi"/>
          <w:sz w:val="22"/>
          <w:szCs w:val="22"/>
        </w:rPr>
      </w:pPr>
    </w:p>
    <w:p w14:paraId="75F2784A" w14:textId="77777777" w:rsidR="00953C78" w:rsidRDefault="00953C78" w:rsidP="00FC2719">
      <w:pPr>
        <w:rPr>
          <w:rFonts w:asciiTheme="minorHAnsi" w:hAnsiTheme="minorHAnsi" w:cstheme="minorHAnsi"/>
          <w:sz w:val="22"/>
          <w:szCs w:val="22"/>
        </w:rPr>
      </w:pPr>
    </w:p>
    <w:p w14:paraId="2ADD332F" w14:textId="77777777" w:rsidR="00AC0341" w:rsidRPr="00AC0341" w:rsidRDefault="00AC0341" w:rsidP="00FC2719">
      <w:pPr>
        <w:rPr>
          <w:rFonts w:asciiTheme="minorHAnsi" w:hAnsiTheme="minorHAnsi" w:cstheme="minorHAnsi"/>
          <w:sz w:val="22"/>
          <w:szCs w:val="22"/>
        </w:rPr>
      </w:pPr>
    </w:p>
    <w:p w14:paraId="79757915" w14:textId="77777777" w:rsidR="00FC2719" w:rsidRPr="00AC0341" w:rsidRDefault="00FC2719" w:rsidP="00FC2719">
      <w:pPr>
        <w:pStyle w:val="Naslov2"/>
        <w:rPr>
          <w:rFonts w:asciiTheme="minorHAnsi" w:hAnsiTheme="minorHAnsi" w:cstheme="minorHAnsi"/>
          <w:sz w:val="22"/>
          <w:szCs w:val="22"/>
          <w:lang w:val="en-AU"/>
        </w:rPr>
      </w:pPr>
      <w:r w:rsidRPr="00AC0341">
        <w:rPr>
          <w:rFonts w:asciiTheme="minorHAnsi" w:hAnsiTheme="minorHAnsi" w:cstheme="minorHAnsi"/>
          <w:sz w:val="22"/>
          <w:szCs w:val="22"/>
        </w:rPr>
        <w:t>Recommendations</w:t>
      </w:r>
    </w:p>
    <w:p w14:paraId="32A65FE3" w14:textId="77777777" w:rsidR="00FC2719" w:rsidRPr="00AC0341" w:rsidRDefault="00FC2719" w:rsidP="00FC2719">
      <w:pPr>
        <w:rPr>
          <w:rFonts w:asciiTheme="minorHAnsi" w:hAnsiTheme="minorHAnsi" w:cstheme="minorHAnsi"/>
          <w:b/>
          <w:sz w:val="22"/>
          <w:szCs w:val="22"/>
        </w:rPr>
      </w:pPr>
      <w:r w:rsidRPr="00AC0341">
        <w:rPr>
          <w:rFonts w:asciiTheme="minorHAnsi" w:hAnsiTheme="minorHAnsi" w:cstheme="minorHAnsi"/>
          <w:b/>
          <w:sz w:val="22"/>
          <w:szCs w:val="22"/>
        </w:rPr>
        <w:t>All species</w:t>
      </w:r>
    </w:p>
    <w:p w14:paraId="33B942F6"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Highly recommended: Codes of recommendations for the welfare of livestock published by relevant bodies within the EU member states and the UK, and which support the national legislation protecting farmed animals should be used to define the </w:t>
      </w:r>
      <w:r w:rsidRPr="00AC0341">
        <w:rPr>
          <w:rFonts w:asciiTheme="minorHAnsi" w:hAnsiTheme="minorHAnsi" w:cstheme="minorHAnsi"/>
          <w:sz w:val="22"/>
          <w:szCs w:val="22"/>
          <w:u w:val="single"/>
        </w:rPr>
        <w:t>minimum</w:t>
      </w:r>
      <w:r w:rsidRPr="00AC0341">
        <w:rPr>
          <w:rFonts w:asciiTheme="minorHAnsi" w:hAnsiTheme="minorHAnsi" w:cstheme="minorHAnsi"/>
          <w:sz w:val="22"/>
          <w:szCs w:val="22"/>
        </w:rPr>
        <w:t xml:space="preserve"> standards for handling and restraining farm animals under laboratory conditions. The constant refinement of methods used for behavioural preparation and physical restraint should be prioritized. </w:t>
      </w:r>
    </w:p>
    <w:p w14:paraId="654A9362"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Highly recommended: out-sourced animals should be acclimatized for a minimum of 14 days before study enrolment, except in specific circumstances (see non-recovery procedures). The methods of physical restraint applied must be the least aversive commensurate with achieving procedural objectives. </w:t>
      </w:r>
    </w:p>
    <w:p w14:paraId="59F72456" w14:textId="77777777" w:rsidR="00FC2719" w:rsidRPr="00AC0341" w:rsidRDefault="00FC2719" w:rsidP="00FC2719">
      <w:pPr>
        <w:rPr>
          <w:rFonts w:asciiTheme="minorHAnsi" w:hAnsiTheme="minorHAnsi" w:cstheme="minorHAnsi"/>
          <w:sz w:val="22"/>
          <w:szCs w:val="22"/>
        </w:rPr>
      </w:pPr>
    </w:p>
    <w:p w14:paraId="7939CDEE"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Recommended: food animals for scientific purposes should be bred and reared “on-site” under similar conditions to those in which the experiments will be conducted.  </w:t>
      </w:r>
    </w:p>
    <w:p w14:paraId="399E29BC"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Recommended: animals which cannot be bred on-site must be sourced from farms with the highest welfare standards and where conditions are the least dissimilar from the laboratory destination. </w:t>
      </w:r>
    </w:p>
    <w:p w14:paraId="03B3D7F5" w14:textId="77777777" w:rsidR="00FC2719" w:rsidRPr="00AC0341" w:rsidRDefault="00FC2719" w:rsidP="00FC2719">
      <w:pPr>
        <w:rPr>
          <w:rFonts w:asciiTheme="minorHAnsi" w:hAnsiTheme="minorHAnsi" w:cstheme="minorHAnsi"/>
          <w:b/>
          <w:sz w:val="22"/>
          <w:szCs w:val="22"/>
        </w:rPr>
      </w:pPr>
      <w:r w:rsidRPr="00AC0341">
        <w:rPr>
          <w:rFonts w:asciiTheme="minorHAnsi" w:hAnsiTheme="minorHAnsi" w:cstheme="minorHAnsi"/>
          <w:b/>
          <w:sz w:val="22"/>
          <w:szCs w:val="22"/>
        </w:rPr>
        <w:t>Pigs</w:t>
      </w:r>
    </w:p>
    <w:p w14:paraId="2570907F"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Behavioural preparation.</w:t>
      </w:r>
    </w:p>
    <w:p w14:paraId="6A641E58"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Highly recommended: Mixing unfamiliar pigs should be avoided because it breaks apart the original social hierarchy, which results in post mixing aggression. If individual housing is necessary due to the study requirements/safety of the animals (i.e., to prevent other pigs interfering with surgical wound or catheters), the animals should have visual, olfactory and limited tactile access to other pigs.</w:t>
      </w:r>
    </w:p>
    <w:p w14:paraId="1DECF761"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Recommended. Pigs should be familiarized, habituated, trained and socialized in any studies in which these measures are likely to improve animal welfare and, or scientific outcomes.</w:t>
      </w:r>
    </w:p>
    <w:p w14:paraId="26DAFCD0"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Physical restraint</w:t>
      </w:r>
    </w:p>
    <w:p w14:paraId="3A21705C" w14:textId="7BC8666A"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Highly recommended: avoidance snitches (“snares”, “snatches”), V-troughs and suspension by limbs or ears should is highly recommended in</w:t>
      </w:r>
      <w:r w:rsidR="00AC0341">
        <w:rPr>
          <w:rFonts w:asciiTheme="minorHAnsi" w:hAnsiTheme="minorHAnsi" w:cstheme="minorHAnsi"/>
          <w:sz w:val="22"/>
          <w:szCs w:val="22"/>
        </w:rPr>
        <w:t xml:space="preserve"> </w:t>
      </w:r>
      <w:r w:rsidRPr="00AC0341">
        <w:rPr>
          <w:rFonts w:asciiTheme="minorHAnsi" w:hAnsiTheme="minorHAnsi" w:cstheme="minorHAnsi"/>
          <w:sz w:val="22"/>
          <w:szCs w:val="22"/>
        </w:rPr>
        <w:t>laboratory pigs.</w:t>
      </w:r>
    </w:p>
    <w:p w14:paraId="2FE04720"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Recommended: Slings for heavier animals should be customized to meet the requirements of individual animals and the scheduled procedures. Younger (smaller) animals and mini pigs can be wrapped in towel and embraced, with the lower jaw supported, or held firmly in a manner similar to that in dogs.</w:t>
      </w:r>
    </w:p>
    <w:p w14:paraId="4A1557F6"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Pharmacological restraint</w:t>
      </w:r>
    </w:p>
    <w:p w14:paraId="2FDC6131"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Highly recommended: Pharmacological restraint should be used for noxious </w:t>
      </w:r>
      <w:r w:rsidRPr="00AC0341">
        <w:rPr>
          <w:rFonts w:asciiTheme="minorHAnsi" w:hAnsiTheme="minorHAnsi" w:cstheme="minorHAnsi"/>
          <w:sz w:val="22"/>
          <w:szCs w:val="22"/>
          <w:lang w:eastAsia="en-US"/>
        </w:rPr>
        <w:t>procedure</w:t>
      </w:r>
      <w:r w:rsidRPr="00AC0341">
        <w:rPr>
          <w:rFonts w:asciiTheme="minorHAnsi" w:hAnsiTheme="minorHAnsi" w:cstheme="minorHAnsi"/>
          <w:sz w:val="22"/>
          <w:szCs w:val="22"/>
        </w:rPr>
        <w:t>s in pigs of all ages. Positive reinforcement methods facilitate procedures such as abdominal ultrasound, blood sampling, or drug administration in non-sedated pigs, but some non-invasive procedures, such as radiographs or minimally-invasive procedures, such as insertion of a venous catheter, may be too stressful for the pig and should be performed under deep sedation. General anaesthesia or deep sedation combined with local/epidural anaesthesia should be used for surgical procedures.</w:t>
      </w:r>
    </w:p>
    <w:p w14:paraId="76B3527D" w14:textId="77777777" w:rsidR="00372CF6" w:rsidRDefault="00372CF6" w:rsidP="00FC2719">
      <w:pPr>
        <w:rPr>
          <w:rFonts w:asciiTheme="minorHAnsi" w:hAnsiTheme="minorHAnsi" w:cstheme="minorHAnsi"/>
          <w:b/>
          <w:sz w:val="22"/>
          <w:szCs w:val="22"/>
        </w:rPr>
      </w:pPr>
    </w:p>
    <w:p w14:paraId="34897310" w14:textId="0B592A2A" w:rsidR="00FC2719" w:rsidRPr="00AC0341" w:rsidRDefault="00FC2719" w:rsidP="00FC2719">
      <w:pPr>
        <w:rPr>
          <w:rFonts w:asciiTheme="minorHAnsi" w:hAnsiTheme="minorHAnsi" w:cstheme="minorHAnsi"/>
          <w:b/>
          <w:sz w:val="22"/>
          <w:szCs w:val="22"/>
        </w:rPr>
      </w:pPr>
      <w:r w:rsidRPr="00AC0341">
        <w:rPr>
          <w:rFonts w:asciiTheme="minorHAnsi" w:hAnsiTheme="minorHAnsi" w:cstheme="minorHAnsi"/>
          <w:b/>
          <w:sz w:val="22"/>
          <w:szCs w:val="22"/>
        </w:rPr>
        <w:t>Sheep</w:t>
      </w:r>
    </w:p>
    <w:p w14:paraId="180FF39F"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Behavioural preparation</w:t>
      </w:r>
    </w:p>
    <w:p w14:paraId="3701E730"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Highly recommended: Sheep should not be isolated from other animals.</w:t>
      </w:r>
    </w:p>
    <w:p w14:paraId="5F0F00C4"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Recommended: sheep should be familiarized, habituated and socialized in any studies in which these measures are likely to improve animal welfare and, or scientific outcomes.</w:t>
      </w:r>
    </w:p>
    <w:p w14:paraId="5D9D415C"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Physical restraint</w:t>
      </w:r>
    </w:p>
    <w:p w14:paraId="74E13E4F"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Highly recommended: Sheep can be safely physically restrained in a standing position or on their rump. Sheep must not be restrained by applying tension or force to the fleece.</w:t>
      </w:r>
    </w:p>
    <w:p w14:paraId="00205F61"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Recommended: Sheep should have adequate room to walk around to ensure that rumination is maintained.</w:t>
      </w:r>
    </w:p>
    <w:p w14:paraId="74F7B752"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Pharmacological restraint</w:t>
      </w:r>
    </w:p>
    <w:p w14:paraId="5E40AFA3"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Highly recommended: Physical restraint with local anaesthesia and systemic analgesia may be suitable for simple procedures in sheep,  such as insertion of a venous catheter. General anaesthesia should be used for any invasive surgical procedure.</w:t>
      </w:r>
    </w:p>
    <w:p w14:paraId="729EE930" w14:textId="1A6CA99A" w:rsidR="00FC2719" w:rsidRDefault="00FC2719" w:rsidP="00FC2719">
      <w:pPr>
        <w:rPr>
          <w:rFonts w:asciiTheme="minorHAnsi" w:hAnsiTheme="minorHAnsi" w:cstheme="minorHAnsi"/>
          <w:sz w:val="22"/>
          <w:szCs w:val="22"/>
        </w:rPr>
      </w:pPr>
    </w:p>
    <w:p w14:paraId="55B34931" w14:textId="38D38376" w:rsidR="00372CF6" w:rsidRDefault="00372CF6" w:rsidP="00FC2719">
      <w:pPr>
        <w:rPr>
          <w:rFonts w:asciiTheme="minorHAnsi" w:hAnsiTheme="minorHAnsi" w:cstheme="minorHAnsi"/>
          <w:sz w:val="22"/>
          <w:szCs w:val="22"/>
        </w:rPr>
      </w:pPr>
    </w:p>
    <w:p w14:paraId="2567155E" w14:textId="77777777" w:rsidR="005A4203" w:rsidRDefault="005A4203" w:rsidP="00FC2719">
      <w:pPr>
        <w:rPr>
          <w:rFonts w:asciiTheme="minorHAnsi" w:hAnsiTheme="minorHAnsi" w:cstheme="minorHAnsi"/>
          <w:sz w:val="22"/>
          <w:szCs w:val="22"/>
        </w:rPr>
      </w:pPr>
    </w:p>
    <w:p w14:paraId="053F74C9" w14:textId="77777777" w:rsidR="00372CF6" w:rsidRPr="00AC0341" w:rsidRDefault="00372CF6" w:rsidP="00FC2719">
      <w:pPr>
        <w:rPr>
          <w:rFonts w:asciiTheme="minorHAnsi" w:hAnsiTheme="minorHAnsi" w:cstheme="minorHAnsi"/>
          <w:sz w:val="22"/>
          <w:szCs w:val="22"/>
        </w:rPr>
      </w:pPr>
    </w:p>
    <w:p w14:paraId="5564C2A2" w14:textId="77777777" w:rsidR="00FC2719" w:rsidRPr="00AC0341" w:rsidRDefault="00FC2719" w:rsidP="00FC2719">
      <w:pPr>
        <w:rPr>
          <w:rFonts w:asciiTheme="minorHAnsi" w:hAnsiTheme="minorHAnsi" w:cstheme="minorHAnsi"/>
          <w:b/>
          <w:sz w:val="22"/>
          <w:szCs w:val="22"/>
        </w:rPr>
      </w:pPr>
      <w:r w:rsidRPr="00AC0341">
        <w:rPr>
          <w:rFonts w:asciiTheme="minorHAnsi" w:hAnsiTheme="minorHAnsi" w:cstheme="minorHAnsi"/>
          <w:b/>
          <w:sz w:val="22"/>
          <w:szCs w:val="22"/>
        </w:rPr>
        <w:t>Calves</w:t>
      </w:r>
    </w:p>
    <w:p w14:paraId="158BA5C8"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Behavioural preparation.</w:t>
      </w:r>
    </w:p>
    <w:p w14:paraId="2963B6D6"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Recommended: calves should be familiarized, habituated and socialized in any studies in which these measures are likely to improve animal welfare and, or scientific outcomes. Thermal stress should be avoided or enough time for habituation to the high temperature and humidity should be given.</w:t>
      </w:r>
    </w:p>
    <w:p w14:paraId="7169E6A9"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Physical restraint</w:t>
      </w:r>
    </w:p>
    <w:p w14:paraId="06C2E712"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Highly recommended: Calves can be restrained in a standing position for simple pain free procedures such as clinical examination and blood sampling. </w:t>
      </w:r>
    </w:p>
    <w:p w14:paraId="7E2752CF"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Pharmacological restraint</w:t>
      </w:r>
    </w:p>
    <w:p w14:paraId="45A0D505"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Highly recommended: Physical restraint with local anaesthesia and/or systemic analgesia may be suitable for simple procedures in calves. (i.e. housing procedures,handling of port catheters) General anaesthesia should be used for any invasive surgical procedure.</w:t>
      </w:r>
    </w:p>
    <w:p w14:paraId="1E04174E" w14:textId="77777777" w:rsidR="00372CF6" w:rsidRDefault="00372CF6" w:rsidP="00FC2719">
      <w:pPr>
        <w:rPr>
          <w:rFonts w:asciiTheme="minorHAnsi" w:hAnsiTheme="minorHAnsi" w:cstheme="minorHAnsi"/>
          <w:b/>
          <w:sz w:val="22"/>
          <w:szCs w:val="22"/>
        </w:rPr>
      </w:pPr>
    </w:p>
    <w:p w14:paraId="46190A8A" w14:textId="73870628" w:rsidR="00FC2719" w:rsidRPr="00AC0341" w:rsidRDefault="00FC2719" w:rsidP="00FC2719">
      <w:pPr>
        <w:rPr>
          <w:rFonts w:asciiTheme="minorHAnsi" w:hAnsiTheme="minorHAnsi" w:cstheme="minorHAnsi"/>
          <w:b/>
          <w:sz w:val="22"/>
          <w:szCs w:val="22"/>
        </w:rPr>
      </w:pPr>
      <w:r w:rsidRPr="00AC0341">
        <w:rPr>
          <w:rFonts w:asciiTheme="minorHAnsi" w:hAnsiTheme="minorHAnsi" w:cstheme="minorHAnsi"/>
          <w:b/>
          <w:sz w:val="22"/>
          <w:szCs w:val="22"/>
        </w:rPr>
        <w:t>Goats</w:t>
      </w:r>
    </w:p>
    <w:p w14:paraId="49B63549"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Behavioural preparation.</w:t>
      </w:r>
    </w:p>
    <w:p w14:paraId="6E271399"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Highly recommended: goats should be familiarized, habituated and socialized in any studies in which these measures are likely to improve animal welfare and, or scientific outcomes.</w:t>
      </w:r>
    </w:p>
    <w:p w14:paraId="6C27CBDE"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Physical restraint</w:t>
      </w:r>
    </w:p>
    <w:p w14:paraId="4DC4E415"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Highly recommended: Goats can be restrained in a standing position for examination and blood sampling. </w:t>
      </w:r>
    </w:p>
    <w:p w14:paraId="156ECAC7"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Pharmacological restraint</w:t>
      </w:r>
    </w:p>
    <w:p w14:paraId="56660344"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Highly recommended: Physical restraint with local anaesthesia and systemic analgesia may be suitable for simple procedures in goats. General anaesthesia should be used for any invasive surgical procedure.</w:t>
      </w:r>
    </w:p>
    <w:p w14:paraId="229832C7" w14:textId="77777777" w:rsidR="00FC2719" w:rsidRPr="00AC0341" w:rsidRDefault="00FC2719" w:rsidP="00FC2719">
      <w:pPr>
        <w:rPr>
          <w:rFonts w:asciiTheme="minorHAnsi" w:hAnsiTheme="minorHAnsi" w:cstheme="minorHAnsi"/>
          <w:sz w:val="22"/>
          <w:szCs w:val="22"/>
        </w:rPr>
      </w:pPr>
    </w:p>
    <w:p w14:paraId="43E0C56C" w14:textId="77777777" w:rsidR="00FC2719" w:rsidRPr="00AC0341" w:rsidRDefault="00FC2719" w:rsidP="00FC2719">
      <w:pPr>
        <w:pStyle w:val="Naslov2"/>
        <w:rPr>
          <w:rFonts w:asciiTheme="minorHAnsi" w:hAnsiTheme="minorHAnsi" w:cstheme="minorHAnsi"/>
          <w:sz w:val="22"/>
          <w:szCs w:val="22"/>
        </w:rPr>
      </w:pPr>
      <w:r w:rsidRPr="00AC0341">
        <w:rPr>
          <w:rFonts w:asciiTheme="minorHAnsi" w:hAnsiTheme="minorHAnsi" w:cstheme="minorHAnsi"/>
          <w:sz w:val="22"/>
          <w:szCs w:val="22"/>
        </w:rPr>
        <w:t>Discussion</w:t>
      </w:r>
    </w:p>
    <w:p w14:paraId="2102A4DE" w14:textId="77777777" w:rsidR="00FC2719" w:rsidRPr="00AC0341" w:rsidRDefault="00FC2719" w:rsidP="00FC2719">
      <w:pPr>
        <w:pStyle w:val="Naslov2"/>
        <w:rPr>
          <w:rFonts w:asciiTheme="minorHAnsi" w:hAnsiTheme="minorHAnsi" w:cstheme="minorHAnsi"/>
          <w:sz w:val="22"/>
          <w:szCs w:val="22"/>
        </w:rPr>
      </w:pPr>
      <w:r w:rsidRPr="00AC0341">
        <w:rPr>
          <w:rFonts w:asciiTheme="minorHAnsi" w:hAnsiTheme="minorHAnsi" w:cstheme="minorHAnsi"/>
          <w:sz w:val="22"/>
          <w:szCs w:val="22"/>
        </w:rPr>
        <w:t>Behavioural preparation</w:t>
      </w:r>
      <w:r w:rsidRPr="00AC0341">
        <w:rPr>
          <w:rStyle w:val="Sprotnaopomba-sklic"/>
          <w:rFonts w:asciiTheme="minorHAnsi" w:hAnsiTheme="minorHAnsi" w:cstheme="minorHAnsi"/>
          <w:b w:val="0"/>
          <w:sz w:val="22"/>
          <w:szCs w:val="22"/>
        </w:rPr>
        <w:footnoteReference w:id="1"/>
      </w:r>
    </w:p>
    <w:p w14:paraId="7D7B89F3" w14:textId="1E0BD8D3"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Introducing farm animals to the laboratory environment raises several challenge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Berset&lt;/Author&gt;&lt;Year&gt;2021&lt;/Year&gt;&lt;RecNum&gt;66&lt;/RecNum&gt;&lt;DisplayText&gt;(7)&lt;/DisplayText&gt;&lt;record&gt;&lt;rec-number&gt;66&lt;/rec-number&gt;&lt;foreign-keys&gt;&lt;key app="EN" db-id="erweezfa72aa2ue2zfkxadpcd0vdz5z0ztsp" timestamp="1697558522"&gt;66&lt;/key&gt;&lt;/foreign-keys&gt;&lt;ref-type name="Journal Article"&gt;17&lt;/ref-type&gt;&lt;contributors&gt;&lt;authors&gt;&lt;author&gt;Berset, Corina Mihaela&lt;/author&gt;&lt;author&gt;Caristo, Maria Emiliana&lt;/author&gt;&lt;author&gt;Ferrara, Fabienne&lt;/author&gt;&lt;author&gt;Hardy, Patrick&lt;/author&gt;&lt;author&gt;Oropeza-Moe, Marianne&lt;/author&gt;&lt;author&gt;Waters, Ryan&lt;/author&gt;&lt;/authors&gt;&lt;/contributors&gt;&lt;titles&gt;&lt;title&gt;FELASA Working Group on Farm Animals: Federation of European Laboratory Animal Science Associations recommendations of best practices for the health management of ruminants and pigs used for scientific and educational purposes&lt;/title&gt;&lt;secondary-title&gt;Laboratory Animals&lt;/secondary-title&gt;&lt;/titles&gt;&lt;pages&gt;117-128&lt;/pages&gt;&lt;volume&gt;55&lt;/volume&gt;&lt;number&gt;2&lt;/number&gt;&lt;keywords&gt;&lt;keyword&gt;FELASA,ruminants,pigs,organisms and models,recommendations,health&lt;/keyword&gt;&lt;/keywords&gt;&lt;dates&gt;&lt;year&gt;2021&lt;/year&gt;&lt;/dates&gt;&lt;accession-num&gt;32772790&lt;/accession-num&gt;&lt;urls&gt;&lt;related-urls&gt;&lt;url&gt;https://journals.sagepub.com/doi/abs/10.1177/0023677220944461&lt;/url&gt;&lt;/related-urls&gt;&lt;/urls&gt;&lt;electronic-resource-num&gt;10.1177/0023677220944461&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7)</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but importantly, produces adverse physiological and psychological effects which vary in severity and duration and may be collectively termed as “stress”, i.e., “the sum of biological reactions to adverse physical, mental, or emotional, internal or external stimuli, that tends to disturb the homeostasis of an organism”</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Bailey&lt;/Author&gt;&lt;Year&gt;2018&lt;/Year&gt;&lt;RecNum&gt;294&lt;/RecNum&gt;&lt;DisplayText&gt;(8)&lt;/DisplayText&gt;&lt;record&gt;&lt;rec-number&gt;294&lt;/rec-number&gt;&lt;foreign-keys&gt;&lt;key app="EN" db-id="fdtft520qwd05fed2zmxdad7ptwaea9rvrte" timestamp="1697172203"&gt;294&lt;/key&gt;&lt;/foreign-keys&gt;&lt;ref-type name="Journal Article"&gt;17&lt;/ref-type&gt;&lt;contributors&gt;&lt;authors&gt;&lt;author&gt;Bailey, Jarrod&lt;/author&gt;&lt;/authors&gt;&lt;/contributors&gt;&lt;titles&gt;&lt;title&gt;Does the Stress of Laboratory Life and Experimentation on Animals Adversely Affect Research Data? A Critical Review&lt;/title&gt;&lt;secondary-title&gt;Alternatives to Laboratory Animals&lt;/secondary-title&gt;&lt;/titles&gt;&lt;periodical&gt;&lt;full-title&gt;Alternatives to Laboratory Animals&lt;/full-title&gt;&lt;/periodical&gt;&lt;pages&gt;291-305&lt;/pages&gt;&lt;volume&gt;46&lt;/volume&gt;&lt;number&gt;5&lt;/number&gt;&lt;keywords&gt;&lt;keyword&gt;animal welfare,cost–benefit analysis,data accuracy,glucocorticoids,psychological,stress,translational medical research&lt;/keyword&gt;&lt;/keywords&gt;&lt;dates&gt;&lt;year&gt;2018&lt;/year&gt;&lt;/dates&gt;&lt;accession-num&gt;30488713&lt;/accession-num&gt;&lt;urls&gt;&lt;related-urls&gt;&lt;url&gt;https://journals.sagepub.com/doi/abs/10.1177/026119291804600501&lt;/url&gt;&lt;/related-urls&gt;&lt;/urls&gt;&lt;electronic-resource-num&gt;10.1177/026119291804600501&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8)</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These biological reactions are highly undesirable as they will or may confound data, complicate day-to-day animal handling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Balcombe&lt;/Author&gt;&lt;Year&gt;2004&lt;/Year&gt;&lt;RecNum&gt;522&lt;/RecNum&gt;&lt;DisplayText&gt;(9)&lt;/DisplayText&gt;&lt;record&gt;&lt;rec-number&gt;522&lt;/rec-number&gt;&lt;foreign-keys&gt;&lt;key app="EN" db-id="x005rdz0lrfev0e9wafpfpvaazppeszde2z5" timestamp="1714132825"&gt;522&lt;/key&gt;&lt;/foreign-keys&gt;&lt;ref-type name="Journal Article"&gt;17&lt;/ref-type&gt;&lt;contributors&gt;&lt;authors&gt;&lt;author&gt;Balcombe, J. P.&lt;/author&gt;&lt;author&gt;Barnard, N. D.&lt;/author&gt;&lt;author&gt;Sandusky, C.&lt;/author&gt;&lt;/authors&gt;&lt;/contributors&gt;&lt;auth-address&gt;Physicians Committee for Responsible Medicine, Washington, DC 20016, USA.&lt;/auth-address&gt;&lt;titles&gt;&lt;title&gt;Laboratory routines cause animal stress&lt;/title&gt;&lt;secondary-title&gt;Contemp Top Lab Anim Sci&lt;/secondary-title&gt;&lt;/titles&gt;&lt;periodical&gt;&lt;full-title&gt;Contemp Top Lab Anim Sci&lt;/full-title&gt;&lt;/periodical&gt;&lt;pages&gt;42-51&lt;/pages&gt;&lt;volume&gt;43&lt;/volume&gt;&lt;number&gt;6&lt;/number&gt;&lt;edition&gt;2005/01/27&lt;/edition&gt;&lt;keywords&gt;&lt;keyword&gt;Animal Husbandry/*methods&lt;/keyword&gt;&lt;keyword&gt;Animals&lt;/keyword&gt;&lt;keyword&gt;Animals, Laboratory/*physiology/psychology&lt;/keyword&gt;&lt;keyword&gt;Behavior, Animal/*physiology&lt;/keyword&gt;&lt;keyword&gt;Female&lt;/keyword&gt;&lt;keyword&gt;*Handling, Psychological&lt;/keyword&gt;&lt;keyword&gt;Male&lt;/keyword&gt;&lt;keyword&gt;Mice&lt;/keyword&gt;&lt;keyword&gt;Rats&lt;/keyword&gt;&lt;keyword&gt;Stress, Physiological/physiopathology/*veterinary&lt;/keyword&gt;&lt;/keywords&gt;&lt;dates&gt;&lt;year&gt;2004&lt;/year&gt;&lt;pub-dates&gt;&lt;date&gt;Nov&lt;/date&gt;&lt;/pub-dates&gt;&lt;/dates&gt;&lt;isbn&gt;1060-0558 (Print)&amp;#xD;1060-0558&lt;/isbn&gt;&lt;accession-num&gt;15669134&lt;/accession-num&gt;&lt;urls&gt;&lt;/urls&gt;&lt;remote-database-provider&gt;NLM&lt;/remote-database-provider&gt;&lt;language&gt;eng&lt;/languag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9)</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and may have adverse health consequences such as decreased immunity and thus susceptibility to disease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Dhabhar&lt;/Author&gt;&lt;Year&gt;2009&lt;/Year&gt;&lt;RecNum&gt;523&lt;/RecNum&gt;&lt;DisplayText&gt;(10)&lt;/DisplayText&gt;&lt;record&gt;&lt;rec-number&gt;523&lt;/rec-number&gt;&lt;foreign-keys&gt;&lt;key app="EN" db-id="x005rdz0lrfev0e9wafpfpvaazppeszde2z5" timestamp="1714132860"&gt;523&lt;/key&gt;&lt;/foreign-keys&gt;&lt;ref-type name="Journal Article"&gt;17&lt;/ref-type&gt;&lt;contributors&gt;&lt;authors&gt;&lt;author&gt;Dhabhar, F. S.&lt;/author&gt;&lt;/authors&gt;&lt;/contributors&gt;&lt;auth-address&gt;Department of Psychiatry &amp;amp; Behavioral Sciences, and Stanford Institute for Immunity, Transplantation, &amp;amp; Infection, Stanford University, Stanford, CA 94305-5135, USA. dhabhar@gmail.com&lt;/auth-address&gt;&lt;titles&gt;&lt;title&gt;Enhancing versus suppressive effects of stress on immune function: implications for immunoprotection and immunopathology&lt;/title&gt;&lt;secondary-title&gt;Neuroimmunomodulation&lt;/secondary-title&gt;&lt;/titles&gt;&lt;periodical&gt;&lt;full-title&gt;Neuroimmunomodulation&lt;/full-title&gt;&lt;/periodical&gt;&lt;pages&gt;300-17&lt;/pages&gt;&lt;volume&gt;16&lt;/volume&gt;&lt;number&gt;5&lt;/number&gt;&lt;edition&gt;2009/07/03&lt;/edition&gt;&lt;keywords&gt;&lt;keyword&gt;Adaptation, Physiological/immunology&lt;/keyword&gt;&lt;keyword&gt;Animals&lt;/keyword&gt;&lt;keyword&gt;Chronic Disease&lt;/keyword&gt;&lt;keyword&gt;Glucocorticoids/metabolism&lt;/keyword&gt;&lt;keyword&gt;Humans&lt;/keyword&gt;&lt;keyword&gt;Immune System/*physiology&lt;/keyword&gt;&lt;keyword&gt;Immune System Diseases/*physiopathology&lt;/keyword&gt;&lt;keyword&gt;Immune Tolerance/*immunology&lt;/keyword&gt;&lt;keyword&gt;Immunity, Innate/physiology&lt;/keyword&gt;&lt;keyword&gt;Neuroimmunomodulation/*physiology&lt;/keyword&gt;&lt;keyword&gt;Stress, Physiological/*immunology&lt;/keyword&gt;&lt;keyword&gt;Up-Regulation/immunology&lt;/keyword&gt;&lt;/keywords&gt;&lt;dates&gt;&lt;year&gt;2009&lt;/year&gt;&lt;/dates&gt;&lt;isbn&gt;1021-7401 (Print)&amp;#xD;1021-7401&lt;/isbn&gt;&lt;accession-num&gt;19571591&lt;/accession-num&gt;&lt;urls&gt;&lt;/urls&gt;&lt;custom2&gt;PMC2790771&lt;/custom2&gt;&lt;electronic-resource-num&gt;10.1159/000216188&lt;/electronic-resource-num&gt;&lt;remote-database-provider&gt;NLM&lt;/remote-database-provider&gt;&lt;language&gt;eng&lt;/languag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0)</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The stress of introducing farm animals to the laboratory arises from i) transport; and b) the new (unfamiliar) environment.</w:t>
      </w:r>
    </w:p>
    <w:p w14:paraId="07681D0D" w14:textId="79019F07" w:rsidR="00FC2719" w:rsidRPr="00AC0341" w:rsidRDefault="00FC2719" w:rsidP="00FC2719">
      <w:pPr>
        <w:rPr>
          <w:rFonts w:asciiTheme="minorHAnsi" w:hAnsiTheme="minorHAnsi" w:cstheme="minorHAnsi"/>
          <w:sz w:val="22"/>
          <w:szCs w:val="22"/>
          <w:lang w:eastAsia="en-US"/>
        </w:rPr>
      </w:pPr>
      <w:r w:rsidRPr="00AC0341">
        <w:rPr>
          <w:rFonts w:asciiTheme="minorHAnsi" w:hAnsiTheme="minorHAnsi" w:cstheme="minorHAnsi"/>
          <w:sz w:val="22"/>
          <w:szCs w:val="22"/>
          <w:lang w:eastAsia="en-US"/>
        </w:rPr>
        <w:t xml:space="preserve">Farms supplying ruminants and pigs to laboratories should meet criteria set by the destination laboratory and confirmed by periodic inspection by the facility’s Named Veterinary Surgeon (NVS) or Designated Veterinarian (DV). Recommended criteria are: demonstration of high health status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Berset&lt;/Author&gt;&lt;Year&gt;2021&lt;/Year&gt;&lt;RecNum&gt;66&lt;/RecNum&gt;&lt;DisplayText&gt;(7)&lt;/DisplayText&gt;&lt;record&gt;&lt;rec-number&gt;66&lt;/rec-number&gt;&lt;foreign-keys&gt;&lt;key app="EN" db-id="erweezfa72aa2ue2zfkxadpcd0vdz5z0ztsp" timestamp="1697558522"&gt;66&lt;/key&gt;&lt;/foreign-keys&gt;&lt;ref-type name="Journal Article"&gt;17&lt;/ref-type&gt;&lt;contributors&gt;&lt;authors&gt;&lt;author&gt;Berset, Corina Mihaela&lt;/author&gt;&lt;author&gt;Caristo, Maria Emiliana&lt;/author&gt;&lt;author&gt;Ferrara, Fabienne&lt;/author&gt;&lt;author&gt;Hardy, Patrick&lt;/author&gt;&lt;author&gt;Oropeza-Moe, Marianne&lt;/author&gt;&lt;author&gt;Waters, Ryan&lt;/author&gt;&lt;/authors&gt;&lt;/contributors&gt;&lt;titles&gt;&lt;title&gt;FELASA Working Group on Farm Animals: Federation of European Laboratory Animal Science Associations recommendations of best practices for the health management of ruminants and pigs used for scientific and educational purposes&lt;/title&gt;&lt;secondary-title&gt;Laboratory Animals&lt;/secondary-title&gt;&lt;/titles&gt;&lt;pages&gt;117-128&lt;/pages&gt;&lt;volume&gt;55&lt;/volume&gt;&lt;number&gt;2&lt;/number&gt;&lt;keywords&gt;&lt;keyword&gt;FELASA,ruminants,pigs,organisms and models,recommendations,health&lt;/keyword&gt;&lt;/keywords&gt;&lt;dates&gt;&lt;year&gt;2021&lt;/year&gt;&lt;/dates&gt;&lt;accession-num&gt;32772790&lt;/accession-num&gt;&lt;urls&gt;&lt;related-urls&gt;&lt;url&gt;https://journals.sagepub.com/doi/abs/10.1177/0023677220944461&lt;/url&gt;&lt;/related-urls&gt;&lt;/urls&gt;&lt;electronic-resource-num&gt;10.1177/0023677220944461&lt;/electronic-resource-num&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7)</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and high welfare status; high levels of animal-stockperson interaction; common environmental and husbandry features (with laboratory), brief transit time to facility. Such criteria are necessary for making accurate accumulative severity assessments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Honess&lt;/Author&gt;&lt;Year&gt;2010&lt;/Year&gt;&lt;RecNum&gt;220&lt;/RecNum&gt;&lt;DisplayText&gt;(11)&lt;/DisplayText&gt;&lt;record&gt;&lt;rec-number&gt;220&lt;/rec-number&gt;&lt;foreign-keys&gt;&lt;key app="EN" db-id="re9zsaxpe9t5voez5wex5avr59favapezewz" timestamp="1697623537"&gt;220&lt;/key&gt;&lt;/foreign-keys&gt;&lt;ref-type name="Journal Article"&gt;17&lt;/ref-type&gt;&lt;contributors&gt;&lt;authors&gt;&lt;author&gt;Honess, P.&lt;/author&gt;&lt;author&gt;Wolfensohn, S.&lt;/author&gt;&lt;/authors&gt;&lt;/contributors&gt;&lt;auth-address&gt;Department of Veterinary Services, University of Oxford, Oxford, UK. paul.honess@vet.ox.ac.uk&lt;/auth-address&gt;&lt;titles&gt;&lt;title&gt;The extended welfare assessment grid: a matrix for the assessment of welfare and cumulative suffering in experimental animals&lt;/title&gt;&lt;secondary-title&gt;Altern Lab Anim&lt;/secondary-title&gt;&lt;/titles&gt;&lt;periodical&gt;&lt;full-title&gt;Altern Lab Anim&lt;/full-title&gt;&lt;/periodical&gt;&lt;pages&gt;205-12&lt;/pages&gt;&lt;volume&gt;38&lt;/volume&gt;&lt;number&gt;3&lt;/number&gt;&lt;edition&gt;2010/07/07&lt;/edition&gt;&lt;keywords&gt;&lt;keyword&gt;Animal Experimentation/*ethics&lt;/keyword&gt;&lt;keyword&gt;Animal Husbandry/standards&lt;/keyword&gt;&lt;keyword&gt;Animal Welfare/*ethics&lt;/keyword&gt;&lt;keyword&gt;Animals&lt;/keyword&gt;&lt;keyword&gt;Animals, Laboratory&lt;/keyword&gt;&lt;keyword&gt;Research Design&lt;/keyword&gt;&lt;keyword&gt;Stress, Psychological&lt;/keyword&gt;&lt;/keywords&gt;&lt;dates&gt;&lt;year&gt;2010&lt;/year&gt;&lt;pub-dates&gt;&lt;date&gt;Jun&lt;/date&gt;&lt;/pub-dates&gt;&lt;/dates&gt;&lt;isbn&gt;0261-1929 (Print)&amp;#xD;0261-1929&lt;/isbn&gt;&lt;accession-num&gt;20602536&lt;/accession-num&gt;&lt;urls&gt;&lt;/urls&gt;&lt;electronic-resource-num&gt;10.1177/026119291003800304&lt;/electronic-resource-num&gt;&lt;remote-database-provider&gt;NLM&lt;/remote-database-provider&gt;&lt;language&gt;eng&lt;/language&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11)</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for out-sourced animals. These in turn are required for informed decision-making with respect to the animals’: i) allocation to studies of different severities; ii) re-use; or iii) scheduled killing. For these reasons, obtaining inexpensive cull-animals from public markets is strongly discouraged. </w:t>
      </w:r>
    </w:p>
    <w:p w14:paraId="402F333F" w14:textId="705B2D9A" w:rsidR="00FC2719" w:rsidRPr="00AC0341" w:rsidRDefault="00FC2719" w:rsidP="00FC2719">
      <w:pPr>
        <w:rPr>
          <w:rFonts w:asciiTheme="minorHAnsi" w:hAnsiTheme="minorHAnsi" w:cstheme="minorHAnsi"/>
          <w:sz w:val="22"/>
          <w:szCs w:val="22"/>
          <w:lang w:eastAsia="en-US"/>
        </w:rPr>
      </w:pPr>
      <w:r w:rsidRPr="00AC0341">
        <w:rPr>
          <w:rFonts w:asciiTheme="minorHAnsi" w:hAnsiTheme="minorHAnsi" w:cstheme="minorHAnsi"/>
          <w:sz w:val="22"/>
          <w:szCs w:val="22"/>
          <w:lang w:eastAsia="en-US"/>
        </w:rPr>
        <w:t xml:space="preserve">The effects of transport on pigs, sheep, and calves are well documented </w:t>
      </w:r>
      <w:r w:rsidRPr="00AC0341">
        <w:rPr>
          <w:rFonts w:asciiTheme="minorHAnsi" w:hAnsiTheme="minorHAnsi" w:cstheme="minorHAnsi"/>
          <w:sz w:val="22"/>
          <w:szCs w:val="22"/>
          <w:lang w:eastAsia="en-US"/>
        </w:rPr>
        <w:fldChar w:fldCharType="begin">
          <w:fldData xml:space="preserve">PEVuZE5vdGU+PENpdGU+PEF1dGhvcj5Td2FsbG93PC9BdXRob3I+PFllYXI+MjAwNTwvWWVhcj48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=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Td2FsbG93PC9BdXRob3I+PFllYXI+MjAwNTwvWWVhcj48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=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12)</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In general, transport raises cortisol, body temperature and cardiovascular as well as behavioural changes </w:t>
      </w:r>
      <w:r w:rsidRPr="00AC0341">
        <w:rPr>
          <w:rFonts w:asciiTheme="minorHAnsi" w:hAnsiTheme="minorHAnsi" w:cstheme="minorHAnsi"/>
          <w:sz w:val="22"/>
          <w:szCs w:val="22"/>
          <w:lang w:eastAsia="en-US"/>
        </w:rPr>
        <w:fldChar w:fldCharType="begin">
          <w:fldData xml:space="preserve">PEVuZE5vdGU+PENpdGU+PEF1dGhvcj5Lbm93bGVzPC9BdXRob3I+PFllYXI+MTk5NTwvWWVhcj48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Lbm93bGVzPC9BdXRob3I+PFllYXI+MTk5NTwvWWVhcj48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13, 14)</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Identified transport stressors are duration of transport, separation from familiar conditions, container and vehicle design, food and water supply as well as attitude of the driver </w:t>
      </w:r>
      <w:r w:rsidRPr="00AC0341">
        <w:rPr>
          <w:rFonts w:asciiTheme="minorHAnsi" w:hAnsiTheme="minorHAnsi" w:cstheme="minorHAnsi"/>
          <w:sz w:val="22"/>
          <w:szCs w:val="22"/>
          <w:lang w:eastAsia="en-US"/>
        </w:rPr>
        <w:fldChar w:fldCharType="begin">
          <w:fldData xml:space="preserve">PEVuZE5vdGU+PENpdGU+PEF1dGhvcj5Td2FsbG93PC9BdXRob3I+PFllYXI+MjAwNTwvWWVhcj48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=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Td2FsbG93PC9BdXRob3I+PFllYXI+MjAwNTwvWWVhcj48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=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12)</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Therefore, transport stress can be minimized by limiting transport time, minimizing animal numbers per transport, considering species-related environmental conditions and ensuring that all staff is properly trained </w:t>
      </w:r>
      <w:r w:rsidRPr="00AC0341">
        <w:rPr>
          <w:rFonts w:asciiTheme="minorHAnsi" w:hAnsiTheme="minorHAnsi" w:cstheme="minorHAnsi"/>
          <w:sz w:val="22"/>
          <w:szCs w:val="22"/>
          <w:lang w:eastAsia="en-US"/>
        </w:rPr>
        <w:fldChar w:fldCharType="begin">
          <w:fldData xml:space="preserve">PEVuZE5vdGU+PENpdGU+PEF1dGhvcj5Td2FsbG93PC9BdXRob3I+PFllYXI+MjAwNTwvWWVhcj48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=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Td2FsbG93PC9BdXRob3I+PFllYXI+MjAwNTwvWWVhcj48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=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12)</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Transport stress can be avoided by using facility-bred animals with laboratory adjacency. Numerous features of the laboratory environment will be entirely unfamiliar to most out-sourced animals (except, perhaps, for purpose-bred mini-pigs). Out-sourced animals will have been reared under conditions ranging from intensive, densely stocked indoor systems (pigs) to extensive outdoor ranges where animals (sheep) will have had little human contact. This contrasts with the regulated, usually indoor, laboratory conditions in which most environmental features are legally prescribed, closely managed, but nevertheless unfamiliar: </w:t>
      </w:r>
      <w:r w:rsidRPr="00AC0341">
        <w:rPr>
          <w:rFonts w:asciiTheme="minorHAnsi" w:hAnsiTheme="minorHAnsi" w:cstheme="minorHAnsi"/>
          <w:sz w:val="22"/>
          <w:szCs w:val="22"/>
        </w:rPr>
        <w:t xml:space="preserve"> </w:t>
      </w:r>
      <w:r w:rsidRPr="00AC0341">
        <w:rPr>
          <w:rFonts w:asciiTheme="minorHAnsi" w:hAnsiTheme="minorHAnsi" w:cstheme="minorHAnsi"/>
          <w:sz w:val="22"/>
          <w:szCs w:val="22"/>
          <w:lang w:eastAsia="en-US"/>
        </w:rPr>
        <w:t xml:space="preserve">the new environment, </w:t>
      </w:r>
      <w:r w:rsidRPr="00AC0341">
        <w:rPr>
          <w:rFonts w:asciiTheme="minorHAnsi" w:hAnsiTheme="minorHAnsi" w:cstheme="minorHAnsi"/>
          <w:sz w:val="22"/>
          <w:szCs w:val="22"/>
        </w:rPr>
        <w:t>diet</w:t>
      </w:r>
      <w:r w:rsidRPr="00AC0341">
        <w:rPr>
          <w:rFonts w:asciiTheme="minorHAnsi" w:hAnsiTheme="minorHAnsi" w:cstheme="minorHAnsi"/>
          <w:sz w:val="22"/>
          <w:szCs w:val="22"/>
          <w:lang w:eastAsia="en-US"/>
        </w:rPr>
        <w:t xml:space="preserve">, bedding, lighting regimes, temperature and humidity, drinking facilities, pen- or room-mates and the </w:t>
      </w:r>
      <w:r w:rsidRPr="00AC0341">
        <w:rPr>
          <w:rFonts w:asciiTheme="minorHAnsi" w:hAnsiTheme="minorHAnsi" w:cstheme="minorHAnsi"/>
          <w:sz w:val="22"/>
          <w:szCs w:val="22"/>
        </w:rPr>
        <w:t xml:space="preserve">(human) </w:t>
      </w:r>
      <w:r w:rsidRPr="00AC0341">
        <w:rPr>
          <w:rFonts w:asciiTheme="minorHAnsi" w:hAnsiTheme="minorHAnsi" w:cstheme="minorHAnsi"/>
          <w:sz w:val="22"/>
          <w:szCs w:val="22"/>
          <w:lang w:eastAsia="en-US"/>
        </w:rPr>
        <w:t xml:space="preserve">care and scientific staff with which they will interact.  </w:t>
      </w:r>
    </w:p>
    <w:p w14:paraId="6DCDC237" w14:textId="7E64C809"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lang w:eastAsia="en-US"/>
        </w:rPr>
        <w:t>Acclimatization allows out-sourced farm animals to adapt</w:t>
      </w:r>
      <w:r w:rsidRPr="00AC0341">
        <w:rPr>
          <w:rFonts w:asciiTheme="minorHAnsi" w:hAnsiTheme="minorHAnsi" w:cstheme="minorHAnsi"/>
          <w:sz w:val="22"/>
          <w:szCs w:val="22"/>
        </w:rPr>
        <w:t xml:space="preserve"> to</w:t>
      </w:r>
      <w:r w:rsidRPr="00AC0341">
        <w:rPr>
          <w:rFonts w:asciiTheme="minorHAnsi" w:hAnsiTheme="minorHAnsi" w:cstheme="minorHAnsi"/>
          <w:sz w:val="22"/>
          <w:szCs w:val="22"/>
          <w:lang w:eastAsia="en-US"/>
        </w:rPr>
        <w:t xml:space="preserve"> their new environment</w:t>
      </w:r>
      <w:r w:rsidRPr="00AC0341">
        <w:rPr>
          <w:rFonts w:asciiTheme="minorHAnsi" w:hAnsiTheme="minorHAnsi" w:cstheme="minorHAnsi"/>
          <w:sz w:val="22"/>
          <w:szCs w:val="22"/>
        </w:rPr>
        <w:t>, achieving physiological, psychological, and nutritional stabilization.</w:t>
      </w:r>
      <w:r w:rsidRPr="00AC0341">
        <w:rPr>
          <w:rFonts w:asciiTheme="minorHAnsi" w:hAnsiTheme="minorHAnsi" w:cstheme="minorHAnsi"/>
          <w:sz w:val="22"/>
          <w:szCs w:val="22"/>
          <w:lang w:eastAsia="en-US"/>
        </w:rPr>
        <w:t xml:space="preserve"> Its </w:t>
      </w:r>
      <w:r w:rsidRPr="00AC0341">
        <w:rPr>
          <w:rFonts w:asciiTheme="minorHAnsi" w:hAnsiTheme="minorHAnsi" w:cstheme="minorHAnsi"/>
          <w:sz w:val="22"/>
          <w:szCs w:val="22"/>
        </w:rPr>
        <w:t>specific</w:t>
      </w:r>
      <w:r w:rsidRPr="00AC0341">
        <w:rPr>
          <w:rFonts w:asciiTheme="minorHAnsi" w:hAnsiTheme="minorHAnsi" w:cstheme="minorHAnsi"/>
          <w:sz w:val="22"/>
          <w:szCs w:val="22"/>
          <w:lang w:eastAsia="en-US"/>
        </w:rPr>
        <w:t xml:space="preserve"> purpose is to </w:t>
      </w:r>
      <w:r w:rsidRPr="00AC0341">
        <w:rPr>
          <w:rFonts w:asciiTheme="minorHAnsi" w:hAnsiTheme="minorHAnsi" w:cstheme="minorHAnsi"/>
          <w:sz w:val="22"/>
          <w:szCs w:val="22"/>
        </w:rPr>
        <w:t xml:space="preserve">allow time for the </w:t>
      </w:r>
      <w:r w:rsidRPr="00AC0341">
        <w:rPr>
          <w:rFonts w:asciiTheme="minorHAnsi" w:hAnsiTheme="minorHAnsi" w:cstheme="minorHAnsi"/>
          <w:sz w:val="22"/>
          <w:szCs w:val="22"/>
          <w:lang w:eastAsia="en-US"/>
        </w:rPr>
        <w:t xml:space="preserve">neuro-endocrinological changes arising from transport stress and neophobia to </w:t>
      </w:r>
      <w:r w:rsidRPr="00AC0341">
        <w:rPr>
          <w:rFonts w:asciiTheme="minorHAnsi" w:hAnsiTheme="minorHAnsi" w:cstheme="minorHAnsi"/>
          <w:sz w:val="22"/>
          <w:szCs w:val="22"/>
        </w:rPr>
        <w:t xml:space="preserve">resolve, </w:t>
      </w:r>
      <w:r w:rsidRPr="00AC0341">
        <w:rPr>
          <w:rFonts w:asciiTheme="minorHAnsi" w:hAnsiTheme="minorHAnsi" w:cstheme="minorHAnsi"/>
          <w:sz w:val="22"/>
          <w:szCs w:val="22"/>
          <w:lang w:eastAsia="en-US"/>
        </w:rPr>
        <w:t xml:space="preserve">so that </w:t>
      </w:r>
      <w:r w:rsidRPr="00AC0341">
        <w:rPr>
          <w:rFonts w:asciiTheme="minorHAnsi" w:hAnsiTheme="minorHAnsi" w:cstheme="minorHAnsi"/>
          <w:sz w:val="22"/>
          <w:szCs w:val="22"/>
        </w:rPr>
        <w:t>animals</w:t>
      </w:r>
      <w:r w:rsidRPr="00AC0341">
        <w:rPr>
          <w:rFonts w:asciiTheme="minorHAnsi" w:hAnsiTheme="minorHAnsi" w:cstheme="minorHAnsi"/>
          <w:sz w:val="22"/>
          <w:szCs w:val="22"/>
          <w:lang w:eastAsia="en-US"/>
        </w:rPr>
        <w:t xml:space="preserve"> may be enrolled on study as soon as possible.  During acclimatization some baseline physiological and behavioural variables such as food and water intake can be determined; relevant biological samples can be collected; and animal’s health can be confirmed before study. Importantly, successful acclimatization is a pre-requisite to subsequent </w:t>
      </w:r>
      <w:r w:rsidRPr="00AC0341">
        <w:rPr>
          <w:rFonts w:asciiTheme="minorHAnsi" w:hAnsiTheme="minorHAnsi" w:cstheme="minorHAnsi"/>
          <w:sz w:val="22"/>
          <w:szCs w:val="22"/>
        </w:rPr>
        <w:t xml:space="preserve">familiarization, </w:t>
      </w:r>
      <w:r w:rsidRPr="00AC0341">
        <w:rPr>
          <w:rFonts w:asciiTheme="minorHAnsi" w:hAnsiTheme="minorHAnsi" w:cstheme="minorHAnsi"/>
          <w:sz w:val="22"/>
          <w:szCs w:val="22"/>
          <w:lang w:eastAsia="en-US"/>
        </w:rPr>
        <w:t>habituation and when necessary training</w:t>
      </w:r>
      <w:r w:rsidRPr="00AC0341">
        <w:rPr>
          <w:rFonts w:asciiTheme="minorHAnsi" w:hAnsiTheme="minorHAnsi" w:cstheme="minorHAnsi"/>
          <w:sz w:val="22"/>
          <w:szCs w:val="22"/>
        </w:rPr>
        <w:t>. Successful habituation and training, in turn, may result in animals allowing some procedures to be conducted with minimal physical or pharmacological restraint</w:t>
      </w:r>
      <w:r w:rsidRPr="00AC0341">
        <w:rPr>
          <w:rStyle w:val="Sprotnaopomba-sklic"/>
          <w:rFonts w:asciiTheme="minorHAnsi" w:hAnsiTheme="minorHAnsi" w:cstheme="minorHAnsi"/>
          <w:sz w:val="22"/>
          <w:szCs w:val="22"/>
        </w:rPr>
        <w:footnoteReference w:id="2"/>
      </w:r>
      <w:r w:rsidRPr="00AC0341">
        <w:rPr>
          <w:rFonts w:asciiTheme="minorHAnsi" w:hAnsiTheme="minorHAnsi" w:cstheme="minorHAnsi"/>
          <w:sz w:val="22"/>
          <w:szCs w:val="22"/>
        </w:rPr>
        <w:t xml:space="preserve">. When sedation or general anaesthesia are unavoidable, minimal stress levels are still necessary because anxiety as a lethal risk factor in medical anaesthesia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Layton&lt;/Author&gt;&lt;Year&gt;2023&lt;/Year&gt;&lt;RecNum&gt;504&lt;/RecNum&gt;&lt;DisplayText&gt;(15)&lt;/DisplayText&gt;&lt;record&gt;&lt;rec-number&gt;504&lt;/rec-number&gt;&lt;foreign-keys&gt;&lt;key app="EN" db-id="x005rdz0lrfev0e9wafpfpvaazppeszde2z5" timestamp="1714049202"&gt;504&lt;/key&gt;&lt;/foreign-keys&gt;&lt;ref-type name="Journal Article"&gt;17&lt;/ref-type&gt;&lt;contributors&gt;&lt;authors&gt;&lt;author&gt;Layton,Rachel&lt;/author&gt;&lt;author&gt;Layton,Daniel&lt;/author&gt;&lt;author&gt;Beggs,David&lt;/author&gt;&lt;author&gt;Fisher,Andrew&lt;/author&gt;&lt;author&gt;Mansell,Peter&lt;/author&gt;&lt;author&gt;Stanger,Kelly J.&lt;/author&gt;&lt;/authors&gt;&lt;/contributors&gt;&lt;titles&gt;&lt;title&gt;The impact of stress and anesthesia on animal models of infectious disease&lt;/title&gt;&lt;secondary-title&gt;Frontiers in Veterinary Science&lt;/secondary-title&gt;&lt;short-title&gt;Stress and anaesthesia infectious disease&lt;/short-title&gt;&lt;/titles&gt;&lt;periodical&gt;&lt;full-title&gt;Frontiers in Veterinary Science&lt;/full-title&gt;&lt;/periodical&gt;&lt;volume&gt;10&lt;/volume&gt;&lt;keywords&gt;&lt;keyword&gt;infectious disease research1,laboratory animal welfare2,impacts of anaesthesia3,impacts of stress4,animal monitoring5,animal models of disease6,animal immunity7,surgical stress&lt;/keyword&gt;&lt;/keywords&gt;&lt;dates&gt;&lt;year&gt;2023&lt;/year&gt;&lt;pub-dates&gt;&lt;date&gt;2023-February-02&lt;/date&gt;&lt;/pub-dates&gt;&lt;/dates&gt;&lt;isbn&gt;2297-1769&lt;/isbn&gt;&lt;work-type&gt;Review&lt;/work-type&gt;&lt;urls&gt;&lt;related-urls&gt;&lt;url&gt;https://www.frontiersin.org/articles/10.3389/fvets.2023.1086003&lt;/url&gt;&lt;/related-urls&gt;&lt;/urls&gt;&lt;electronic-resource-num&gt;10.3389/fvets.2023.1086003&lt;/electronic-resource-num&gt;&lt;language&gt;English&lt;/languag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5)</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Consequently, acclimatization, habituation and training can be seen as major contributors to experimental refinement, which is in accord with E</w:t>
      </w:r>
      <w:r w:rsidRPr="00AC0341">
        <w:rPr>
          <w:rFonts w:asciiTheme="minorHAnsi" w:hAnsiTheme="minorHAnsi" w:cstheme="minorHAnsi"/>
          <w:sz w:val="22"/>
          <w:szCs w:val="22"/>
          <w:lang w:eastAsia="en-US"/>
        </w:rPr>
        <w:t xml:space="preserve">uropean legislation protecting animals in research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Year&gt;2010&lt;/Year&gt;&lt;RecNum&gt;448&lt;/RecNum&gt;&lt;DisplayText&gt;(1)&lt;/DisplayText&gt;&lt;record&gt;&lt;rec-number&gt;448&lt;/rec-number&gt;&lt;foreign-keys&gt;&lt;key app="EN" db-id="x005rdz0lrfev0e9wafpfpvaazppeszde2z5" timestamp="1685596646"&gt;448&lt;/key&gt;&lt;/foreign-keys&gt;&lt;ref-type name="Journal Article"&gt;17&lt;/ref-type&gt;&lt;contributors&gt;&lt;/contributors&gt;&lt;titles&gt;&lt;title&gt;European Union Directive 2010/63/EU on the Protection Of Animals Used For Scientific Purposes&lt;/title&gt;&lt;secondary-title&gt;Official Journal of the European Union&lt;/secondary-title&gt;&lt;/titles&gt;&lt;periodical&gt;&lt;full-title&gt;Official Journal of the European Union&lt;/full-title&gt;&lt;/periodical&gt;&lt;pages&gt;L 276/33-L 276/79&lt;/pages&gt;&lt;section&gt;L 276/33&lt;/section&gt;&lt;dates&gt;&lt;year&gt;2010&lt;/year&gt;&lt;pub-dates&gt;&lt;date&gt;2010&lt;/date&gt;&lt;/pub-dates&gt;&lt;/dates&gt;&lt;work-type&gt;Directive&lt;/work-type&gt;&lt;urls&gt;&lt;related-urls&gt;&lt;url&gt;https://eur-lex.europa.eu/LexUriServ/LexUriServ.do?uri=OJ:L:2010:276:0033:0079:en:PDF&lt;/url&gt;&lt;/related-urls&gt;&lt;/urls&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1)</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w:t>
      </w:r>
      <w:r w:rsidRPr="00AC0341">
        <w:rPr>
          <w:rFonts w:asciiTheme="minorHAnsi" w:hAnsiTheme="minorHAnsi" w:cstheme="minorHAnsi"/>
          <w:sz w:val="22"/>
          <w:szCs w:val="22"/>
        </w:rPr>
        <w:t xml:space="preserve"> Finally, the ARRIVE guidelines (Animal Research: Reporting of In Vivo Experiments) in Section 9c ask for a description of “Welfare-related assessments and interventions that were carried out prior to, during, or after the experiment”. This can be taken to indicate that reporting details of acclimatization, habituation and training may contribute to experimental reproducibility.  </w:t>
      </w:r>
    </w:p>
    <w:p w14:paraId="09A09904" w14:textId="0C6830E3" w:rsidR="00FC2719" w:rsidRPr="00AC0341" w:rsidRDefault="00FC2719" w:rsidP="00FC2719">
      <w:pPr>
        <w:rPr>
          <w:rFonts w:asciiTheme="minorHAnsi" w:hAnsiTheme="minorHAnsi" w:cstheme="minorHAnsi"/>
          <w:sz w:val="22"/>
          <w:szCs w:val="22"/>
          <w:lang w:eastAsia="en-US"/>
        </w:rPr>
      </w:pPr>
      <w:r w:rsidRPr="00AC0341">
        <w:rPr>
          <w:rFonts w:asciiTheme="minorHAnsi" w:hAnsiTheme="minorHAnsi" w:cstheme="minorHAnsi"/>
          <w:sz w:val="22"/>
          <w:szCs w:val="22"/>
        </w:rPr>
        <w:t>A</w:t>
      </w:r>
      <w:r w:rsidRPr="00AC0341">
        <w:rPr>
          <w:rFonts w:asciiTheme="minorHAnsi" w:hAnsiTheme="minorHAnsi" w:cstheme="minorHAnsi"/>
          <w:sz w:val="22"/>
          <w:szCs w:val="22"/>
          <w:lang w:eastAsia="en-US"/>
        </w:rPr>
        <w:t xml:space="preserve">cclimatization methods significantly affect study outcomes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Bailey&lt;/Author&gt;&lt;Year&gt;2018&lt;/Year&gt;&lt;RecNum&gt;294&lt;/RecNum&gt;&lt;DisplayText&gt;(8)&lt;/DisplayText&gt;&lt;record&gt;&lt;rec-number&gt;294&lt;/rec-number&gt;&lt;foreign-keys&gt;&lt;key app="EN" db-id="fdtft520qwd05fed2zmxdad7ptwaea9rvrte" timestamp="1697172203"&gt;294&lt;/key&gt;&lt;/foreign-keys&gt;&lt;ref-type name="Journal Article"&gt;17&lt;/ref-type&gt;&lt;contributors&gt;&lt;authors&gt;&lt;author&gt;Bailey, Jarrod&lt;/author&gt;&lt;/authors&gt;&lt;/contributors&gt;&lt;titles&gt;&lt;title&gt;Does the Stress of Laboratory Life and Experimentation on Animals Adversely Affect Research Data? A Critical Review&lt;/title&gt;&lt;secondary-title&gt;Alternatives to Laboratory Animals&lt;/secondary-title&gt;&lt;/titles&gt;&lt;periodical&gt;&lt;full-title&gt;Alternatives to Laboratory Animals&lt;/full-title&gt;&lt;/periodical&gt;&lt;pages&gt;291-305&lt;/pages&gt;&lt;volume&gt;46&lt;/volume&gt;&lt;number&gt;5&lt;/number&gt;&lt;keywords&gt;&lt;keyword&gt;animal welfare,cost–benefit analysis,data accuracy,glucocorticoids,psychological,stress,translational medical research&lt;/keyword&gt;&lt;/keywords&gt;&lt;dates&gt;&lt;year&gt;2018&lt;/year&gt;&lt;/dates&gt;&lt;accession-num&gt;30488713&lt;/accession-num&gt;&lt;urls&gt;&lt;related-urls&gt;&lt;url&gt;https://journals.sagepub.com/doi/abs/10.1177/026119291804600501&lt;/url&gt;&lt;/related-urls&gt;&lt;/urls&gt;&lt;electronic-resource-num&gt;10.1177/026119291804600501&lt;/electronic-resource-num&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8)</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so must be carefully considered. </w:t>
      </w:r>
      <w:r w:rsidRPr="00AC0341">
        <w:rPr>
          <w:rFonts w:asciiTheme="minorHAnsi" w:hAnsiTheme="minorHAnsi" w:cstheme="minorHAnsi"/>
          <w:sz w:val="22"/>
          <w:szCs w:val="22"/>
        </w:rPr>
        <w:t xml:space="preserve">Its fundamental advantages, i.e., stress reduction, optimized animal welfare and data quality, outweigh the main disadvantages (increased costs from delayed study onset) and support the recommendation that </w:t>
      </w:r>
      <w:r w:rsidRPr="00AC0341">
        <w:rPr>
          <w:rFonts w:asciiTheme="minorHAnsi" w:hAnsiTheme="minorHAnsi" w:cstheme="minorHAnsi"/>
          <w:i/>
          <w:iCs/>
          <w:sz w:val="22"/>
          <w:szCs w:val="22"/>
        </w:rPr>
        <w:t>all</w:t>
      </w:r>
      <w:r w:rsidRPr="00AC0341">
        <w:rPr>
          <w:rFonts w:asciiTheme="minorHAnsi" w:hAnsiTheme="minorHAnsi" w:cstheme="minorHAnsi"/>
          <w:sz w:val="22"/>
          <w:szCs w:val="22"/>
        </w:rPr>
        <w:t xml:space="preserve"> animals undergo acclimatization </w:t>
      </w:r>
      <w:r w:rsidRPr="00AC0341">
        <w:rPr>
          <w:rFonts w:asciiTheme="minorHAnsi" w:hAnsiTheme="minorHAnsi" w:cstheme="minorHAnsi"/>
          <w:sz w:val="22"/>
          <w:szCs w:val="22"/>
        </w:rPr>
        <w:fldChar w:fldCharType="begin">
          <w:fldData xml:space="preserve">PEVuZE5vdGU+PENpdGU+PEF1dGhvcj5CYWlsZXk8L0F1dGhvcj48WWVhcj4yMDE4PC9ZZWFyPjxS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==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CYWlsZXk8L0F1dGhvcj48WWVhcj4yMDE4PC9ZZWFyPjxS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==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8, 16)</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However, methods and duration will depend on numerous factors, with “source” – along with species, age, sex, breed and function - probably being the most important. It seems intuitive that laboratory-bred minipigs will require less acclimatization than freshly-weaned growers from a commercial herd, whilst a laboratory-bred sheep will not require the intense – arguably futile - attempts to acclimatize an aged ewe which has never been housed indoors in her entire life. Other factors determining the elements of acclimatization include: the nature and duration of the experimental work (experimental outputs) recovery versus non-recovery  procedures while its feasibility depends on the </w:t>
      </w:r>
      <w:r w:rsidRPr="00AC0341">
        <w:rPr>
          <w:rFonts w:asciiTheme="minorHAnsi" w:hAnsiTheme="minorHAnsi" w:cstheme="minorHAnsi"/>
          <w:sz w:val="22"/>
          <w:szCs w:val="22"/>
          <w:lang w:eastAsia="en-US"/>
        </w:rPr>
        <w:t>laboratory infrastructure; and the experience of the personnel involved</w:t>
      </w:r>
      <w:r w:rsidRPr="00AC0341">
        <w:rPr>
          <w:rFonts w:asciiTheme="minorHAnsi" w:hAnsiTheme="minorHAnsi" w:cstheme="minorHAnsi"/>
          <w:sz w:val="22"/>
          <w:szCs w:val="22"/>
        </w:rPr>
        <w:t>. (P</w:t>
      </w:r>
      <w:r w:rsidRPr="00AC0341">
        <w:rPr>
          <w:rFonts w:asciiTheme="minorHAnsi" w:hAnsiTheme="minorHAnsi" w:cstheme="minorHAnsi"/>
          <w:sz w:val="22"/>
          <w:szCs w:val="22"/>
          <w:lang w:eastAsia="en-US"/>
        </w:rPr>
        <w:t xml:space="preserve">eople competent in acclimatizing and, or restraining animals are important in minimizing the stress associated with human interaction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Clutton&lt;/Author&gt;&lt;Year&gt;2020&lt;/Year&gt;&lt;RecNum&gt;201&lt;/RecNum&gt;&lt;DisplayText&gt;(17)&lt;/DisplayText&gt;&lt;record&gt;&lt;rec-number&gt;201&lt;/rec-number&gt;&lt;foreign-keys&gt;&lt;key app="EN" db-id="x005rdz0lrfev0e9wafpfpvaazppeszde2z5" timestamp="1681226789"&gt;201&lt;/key&gt;&lt;/foreign-keys&gt;&lt;ref-type name="Journal Article"&gt;17&lt;/ref-type&gt;&lt;contributors&gt;&lt;authors&gt;&lt;author&gt;Clutton, R. E.&lt;/author&gt;&lt;/authors&gt;&lt;/contributors&gt;&lt;auth-address&gt;The Wellcome Trust Critical Care Laboratory for Large Animals, Roslin Institute, Easter Bush Veterinary Centre, Roslin, Midlothian EH25 9RG, UK.&lt;/auth-address&gt;&lt;titles&gt;&lt;title&gt;An Anglocentric History of Anaesthetics and Analgesics in the Refinement of Animal Experiments&lt;/title&gt;&lt;secondary-title&gt;Animals (Basel)&lt;/secondary-title&gt;&lt;/titles&gt;&lt;periodical&gt;&lt;full-title&gt;Animals (Basel)&lt;/full-title&gt;&lt;/periodical&gt;&lt;volume&gt;10&lt;/volume&gt;&lt;number&gt;10&lt;/number&gt;&lt;edition&gt;2020/10/25&lt;/edition&gt;&lt;keywords&gt;&lt;keyword&gt;anaesthesia&lt;/keyword&gt;&lt;keyword&gt;analgesia&lt;/keyword&gt;&lt;keyword&gt;animal research&lt;/keyword&gt;&lt;keyword&gt;animal testing&lt;/keyword&gt;&lt;keyword&gt;biomedical research&lt;/keyword&gt;&lt;keyword&gt;history of science&lt;/keyword&gt;&lt;keyword&gt;organisations that could inappropriately influence or bias this submission&amp;apos;s&lt;/keyword&gt;&lt;keyword&gt;content.&lt;/keyword&gt;&lt;/keywords&gt;&lt;dates&gt;&lt;year&gt;2020&lt;/year&gt;&lt;pub-dates&gt;&lt;date&gt;Oct 21&lt;/date&gt;&lt;/pub-dates&gt;&lt;/dates&gt;&lt;isbn&gt;2076-2615 (Print)&amp;#xD;2076-2615 (Electronic)&amp;#xD;2076-2615 (Linking)&lt;/isbn&gt;&lt;accession-num&gt;33096686&lt;/accession-num&gt;&lt;urls&gt;&lt;related-urls&gt;&lt;url&gt;https://www.ncbi.nlm.nih.gov/pubmed/33096686&lt;/url&gt;&lt;/related-urls&gt;&lt;/urls&gt;&lt;custom2&gt;PMC7589666&lt;/custom2&gt;&lt;electronic-resource-num&gt;10.3390/ani10101933&lt;/electronic-resource-num&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17)</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and in </w:t>
      </w:r>
      <w:r w:rsidRPr="00AC0341">
        <w:rPr>
          <w:rFonts w:asciiTheme="minorHAnsi" w:hAnsiTheme="minorHAnsi" w:cstheme="minorHAnsi"/>
          <w:sz w:val="22"/>
          <w:szCs w:val="22"/>
        </w:rPr>
        <w:t>representing</w:t>
      </w:r>
      <w:r w:rsidRPr="00AC0341">
        <w:rPr>
          <w:rFonts w:asciiTheme="minorHAnsi" w:hAnsiTheme="minorHAnsi" w:cstheme="minorHAnsi"/>
          <w:sz w:val="22"/>
          <w:szCs w:val="22"/>
          <w:lang w:eastAsia="en-US"/>
        </w:rPr>
        <w:t xml:space="preserve"> experimental refinement, should be recruited as a matter of priority). Acclimatization also allows the collection and analysis of baseline blood, urine, and other samples to facilitate the later interpretation of treatment effects.  Acclimatization should last until its objectives are met and there is confidence that the study begins with each animal being biologically comparable, and at similarly low levels of stress.</w:t>
      </w:r>
    </w:p>
    <w:p w14:paraId="711AEA9E" w14:textId="7CF8476A"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In the utopian laboratory, animals would be acclimatized, habituated and trained, as promptly as possible, to undergo all necessary procedures without physical restraint or the need for drugs affecting scientific outcomes. This idyll is unrealistic and so study planning must establish beforehand the extent to which physical and, or pharmacological restraint will be necessary (practically) and permissible (ethically, legally and scientifically). While the primary goal of acclimatization is always to reduce stress to levels which will not obfuscate scientific outcomes, the methods used and periods they are applied for will depend on the predicted cost benefit ratio of using options involving physical and, or pharmacological restraint. In the final analysis, habituation, and especially training, is time-consuming and expensive, while results may be variable and not always sustainable; adverse (noxious) experiences can rapidly reverse an animal’s procedural co-operativity </w:t>
      </w:r>
      <w:r w:rsidRPr="00AC0341">
        <w:rPr>
          <w:rFonts w:asciiTheme="minorHAnsi" w:hAnsiTheme="minorHAnsi" w:cstheme="minorHAnsi"/>
          <w:sz w:val="22"/>
          <w:szCs w:val="22"/>
        </w:rPr>
        <w:fldChar w:fldCharType="begin">
          <w:fldData xml:space="preserve">PEVuZE5vdGU+PENpdGU+PEF1dGhvcj5SdXNoZW48L0F1dGhvcj48WWVhcj4xOTk2PC9ZZWFyPjxS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=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SdXNoZW48L0F1dGhvcj48WWVhcj4xOTk2PC9ZZWFyPjxS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=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8, 19)</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w:t>
      </w:r>
      <w:r w:rsidRPr="00AC0341">
        <w:rPr>
          <w:rFonts w:asciiTheme="minorHAnsi" w:hAnsiTheme="minorHAnsi" w:cstheme="minorHAnsi"/>
          <w:color w:val="FF0000"/>
          <w:sz w:val="22"/>
          <w:szCs w:val="22"/>
        </w:rPr>
        <w:t xml:space="preserve"> </w:t>
      </w:r>
    </w:p>
    <w:p w14:paraId="30A7AA22"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Familiarization and socialization are important elements of acclimatization. F</w:t>
      </w:r>
      <w:r w:rsidRPr="00AC0341">
        <w:rPr>
          <w:rFonts w:asciiTheme="minorHAnsi" w:hAnsiTheme="minorHAnsi" w:cstheme="minorHAnsi"/>
          <w:sz w:val="22"/>
          <w:szCs w:val="22"/>
          <w:lang w:eastAsia="en-US"/>
        </w:rPr>
        <w:t xml:space="preserve">amiliarization involves exposing animals to </w:t>
      </w:r>
      <w:r w:rsidRPr="00AC0341">
        <w:rPr>
          <w:rFonts w:asciiTheme="minorHAnsi" w:hAnsiTheme="minorHAnsi" w:cstheme="minorHAnsi"/>
          <w:sz w:val="22"/>
          <w:szCs w:val="22"/>
        </w:rPr>
        <w:t>all personnel wi</w:t>
      </w:r>
      <w:r w:rsidRPr="00AC0341">
        <w:rPr>
          <w:rFonts w:asciiTheme="minorHAnsi" w:hAnsiTheme="minorHAnsi" w:cstheme="minorHAnsi"/>
          <w:sz w:val="22"/>
          <w:szCs w:val="22"/>
          <w:lang w:eastAsia="en-US"/>
        </w:rPr>
        <w:t>th which they will interact while on study</w:t>
      </w:r>
      <w:r w:rsidRPr="00AC0341">
        <w:rPr>
          <w:rFonts w:asciiTheme="minorHAnsi" w:hAnsiTheme="minorHAnsi" w:cstheme="minorHAnsi"/>
          <w:sz w:val="22"/>
          <w:szCs w:val="22"/>
        </w:rPr>
        <w:t>. This includes those involved in cleaning and feeding, as well as those conducting procedures. The goal is to reduce</w:t>
      </w:r>
      <w:r w:rsidRPr="00AC0341">
        <w:rPr>
          <w:rFonts w:asciiTheme="minorHAnsi" w:hAnsiTheme="minorHAnsi" w:cstheme="minorHAnsi"/>
          <w:sz w:val="22"/>
          <w:szCs w:val="22"/>
          <w:lang w:eastAsia="en-US"/>
        </w:rPr>
        <w:t xml:space="preserve"> fear, stress, and anxiety</w:t>
      </w:r>
      <w:r w:rsidRPr="00AC0341">
        <w:rPr>
          <w:rFonts w:asciiTheme="minorHAnsi" w:hAnsiTheme="minorHAnsi" w:cstheme="minorHAnsi"/>
          <w:sz w:val="22"/>
          <w:szCs w:val="22"/>
        </w:rPr>
        <w:t xml:space="preserve"> and make </w:t>
      </w:r>
      <w:r w:rsidRPr="00AC0341">
        <w:rPr>
          <w:rFonts w:asciiTheme="minorHAnsi" w:hAnsiTheme="minorHAnsi" w:cstheme="minorHAnsi"/>
          <w:sz w:val="22"/>
          <w:szCs w:val="22"/>
          <w:lang w:eastAsia="en-US"/>
        </w:rPr>
        <w:t xml:space="preserve">animals comfortable with the proximity and actions of humans without necessarily altering their social behaviours. The advantages of </w:t>
      </w:r>
      <w:r w:rsidRPr="00AC0341">
        <w:rPr>
          <w:rFonts w:asciiTheme="minorHAnsi" w:hAnsiTheme="minorHAnsi" w:cstheme="minorHAnsi"/>
          <w:sz w:val="22"/>
          <w:szCs w:val="22"/>
        </w:rPr>
        <w:t>familiarization</w:t>
      </w:r>
      <w:r w:rsidRPr="00AC0341">
        <w:rPr>
          <w:rFonts w:asciiTheme="minorHAnsi" w:hAnsiTheme="minorHAnsi" w:cstheme="minorHAnsi"/>
          <w:sz w:val="22"/>
          <w:szCs w:val="22"/>
          <w:lang w:eastAsia="en-US"/>
        </w:rPr>
        <w:t xml:space="preserve"> are fear-reduction, improved handling and improved welfare. </w:t>
      </w:r>
      <w:r w:rsidRPr="00AC0341">
        <w:rPr>
          <w:rFonts w:asciiTheme="minorHAnsi" w:hAnsiTheme="minorHAnsi" w:cstheme="minorHAnsi"/>
          <w:sz w:val="22"/>
          <w:szCs w:val="22"/>
        </w:rPr>
        <w:t xml:space="preserve">Socialization, an extension of </w:t>
      </w:r>
      <w:r w:rsidRPr="00AC0341">
        <w:rPr>
          <w:rFonts w:asciiTheme="minorHAnsi" w:hAnsiTheme="minorHAnsi" w:cstheme="minorHAnsi"/>
          <w:sz w:val="22"/>
          <w:szCs w:val="22"/>
          <w:lang w:eastAsia="en-US"/>
        </w:rPr>
        <w:t>familiarization</w:t>
      </w:r>
      <w:r w:rsidRPr="00AC0341">
        <w:rPr>
          <w:rFonts w:asciiTheme="minorHAnsi" w:hAnsiTheme="minorHAnsi" w:cstheme="minorHAnsi"/>
          <w:sz w:val="22"/>
          <w:szCs w:val="22"/>
        </w:rPr>
        <w:t>, a</w:t>
      </w:r>
      <w:r w:rsidRPr="00AC0341">
        <w:rPr>
          <w:rFonts w:asciiTheme="minorHAnsi" w:hAnsiTheme="minorHAnsi" w:cstheme="minorHAnsi"/>
          <w:sz w:val="22"/>
          <w:szCs w:val="22"/>
          <w:lang w:eastAsia="en-US"/>
        </w:rPr>
        <w:t>ctively encourag</w:t>
      </w:r>
      <w:r w:rsidRPr="00AC0341">
        <w:rPr>
          <w:rFonts w:asciiTheme="minorHAnsi" w:hAnsiTheme="minorHAnsi" w:cstheme="minorHAnsi"/>
          <w:sz w:val="22"/>
          <w:szCs w:val="22"/>
        </w:rPr>
        <w:t>es</w:t>
      </w:r>
      <w:r w:rsidRPr="00AC0341">
        <w:rPr>
          <w:rFonts w:asciiTheme="minorHAnsi" w:hAnsiTheme="minorHAnsi" w:cstheme="minorHAnsi"/>
          <w:sz w:val="22"/>
          <w:szCs w:val="22"/>
          <w:lang w:eastAsia="en-US"/>
        </w:rPr>
        <w:t xml:space="preserve"> animals to engage </w:t>
      </w:r>
      <w:r w:rsidRPr="00AC0341">
        <w:rPr>
          <w:rFonts w:asciiTheme="minorHAnsi" w:hAnsiTheme="minorHAnsi" w:cstheme="minorHAnsi"/>
          <w:sz w:val="22"/>
          <w:szCs w:val="22"/>
        </w:rPr>
        <w:t>socially</w:t>
      </w:r>
      <w:r w:rsidRPr="00AC0341">
        <w:rPr>
          <w:rFonts w:asciiTheme="minorHAnsi" w:hAnsiTheme="minorHAnsi" w:cstheme="minorHAnsi"/>
          <w:sz w:val="22"/>
          <w:szCs w:val="22"/>
          <w:lang w:eastAsia="en-US"/>
        </w:rPr>
        <w:t xml:space="preserve"> with </w:t>
      </w:r>
      <w:r w:rsidRPr="00AC0341">
        <w:rPr>
          <w:rFonts w:asciiTheme="minorHAnsi" w:hAnsiTheme="minorHAnsi" w:cstheme="minorHAnsi"/>
          <w:sz w:val="22"/>
          <w:szCs w:val="22"/>
        </w:rPr>
        <w:t>relevant laboratory personnel to produce</w:t>
      </w:r>
      <w:r w:rsidRPr="00AC0341">
        <w:rPr>
          <w:rFonts w:asciiTheme="minorHAnsi" w:hAnsiTheme="minorHAnsi" w:cstheme="minorHAnsi"/>
          <w:sz w:val="22"/>
          <w:szCs w:val="22"/>
          <w:lang w:eastAsia="en-US"/>
        </w:rPr>
        <w:t xml:space="preserve"> affiliative behaviors and interactions</w:t>
      </w:r>
      <w:r w:rsidRPr="00AC0341">
        <w:rPr>
          <w:rFonts w:asciiTheme="minorHAnsi" w:hAnsiTheme="minorHAnsi" w:cstheme="minorHAnsi"/>
          <w:sz w:val="22"/>
          <w:szCs w:val="22"/>
        </w:rPr>
        <w:t xml:space="preserve">. </w:t>
      </w:r>
      <w:r w:rsidRPr="00AC0341">
        <w:rPr>
          <w:rFonts w:asciiTheme="minorHAnsi" w:hAnsiTheme="minorHAnsi" w:cstheme="minorHAnsi"/>
          <w:sz w:val="22"/>
          <w:szCs w:val="22"/>
          <w:lang w:eastAsia="en-US"/>
        </w:rPr>
        <w:t>Socialization seeks to promote positive social behaviors in animals</w:t>
      </w:r>
      <w:r w:rsidRPr="00AC0341">
        <w:rPr>
          <w:rFonts w:asciiTheme="minorHAnsi" w:hAnsiTheme="minorHAnsi" w:cstheme="minorHAnsi"/>
          <w:sz w:val="22"/>
          <w:szCs w:val="22"/>
        </w:rPr>
        <w:t xml:space="preserve"> and develop</w:t>
      </w:r>
      <w:r w:rsidRPr="00AC0341">
        <w:rPr>
          <w:rFonts w:asciiTheme="minorHAnsi" w:hAnsiTheme="minorHAnsi" w:cstheme="minorHAnsi"/>
          <w:sz w:val="22"/>
          <w:szCs w:val="22"/>
          <w:lang w:eastAsia="en-US"/>
        </w:rPr>
        <w:t xml:space="preserve"> relationships and interactions that go beyond mere tolerance</w:t>
      </w:r>
      <w:r w:rsidRPr="00AC0341">
        <w:rPr>
          <w:rFonts w:asciiTheme="minorHAnsi" w:hAnsiTheme="minorHAnsi" w:cstheme="minorHAnsi"/>
          <w:sz w:val="22"/>
          <w:szCs w:val="22"/>
        </w:rPr>
        <w:t xml:space="preserve">. Human – animal socialization is particularly desirable in studies which may have aversive physiological, e.g., pain, or psychological outcomes. Subtle post-procedural behavioural changes are likely to be more apparent in socialized animals, which will facilitate pain (and severity) assessment.  </w:t>
      </w:r>
    </w:p>
    <w:p w14:paraId="2B36A236" w14:textId="77777777" w:rsidR="00FC2719" w:rsidRPr="00AC0341" w:rsidRDefault="00FC2719" w:rsidP="00FC2719">
      <w:pPr>
        <w:rPr>
          <w:rFonts w:asciiTheme="minorHAnsi" w:hAnsiTheme="minorHAnsi" w:cstheme="minorHAnsi"/>
          <w:sz w:val="22"/>
          <w:szCs w:val="22"/>
          <w:lang w:eastAsia="en-US"/>
        </w:rPr>
      </w:pPr>
      <w:r w:rsidRPr="00AC0341">
        <w:rPr>
          <w:rFonts w:asciiTheme="minorHAnsi" w:hAnsiTheme="minorHAnsi" w:cstheme="minorHAnsi"/>
          <w:sz w:val="22"/>
          <w:szCs w:val="22"/>
        </w:rPr>
        <w:t>Habituation describes an animal’s behavioral adaptation to repeated or constant stimuli, resulting in a diminished response over time. This form of non-associative learning enables animals to filter irrelevant information and allocate cognitive resources more efficiently. Unlike acclimatization, which is primarily physiological, habituation is a behavioral process that allows animals to ignore stimuli that are not threatening or relevant to their survival. Habituating animals to non-aversive activities such as thoracic auscultation, rectal temperature monitoring or ultrasonic examination, while time-consuming, may yield more representative data than when the same examinations are conducted using physical, and, or pharmacological restraint. Habituation is also necessary when minimizing the effect of human presence is critical, e.g., for unbiased observations of natural behaviors. It should be noted that animals will not habituate to extreme treatment.</w:t>
      </w:r>
    </w:p>
    <w:p w14:paraId="69F9AC82" w14:textId="6AB123D0"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Training is an intentional, structured process in which animals associatively learn to enact specific behaviours through repeated exposure to cues and rewards. Unlike habituation, which involves a generalized reduction in response, training focuses on eliciting specific, project-focused behaviours. Positive reinforcement, using, for example, high-quality food rewards, is commonly used in training to reinforce the learning of behaviors that are beneficial for both the animal and laboratory staff. Animal t</w:t>
      </w:r>
      <w:r w:rsidRPr="00AC0341">
        <w:rPr>
          <w:rFonts w:asciiTheme="minorHAnsi" w:hAnsiTheme="minorHAnsi" w:cstheme="minorHAnsi"/>
          <w:sz w:val="22"/>
          <w:szCs w:val="22"/>
          <w:lang w:eastAsia="en-US"/>
        </w:rPr>
        <w:t xml:space="preserve">raining is a specialist activity and beyond the scope of this document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Haug&lt;/Author&gt;&lt;Year&gt;2010&lt;/Year&gt;&lt;RecNum&gt;491&lt;/RecNum&gt;&lt;DisplayText&gt;(20)&lt;/DisplayText&gt;&lt;record&gt;&lt;rec-number&gt;491&lt;/rec-number&gt;&lt;foreign-keys&gt;&lt;key app="EN" db-id="x005rdz0lrfev0e9wafpfpvaazppeszde2z5" timestamp="1714045584"&gt;491&lt;/key&gt;&lt;/foreign-keys&gt;&lt;ref-type name="Conference Proceedings"&gt;10&lt;/ref-type&gt;&lt;contributors&gt;&lt;authors&gt;&lt;author&gt;Haug, Lore I.&lt;/author&gt;&lt;author&gt;Florsheim, A.&lt;/author&gt;&lt;/authors&gt;&lt;/contributors&gt;&lt;titles&gt;&lt;title&gt;Training of Animals&lt;/title&gt;&lt;/titles&gt;&lt;dates&gt;&lt;year&gt;2010&lt;/year&gt;&lt;/dates&gt;&lt;urls&gt;&lt;/urls&gt;&lt;/record&gt;&lt;/Cite&gt;&lt;Cite&gt;&lt;Author&gt;Haug&lt;/Author&gt;&lt;Year&gt;2010&lt;/Year&gt;&lt;RecNum&gt;491&lt;/RecNum&gt;&lt;record&gt;&lt;rec-number&gt;491&lt;/rec-number&gt;&lt;foreign-keys&gt;&lt;key app="EN" db-id="x005rdz0lrfev0e9wafpfpvaazppeszde2z5" timestamp="1714045584"&gt;491&lt;/key&gt;&lt;/foreign-keys&gt;&lt;ref-type name="Conference Proceedings"&gt;10&lt;/ref-type&gt;&lt;contributors&gt;&lt;authors&gt;&lt;author&gt;Haug, Lore I.&lt;/author&gt;&lt;author&gt;Florsheim, A.&lt;/author&gt;&lt;/authors&gt;&lt;/contributors&gt;&lt;titles&gt;&lt;title&gt;Training of Animals&lt;/title&gt;&lt;/titles&gt;&lt;dates&gt;&lt;year&gt;2010&lt;/year&gt;&lt;/dates&gt;&lt;urls&gt;&lt;/urls&gt;&lt;/record&gt;&lt;/Cite&gt;&lt;Cite&gt;&lt;Author&gt;Haug&lt;/Author&gt;&lt;Year&gt;2010&lt;/Year&gt;&lt;RecNum&gt;491&lt;/RecNum&gt;&lt;record&gt;&lt;rec-number&gt;491&lt;/rec-number&gt;&lt;foreign-keys&gt;&lt;key app="EN" db-id="x005rdz0lrfev0e9wafpfpvaazppeszde2z5" timestamp="1714045584"&gt;491&lt;/key&gt;&lt;/foreign-keys&gt;&lt;ref-type name="Conference Proceedings"&gt;10&lt;/ref-type&gt;&lt;contributors&gt;&lt;authors&gt;&lt;author&gt;Haug, Lore I.&lt;/author&gt;&lt;author&gt;Florsheim, A.&lt;/author&gt;&lt;/authors&gt;&lt;/contributors&gt;&lt;titles&gt;&lt;title&gt;Training of Animals&lt;/title&gt;&lt;/titles&gt;&lt;dates&gt;&lt;year&gt;2010&lt;/year&gt;&lt;/dates&gt;&lt;urls&gt;&lt;/urls&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20)</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w:t>
      </w:r>
    </w:p>
    <w:p w14:paraId="443CDA19" w14:textId="77777777" w:rsidR="00372CF6" w:rsidRDefault="00372CF6" w:rsidP="00372CF6">
      <w:pPr>
        <w:rPr>
          <w:rFonts w:asciiTheme="minorHAnsi" w:hAnsiTheme="minorHAnsi" w:cstheme="minorHAnsi"/>
          <w:sz w:val="22"/>
          <w:szCs w:val="22"/>
        </w:rPr>
      </w:pPr>
    </w:p>
    <w:p w14:paraId="2A5BEE97" w14:textId="42C2BF97" w:rsidR="00FC2719" w:rsidRPr="00AC0341" w:rsidRDefault="00FC2719" w:rsidP="00FC2719">
      <w:pPr>
        <w:pStyle w:val="Naslov2"/>
        <w:rPr>
          <w:rFonts w:asciiTheme="minorHAnsi" w:hAnsiTheme="minorHAnsi" w:cstheme="minorHAnsi"/>
          <w:sz w:val="22"/>
          <w:szCs w:val="22"/>
        </w:rPr>
      </w:pPr>
      <w:r w:rsidRPr="00AC0341">
        <w:rPr>
          <w:rFonts w:asciiTheme="minorHAnsi" w:hAnsiTheme="minorHAnsi" w:cstheme="minorHAnsi"/>
          <w:sz w:val="22"/>
          <w:szCs w:val="22"/>
        </w:rPr>
        <w:t>Separation or Isolation Studies</w:t>
      </w:r>
    </w:p>
    <w:p w14:paraId="6A533924" w14:textId="7C786236"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Isolation, or s</w:t>
      </w:r>
      <w:r w:rsidRPr="00AC0341">
        <w:rPr>
          <w:rFonts w:asciiTheme="minorHAnsi" w:hAnsiTheme="minorHAnsi" w:cstheme="minorHAnsi"/>
          <w:sz w:val="22"/>
          <w:szCs w:val="22"/>
          <w:lang w:eastAsia="en-US"/>
        </w:rPr>
        <w:t>ingle housing of animals after periods together causes agitation</w:t>
      </w:r>
      <w:r w:rsidRPr="00AC0341">
        <w:rPr>
          <w:rFonts w:asciiTheme="minorHAnsi" w:hAnsiTheme="minorHAnsi" w:cstheme="minorHAnsi"/>
          <w:sz w:val="22"/>
          <w:szCs w:val="22"/>
        </w:rPr>
        <w:t xml:space="preserve">, </w:t>
      </w:r>
      <w:r w:rsidRPr="00AC0341">
        <w:rPr>
          <w:rFonts w:asciiTheme="minorHAnsi" w:hAnsiTheme="minorHAnsi" w:cstheme="minorHAnsi"/>
          <w:sz w:val="22"/>
          <w:szCs w:val="22"/>
          <w:lang w:eastAsia="en-US"/>
        </w:rPr>
        <w:t xml:space="preserve">anxiety </w:t>
      </w:r>
      <w:r w:rsidRPr="00AC0341">
        <w:rPr>
          <w:rFonts w:asciiTheme="minorHAnsi" w:hAnsiTheme="minorHAnsi" w:cstheme="minorHAnsi"/>
          <w:sz w:val="22"/>
          <w:szCs w:val="22"/>
        </w:rPr>
        <w:t xml:space="preserve">and is extremely stressful in pig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DeBoer&lt;/Author&gt;&lt;Year&gt;2015&lt;/Year&gt;&lt;RecNum&gt;203&lt;/RecNum&gt;&lt;DisplayText&gt;(21)&lt;/DisplayText&gt;&lt;record&gt;&lt;rec-number&gt;203&lt;/rec-number&gt;&lt;foreign-keys&gt;&lt;key app="EN" db-id="re9zsaxpe9t5voez5wex5avr59favapezewz" timestamp="1697518271"&gt;203&lt;/key&gt;&lt;/foreign-keys&gt;&lt;ref-type name="Journal Article"&gt;17&lt;/ref-type&gt;&lt;contributors&gt;&lt;authors&gt;&lt;author&gt;DeBoer, SP Garner GP McCain RR Lay DC Eicher SD Marchant-Forde JN&lt;/author&gt;&lt;/authors&gt;&lt;/contributors&gt;&lt;titles&gt;&lt;title&gt;An initial investigation into the effects of isolation and enrichment on the welfare of laboratory pigs housed in the PigTurn® system, assessed using tear staining, behaviour, physiology and haematolog&lt;/title&gt;&lt;secondary-title&gt;Animal Welfare&lt;/secondary-title&gt;&lt;/titles&gt;&lt;periodical&gt;&lt;full-title&gt;Animal Welfare&lt;/full-title&gt;&lt;/periodical&gt;&lt;pages&gt;15-27&lt;/pages&gt;&lt;volume&gt;24&lt;/volume&gt;&lt;section&gt;15&lt;/section&gt;&lt;dates&gt;&lt;year&gt;2015&lt;/year&gt;&lt;/dates&gt;&lt;urls&gt;&lt;/urls&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1)</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sheep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Apple&lt;/Author&gt;&lt;Year&gt;1993&lt;/Year&gt;&lt;RecNum&gt;202&lt;/RecNum&gt;&lt;DisplayText&gt;(22)&lt;/DisplayText&gt;&lt;record&gt;&lt;rec-number&gt;202&lt;/rec-number&gt;&lt;foreign-keys&gt;&lt;key app="EN" db-id="re9zsaxpe9t5voez5wex5avr59favapezewz" timestamp="1697517490"&gt;202&lt;/key&gt;&lt;/foreign-keys&gt;&lt;ref-type name="Journal Article"&gt;17&lt;/ref-type&gt;&lt;contributors&gt;&lt;authors&gt;&lt;author&gt;Apple, J. K.&lt;/author&gt;&lt;author&gt;Minton, J. E.&lt;/author&gt;&lt;author&gt;Parsons, K. M.&lt;/author&gt;&lt;author&gt;Unruh, J. A.&lt;/author&gt;&lt;/authors&gt;&lt;/contributors&gt;&lt;titles&gt;&lt;title&gt;Influence of repeated restraint and isolation stress and electrolyte administration on pituitary-adrenal secretions, electrolytes, and other blood constituents of sheep1&lt;/title&gt;&lt;secondary-title&gt;Journal of Animal Science&lt;/secondary-title&gt;&lt;/titles&gt;&lt;periodical&gt;&lt;full-title&gt;Journal of Animal Science&lt;/full-title&gt;&lt;/periodical&gt;&lt;pages&gt;71-77&lt;/pages&gt;&lt;volume&gt;71&lt;/volume&gt;&lt;number&gt;1&lt;/number&gt;&lt;dates&gt;&lt;year&gt;1993&lt;/year&gt;&lt;/dates&gt;&lt;isbn&gt;0021-8812&lt;/isbn&gt;&lt;urls&gt;&lt;related-urls&gt;&lt;url&gt;https://doi.org/10.2527/1993.71171x&lt;/url&gt;&lt;/related-urls&gt;&lt;/urls&gt;&lt;electronic-resource-num&gt;10.2527/1993.71171x&lt;/electronic-resource-num&gt;&lt;access-date&gt;10/17/2023&lt;/access-dat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2)</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goat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Apple&lt;/Author&gt;&lt;Year&gt;1993&lt;/Year&gt;&lt;RecNum&gt;202&lt;/RecNum&gt;&lt;DisplayText&gt;(22)&lt;/DisplayText&gt;&lt;record&gt;&lt;rec-number&gt;202&lt;/rec-number&gt;&lt;foreign-keys&gt;&lt;key app="EN" db-id="re9zsaxpe9t5voez5wex5avr59favapezewz" timestamp="1697517490"&gt;202&lt;/key&gt;&lt;/foreign-keys&gt;&lt;ref-type name="Journal Article"&gt;17&lt;/ref-type&gt;&lt;contributors&gt;&lt;authors&gt;&lt;author&gt;Apple, J. K.&lt;/author&gt;&lt;author&gt;Minton, J. E.&lt;/author&gt;&lt;author&gt;Parsons, K. M.&lt;/author&gt;&lt;author&gt;Unruh, J. A.&lt;/author&gt;&lt;/authors&gt;&lt;/contributors&gt;&lt;titles&gt;&lt;title&gt;Influence of repeated restraint and isolation stress and electrolyte administration on pituitary-adrenal secretions, electrolytes, and other blood constituents of sheep1&lt;/title&gt;&lt;secondary-title&gt;Journal of Animal Science&lt;/secondary-title&gt;&lt;/titles&gt;&lt;periodical&gt;&lt;full-title&gt;Journal of Animal Science&lt;/full-title&gt;&lt;/periodical&gt;&lt;pages&gt;71-77&lt;/pages&gt;&lt;volume&gt;71&lt;/volume&gt;&lt;number&gt;1&lt;/number&gt;&lt;dates&gt;&lt;year&gt;1993&lt;/year&gt;&lt;/dates&gt;&lt;isbn&gt;0021-8812&lt;/isbn&gt;&lt;urls&gt;&lt;related-urls&gt;&lt;url&gt;https://doi.org/10.2527/1993.71171x&lt;/url&gt;&lt;/related-urls&gt;&lt;/urls&gt;&lt;electronic-resource-num&gt;10.2527/1993.71171x&lt;/electronic-resource-num&gt;&lt;access-date&gt;10/17/2023&lt;/access-dat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2)</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calve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Arave&lt;/Author&gt;&lt;Year&gt;1992&lt;/Year&gt;&lt;RecNum&gt;214&lt;/RecNum&gt;&lt;DisplayText&gt;(23)&lt;/DisplayText&gt;&lt;record&gt;&lt;rec-number&gt;214&lt;/rec-number&gt;&lt;foreign-keys&gt;&lt;key app="EN" db-id="re9zsaxpe9t5voez5wex5avr59favapezewz" timestamp="1697559826"&gt;214&lt;/key&gt;&lt;/foreign-keys&gt;&lt;ref-type name="Journal Article"&gt;17&lt;/ref-type&gt;&lt;contributors&gt;&lt;authors&gt;&lt;author&gt;Arave, C. W.&lt;/author&gt;&lt;author&gt;Albright, J. L.&lt;/author&gt;&lt;author&gt;Armstrong, D. V.&lt;/author&gt;&lt;author&gt;Foster, W. W.&lt;/author&gt;&lt;author&gt;Larson, L. L.&lt;/author&gt;&lt;/authors&gt;&lt;/contributors&gt;&lt;auth-address&gt;Animal, Dairy and Veterinary Sciences Department, Utah State University 84322-4815.&lt;/auth-address&gt;&lt;titles&gt;&lt;title&gt;Effects of isolation of calves on growth, behavior, and first lactation milk yield of Holstein cows&lt;/title&gt;&lt;secondary-title&gt;J Dairy Sci&lt;/secondary-title&gt;&lt;/titles&gt;&lt;periodical&gt;&lt;full-title&gt;J Dairy Sci&lt;/full-title&gt;&lt;/periodical&gt;&lt;pages&gt;3408-15&lt;/pages&gt;&lt;volume&gt;75&lt;/volume&gt;&lt;number&gt;12&lt;/number&gt;&lt;edition&gt;1992/12/01&lt;/edition&gt;&lt;keywords&gt;&lt;keyword&gt;*Animal Husbandry&lt;/keyword&gt;&lt;keyword&gt;Animals&lt;/keyword&gt;&lt;keyword&gt;*Behavior, Animal&lt;/keyword&gt;&lt;keyword&gt;Cattle/growth &amp;amp; development/*physiology&lt;/keyword&gt;&lt;keyword&gt;Feeding Behavior&lt;/keyword&gt;&lt;keyword&gt;Female&lt;/keyword&gt;&lt;keyword&gt;*Lactation&lt;/keyword&gt;&lt;keyword&gt;Social Isolation&lt;/keyword&gt;&lt;keyword&gt;Socialization&lt;/keyword&gt;&lt;keyword&gt;Twins, Monozygotic&lt;/keyword&gt;&lt;keyword&gt;Weight Gain&lt;/keyword&gt;&lt;/keywords&gt;&lt;dates&gt;&lt;year&gt;1992&lt;/year&gt;&lt;pub-dates&gt;&lt;date&gt;Dec&lt;/date&gt;&lt;/pub-dates&gt;&lt;/dates&gt;&lt;isbn&gt;0022-0302 (Print)&amp;#xD;0022-0302&lt;/isbn&gt;&lt;accession-num&gt;1474208&lt;/accession-num&gt;&lt;urls&gt;&lt;/urls&gt;&lt;electronic-resource-num&gt;10.3168/jds.S0022-0302(92)78117-X&lt;/electronic-resource-num&gt;&lt;remote-database-provider&gt;NLM&lt;/remote-database-provider&gt;&lt;language&gt;eng&lt;/languag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3)</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and cattle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Mathias&lt;/Author&gt;&lt;Year&gt;2019&lt;/Year&gt;&lt;RecNum&gt;215&lt;/RecNum&gt;&lt;DisplayText&gt;(24)&lt;/DisplayText&gt;&lt;record&gt;&lt;rec-number&gt;215&lt;/rec-number&gt;&lt;foreign-keys&gt;&lt;key app="EN" db-id="re9zsaxpe9t5voez5wex5avr59favapezewz" timestamp="1697560017"&gt;215&lt;/key&gt;&lt;/foreign-keys&gt;&lt;ref-type name="Journal Article"&gt;17&lt;/ref-type&gt;&lt;contributors&gt;&lt;authors&gt;&lt;author&gt;Mathias, Amanda&lt;/author&gt;&lt;author&gt;Daigle, Courtney L&lt;/author&gt;&lt;/authors&gt;&lt;/contributors&gt;&lt;titles&gt;&lt;title&gt;19 Safety in numbers: Social isolation increases behavioral responses of cattle during startle tests&lt;/title&gt;&lt;secondary-title&gt;Journal of Animal Science&lt;/secondary-title&gt;&lt;/titles&gt;&lt;periodical&gt;&lt;full-title&gt;Journal of Animal Science&lt;/full-title&gt;&lt;/periodical&gt;&lt;pages&gt;18-18&lt;/pages&gt;&lt;volume&gt;97&lt;/volume&gt;&lt;number&gt;Supplement_1&lt;/number&gt;&lt;dates&gt;&lt;year&gt;2019&lt;/year&gt;&lt;/dates&gt;&lt;isbn&gt;0021-8812&lt;/isbn&gt;&lt;urls&gt;&lt;related-urls&gt;&lt;url&gt;https://doi.org/10.1093/jas/skz053.040&lt;/url&gt;&lt;/related-urls&gt;&lt;/urls&gt;&lt;electronic-resource-num&gt;10.1093/jas/skz053.040&lt;/electronic-resource-num&gt;&lt;access-date&gt;10/17/2023&lt;/access-dat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4)</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so must be avoided unless there are scientific or practical justifications. </w:t>
      </w:r>
    </w:p>
    <w:p w14:paraId="15C408D3" w14:textId="44BCE891"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Pigs with procedural </w:t>
      </w:r>
      <w:r w:rsidRPr="00AC0341">
        <w:rPr>
          <w:rFonts w:asciiTheme="minorHAnsi" w:hAnsiTheme="minorHAnsi" w:cstheme="minorHAnsi"/>
          <w:i/>
          <w:iCs/>
          <w:sz w:val="22"/>
          <w:szCs w:val="22"/>
        </w:rPr>
        <w:t>accoutrement</w:t>
      </w:r>
      <w:r w:rsidRPr="00AC0341">
        <w:rPr>
          <w:rFonts w:asciiTheme="minorHAnsi" w:hAnsiTheme="minorHAnsi" w:cstheme="minorHAnsi"/>
          <w:sz w:val="22"/>
          <w:szCs w:val="22"/>
        </w:rPr>
        <w:t xml:space="preserve"> e.g., external cannulae, stomata, will receive destructive investigation by pen-mates so must be separated. Under these circumstances, animals should be habituated to both implants and separation beforehand. </w:t>
      </w:r>
      <w:r w:rsidRPr="00AC0341">
        <w:rPr>
          <w:rFonts w:asciiTheme="minorHAnsi" w:hAnsiTheme="minorHAnsi" w:cstheme="minorHAnsi"/>
          <w:sz w:val="22"/>
          <w:szCs w:val="22"/>
          <w:lang w:eastAsia="en-US"/>
        </w:rPr>
        <w:t xml:space="preserve">When individual housing is required it is important to ensure that visual and olfactory </w:t>
      </w:r>
      <w:r w:rsidRPr="00AC0341">
        <w:rPr>
          <w:rFonts w:asciiTheme="minorHAnsi" w:hAnsiTheme="minorHAnsi" w:cstheme="minorHAnsi"/>
          <w:sz w:val="22"/>
          <w:szCs w:val="22"/>
        </w:rPr>
        <w:t xml:space="preserve">and limited tactile </w:t>
      </w:r>
      <w:r w:rsidRPr="00AC0341">
        <w:rPr>
          <w:rFonts w:asciiTheme="minorHAnsi" w:hAnsiTheme="minorHAnsi" w:cstheme="minorHAnsi"/>
          <w:sz w:val="22"/>
          <w:szCs w:val="22"/>
          <w:lang w:eastAsia="en-US"/>
        </w:rPr>
        <w:t xml:space="preserve">access to conspecifics and regular positive human contact serve as a substitute for social housing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Grandin&lt;/Author&gt;&lt;Year&gt;1986&lt;/Year&gt;&lt;RecNum&gt;288&lt;/RecNum&gt;&lt;DisplayText&gt;(25, 26)&lt;/DisplayText&gt;&lt;record&gt;&lt;rec-number&gt;288&lt;/rec-number&gt;&lt;foreign-keys&gt;&lt;key app="EN" db-id="x005rdz0lrfev0e9wafpfpvaazppeszde2z5" timestamp="1681492868"&gt;288&lt;/key&gt;&lt;/foreign-keys&gt;&lt;ref-type name="Journal Article"&gt;17&lt;/ref-type&gt;&lt;contributors&gt;&lt;authors&gt;&lt;author&gt;Grandin, T.&lt;/author&gt;&lt;/authors&gt;&lt;/contributors&gt;&lt;titles&gt;&lt;title&gt;Minimizing Stress in Pig Handling in the Research Lab&lt;/title&gt;&lt;secondary-title&gt;Lab Anim&lt;/secondary-title&gt;&lt;/titles&gt;&lt;periodical&gt;&lt;full-title&gt;Lab Anim&lt;/full-title&gt;&lt;abbr-1&gt;Laboratory animals&lt;/abbr-1&gt;&lt;/periodical&gt;&lt;volume&gt;15&lt;/volume&gt;&lt;number&gt;3&lt;/number&gt;&lt;dates&gt;&lt;year&gt;1986&lt;/year&gt;&lt;/dates&gt;&lt;urls&gt;&lt;/urls&gt;&lt;/record&gt;&lt;/Cite&gt;&lt;Cite&gt;&lt;Author&gt;Panepinto&lt;/Author&gt;&lt;Year&gt;2020&lt;/Year&gt;&lt;RecNum&gt;106&lt;/RecNum&gt;&lt;record&gt;&lt;rec-number&gt;106&lt;/rec-number&gt;&lt;foreign-keys&gt;&lt;key app="EN" db-id="fdtft520qwd05fed2zmxdad7ptwaea9rvrte" timestamp="1685332495"&gt;106&lt;/key&gt;&lt;/foreign-keys&gt;&lt;ref-type name="Journal Article"&gt;17&lt;/ref-type&gt;&lt;contributors&gt;&lt;authors&gt;&lt;author&gt;Panepinto, Linda M.&lt;/author&gt;&lt;/authors&gt;&lt;/contributors&gt;&lt;titles&gt;&lt;title&gt;Prioritizing Humane Minimum-Stress Methods in Swine Facility &amp;amp; Protocol Design&lt;/title&gt;&lt;secondary-title&gt;Journal of Applied Animal Ethics Research&lt;/secondary-title&gt;&lt;/titles&gt;&lt;periodical&gt;&lt;full-title&gt;Journal of Applied Animal Ethics Research&lt;/full-title&gt;&lt;/periodical&gt;&lt;pages&gt;237-250&lt;/pages&gt;&lt;volume&gt;2&lt;/volume&gt;&lt;number&gt;2&lt;/number&gt;&lt;dates&gt;&lt;year&gt;2020&lt;/year&gt;&lt;pub-dates&gt;&lt;date&gt;08 Sep. 2020&lt;/date&gt;&lt;/pub-dates&gt;&lt;/dates&gt;&lt;isbn&gt;2588-9559&lt;/isbn&gt;&lt;urls&gt;&lt;related-urls&gt;&lt;url&gt;https://brill.com/view/journals/jaae/2/2/article-p237_7.xml&lt;/url&gt;&lt;/related-urls&gt;&lt;/urls&gt;&lt;electronic-resource-num&gt;https://doi.org/10.1163/25889567-BJA10008&lt;/electronic-resource-num&gt;&lt;language&gt;English&lt;/language&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25, 26)</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Interaction, like positive reinforcement, e.g., patting, scratching, rubbing, offering high-quality food rewards, should be used during this period.  </w:t>
      </w:r>
    </w:p>
    <w:p w14:paraId="1C934BF7" w14:textId="77777777" w:rsidR="00FC2719" w:rsidRPr="00AC0341" w:rsidRDefault="00FC2719" w:rsidP="00FC2719">
      <w:pPr>
        <w:pStyle w:val="Naslov2"/>
        <w:rPr>
          <w:rFonts w:asciiTheme="minorHAnsi" w:hAnsiTheme="minorHAnsi" w:cstheme="minorHAnsi"/>
          <w:sz w:val="22"/>
          <w:szCs w:val="22"/>
        </w:rPr>
      </w:pPr>
      <w:r w:rsidRPr="00AC0341">
        <w:rPr>
          <w:rFonts w:asciiTheme="minorHAnsi" w:hAnsiTheme="minorHAnsi" w:cstheme="minorHAnsi"/>
          <w:sz w:val="22"/>
          <w:szCs w:val="22"/>
        </w:rPr>
        <w:t>Non-recovery procedures</w:t>
      </w:r>
    </w:p>
    <w:p w14:paraId="59D5F6E1" w14:textId="1D0FD390"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The need for a</w:t>
      </w:r>
      <w:r w:rsidRPr="00AC0341">
        <w:rPr>
          <w:rFonts w:asciiTheme="minorHAnsi" w:hAnsiTheme="minorHAnsi" w:cstheme="minorHAnsi"/>
          <w:sz w:val="22"/>
          <w:szCs w:val="22"/>
          <w:lang w:eastAsia="en-US"/>
        </w:rPr>
        <w:t xml:space="preserve">cclimatization </w:t>
      </w:r>
      <w:r w:rsidRPr="00AC0341">
        <w:rPr>
          <w:rFonts w:asciiTheme="minorHAnsi" w:hAnsiTheme="minorHAnsi" w:cstheme="minorHAnsi"/>
          <w:sz w:val="22"/>
          <w:szCs w:val="22"/>
        </w:rPr>
        <w:t xml:space="preserve">may be challenged </w:t>
      </w:r>
      <w:r w:rsidRPr="00AC0341">
        <w:rPr>
          <w:rFonts w:asciiTheme="minorHAnsi" w:hAnsiTheme="minorHAnsi" w:cstheme="minorHAnsi"/>
          <w:sz w:val="22"/>
          <w:szCs w:val="22"/>
          <w:lang w:eastAsia="en-US"/>
        </w:rPr>
        <w:t xml:space="preserve">when animals reared “off-site” are required for non-recovery studies in which stress variables are unimportant. </w:t>
      </w:r>
      <w:r w:rsidRPr="00AC0341">
        <w:rPr>
          <w:rFonts w:asciiTheme="minorHAnsi" w:hAnsiTheme="minorHAnsi" w:cstheme="minorHAnsi"/>
          <w:sz w:val="22"/>
          <w:szCs w:val="22"/>
        </w:rPr>
        <w:t>In</w:t>
      </w:r>
      <w:r w:rsidRPr="00AC0341">
        <w:rPr>
          <w:rFonts w:asciiTheme="minorHAnsi" w:hAnsiTheme="minorHAnsi" w:cstheme="minorHAnsi"/>
          <w:sz w:val="22"/>
          <w:szCs w:val="22"/>
          <w:lang w:eastAsia="en-US"/>
        </w:rPr>
        <w:t xml:space="preserve"> these circumstances, anesthetizing animals </w:t>
      </w:r>
      <w:r w:rsidRPr="00AC0341">
        <w:rPr>
          <w:rFonts w:asciiTheme="minorHAnsi" w:hAnsiTheme="minorHAnsi" w:cstheme="minorHAnsi"/>
          <w:sz w:val="22"/>
          <w:szCs w:val="22"/>
        </w:rPr>
        <w:t xml:space="preserve">as soon as </w:t>
      </w:r>
      <w:r w:rsidRPr="00AC0341">
        <w:rPr>
          <w:rFonts w:asciiTheme="minorHAnsi" w:hAnsiTheme="minorHAnsi" w:cstheme="minorHAnsi"/>
          <w:sz w:val="22"/>
          <w:szCs w:val="22"/>
          <w:lang w:eastAsia="en-US"/>
        </w:rPr>
        <w:t>they reach the facility avoids problems with</w:t>
      </w:r>
      <w:r w:rsidRPr="00AC0341">
        <w:rPr>
          <w:rFonts w:asciiTheme="minorHAnsi" w:hAnsiTheme="minorHAnsi" w:cstheme="minorHAnsi"/>
          <w:sz w:val="22"/>
          <w:szCs w:val="22"/>
        </w:rPr>
        <w:t xml:space="preserve"> alternative stressors, e.g., </w:t>
      </w:r>
      <w:r w:rsidRPr="00AC0341">
        <w:rPr>
          <w:rFonts w:asciiTheme="minorHAnsi" w:hAnsiTheme="minorHAnsi" w:cstheme="minorHAnsi"/>
          <w:sz w:val="22"/>
          <w:szCs w:val="22"/>
          <w:lang w:eastAsia="en-US"/>
        </w:rPr>
        <w:t>prolonged solitary housing</w:t>
      </w:r>
      <w:r w:rsidRPr="00AC0341">
        <w:rPr>
          <w:rFonts w:asciiTheme="minorHAnsi" w:hAnsiTheme="minorHAnsi" w:cstheme="minorHAnsi"/>
          <w:sz w:val="22"/>
          <w:szCs w:val="22"/>
        </w:rPr>
        <w:t xml:space="preserve"> or mixing with “local” animals</w:t>
      </w:r>
      <w:r w:rsidRPr="00AC0341">
        <w:rPr>
          <w:rStyle w:val="Sprotnaopomba-sklic"/>
          <w:rFonts w:asciiTheme="minorHAnsi" w:hAnsiTheme="minorHAnsi" w:cstheme="minorHAnsi"/>
          <w:sz w:val="22"/>
          <w:szCs w:val="22"/>
        </w:rPr>
        <w:footnoteReference w:id="3"/>
      </w:r>
      <w:r w:rsidRPr="00AC0341">
        <w:rPr>
          <w:rFonts w:asciiTheme="minorHAnsi" w:hAnsiTheme="minorHAnsi" w:cstheme="minorHAnsi"/>
          <w:sz w:val="22"/>
          <w:szCs w:val="22"/>
        </w:rPr>
        <w:t xml:space="preserve">. </w:t>
      </w:r>
      <w:r w:rsidRPr="00AC0341">
        <w:rPr>
          <w:rFonts w:asciiTheme="minorHAnsi" w:hAnsiTheme="minorHAnsi" w:cstheme="minorHAnsi"/>
          <w:sz w:val="22"/>
          <w:szCs w:val="22"/>
          <w:lang w:eastAsia="en-US"/>
        </w:rPr>
        <w:t xml:space="preserve">Mixing unfamiliar animals (of any species) upon arrival at research facilities should be avoided because </w:t>
      </w:r>
      <w:r w:rsidRPr="00AC0341">
        <w:rPr>
          <w:rFonts w:asciiTheme="minorHAnsi" w:hAnsiTheme="minorHAnsi" w:cstheme="minorHAnsi"/>
          <w:sz w:val="22"/>
          <w:szCs w:val="22"/>
        </w:rPr>
        <w:t xml:space="preserve">the ensuing </w:t>
      </w:r>
      <w:r w:rsidRPr="00AC0341">
        <w:rPr>
          <w:rFonts w:asciiTheme="minorHAnsi" w:hAnsiTheme="minorHAnsi" w:cstheme="minorHAnsi"/>
          <w:sz w:val="22"/>
          <w:szCs w:val="22"/>
          <w:lang w:eastAsia="en-US"/>
        </w:rPr>
        <w:t xml:space="preserve">disruption of established social hierarchies </w:t>
      </w:r>
      <w:r w:rsidRPr="00AC0341">
        <w:rPr>
          <w:rFonts w:asciiTheme="minorHAnsi" w:hAnsiTheme="minorHAnsi" w:cstheme="minorHAnsi"/>
          <w:sz w:val="22"/>
          <w:szCs w:val="22"/>
        </w:rPr>
        <w:t>causes</w:t>
      </w:r>
      <w:r w:rsidRPr="00AC0341">
        <w:rPr>
          <w:rFonts w:asciiTheme="minorHAnsi" w:hAnsiTheme="minorHAnsi" w:cstheme="minorHAnsi"/>
          <w:sz w:val="22"/>
          <w:szCs w:val="22"/>
          <w:lang w:eastAsia="en-US"/>
        </w:rPr>
        <w:t xml:space="preserve"> stress </w:t>
      </w:r>
      <w:r w:rsidRPr="00AC0341">
        <w:rPr>
          <w:rFonts w:asciiTheme="minorHAnsi" w:hAnsiTheme="minorHAnsi" w:cstheme="minorHAnsi"/>
          <w:sz w:val="22"/>
          <w:szCs w:val="22"/>
          <w:lang w:eastAsia="en-US"/>
        </w:rPr>
        <w:fldChar w:fldCharType="begin">
          <w:fldData xml:space="preserve">PEVuZE5vdGU+PENpdGU+PEF1dGhvcj5NaXJhbmRhLWRlIGxhIExhbWE8L0F1dGhvcj48WWVhcj4y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=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NaXJhbmRhLWRlIGxhIExhbWE8L0F1dGhvcj48WWVhcj4y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=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27, 28)</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w:t>
      </w:r>
      <w:r w:rsidRPr="00AC0341">
        <w:rPr>
          <w:rFonts w:asciiTheme="minorHAnsi" w:hAnsiTheme="minorHAnsi" w:cstheme="minorHAnsi"/>
          <w:sz w:val="22"/>
          <w:szCs w:val="22"/>
        </w:rPr>
        <w:t>Whether such animals are delivered with a travelling</w:t>
      </w:r>
      <w:r w:rsidRPr="00AC0341">
        <w:rPr>
          <w:rFonts w:asciiTheme="minorHAnsi" w:hAnsiTheme="minorHAnsi" w:cstheme="minorHAnsi"/>
          <w:sz w:val="22"/>
          <w:szCs w:val="22"/>
          <w:lang w:eastAsia="en-US"/>
        </w:rPr>
        <w:t xml:space="preserve"> “companion”</w:t>
      </w:r>
      <w:r w:rsidRPr="00AC0341">
        <w:rPr>
          <w:rFonts w:asciiTheme="minorHAnsi" w:hAnsiTheme="minorHAnsi" w:cstheme="minorHAnsi"/>
          <w:sz w:val="22"/>
          <w:szCs w:val="22"/>
        </w:rPr>
        <w:t xml:space="preserve"> demands consideration. The benefits of pairing, which are likely to be greatest when long distances are involved, will be negated if the second animal is superfluous to study requirements, because it must either be killed or undergo the stress of being single. </w:t>
      </w:r>
      <w:r w:rsidRPr="00AC0341">
        <w:rPr>
          <w:rFonts w:asciiTheme="minorHAnsi" w:hAnsiTheme="minorHAnsi" w:cstheme="minorHAnsi"/>
          <w:sz w:val="22"/>
          <w:szCs w:val="22"/>
          <w:lang w:eastAsia="en-US"/>
        </w:rPr>
        <w:t xml:space="preserve">This option should only be considered when animals are obtained from trusted farms with high health status and reliable health records, which are located within brief transit times from the facility, and when the </w:t>
      </w:r>
      <w:r w:rsidRPr="00AC0341">
        <w:rPr>
          <w:rFonts w:asciiTheme="minorHAnsi" w:hAnsiTheme="minorHAnsi" w:cstheme="minorHAnsi"/>
          <w:sz w:val="22"/>
          <w:szCs w:val="22"/>
        </w:rPr>
        <w:t xml:space="preserve">experiment’s </w:t>
      </w:r>
      <w:r w:rsidRPr="00AC0341">
        <w:rPr>
          <w:rFonts w:asciiTheme="minorHAnsi" w:hAnsiTheme="minorHAnsi" w:cstheme="minorHAnsi"/>
          <w:sz w:val="22"/>
          <w:szCs w:val="22"/>
          <w:lang w:eastAsia="en-US"/>
        </w:rPr>
        <w:t>scientific outcomes are unaltered by transit stress.</w:t>
      </w:r>
      <w:r w:rsidRPr="00AC0341">
        <w:rPr>
          <w:rFonts w:asciiTheme="minorHAnsi" w:hAnsiTheme="minorHAnsi" w:cstheme="minorHAnsi"/>
          <w:sz w:val="22"/>
          <w:szCs w:val="22"/>
        </w:rPr>
        <w:t xml:space="preserve"> The risk of anesthesia in animals with transport stress may be reduced by ensuring pre-anaesthetic medication contains anxiolytic as well as sedative components, and delaying induction until their effects are apparent.</w:t>
      </w:r>
    </w:p>
    <w:p w14:paraId="006CFFC4" w14:textId="77777777" w:rsidR="00FC2719" w:rsidRPr="00AC0341" w:rsidRDefault="00FC2719" w:rsidP="00FC2719">
      <w:pPr>
        <w:pStyle w:val="Naslov2"/>
        <w:rPr>
          <w:rFonts w:asciiTheme="minorHAnsi" w:hAnsiTheme="minorHAnsi" w:cstheme="minorHAnsi"/>
          <w:sz w:val="22"/>
          <w:szCs w:val="22"/>
        </w:rPr>
      </w:pPr>
      <w:r w:rsidRPr="00AC0341">
        <w:rPr>
          <w:rFonts w:asciiTheme="minorHAnsi" w:hAnsiTheme="minorHAnsi" w:cstheme="minorHAnsi"/>
          <w:sz w:val="22"/>
          <w:szCs w:val="22"/>
          <w:lang w:eastAsia="en-US"/>
        </w:rPr>
        <w:t>Physical Restraint</w:t>
      </w:r>
    </w:p>
    <w:p w14:paraId="709CB680" w14:textId="32384A45"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Physical restraint methods that are commonly used under agricultural conditions may be inappropriate for laboratory animals as many will challenge refinement principles and, or affect study outcome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Bailey&lt;/Author&gt;&lt;Year&gt;2018&lt;/Year&gt;&lt;RecNum&gt;294&lt;/RecNum&gt;&lt;DisplayText&gt;(8)&lt;/DisplayText&gt;&lt;record&gt;&lt;rec-number&gt;294&lt;/rec-number&gt;&lt;foreign-keys&gt;&lt;key app="EN" db-id="fdtft520qwd05fed2zmxdad7ptwaea9rvrte" timestamp="1697172203"&gt;294&lt;/key&gt;&lt;/foreign-keys&gt;&lt;ref-type name="Journal Article"&gt;17&lt;/ref-type&gt;&lt;contributors&gt;&lt;authors&gt;&lt;author&gt;Bailey, Jarrod&lt;/author&gt;&lt;/authors&gt;&lt;/contributors&gt;&lt;titles&gt;&lt;title&gt;Does the Stress of Laboratory Life and Experimentation on Animals Adversely Affect Research Data? A Critical Review&lt;/title&gt;&lt;secondary-title&gt;Alternatives to Laboratory Animals&lt;/secondary-title&gt;&lt;/titles&gt;&lt;periodical&gt;&lt;full-title&gt;Alternatives to Laboratory Animals&lt;/full-title&gt;&lt;/periodical&gt;&lt;pages&gt;291-305&lt;/pages&gt;&lt;volume&gt;46&lt;/volume&gt;&lt;number&gt;5&lt;/number&gt;&lt;keywords&gt;&lt;keyword&gt;animal welfare,cost–benefit analysis,data accuracy,glucocorticoids,psychological,stress,translational medical research&lt;/keyword&gt;&lt;/keywords&gt;&lt;dates&gt;&lt;year&gt;2018&lt;/year&gt;&lt;/dates&gt;&lt;accession-num&gt;30488713&lt;/accession-num&gt;&lt;urls&gt;&lt;related-urls&gt;&lt;url&gt;https://journals.sagepub.com/doi/abs/10.1177/026119291804600501&lt;/url&gt;&lt;/related-urls&gt;&lt;/urls&gt;&lt;electronic-resource-num&gt;10.1177/026119291804600501&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8)</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In the UK and EU member states</w:t>
      </w:r>
      <w:r w:rsidRPr="00AC0341">
        <w:rPr>
          <w:rFonts w:asciiTheme="minorHAnsi" w:hAnsiTheme="minorHAnsi" w:cstheme="minorHAnsi"/>
          <w:color w:val="FF0000"/>
          <w:sz w:val="22"/>
          <w:szCs w:val="22"/>
        </w:rPr>
        <w:t xml:space="preserve"> </w:t>
      </w:r>
      <w:r w:rsidRPr="00AC0341">
        <w:rPr>
          <w:rFonts w:asciiTheme="minorHAnsi" w:hAnsiTheme="minorHAnsi" w:cstheme="minorHAnsi"/>
          <w:sz w:val="22"/>
          <w:szCs w:val="22"/>
        </w:rPr>
        <w:t xml:space="preserve">Codes of practice exist for the purpose of providing guidance in respect of provisions made under legislation protecting the welfare of commercial pig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Year&gt;2020&lt;/Year&gt;&lt;RecNum&gt;209&lt;/RecNum&gt;&lt;DisplayText&gt;(29)&lt;/DisplayText&gt;&lt;record&gt;&lt;rec-number&gt;209&lt;/rec-number&gt;&lt;foreign-keys&gt;&lt;key app="EN" db-id="re9zsaxpe9t5voez5wex5avr59favapezewz" timestamp="1697557523"&gt;209&lt;/key&gt;&lt;/foreign-keys&gt;&lt;ref-type name="Government Document"&gt;46&lt;/ref-type&gt;&lt;contributors&gt;&lt;/contributors&gt;&lt;titles&gt;&lt;title&gt;Code of practice for the welfare of pigs&lt;/title&gt;&lt;/titles&gt;&lt;dates&gt;&lt;year&gt;2020&lt;/year&gt;&lt;/dates&gt;&lt;pub-location&gt;London&lt;/pub-location&gt;&lt;publisher&gt;DEFRA Publications&lt;/publisher&gt;&lt;urls&gt;&lt;related-urls&gt;&lt;url&gt;https://www.gov.uk/government/publications/pigs-on-farm-welfare&lt;/url&gt;&lt;/related-urls&gt;&lt;/urls&gt;&lt;access-date&gt;17 10 2023&lt;/access-dat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9)</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sheep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Year&gt;2000&lt;/Year&gt;&lt;RecNum&gt;210&lt;/RecNum&gt;&lt;DisplayText&gt;(30)&lt;/DisplayText&gt;&lt;record&gt;&lt;rec-number&gt;210&lt;/rec-number&gt;&lt;foreign-keys&gt;&lt;key app="EN" db-id="re9zsaxpe9t5voez5wex5avr59favapezewz" timestamp="1697557870"&gt;210&lt;/key&gt;&lt;/foreign-keys&gt;&lt;ref-type name="Government Document"&gt;46&lt;/ref-type&gt;&lt;contributors&gt;&lt;secondary-authors&gt;&lt;author&gt;DEFRA&lt;/author&gt;&lt;/secondary-authors&gt;&lt;/contributors&gt;&lt;titles&gt;&lt;title&gt;Code of Recommendations for the Welfare of Livestock: Sheep&lt;/title&gt;&lt;/titles&gt;&lt;dates&gt;&lt;year&gt;2000&lt;/year&gt;&lt;/dates&gt;&lt;pub-location&gt;London&lt;/pub-location&gt;&lt;publisher&gt;DEFRA Publications&lt;/publisher&gt;&lt;urls&gt;&lt;related-urls&gt;&lt;url&gt;https://www.gov.uk/government/publications/code-of-recommendations-for-the-welfare-of-livestock-sheep&lt;/url&gt;&lt;/related-urls&gt;&lt;/urls&gt;&lt;access-date&gt;17 10 2023&lt;/access-dat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30)</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goat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EFRA&lt;/Author&gt;&lt;Year&gt;2023&lt;/Year&gt;&lt;RecNum&gt;492&lt;/RecNum&gt;&lt;DisplayText&gt;(31)&lt;/DisplayText&gt;&lt;record&gt;&lt;rec-number&gt;492&lt;/rec-number&gt;&lt;foreign-keys&gt;&lt;key app="EN" db-id="x005rdz0lrfev0e9wafpfpvaazppeszde2z5" timestamp="1714046092"&gt;492&lt;/key&gt;&lt;/foreign-keys&gt;&lt;ref-type name="Legal Rule or Regulation"&gt;50&lt;/ref-type&gt;&lt;contributors&gt;&lt;authors&gt;&lt;author&gt;EFRA&lt;/author&gt;&lt;/authors&gt;&lt;/contributors&gt;&lt;titles&gt;&lt;title&gt;Code of recommendations for the welfare of livestock: goats&lt;/title&gt;&lt;/titles&gt;&lt;dates&gt;&lt;year&gt;2023&lt;/year&gt;&lt;/dates&gt;&lt;urls&gt;&lt;/urls&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31)</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and cattle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Year&gt;2003&lt;/Year&gt;&lt;RecNum&gt;211&lt;/RecNum&gt;&lt;DisplayText&gt;(32)&lt;/DisplayText&gt;&lt;record&gt;&lt;rec-number&gt;211&lt;/rec-number&gt;&lt;foreign-keys&gt;&lt;key app="EN" db-id="re9zsaxpe9t5voez5wex5avr59favapezewz" timestamp="1697558200"&gt;211&lt;/key&gt;&lt;/foreign-keys&gt;&lt;ref-type name="Government Document"&gt;46&lt;/ref-type&gt;&lt;contributors&gt;&lt;secondary-authors&gt;&lt;author&gt;DEFRA&lt;/author&gt;&lt;/secondary-authors&gt;&lt;/contributors&gt;&lt;titles&gt;&lt;title&gt;Code of Recommendations for the Welfare of Livestock: Cattle&lt;/title&gt;&lt;/titles&gt;&lt;dates&gt;&lt;year&gt;2003&lt;/year&gt;&lt;/dates&gt;&lt;pub-location&gt;London&lt;/pub-location&gt;&lt;publisher&gt;DEFRA Publications&lt;/publisher&gt;&lt;urls&gt;&lt;related-urls&gt;&lt;url&gt;https://www.gov.uk/government/publications/code-of-recommendations-for-the-welfare-of-livestock-cattle&lt;/url&gt;&lt;/related-urls&gt;&lt;/urls&gt;&lt;access-date&gt;17 10 2023&lt;/access-dat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32)</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Details on handling and restraint contained within these Codes may be regarded as the </w:t>
      </w:r>
      <w:r w:rsidRPr="00AC0341">
        <w:rPr>
          <w:rFonts w:asciiTheme="minorHAnsi" w:hAnsiTheme="minorHAnsi" w:cstheme="minorHAnsi"/>
          <w:i/>
          <w:iCs/>
          <w:sz w:val="22"/>
          <w:szCs w:val="22"/>
        </w:rPr>
        <w:t>minimum</w:t>
      </w:r>
      <w:r w:rsidRPr="00AC0341">
        <w:rPr>
          <w:rFonts w:asciiTheme="minorHAnsi" w:hAnsiTheme="minorHAnsi" w:cstheme="minorHAnsi"/>
          <w:sz w:val="22"/>
          <w:szCs w:val="22"/>
        </w:rPr>
        <w:t xml:space="preserve"> requirement for restraining and handling these species under laboratory conditions.</w:t>
      </w:r>
    </w:p>
    <w:p w14:paraId="47124476" w14:textId="77777777" w:rsidR="00FC2719" w:rsidRPr="00AC0341" w:rsidRDefault="00FC2719" w:rsidP="00FC2719">
      <w:pPr>
        <w:rPr>
          <w:rFonts w:asciiTheme="minorHAnsi" w:hAnsiTheme="minorHAnsi" w:cstheme="minorHAnsi"/>
          <w:sz w:val="22"/>
          <w:szCs w:val="22"/>
          <w:lang w:eastAsia="en-US"/>
        </w:rPr>
      </w:pPr>
      <w:r w:rsidRPr="00AC0341">
        <w:rPr>
          <w:rFonts w:asciiTheme="minorHAnsi" w:hAnsiTheme="minorHAnsi" w:cstheme="minorHAnsi"/>
          <w:sz w:val="22"/>
          <w:szCs w:val="22"/>
        </w:rPr>
        <w:t>An animal’s p</w:t>
      </w:r>
      <w:r w:rsidRPr="00AC0341">
        <w:rPr>
          <w:rFonts w:asciiTheme="minorHAnsi" w:hAnsiTheme="minorHAnsi" w:cstheme="minorHAnsi"/>
          <w:sz w:val="22"/>
          <w:szCs w:val="22"/>
          <w:lang w:eastAsia="en-US"/>
        </w:rPr>
        <w:t xml:space="preserve">hysical </w:t>
      </w:r>
      <w:r w:rsidRPr="00AC0341">
        <w:rPr>
          <w:rFonts w:asciiTheme="minorHAnsi" w:hAnsiTheme="minorHAnsi" w:cstheme="minorHAnsi"/>
          <w:sz w:val="22"/>
          <w:szCs w:val="22"/>
        </w:rPr>
        <w:t xml:space="preserve">and biological reactions to various interventions, e.g., physical examination, research procedures, must be minimized for reasons of personnel and animal safety, and data quality, respectively. This is achieved using </w:t>
      </w:r>
      <w:r w:rsidRPr="00AC0341">
        <w:rPr>
          <w:rFonts w:asciiTheme="minorHAnsi" w:hAnsiTheme="minorHAnsi" w:cstheme="minorHAnsi"/>
          <w:sz w:val="22"/>
          <w:szCs w:val="22"/>
          <w:lang w:eastAsia="en-US"/>
        </w:rPr>
        <w:t xml:space="preserve">one or a combination of methods: i) animal </w:t>
      </w:r>
      <w:r w:rsidRPr="00AC0341">
        <w:rPr>
          <w:rFonts w:asciiTheme="minorHAnsi" w:hAnsiTheme="minorHAnsi" w:cstheme="minorHAnsi"/>
          <w:sz w:val="22"/>
          <w:szCs w:val="22"/>
        </w:rPr>
        <w:t>familiarization</w:t>
      </w:r>
      <w:r w:rsidRPr="00AC0341">
        <w:rPr>
          <w:rFonts w:asciiTheme="minorHAnsi" w:hAnsiTheme="minorHAnsi" w:cstheme="minorHAnsi"/>
          <w:sz w:val="22"/>
          <w:szCs w:val="22"/>
          <w:lang w:eastAsia="en-US"/>
        </w:rPr>
        <w:t xml:space="preserve"> and habituation; ii) physical restraint; and, or; iii) drug administration (</w:t>
      </w:r>
      <w:r w:rsidRPr="00AC0341">
        <w:rPr>
          <w:rFonts w:asciiTheme="minorHAnsi" w:hAnsiTheme="minorHAnsi" w:cstheme="minorHAnsi"/>
          <w:sz w:val="22"/>
          <w:szCs w:val="22"/>
        </w:rPr>
        <w:t>pharmacological restraint</w:t>
      </w:r>
      <w:r w:rsidRPr="00AC0341">
        <w:rPr>
          <w:rFonts w:asciiTheme="minorHAnsi" w:hAnsiTheme="minorHAnsi" w:cstheme="minorHAnsi"/>
          <w:sz w:val="22"/>
          <w:szCs w:val="22"/>
          <w:lang w:eastAsia="en-US"/>
        </w:rPr>
        <w:t xml:space="preserve">).  </w:t>
      </w:r>
    </w:p>
    <w:p w14:paraId="22D940E8" w14:textId="72814E53" w:rsidR="00FC2719" w:rsidRPr="00AC0341" w:rsidRDefault="00FC2719" w:rsidP="00FC2719">
      <w:pPr>
        <w:rPr>
          <w:rFonts w:asciiTheme="minorHAnsi" w:hAnsiTheme="minorHAnsi" w:cstheme="minorHAnsi"/>
          <w:sz w:val="22"/>
          <w:szCs w:val="22"/>
          <w:lang w:eastAsia="en-US"/>
        </w:rPr>
      </w:pPr>
      <w:r w:rsidRPr="00AC0341">
        <w:rPr>
          <w:rFonts w:asciiTheme="minorHAnsi" w:hAnsiTheme="minorHAnsi" w:cstheme="minorHAnsi"/>
          <w:sz w:val="22"/>
          <w:szCs w:val="22"/>
          <w:lang w:eastAsia="en-US"/>
        </w:rPr>
        <w:t xml:space="preserve">Physical restraint will be stressful for animals and personnel, particularly when the former are unaccustomed to </w:t>
      </w:r>
      <w:r w:rsidRPr="00AC0341">
        <w:rPr>
          <w:rFonts w:asciiTheme="minorHAnsi" w:hAnsiTheme="minorHAnsi" w:cstheme="minorHAnsi"/>
          <w:sz w:val="22"/>
          <w:szCs w:val="22"/>
        </w:rPr>
        <w:t>it</w:t>
      </w:r>
      <w:r w:rsidRPr="00AC0341">
        <w:rPr>
          <w:rFonts w:asciiTheme="minorHAnsi" w:hAnsiTheme="minorHAnsi" w:cstheme="minorHAnsi"/>
          <w:sz w:val="22"/>
          <w:szCs w:val="22"/>
          <w:lang w:eastAsia="en-US"/>
        </w:rPr>
        <w:t xml:space="preserve"> and the latter are inexperienced in applying it. Repeated positive experiences with continued restraint attempts may result in habituation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Grandin&lt;/Author&gt;&lt;Year&gt;1986&lt;/Year&gt;&lt;RecNum&gt;288&lt;/RecNum&gt;&lt;DisplayText&gt;(25, 33)&lt;/DisplayText&gt;&lt;record&gt;&lt;rec-number&gt;288&lt;/rec-number&gt;&lt;foreign-keys&gt;&lt;key app="EN" db-id="x005rdz0lrfev0e9wafpfpvaazppeszde2z5" timestamp="1681492868"&gt;288&lt;/key&gt;&lt;/foreign-keys&gt;&lt;ref-type name="Journal Article"&gt;17&lt;/ref-type&gt;&lt;contributors&gt;&lt;authors&gt;&lt;author&gt;Grandin, T.&lt;/author&gt;&lt;/authors&gt;&lt;/contributors&gt;&lt;titles&gt;&lt;title&gt;Minimizing Stress in Pig Handling in the Research Lab&lt;/title&gt;&lt;secondary-title&gt;Lab Anim&lt;/secondary-title&gt;&lt;/titles&gt;&lt;periodical&gt;&lt;full-title&gt;Lab Anim&lt;/full-title&gt;&lt;abbr-1&gt;Laboratory animals&lt;/abbr-1&gt;&lt;/periodical&gt;&lt;volume&gt;15&lt;/volume&gt;&lt;number&gt;3&lt;/number&gt;&lt;dates&gt;&lt;year&gt;1986&lt;/year&gt;&lt;/dates&gt;&lt;urls&gt;&lt;/urls&gt;&lt;/record&gt;&lt;/Cite&gt;&lt;Cite&gt;&lt;Author&gt;Grandin&lt;/Author&gt;&lt;Year&gt;1989&lt;/Year&gt;&lt;RecNum&gt;319&lt;/RecNum&gt;&lt;record&gt;&lt;rec-number&gt;319&lt;/rec-number&gt;&lt;foreign-keys&gt;&lt;key app="EN" db-id="x005rdz0lrfev0e9wafpfpvaazppeszde2z5" timestamp="1681728014"&gt;319&lt;/key&gt;&lt;/foreign-keys&gt;&lt;ref-type name="Journal Article"&gt;17&lt;/ref-type&gt;&lt;contributors&gt;&lt;authors&gt;&lt;author&gt;Grandin, T.&lt;/author&gt;&lt;/authors&gt;&lt;/contributors&gt;&lt;titles&gt;&lt;title&gt;Voluntary acceptance of restraint by sheep&lt;/title&gt;&lt;secondary-title&gt;Applied Animal Behaviour Science&lt;/secondary-title&gt;&lt;/titles&gt;&lt;periodical&gt;&lt;full-title&gt;Applied Animal Behaviour Science&lt;/full-title&gt;&lt;/periodical&gt;&lt;pages&gt;257-261&lt;/pages&gt;&lt;volume&gt;23&lt;/volume&gt;&lt;number&gt;3&lt;/number&gt;&lt;dates&gt;&lt;year&gt;1989&lt;/year&gt;&lt;pub-dates&gt;&lt;date&gt;1989/06/01/&lt;/date&gt;&lt;/pub-dates&gt;&lt;/dates&gt;&lt;isbn&gt;0168-1591&lt;/isbn&gt;&lt;urls&gt;&lt;related-urls&gt;&lt;url&gt;https://www.sciencedirect.com/science/article/pii/0168159189901160&lt;/url&gt;&lt;/related-urls&gt;&lt;/urls&gt;&lt;electronic-resource-num&gt;https://doi.org/10.1016/0168-1591(89)90116-0&lt;/electronic-resource-num&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25, 33)</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Conversely, aversive </w:t>
      </w:r>
      <w:r w:rsidRPr="00AC0341">
        <w:rPr>
          <w:rFonts w:asciiTheme="minorHAnsi" w:hAnsiTheme="minorHAnsi" w:cstheme="minorHAnsi"/>
          <w:sz w:val="22"/>
          <w:szCs w:val="22"/>
        </w:rPr>
        <w:t xml:space="preserve">attempts will </w:t>
      </w:r>
      <w:r w:rsidRPr="00AC0341">
        <w:rPr>
          <w:rFonts w:asciiTheme="minorHAnsi" w:hAnsiTheme="minorHAnsi" w:cstheme="minorHAnsi"/>
          <w:sz w:val="22"/>
          <w:szCs w:val="22"/>
          <w:lang w:eastAsia="en-US"/>
        </w:rPr>
        <w:t xml:space="preserve">make procedures increasingly </w:t>
      </w:r>
      <w:r w:rsidRPr="00AC0341">
        <w:rPr>
          <w:rFonts w:asciiTheme="minorHAnsi" w:hAnsiTheme="minorHAnsi" w:cstheme="minorHAnsi"/>
          <w:sz w:val="22"/>
          <w:szCs w:val="22"/>
        </w:rPr>
        <w:t>difficult</w:t>
      </w:r>
      <w:r w:rsidRPr="00AC0341">
        <w:rPr>
          <w:rFonts w:asciiTheme="minorHAnsi" w:hAnsiTheme="minorHAnsi" w:cstheme="minorHAnsi"/>
          <w:sz w:val="22"/>
          <w:szCs w:val="22"/>
          <w:lang w:eastAsia="en-US"/>
        </w:rPr>
        <w:t xml:space="preserve"> and may initiate "emotional contagion”. This effect is seen in animals which, perceiving conspecifics to be distressed, show signs of increased attentiveness, anxiety and fear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Goumon&lt;/Author&gt;&lt;Year&gt;2016&lt;/Year&gt;&lt;RecNum&gt;107&lt;/RecNum&gt;&lt;DisplayText&gt;(34)&lt;/DisplayText&gt;&lt;record&gt;&lt;rec-number&gt;107&lt;/rec-number&gt;&lt;foreign-keys&gt;&lt;key app="EN" db-id="fdtft520qwd05fed2zmxdad7ptwaea9rvrte" timestamp="1685332495"&gt;107&lt;/key&gt;&lt;/foreign-keys&gt;&lt;ref-type name="Journal Article"&gt;17&lt;/ref-type&gt;&lt;contributors&gt;&lt;authors&gt;&lt;author&gt;Goumon, S.&lt;/author&gt;&lt;author&gt;Spinka, M.&lt;/author&gt;&lt;/authors&gt;&lt;/contributors&gt;&lt;auth-address&gt;Institute of Animal Science, Prague, Czech Republic. sebastien.goumon@gmail.com.&amp;#xD;Institute of Animal Science, Prague, Czech Republic.&lt;/auth-address&gt;&lt;titles&gt;&lt;title&gt;Emotional contagion of distress in young pigs is potentiated by previous exposure to the same stressor&lt;/title&gt;&lt;secondary-title&gt;Anim Cogn&lt;/secondary-title&gt;&lt;/titles&gt;&lt;periodical&gt;&lt;full-title&gt;Anim Cogn&lt;/full-title&gt;&lt;/periodical&gt;&lt;pages&gt;501-11&lt;/pages&gt;&lt;volume&gt;19&lt;/volume&gt;&lt;number&gt;3&lt;/number&gt;&lt;edition&gt;2016/01/13&lt;/edition&gt;&lt;keywords&gt;&lt;keyword&gt;Animals&lt;/keyword&gt;&lt;keyword&gt;Emotions/*physiology&lt;/keyword&gt;&lt;keyword&gt;Empathy&lt;/keyword&gt;&lt;keyword&gt;Female&lt;/keyword&gt;&lt;keyword&gt;Heart Rate/physiology&lt;/keyword&gt;&lt;keyword&gt;Locomotion&lt;/keyword&gt;&lt;keyword&gt;Male&lt;/keyword&gt;&lt;keyword&gt;Posture&lt;/keyword&gt;&lt;keyword&gt;Stress, Psychological/*physiopathology&lt;/keyword&gt;&lt;keyword&gt;Sus scrofa/*physiology&lt;/keyword&gt;&lt;keyword&gt;Vocalization, Animal&lt;/keyword&gt;&lt;keyword&gt;Behaviour&lt;/keyword&gt;&lt;keyword&gt;Emotional contagion&lt;/keyword&gt;&lt;keyword&gt;Heart rate variability&lt;/keyword&gt;&lt;keyword&gt;Welfare&lt;/keyword&gt;&lt;/keywords&gt;&lt;dates&gt;&lt;year&gt;2016&lt;/year&gt;&lt;pub-dates&gt;&lt;date&gt;May&lt;/date&gt;&lt;/pub-dates&gt;&lt;/dates&gt;&lt;isbn&gt;1435-9456 (Electronic)&amp;#xD;1435-9448 (Linking)&lt;/isbn&gt;&lt;accession-num&gt;26753689&lt;/accession-num&gt;&lt;urls&gt;&lt;related-urls&gt;&lt;url&gt;https://www.ncbi.nlm.nih.gov/pubmed/26753689&lt;/url&gt;&lt;/related-urls&gt;&lt;/urls&gt;&lt;electronic-resource-num&gt;10.1007/s10071-015-0950-5&lt;/electronic-resource-num&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34)</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Such signs are enhanced by previous exposure to similar stressors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Goumon&lt;/Author&gt;&lt;Year&gt;2016&lt;/Year&gt;&lt;RecNum&gt;107&lt;/RecNum&gt;&lt;DisplayText&gt;(34)&lt;/DisplayText&gt;&lt;record&gt;&lt;rec-number&gt;107&lt;/rec-number&gt;&lt;foreign-keys&gt;&lt;key app="EN" db-id="fdtft520qwd05fed2zmxdad7ptwaea9rvrte" timestamp="1685332495"&gt;107&lt;/key&gt;&lt;/foreign-keys&gt;&lt;ref-type name="Journal Article"&gt;17&lt;/ref-type&gt;&lt;contributors&gt;&lt;authors&gt;&lt;author&gt;Goumon, S.&lt;/author&gt;&lt;author&gt;Spinka, M.&lt;/author&gt;&lt;/authors&gt;&lt;/contributors&gt;&lt;auth-address&gt;Institute of Animal Science, Prague, Czech Republic. sebastien.goumon@gmail.com.&amp;#xD;Institute of Animal Science, Prague, Czech Republic.&lt;/auth-address&gt;&lt;titles&gt;&lt;title&gt;Emotional contagion of distress in young pigs is potentiated by previous exposure to the same stressor&lt;/title&gt;&lt;secondary-title&gt;Anim Cogn&lt;/secondary-title&gt;&lt;/titles&gt;&lt;periodical&gt;&lt;full-title&gt;Anim Cogn&lt;/full-title&gt;&lt;/periodical&gt;&lt;pages&gt;501-11&lt;/pages&gt;&lt;volume&gt;19&lt;/volume&gt;&lt;number&gt;3&lt;/number&gt;&lt;edition&gt;2016/01/13&lt;/edition&gt;&lt;keywords&gt;&lt;keyword&gt;Animals&lt;/keyword&gt;&lt;keyword&gt;Emotions/*physiology&lt;/keyword&gt;&lt;keyword&gt;Empathy&lt;/keyword&gt;&lt;keyword&gt;Female&lt;/keyword&gt;&lt;keyword&gt;Heart Rate/physiology&lt;/keyword&gt;&lt;keyword&gt;Locomotion&lt;/keyword&gt;&lt;keyword&gt;Male&lt;/keyword&gt;&lt;keyword&gt;Posture&lt;/keyword&gt;&lt;keyword&gt;Stress, Psychological/*physiopathology&lt;/keyword&gt;&lt;keyword&gt;Sus scrofa/*physiology&lt;/keyword&gt;&lt;keyword&gt;Vocalization, Animal&lt;/keyword&gt;&lt;keyword&gt;Behaviour&lt;/keyword&gt;&lt;keyword&gt;Emotional contagion&lt;/keyword&gt;&lt;keyword&gt;Heart rate variability&lt;/keyword&gt;&lt;keyword&gt;Welfare&lt;/keyword&gt;&lt;/keywords&gt;&lt;dates&gt;&lt;year&gt;2016&lt;/year&gt;&lt;pub-dates&gt;&lt;date&gt;May&lt;/date&gt;&lt;/pub-dates&gt;&lt;/dates&gt;&lt;isbn&gt;1435-9456 (Electronic)&amp;#xD;1435-9448 (Linking)&lt;/isbn&gt;&lt;accession-num&gt;26753689&lt;/accession-num&gt;&lt;urls&gt;&lt;related-urls&gt;&lt;url&gt;https://www.ncbi.nlm.nih.gov/pubmed/26753689&lt;/url&gt;&lt;/related-urls&gt;&lt;/urls&gt;&lt;electronic-resource-num&gt;10.1007/s10071-015-0950-5&lt;/electronic-resource-num&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34)</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When emotional contagion is likely, social support, i.e., the presence of a conspecific, may prove beneficial, particularly if the animals possess a "low resistance coping style" </w:t>
      </w:r>
      <w:r w:rsidRPr="00AC0341">
        <w:rPr>
          <w:rFonts w:asciiTheme="minorHAnsi" w:hAnsiTheme="minorHAnsi" w:cstheme="minorHAnsi"/>
          <w:sz w:val="22"/>
          <w:szCs w:val="22"/>
          <w:lang w:eastAsia="en-US"/>
        </w:rPr>
        <w:fldChar w:fldCharType="begin">
          <w:fldData xml:space="preserve">PEVuZE5vdGU+PENpdGU+PEF1dGhvcj5SZWltZXJ0PC9BdXRob3I+PFllYXI+MjAxNDwvWWVhcj48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SZWltZXJ0PC9BdXRob3I+PFllYXI+MjAxNDwvWWVhcj48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35)</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For these reasons, physical restraint methods alone must be used judiciously in the laboratory.</w:t>
      </w:r>
    </w:p>
    <w:p w14:paraId="039BB630" w14:textId="1A68D8D0" w:rsidR="00FC2719" w:rsidRPr="00AC0341" w:rsidRDefault="00FC2719" w:rsidP="00FC2719">
      <w:pPr>
        <w:rPr>
          <w:rFonts w:asciiTheme="minorHAnsi" w:hAnsiTheme="minorHAnsi" w:cstheme="minorHAnsi"/>
          <w:color w:val="FF0000"/>
          <w:sz w:val="22"/>
          <w:szCs w:val="22"/>
        </w:rPr>
      </w:pPr>
      <w:r w:rsidRPr="00AC0341">
        <w:rPr>
          <w:rFonts w:asciiTheme="minorHAnsi" w:hAnsiTheme="minorHAnsi" w:cstheme="minorHAnsi"/>
          <w:sz w:val="22"/>
          <w:szCs w:val="22"/>
        </w:rPr>
        <w:t xml:space="preserve">The selected restraint technique must: i) provide conditions that allow the intended procedure to be completed promptly without causing pain, suffering, distress or lasting harm to the animal; ii) not interfere with the study objectives; iii) be safely repeatable iv) inexpensive; v) be easily applied and; vi) not make excessive demands on laboratory staff in terms of time commitment and personal risk </w:t>
      </w:r>
      <w:r w:rsidRPr="00AC0341">
        <w:rPr>
          <w:rFonts w:asciiTheme="minorHAnsi" w:hAnsiTheme="minorHAnsi" w:cstheme="minorHAnsi"/>
          <w:sz w:val="22"/>
          <w:szCs w:val="22"/>
        </w:rPr>
        <w:fldChar w:fldCharType="begin">
          <w:fldData xml:space="preserve">PEVuZE5vdGU+PENpdGU+PEF1dGhvcj5HcmFuZGluPC9BdXRob3I+PFllYXI+MTk4NjwvWWVhcj48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HcmFuZGluPC9BdXRob3I+PFllYXI+MTk4NjwvWWVhcj48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5, 26, 36)</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If procedures allow, the ideal restraint method would involve trained animals voluntarily entering a familiar, non-threatening restraint device. It should be noted that the use of electrical devices that cause stunning of farmed animals as a means of restraining or immobilizing animals is banned in the UK and Ireland.</w:t>
      </w:r>
      <w:r w:rsidRPr="00AC0341">
        <w:rPr>
          <w:rFonts w:asciiTheme="minorHAnsi" w:hAnsiTheme="minorHAnsi" w:cstheme="minorHAnsi"/>
          <w:color w:val="FF0000"/>
          <w:sz w:val="22"/>
          <w:szCs w:val="22"/>
        </w:rPr>
        <w:t xml:space="preserve"> </w:t>
      </w:r>
    </w:p>
    <w:p w14:paraId="670B9F2B" w14:textId="77777777" w:rsidR="00372CF6" w:rsidRDefault="00372CF6" w:rsidP="00FC2719">
      <w:pPr>
        <w:rPr>
          <w:rFonts w:asciiTheme="minorHAnsi" w:hAnsiTheme="minorHAnsi" w:cstheme="minorHAnsi"/>
          <w:b/>
          <w:sz w:val="22"/>
          <w:szCs w:val="22"/>
        </w:rPr>
      </w:pPr>
    </w:p>
    <w:p w14:paraId="07A901DE" w14:textId="0008A76D" w:rsidR="00FC2719" w:rsidRPr="00372CF6" w:rsidRDefault="00FC2719" w:rsidP="00E11ED0">
      <w:pPr>
        <w:spacing w:after="0"/>
        <w:rPr>
          <w:rFonts w:asciiTheme="minorHAnsi" w:hAnsiTheme="minorHAnsi" w:cstheme="minorHAnsi"/>
          <w:b/>
          <w:sz w:val="22"/>
          <w:szCs w:val="22"/>
        </w:rPr>
      </w:pPr>
      <w:r w:rsidRPr="00372CF6">
        <w:rPr>
          <w:rFonts w:asciiTheme="minorHAnsi" w:hAnsiTheme="minorHAnsi" w:cstheme="minorHAnsi"/>
          <w:b/>
          <w:sz w:val="22"/>
          <w:szCs w:val="22"/>
        </w:rPr>
        <w:t>Alternatives to behavioural modification, physical and pharmacological restraint</w:t>
      </w:r>
    </w:p>
    <w:p w14:paraId="79B95E7D" w14:textId="77777777" w:rsidR="00FC2719" w:rsidRPr="00AC0341" w:rsidRDefault="00FC2719" w:rsidP="00FC2719">
      <w:pPr>
        <w:rPr>
          <w:rFonts w:asciiTheme="minorHAnsi" w:hAnsiTheme="minorHAnsi" w:cstheme="minorHAnsi"/>
          <w:sz w:val="22"/>
          <w:szCs w:val="22"/>
          <w:lang w:eastAsia="en-US"/>
        </w:rPr>
      </w:pPr>
      <w:r w:rsidRPr="00AC0341">
        <w:rPr>
          <w:rFonts w:asciiTheme="minorHAnsi" w:hAnsiTheme="minorHAnsi" w:cstheme="minorHAnsi"/>
          <w:sz w:val="22"/>
          <w:szCs w:val="22"/>
        </w:rPr>
        <w:t xml:space="preserve">The disadvantages of behavioural preparation (time consumption and expense), physical (stress) and pharmacological (data affects) restraint can be circumvented by using data collection methods that limit the necessity for all three options.  </w:t>
      </w:r>
    </w:p>
    <w:p w14:paraId="576ACE21" w14:textId="77777777" w:rsidR="00FC2719" w:rsidRPr="00372CF6" w:rsidRDefault="00FC2719" w:rsidP="00E11ED0">
      <w:pPr>
        <w:spacing w:after="0"/>
        <w:rPr>
          <w:rFonts w:asciiTheme="minorHAnsi" w:hAnsiTheme="minorHAnsi" w:cstheme="minorHAnsi"/>
          <w:b/>
          <w:sz w:val="22"/>
          <w:szCs w:val="22"/>
        </w:rPr>
      </w:pPr>
      <w:r w:rsidRPr="00372CF6">
        <w:rPr>
          <w:rFonts w:asciiTheme="minorHAnsi" w:hAnsiTheme="minorHAnsi" w:cstheme="minorHAnsi"/>
          <w:b/>
          <w:sz w:val="22"/>
          <w:szCs w:val="22"/>
        </w:rPr>
        <w:t>Telemetry</w:t>
      </w:r>
    </w:p>
    <w:p w14:paraId="3772B768" w14:textId="5C3E0006" w:rsidR="00FC2719" w:rsidRPr="00AC0341" w:rsidRDefault="00FC2719" w:rsidP="00FC2719">
      <w:pPr>
        <w:rPr>
          <w:rFonts w:asciiTheme="minorHAnsi" w:hAnsiTheme="minorHAnsi" w:cstheme="minorHAnsi"/>
          <w:sz w:val="22"/>
          <w:szCs w:val="22"/>
          <w:lang w:eastAsia="en-US"/>
        </w:rPr>
      </w:pPr>
      <w:r w:rsidRPr="00AC0341">
        <w:rPr>
          <w:rFonts w:asciiTheme="minorHAnsi" w:hAnsiTheme="minorHAnsi" w:cstheme="minorHAnsi"/>
          <w:sz w:val="22"/>
          <w:szCs w:val="22"/>
        </w:rPr>
        <w:t>Telemetry</w:t>
      </w:r>
      <w:r w:rsidRPr="00AC0341">
        <w:rPr>
          <w:rFonts w:asciiTheme="minorHAnsi" w:hAnsiTheme="minorHAnsi" w:cstheme="minorHAnsi"/>
          <w:sz w:val="22"/>
          <w:szCs w:val="22"/>
          <w:lang w:eastAsia="en-US"/>
        </w:rPr>
        <w:t xml:space="preserve"> allows the collection of physiological data; </w:t>
      </w:r>
      <w:r w:rsidRPr="00AC0341">
        <w:rPr>
          <w:rFonts w:asciiTheme="minorHAnsi" w:hAnsiTheme="minorHAnsi" w:cstheme="minorHAnsi"/>
          <w:sz w:val="22"/>
          <w:szCs w:val="22"/>
        </w:rPr>
        <w:t>S</w:t>
      </w:r>
      <w:r w:rsidRPr="00AC0341">
        <w:rPr>
          <w:rFonts w:asciiTheme="minorHAnsi" w:hAnsiTheme="minorHAnsi" w:cstheme="minorHAnsi"/>
          <w:sz w:val="22"/>
          <w:szCs w:val="22"/>
          <w:lang w:eastAsia="en-US"/>
        </w:rPr>
        <w:t xml:space="preserve">ome lines here on its </w:t>
      </w:r>
      <w:r w:rsidRPr="00AC0341">
        <w:rPr>
          <w:rFonts w:asciiTheme="minorHAnsi" w:hAnsiTheme="minorHAnsi" w:cstheme="minorHAnsi"/>
          <w:b/>
          <w:bCs/>
          <w:sz w:val="22"/>
          <w:szCs w:val="22"/>
          <w:lang w:eastAsia="en-US"/>
        </w:rPr>
        <w:t>general</w:t>
      </w:r>
      <w:r w:rsidRPr="00AC0341">
        <w:rPr>
          <w:rFonts w:asciiTheme="minorHAnsi" w:hAnsiTheme="minorHAnsi" w:cstheme="minorHAnsi"/>
          <w:sz w:val="22"/>
          <w:szCs w:val="22"/>
          <w:lang w:eastAsia="en-US"/>
        </w:rPr>
        <w:t xml:space="preserve"> use in farmed species.  The pros and cons of telemetry in laboratory (but not farmed) animals have been reviewed </w:t>
      </w:r>
      <w:r w:rsidRPr="00AC0341">
        <w:rPr>
          <w:rFonts w:asciiTheme="minorHAnsi" w:hAnsiTheme="minorHAnsi" w:cstheme="minorHAnsi"/>
          <w:sz w:val="22"/>
          <w:szCs w:val="22"/>
          <w:lang w:eastAsia="en-US"/>
        </w:rPr>
        <w:fldChar w:fldCharType="begin">
          <w:fldData xml:space="preserve">PEVuZE5vdGU+PENpdGU+PEF1dGhvcj5Nb3J0b248L0F1dGhvcj48WWVhcj4yMDAzPC9ZZWFyPjxS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Nb3J0b248L0F1dGhvcj48WWVhcj4yMDAzPC9ZZWFyPjxS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37, 38)</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w:t>
      </w:r>
    </w:p>
    <w:p w14:paraId="46F2EE71" w14:textId="77777777" w:rsidR="00FC2719" w:rsidRPr="00372CF6" w:rsidRDefault="00FC2719" w:rsidP="00E11ED0">
      <w:pPr>
        <w:spacing w:after="0"/>
        <w:rPr>
          <w:rFonts w:asciiTheme="minorHAnsi" w:hAnsiTheme="minorHAnsi" w:cstheme="minorHAnsi"/>
          <w:b/>
          <w:sz w:val="22"/>
          <w:szCs w:val="22"/>
          <w:lang w:eastAsia="en-US"/>
        </w:rPr>
      </w:pPr>
      <w:r w:rsidRPr="00372CF6">
        <w:rPr>
          <w:rFonts w:asciiTheme="minorHAnsi" w:hAnsiTheme="minorHAnsi" w:cstheme="minorHAnsi"/>
          <w:b/>
          <w:sz w:val="22"/>
          <w:szCs w:val="22"/>
          <w:lang w:eastAsia="en-US"/>
        </w:rPr>
        <w:t>Thermometry</w:t>
      </w:r>
    </w:p>
    <w:p w14:paraId="70B240D6" w14:textId="577615DE" w:rsidR="00FC2719" w:rsidRPr="00AC0341" w:rsidRDefault="00FC2719" w:rsidP="00FC2719">
      <w:pPr>
        <w:rPr>
          <w:rFonts w:asciiTheme="minorHAnsi" w:hAnsiTheme="minorHAnsi" w:cstheme="minorHAnsi"/>
          <w:sz w:val="22"/>
          <w:szCs w:val="22"/>
          <w:lang w:eastAsia="en-US"/>
        </w:rPr>
      </w:pPr>
      <w:r w:rsidRPr="00AC0341">
        <w:rPr>
          <w:rFonts w:asciiTheme="minorHAnsi" w:hAnsiTheme="minorHAnsi" w:cstheme="minorHAnsi"/>
          <w:sz w:val="22"/>
          <w:szCs w:val="22"/>
          <w:lang w:eastAsia="en-US"/>
        </w:rPr>
        <w:t xml:space="preserve">Microchip and infrared thermometry can be used to measure body temperature in pigs, provided baseline readings and correction factors are established. Both methods provide consistent population-level measurements over time </w:t>
      </w:r>
      <w:r w:rsidRPr="00AC0341">
        <w:rPr>
          <w:rFonts w:asciiTheme="minorHAnsi" w:hAnsiTheme="minorHAnsi" w:cstheme="minorHAnsi"/>
          <w:sz w:val="22"/>
          <w:szCs w:val="22"/>
          <w:lang w:eastAsia="en-US"/>
        </w:rPr>
        <w:fldChar w:fldCharType="begin">
          <w:fldData xml:space="preserve">PEVuZE5vdGU+PENpdGU+PEF1dGhvcj5KYXJhPC9BdXRob3I+PFllYXI+MjAxNjwvWWVhcj48UmVj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KYXJhPC9BdXRob3I+PFllYXI+MjAxNjwvWWVhcj48UmVj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39)</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w:t>
      </w:r>
    </w:p>
    <w:p w14:paraId="7D79030B" w14:textId="77777777" w:rsidR="00FC2719" w:rsidRPr="00372CF6" w:rsidRDefault="00FC2719" w:rsidP="00E11ED0">
      <w:pPr>
        <w:spacing w:after="0"/>
        <w:rPr>
          <w:rFonts w:asciiTheme="minorHAnsi" w:hAnsiTheme="minorHAnsi" w:cstheme="minorHAnsi"/>
          <w:b/>
          <w:sz w:val="22"/>
          <w:szCs w:val="22"/>
        </w:rPr>
      </w:pPr>
      <w:r w:rsidRPr="00372CF6">
        <w:rPr>
          <w:rFonts w:asciiTheme="minorHAnsi" w:hAnsiTheme="minorHAnsi" w:cstheme="minorHAnsi"/>
          <w:b/>
          <w:sz w:val="22"/>
          <w:szCs w:val="22"/>
        </w:rPr>
        <w:t>Metabolism Cages</w:t>
      </w:r>
    </w:p>
    <w:p w14:paraId="2676BB54" w14:textId="73CE2F1C" w:rsidR="00FC2719"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In their simplest form, metabolism cages are used for qualitative and quantitative studies requiring the simultaneous collection of urine and feces while monitoring food and water intake.  They invariable require that animals are isolated within them for extended periods (&gt; 12 hours). The animals should be acclimatized to this form of experimental housing beforehand.</w:t>
      </w:r>
    </w:p>
    <w:p w14:paraId="1ED67FD7" w14:textId="2CAD0807" w:rsidR="00372CF6" w:rsidRDefault="00372CF6" w:rsidP="00FC2719">
      <w:pPr>
        <w:rPr>
          <w:rFonts w:asciiTheme="minorHAnsi" w:hAnsiTheme="minorHAnsi" w:cstheme="minorHAnsi"/>
          <w:sz w:val="22"/>
          <w:szCs w:val="22"/>
        </w:rPr>
      </w:pPr>
    </w:p>
    <w:p w14:paraId="0519C7DE" w14:textId="7863E439" w:rsidR="00E11ED0" w:rsidRDefault="00E11ED0" w:rsidP="00FC2719">
      <w:pPr>
        <w:rPr>
          <w:rFonts w:asciiTheme="minorHAnsi" w:hAnsiTheme="minorHAnsi" w:cstheme="minorHAnsi"/>
          <w:sz w:val="22"/>
          <w:szCs w:val="22"/>
        </w:rPr>
      </w:pPr>
    </w:p>
    <w:p w14:paraId="2B3754DF" w14:textId="77777777" w:rsidR="00E11ED0" w:rsidRDefault="00E11ED0" w:rsidP="00FC2719">
      <w:pPr>
        <w:rPr>
          <w:rFonts w:asciiTheme="minorHAnsi" w:hAnsiTheme="minorHAnsi" w:cstheme="minorHAnsi"/>
          <w:sz w:val="22"/>
          <w:szCs w:val="22"/>
        </w:rPr>
      </w:pPr>
    </w:p>
    <w:p w14:paraId="33FD4DF9" w14:textId="77777777" w:rsidR="00FC2719" w:rsidRPr="00372CF6" w:rsidRDefault="00FC2719" w:rsidP="00E11ED0">
      <w:pPr>
        <w:spacing w:after="0"/>
        <w:rPr>
          <w:rFonts w:asciiTheme="minorHAnsi" w:hAnsiTheme="minorHAnsi" w:cstheme="minorHAnsi"/>
          <w:b/>
          <w:sz w:val="22"/>
          <w:szCs w:val="22"/>
        </w:rPr>
      </w:pPr>
      <w:r w:rsidRPr="00372CF6">
        <w:rPr>
          <w:rFonts w:asciiTheme="minorHAnsi" w:hAnsiTheme="minorHAnsi" w:cstheme="minorHAnsi"/>
          <w:b/>
          <w:sz w:val="22"/>
          <w:szCs w:val="22"/>
        </w:rPr>
        <w:t>Vascular access ports</w:t>
      </w:r>
    </w:p>
    <w:p w14:paraId="17A515BD" w14:textId="1F22F423" w:rsidR="00FC2719" w:rsidRPr="00AC0341" w:rsidRDefault="00FC2719" w:rsidP="00FC2719">
      <w:pPr>
        <w:rPr>
          <w:rFonts w:asciiTheme="minorHAnsi" w:hAnsiTheme="minorHAnsi" w:cstheme="minorHAnsi"/>
          <w:color w:val="FF0000"/>
          <w:sz w:val="22"/>
          <w:szCs w:val="22"/>
        </w:rPr>
      </w:pPr>
      <w:r w:rsidRPr="00AC0341">
        <w:rPr>
          <w:rFonts w:asciiTheme="minorHAnsi" w:hAnsiTheme="minorHAnsi" w:cstheme="minorHAnsi"/>
          <w:sz w:val="22"/>
          <w:szCs w:val="22"/>
        </w:rPr>
        <w:t xml:space="preserve">Surgically implanted vascular access ports greatly facilitate repeated blood sample collection, blood pressure monitoring and infusions.  Their use as a safe and efficient method for obtaining reliable chronic vascular access in farmed animal species has been described </w:t>
      </w:r>
      <w:r w:rsidRPr="00AC0341">
        <w:rPr>
          <w:rFonts w:asciiTheme="minorHAnsi" w:hAnsiTheme="minorHAnsi" w:cstheme="minorHAnsi"/>
          <w:sz w:val="22"/>
          <w:szCs w:val="22"/>
        </w:rPr>
        <w:fldChar w:fldCharType="begin">
          <w:fldData xml:space="preserve">PEVuZE5vdGU+PENpdGU+PEF1dGhvcj5DaHVhbmc8L0F1dGhvcj48WWVhcj4yMDA1PC9ZZWFyPjxS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DaHVhbmc8L0F1dGhvcj48WWVhcj4yMDA1PC9ZZWFyPjxS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40-43)</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w:t>
      </w:r>
    </w:p>
    <w:p w14:paraId="333FA3B1" w14:textId="77777777" w:rsidR="00FC2719" w:rsidRPr="00372CF6" w:rsidRDefault="00FC2719" w:rsidP="00E11ED0">
      <w:pPr>
        <w:spacing w:after="0"/>
        <w:rPr>
          <w:rFonts w:asciiTheme="minorHAnsi" w:hAnsiTheme="minorHAnsi" w:cstheme="minorHAnsi"/>
          <w:b/>
          <w:sz w:val="22"/>
          <w:szCs w:val="22"/>
        </w:rPr>
      </w:pPr>
      <w:r w:rsidRPr="00372CF6">
        <w:rPr>
          <w:rFonts w:asciiTheme="minorHAnsi" w:hAnsiTheme="minorHAnsi" w:cstheme="minorHAnsi"/>
          <w:b/>
          <w:sz w:val="22"/>
          <w:szCs w:val="22"/>
        </w:rPr>
        <w:t>Urine Collection</w:t>
      </w:r>
    </w:p>
    <w:p w14:paraId="2B778156" w14:textId="3A966D3E" w:rsidR="00FC2719" w:rsidRPr="00AC0341" w:rsidRDefault="00FC2719" w:rsidP="00FC2719">
      <w:pPr>
        <w:rPr>
          <w:rFonts w:asciiTheme="minorHAnsi" w:hAnsiTheme="minorHAnsi" w:cstheme="minorHAnsi"/>
          <w:color w:val="FF0000"/>
          <w:sz w:val="22"/>
          <w:szCs w:val="22"/>
          <w:lang w:eastAsia="en-US"/>
        </w:rPr>
      </w:pPr>
      <w:r w:rsidRPr="00AC0341">
        <w:rPr>
          <w:rFonts w:asciiTheme="minorHAnsi" w:hAnsiTheme="minorHAnsi" w:cstheme="minorHAnsi"/>
          <w:sz w:val="22"/>
          <w:szCs w:val="22"/>
          <w:lang w:eastAsia="en-US"/>
        </w:rPr>
        <w:t xml:space="preserve">Free-flowing urine samples can be collected with a paper dish and pressure on the water nipple in the pen can stimulate pigs to release free-flowing urine </w:t>
      </w:r>
      <w:r w:rsidRPr="00AC0341">
        <w:rPr>
          <w:rFonts w:asciiTheme="minorHAnsi" w:hAnsiTheme="minorHAnsi" w:cstheme="minorHAnsi"/>
          <w:sz w:val="22"/>
          <w:szCs w:val="22"/>
          <w:lang w:eastAsia="en-US"/>
        </w:rPr>
        <w:fldChar w:fldCharType="begin">
          <w:fldData xml:space="preserve">PEVuZE5vdGU+PENpdGU+PEF1dGhvcj5SeWRlbjwvQXV0aG9yPjxZZWFyPjIwMjA8L1llYXI+PFJl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SeWRlbjwvQXV0aG9yPjxZZWFyPjIwMjA8L1llYXI+PFJl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44)</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Foley catheters placed under deep sedation can be used for repeated urine sampling in female pigs, but the pig must be kept in an individual cage until the end of the sampling period to avoid destructive behaviour by other pigs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Žel&lt;/Author&gt;&lt;Year&gt;2022&lt;/Year&gt;&lt;RecNum&gt;519&lt;/RecNum&gt;&lt;DisplayText&gt;(45)&lt;/DisplayText&gt;&lt;record&gt;&lt;rec-number&gt;519&lt;/rec-number&gt;&lt;foreign-keys&gt;&lt;key app="EN" db-id="x005rdz0lrfev0e9wafpfpvaazppeszde2z5" timestamp="1714132466"&gt;519&lt;/key&gt;&lt;/foreign-keys&gt;&lt;ref-type name="Journal Article"&gt;17&lt;/ref-type&gt;&lt;contributors&gt;&lt;authors&gt;&lt;author&gt;Žel, J.&lt;/author&gt;&lt;author&gt;Brankovič, J.&lt;/author&gt;&lt;author&gt;Klančnik, R.&lt;/author&gt;&lt;author&gt;Stopar Pintarič, T.&lt;/author&gt;&lt;author&gt;Cvetko, E.&lt;/author&gt;&lt;author&gt;Seliškar, A.&lt;/author&gt;&lt;/authors&gt;&lt;/contributors&gt;&lt;auth-address&gt;Veterinary Faculty, University of Ljubljana, Slovenia.&amp;#xD;Clinical Department of Anaesthesiology and Intensive Therapy, University Medical Centre Ljubljana, Slovenia.&amp;#xD;Institute of Anatomy, University of Ljubljana, Slovenia.&lt;/auth-address&gt;&lt;titles&gt;&lt;title&gt;Transurethral catheterization of female domestic pigs with a Foley catheter&lt;/title&gt;&lt;secondary-title&gt;Lab Anim&lt;/secondary-title&gt;&lt;/titles&gt;&lt;periodical&gt;&lt;full-title&gt;Lab Anim&lt;/full-title&gt;&lt;abbr-1&gt;Laboratory animals&lt;/abbr-1&gt;&lt;/periodical&gt;&lt;pages&gt;196-199&lt;/pages&gt;&lt;volume&gt;56&lt;/volume&gt;&lt;number&gt;2&lt;/number&gt;&lt;edition&gt;2021/09/10&lt;/edition&gt;&lt;keywords&gt;&lt;keyword&gt;Animals&lt;/keyword&gt;&lt;keyword&gt;Catheters&lt;/keyword&gt;&lt;keyword&gt;Female&lt;/keyword&gt;&lt;keyword&gt;*Sus scrofa&lt;/keyword&gt;&lt;keyword&gt;Swine&lt;/keyword&gt;&lt;keyword&gt;Urethra&lt;/keyword&gt;&lt;keyword&gt;Urinary Bladder&lt;/keyword&gt;&lt;keyword&gt;*Urinary Catheterization&lt;/keyword&gt;&lt;keyword&gt;Foley catheter&lt;/keyword&gt;&lt;keyword&gt;transurethral catheterization&lt;/keyword&gt;&lt;/keywords&gt;&lt;dates&gt;&lt;year&gt;2022&lt;/year&gt;&lt;pub-dates&gt;&lt;date&gt;Apr&lt;/date&gt;&lt;/pub-dates&gt;&lt;/dates&gt;&lt;isbn&gt;0023-6772&lt;/isbn&gt;&lt;accession-num&gt;34496698&lt;/accession-num&gt;&lt;urls&gt;&lt;/urls&gt;&lt;electronic-resource-num&gt;10.1177/00236772211041480&lt;/electronic-resource-num&gt;&lt;remote-database-provider&gt;NLM&lt;/remote-database-provider&gt;&lt;language&gt;eng&lt;/language&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45)</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w:t>
      </w:r>
    </w:p>
    <w:p w14:paraId="22A99763" w14:textId="02681497" w:rsidR="00FC2719" w:rsidRPr="00372CF6" w:rsidRDefault="00372CF6" w:rsidP="00E11ED0">
      <w:pPr>
        <w:spacing w:after="0"/>
        <w:rPr>
          <w:rFonts w:asciiTheme="minorHAnsi" w:hAnsiTheme="minorHAnsi" w:cstheme="minorHAnsi"/>
          <w:b/>
          <w:bCs/>
          <w:sz w:val="22"/>
          <w:szCs w:val="22"/>
          <w:lang w:eastAsia="en-US"/>
        </w:rPr>
      </w:pPr>
      <w:r w:rsidRPr="00372CF6">
        <w:rPr>
          <w:rFonts w:asciiTheme="minorHAnsi" w:hAnsiTheme="minorHAnsi" w:cstheme="minorHAnsi"/>
          <w:b/>
          <w:bCs/>
          <w:sz w:val="22"/>
          <w:szCs w:val="22"/>
          <w:lang w:eastAsia="en-US"/>
        </w:rPr>
        <w:t>C</w:t>
      </w:r>
      <w:r w:rsidR="00FC2719" w:rsidRPr="00372CF6">
        <w:rPr>
          <w:rFonts w:asciiTheme="minorHAnsi" w:hAnsiTheme="minorHAnsi" w:cstheme="minorHAnsi"/>
          <w:b/>
          <w:bCs/>
          <w:sz w:val="22"/>
          <w:szCs w:val="22"/>
          <w:lang w:eastAsia="en-US"/>
        </w:rPr>
        <w:t>erebrospinal fluid sampling</w:t>
      </w:r>
    </w:p>
    <w:p w14:paraId="5F216DF4" w14:textId="1B7EB932" w:rsidR="00FC2719" w:rsidRPr="00AC0341" w:rsidRDefault="00FC2719" w:rsidP="00FC2719">
      <w:pPr>
        <w:rPr>
          <w:rFonts w:asciiTheme="minorHAnsi" w:hAnsiTheme="minorHAnsi" w:cstheme="minorHAnsi"/>
          <w:sz w:val="22"/>
          <w:szCs w:val="22"/>
          <w:lang w:eastAsia="en-US"/>
        </w:rPr>
      </w:pPr>
      <w:r w:rsidRPr="00AC0341">
        <w:rPr>
          <w:rFonts w:asciiTheme="minorHAnsi" w:hAnsiTheme="minorHAnsi" w:cstheme="minorHAnsi"/>
          <w:sz w:val="22"/>
          <w:szCs w:val="22"/>
          <w:lang w:eastAsia="en-US"/>
        </w:rPr>
        <w:t>C</w:t>
      </w:r>
      <w:r w:rsidRPr="00AC0341">
        <w:rPr>
          <w:rFonts w:asciiTheme="minorHAnsi" w:hAnsiTheme="minorHAnsi" w:cstheme="minorHAnsi"/>
          <w:color w:val="212121"/>
          <w:sz w:val="22"/>
          <w:szCs w:val="22"/>
        </w:rPr>
        <w:t>erebrospinal fluid sampling</w:t>
      </w:r>
      <w:r w:rsidRPr="00AC0341">
        <w:rPr>
          <w:rFonts w:asciiTheme="minorHAnsi" w:hAnsiTheme="minorHAnsi" w:cstheme="minorHAnsi"/>
          <w:sz w:val="22"/>
          <w:szCs w:val="22"/>
          <w:lang w:eastAsia="en-US"/>
        </w:rPr>
        <w:t xml:space="preserve"> can be done once by lumbar puncture in sedated animals (Scott 2010) or continual via surgically implanted permanent intrathecal catheters in cisterna magna or cerebral ventricle </w:t>
      </w:r>
      <w:r w:rsidRPr="00AC0341">
        <w:rPr>
          <w:rFonts w:asciiTheme="minorHAnsi" w:hAnsiTheme="minorHAnsi" w:cstheme="minorHAnsi"/>
          <w:sz w:val="22"/>
          <w:szCs w:val="22"/>
          <w:lang w:eastAsia="en-US"/>
        </w:rPr>
        <w:fldChar w:fldCharType="begin">
          <w:fldData xml:space="preserve">PEVuZE5vdGU+PENpdGU+PEF1dGhvcj5Zb25lemF3YTwvQXV0aG9yPjxZZWFyPjIwMTE8L1llYXI+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Zb25lemF3YTwvQXV0aG9yPjxZZWFyPjIwMTE8L1llYXI+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46, 47)</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w:t>
      </w:r>
    </w:p>
    <w:p w14:paraId="2084244D" w14:textId="77777777" w:rsidR="00FC2719" w:rsidRPr="00372CF6" w:rsidRDefault="00FC2719" w:rsidP="00E11ED0">
      <w:pPr>
        <w:spacing w:after="0"/>
        <w:rPr>
          <w:rFonts w:asciiTheme="minorHAnsi" w:hAnsiTheme="minorHAnsi" w:cstheme="minorHAnsi"/>
          <w:b/>
          <w:sz w:val="22"/>
          <w:szCs w:val="22"/>
        </w:rPr>
      </w:pPr>
      <w:r w:rsidRPr="00372CF6">
        <w:rPr>
          <w:rFonts w:asciiTheme="minorHAnsi" w:hAnsiTheme="minorHAnsi" w:cstheme="minorHAnsi"/>
          <w:b/>
          <w:sz w:val="22"/>
          <w:szCs w:val="22"/>
        </w:rPr>
        <w:t>Behavioural studies</w:t>
      </w:r>
    </w:p>
    <w:p w14:paraId="08715EB7" w14:textId="41D92977" w:rsidR="00FC2719" w:rsidRPr="00AC0341" w:rsidRDefault="00FC2719" w:rsidP="00FC2719">
      <w:pPr>
        <w:rPr>
          <w:rFonts w:asciiTheme="minorHAnsi" w:hAnsiTheme="minorHAnsi" w:cstheme="minorHAnsi"/>
          <w:sz w:val="22"/>
          <w:szCs w:val="22"/>
          <w:lang w:eastAsia="en-US"/>
        </w:rPr>
      </w:pPr>
      <w:r w:rsidRPr="00AC0341">
        <w:rPr>
          <w:rFonts w:asciiTheme="minorHAnsi" w:hAnsiTheme="minorHAnsi" w:cstheme="minorHAnsi"/>
          <w:sz w:val="22"/>
          <w:szCs w:val="22"/>
        </w:rPr>
        <w:t xml:space="preserve">Digital photography and videography provide data for studying the behavior of non-fixed animals in their familiar environment and are therefore frequently used, especially for postoperative observation or in the context of behavioral experiment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Straw&lt;/Author&gt;&lt;Year&gt;2021&lt;/Year&gt;&lt;RecNum&gt;493&lt;/RecNum&gt;&lt;DisplayText&gt;(48)&lt;/DisplayText&gt;&lt;record&gt;&lt;rec-number&gt;493&lt;/rec-number&gt;&lt;foreign-keys&gt;&lt;key app="EN" db-id="x005rdz0lrfev0e9wafpfpvaazppeszde2z5" timestamp="1714046628"&gt;493&lt;/key&gt;&lt;/foreign-keys&gt;&lt;ref-type name="Journal Article"&gt;17&lt;/ref-type&gt;&lt;contributors&gt;&lt;authors&gt;&lt;author&gt;Straw, A. D.&lt;/author&gt;&lt;/authors&gt;&lt;/contributors&gt;&lt;auth-address&gt;Institute of Biology I and Bernstein Center Freiburg, Faculty of Biology, Albert-Ludwigs-Universitat Freiburg, Freiburg 79104, Germany.&lt;/auth-address&gt;&lt;titles&gt;&lt;title&gt;Review of Methods for Animal Videography Using Camera Systems that Automatically Move to Follow the Animal&lt;/title&gt;&lt;secondary-title&gt;Integr Comp Biol&lt;/secondary-title&gt;&lt;/titles&gt;&lt;periodical&gt;&lt;full-title&gt;Integr Comp Biol&lt;/full-title&gt;&lt;/periodical&gt;&lt;pages&gt;917-925&lt;/pages&gt;&lt;volume&gt;61&lt;/volume&gt;&lt;number&gt;3&lt;/number&gt;&lt;edition&gt;2021/06/13&lt;/edition&gt;&lt;keywords&gt;&lt;keyword&gt;Animals&lt;/keyword&gt;&lt;keyword&gt;Behavior, Animal&lt;/keyword&gt;&lt;keyword&gt;*Motion&lt;/keyword&gt;&lt;keyword&gt;*Photography&lt;/keyword&gt;&lt;/keywords&gt;&lt;dates&gt;&lt;year&gt;2021&lt;/year&gt;&lt;pub-dates&gt;&lt;date&gt;Oct 4&lt;/date&gt;&lt;/pub-dates&gt;&lt;/dates&gt;&lt;isbn&gt;1557-7023 (Electronic)&amp;#xD;1540-7063 (Linking)&lt;/isbn&gt;&lt;accession-num&gt;34117754&lt;/accession-num&gt;&lt;urls&gt;&lt;related-urls&gt;&lt;url&gt;https://www.ncbi.nlm.nih.gov/pubmed/34117754&lt;/url&gt;&lt;/related-urls&gt;&lt;/urls&gt;&lt;electronic-resource-num&gt;10.1093/icb/icab126&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48)</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w:t>
      </w:r>
      <w:r w:rsidRPr="00AC0341">
        <w:rPr>
          <w:rFonts w:asciiTheme="minorHAnsi" w:hAnsiTheme="minorHAnsi" w:cstheme="minorHAnsi"/>
          <w:sz w:val="22"/>
          <w:szCs w:val="22"/>
          <w:lang w:eastAsia="en-US"/>
        </w:rPr>
        <w:t xml:space="preserve">  </w:t>
      </w:r>
    </w:p>
    <w:p w14:paraId="004B4390" w14:textId="77777777" w:rsidR="00FC2719" w:rsidRPr="00AC0341" w:rsidRDefault="00FC2719" w:rsidP="00FC2719">
      <w:pPr>
        <w:rPr>
          <w:rFonts w:asciiTheme="minorHAnsi" w:hAnsiTheme="minorHAnsi" w:cstheme="minorHAnsi"/>
          <w:sz w:val="22"/>
          <w:szCs w:val="22"/>
        </w:rPr>
      </w:pPr>
    </w:p>
    <w:p w14:paraId="626B9DD0" w14:textId="77777777" w:rsidR="00FC2719" w:rsidRPr="00AC0341" w:rsidRDefault="00FC2719" w:rsidP="00FC2719">
      <w:pPr>
        <w:pStyle w:val="Naslov2"/>
        <w:rPr>
          <w:rFonts w:asciiTheme="minorHAnsi" w:eastAsia="Times New Roman" w:hAnsiTheme="minorHAnsi" w:cstheme="minorHAnsi"/>
          <w:sz w:val="22"/>
          <w:szCs w:val="22"/>
        </w:rPr>
      </w:pPr>
      <w:bookmarkStart w:id="3" w:name="_Toc136500123"/>
      <w:r w:rsidRPr="00AC0341">
        <w:rPr>
          <w:rFonts w:asciiTheme="minorHAnsi" w:eastAsia="Times New Roman" w:hAnsiTheme="minorHAnsi" w:cstheme="minorHAnsi"/>
          <w:sz w:val="22"/>
          <w:szCs w:val="22"/>
        </w:rPr>
        <w:t>Pigs</w:t>
      </w:r>
      <w:bookmarkEnd w:id="3"/>
    </w:p>
    <w:p w14:paraId="55921EBD" w14:textId="77777777" w:rsidR="00FC2719" w:rsidRPr="00AC0341" w:rsidRDefault="00FC2719" w:rsidP="00FC2719">
      <w:pPr>
        <w:pStyle w:val="Naslov2"/>
        <w:rPr>
          <w:rFonts w:asciiTheme="minorHAnsi" w:hAnsiTheme="minorHAnsi" w:cstheme="minorHAnsi"/>
          <w:sz w:val="22"/>
          <w:szCs w:val="22"/>
        </w:rPr>
      </w:pPr>
      <w:r w:rsidRPr="00AC0341">
        <w:rPr>
          <w:rFonts w:asciiTheme="minorHAnsi" w:hAnsiTheme="minorHAnsi" w:cstheme="minorHAnsi"/>
          <w:sz w:val="22"/>
          <w:szCs w:val="22"/>
        </w:rPr>
        <w:t xml:space="preserve">Behavioural Preparation </w:t>
      </w:r>
    </w:p>
    <w:p w14:paraId="61B20948" w14:textId="0D86140C" w:rsidR="00FC2719" w:rsidRPr="00AC0341" w:rsidRDefault="00FC2719" w:rsidP="00FC2719">
      <w:pPr>
        <w:rPr>
          <w:rFonts w:asciiTheme="minorHAnsi" w:hAnsiTheme="minorHAnsi" w:cstheme="minorHAnsi"/>
          <w:sz w:val="22"/>
          <w:szCs w:val="22"/>
          <w:lang w:eastAsia="en-US"/>
        </w:rPr>
      </w:pPr>
      <w:r w:rsidRPr="00AC0341">
        <w:rPr>
          <w:rFonts w:asciiTheme="minorHAnsi" w:hAnsiTheme="minorHAnsi" w:cstheme="minorHAnsi"/>
          <w:sz w:val="22"/>
          <w:szCs w:val="22"/>
          <w:lang w:eastAsia="en-US"/>
        </w:rPr>
        <w:t>Pigs are good candidates for acclimatization, familiarization, habituation,</w:t>
      </w:r>
      <w:r w:rsidRPr="00AC0341">
        <w:rPr>
          <w:rFonts w:asciiTheme="minorHAnsi" w:hAnsiTheme="minorHAnsi" w:cstheme="minorHAnsi"/>
          <w:sz w:val="22"/>
          <w:szCs w:val="22"/>
        </w:rPr>
        <w:t xml:space="preserve"> </w:t>
      </w:r>
      <w:r w:rsidRPr="00AC0341">
        <w:rPr>
          <w:rFonts w:asciiTheme="minorHAnsi" w:hAnsiTheme="minorHAnsi" w:cstheme="minorHAnsi"/>
          <w:sz w:val="22"/>
          <w:szCs w:val="22"/>
          <w:lang w:eastAsia="en-US"/>
        </w:rPr>
        <w:t xml:space="preserve">socialization and training, being </w:t>
      </w:r>
      <w:r w:rsidRPr="00AC0341">
        <w:rPr>
          <w:rFonts w:asciiTheme="minorHAnsi" w:hAnsiTheme="minorHAnsi" w:cstheme="minorHAnsi"/>
          <w:sz w:val="22"/>
          <w:szCs w:val="22"/>
        </w:rPr>
        <w:t xml:space="preserve">intelligent animals with advanced problem-solving abilities.  Pigs learn from their environment and readily adapt to new situations. They can manipulate objects to obtain food or solve challenges, while cognitive stimulation is vital for their well-being </w:t>
      </w:r>
      <w:r w:rsidRPr="00AC0341">
        <w:rPr>
          <w:rFonts w:asciiTheme="minorHAnsi" w:hAnsiTheme="minorHAnsi" w:cstheme="minorHAnsi"/>
          <w:sz w:val="22"/>
          <w:szCs w:val="22"/>
        </w:rPr>
        <w:fldChar w:fldCharType="begin">
          <w:fldData xml:space="preserve">PEVuZE5vdGU+PENpdGU+PEF1dGhvcj5aZWJ1bmtlPC9BdXRob3I+PFllYXI+MjAxMzwvWWVhcj48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aZWJ1bmtlPC9BdXRob3I+PFllYXI+MjAxMzwvWWVhcj48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49)</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w:t>
      </w:r>
      <w:r w:rsidRPr="00AC0341">
        <w:rPr>
          <w:rFonts w:asciiTheme="minorHAnsi" w:hAnsiTheme="minorHAnsi" w:cstheme="minorHAnsi"/>
          <w:sz w:val="22"/>
          <w:szCs w:val="22"/>
          <w:lang w:eastAsia="en-US"/>
        </w:rPr>
        <w:t xml:space="preserve">Training should be initiated during the acclimation period and continued throughout project-specific treatments for the duration of the study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Panepinto&lt;/Author&gt;&lt;Year&gt;2020&lt;/Year&gt;&lt;RecNum&gt;158&lt;/RecNum&gt;&lt;DisplayText&gt;(26)&lt;/DisplayText&gt;&lt;record&gt;&lt;rec-number&gt;158&lt;/rec-number&gt;&lt;foreign-keys&gt;&lt;key app="EN" db-id="x005rdz0lrfev0e9wafpfpvaazppeszde2z5" timestamp="1613759691"&gt;158&lt;/key&gt;&lt;/foreign-keys&gt;&lt;ref-type name="Journal Article"&gt;17&lt;/ref-type&gt;&lt;contributors&gt;&lt;authors&gt;&lt;author&gt;Panepinto, Linda M.&lt;/author&gt;&lt;/authors&gt;&lt;/contributors&gt;&lt;titles&gt;&lt;title&gt;Prioritizing Humane Minimum-Stress Methods in Swine Facility &amp;amp; Protocol Design&lt;/title&gt;&lt;secondary-title&gt;Journal of Applied Animal Ethics Research&lt;/secondary-title&gt;&lt;/titles&gt;&lt;periodical&gt;&lt;full-title&gt;Journal of Applied Animal Ethics Research&lt;/full-title&gt;&lt;/periodical&gt;&lt;pages&gt;237-250&lt;/pages&gt;&lt;volume&gt;2&lt;/volume&gt;&lt;number&gt;2&lt;/number&gt;&lt;dates&gt;&lt;year&gt;2020&lt;/year&gt;&lt;pub-dates&gt;&lt;date&gt;08 Sep. 2020&lt;/date&gt;&lt;/pub-dates&gt;&lt;/dates&gt;&lt;isbn&gt;2588-9559&lt;/isbn&gt;&lt;urls&gt;&lt;related-urls&gt;&lt;url&gt;https://brill.com/view/journals/jaae/2/2/article-p237_7.xml&lt;/url&gt;&lt;/related-urls&gt;&lt;/urls&gt;&lt;electronic-resource-num&gt;https://doi.org/10.1163/25889567-BJA10008&lt;/electronic-resource-num&gt;&lt;language&gt;English&lt;/language&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26)</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Yang&lt;/Author&gt;&lt;Year&gt;2021&lt;/Year&gt;&lt;RecNum&gt;304&lt;/RecNum&gt;&lt;DisplayText&gt;(50)&lt;/DisplayText&gt;&lt;record&gt;&lt;rec-number&gt;304&lt;/rec-number&gt;&lt;foreign-keys&gt;&lt;key app="EN" db-id="x005rdz0lrfev0e9wafpfpvaazppeszde2z5" timestamp="1681721950"&gt;304&lt;/key&gt;&lt;/foreign-keys&gt;&lt;ref-type name="Journal Article"&gt;17&lt;/ref-type&gt;&lt;contributors&gt;&lt;authors&gt;&lt;author&gt;Yang, H. Y.&lt;/author&gt;&lt;author&gt;Galang, K. G.&lt;/author&gt;&lt;author&gt;Gallegos, A.&lt;/author&gt;&lt;author&gt;Ma, B. W.&lt;/author&gt;&lt;author&gt;Isseroff, R. R.&lt;/author&gt;&lt;/authors&gt;&lt;/contributors&gt;&lt;auth-address&gt;Department of Dermatology, UC Davis Health, Sacramento, California, USA.&amp;#xD;Campus Veterinary Services Clinic, UC Davis Office of Research, Davis, California, USA.&amp;#xD;Residency Program in Laboratory Animal/Primate Medicine, UC Davis School of Veterinary Medicine, Davis, California, USA.&amp;#xD;Dermatology Section, VA Northern California Health Care System, Mather, California, USA.&lt;/auth-address&gt;&lt;titles&gt;&lt;title&gt;Sling Training with Positive Reinforcement to Facilitate Porcine Wound Studies&lt;/title&gt;&lt;secondary-title&gt;JID Innov&lt;/secondary-title&gt;&lt;/titles&gt;&lt;periodical&gt;&lt;full-title&gt;JID Innov&lt;/full-title&gt;&lt;/periodical&gt;&lt;pages&gt;100016&lt;/pages&gt;&lt;volume&gt;1&lt;/volume&gt;&lt;number&gt;2&lt;/number&gt;&lt;edition&gt;2022/01/14&lt;/edition&gt;&lt;dates&gt;&lt;year&gt;2021&lt;/year&gt;&lt;pub-dates&gt;&lt;date&gt;Jun&lt;/date&gt;&lt;/pub-dates&gt;&lt;/dates&gt;&lt;isbn&gt;2667-0267 (Electronic)&amp;#xD;2667-0267 (Linking)&lt;/isbn&gt;&lt;accession-num&gt;35024682&lt;/accession-num&gt;&lt;urls&gt;&lt;related-urls&gt;&lt;url&gt;https://www.ncbi.nlm.nih.gov/pubmed/35024682&lt;/url&gt;&lt;/related-urls&gt;&lt;/urls&gt;&lt;custom2&gt;PMC8669512&lt;/custom2&gt;&lt;electronic-resource-num&gt;10.1016/j.xjidi.2021.100016&lt;/electronic-resource-num&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50)</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Woodger&lt;/Author&gt;&lt;Year&gt;2016&lt;/Year&gt;&lt;RecNum&gt;157&lt;/RecNum&gt;&lt;DisplayText&gt;(36)&lt;/DisplayText&gt;&lt;record&gt;&lt;rec-number&gt;157&lt;/rec-number&gt;&lt;foreign-keys&gt;&lt;key app="EN" db-id="x005rdz0lrfev0e9wafpfpvaazppeszde2z5" timestamp="1613759388"&gt;157&lt;/key&gt;&lt;/foreign-keys&gt;&lt;ref-type name="Journal Article"&gt;17&lt;/ref-type&gt;&lt;contributors&gt;&lt;authors&gt;&lt;author&gt;Woodger, T.&lt;/author&gt;&lt;/authors&gt;&lt;/contributors&gt;&lt;auth-address&gt;President Lomir Biomedical Inc., Notre-Dame-D&amp;apos;Ille-Perrot, Canada.&lt;/auth-address&gt;&lt;titles&gt;&lt;title&gt;Restrainers in laboratory animal research&lt;/title&gt;&lt;secondary-title&gt;Lab Anim (NY)&lt;/secondary-title&gt;&lt;/titles&gt;&lt;periodical&gt;&lt;full-title&gt;Lab Anim (NY)&lt;/full-title&gt;&lt;/periodical&gt;&lt;pages&gt;310-1&lt;/pages&gt;&lt;volume&gt;45&lt;/volume&gt;&lt;number&gt;8&lt;/number&gt;&lt;edition&gt;2016/07/22&lt;/edition&gt;&lt;dates&gt;&lt;year&gt;2016&lt;/year&gt;&lt;pub-dates&gt;&lt;date&gt;Jul 20&lt;/date&gt;&lt;/pub-dates&gt;&lt;/dates&gt;&lt;isbn&gt;1548-4475 (Electronic)&amp;#xD;0093-7355 (Linking)&lt;/isbn&gt;&lt;accession-num&gt;27439105&lt;/accession-num&gt;&lt;urls&gt;&lt;related-urls&gt;&lt;url&gt;https://www.ncbi.nlm.nih.gov/pubmed/27439105&lt;/url&gt;&lt;/related-urls&gt;&lt;/urls&gt;&lt;electronic-resource-num&gt;10.1038/laban.1071&lt;/electronic-resource-num&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36)</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A good example is a two-week, four-step habituation and socialization process in which pigs became tolerant of urine and blood sampling (via implanted cannulae) and abdominal ultrasonography </w:t>
      </w:r>
      <w:r w:rsidRPr="00AC0341">
        <w:rPr>
          <w:rFonts w:asciiTheme="minorHAnsi" w:hAnsiTheme="minorHAnsi" w:cstheme="minorHAnsi"/>
          <w:sz w:val="22"/>
          <w:szCs w:val="22"/>
          <w:lang w:eastAsia="en-US"/>
        </w:rPr>
        <w:fldChar w:fldCharType="begin">
          <w:fldData xml:space="preserve">PEVuZE5vdGU+PENpdGU+PEF1dGhvcj5SeWRlbjwvQXV0aG9yPjxZZWFyPjIwMjA8L1llYXI+PFJl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SeWRlbjwvQXV0aG9yPjxZZWFyPjIwMjA8L1llYXI+PFJl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44)</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Initially, the animals were allowed to acclimate to the new environment, and then the trainer sat in the pen for 15 minutes daily and gradually began to touch and brush the pig and offered pieces of fruit from his hand. After that, training included touching with a dummy ultrasound transducer over the abdomen and taking free-flow urine samples, and the last step was to prepare the pigs for clinical examination. </w:t>
      </w:r>
    </w:p>
    <w:p w14:paraId="061AFA15" w14:textId="37D98A19" w:rsidR="00FC2719"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Behavioural preparation is </w:t>
      </w:r>
      <w:r w:rsidRPr="00AC0341">
        <w:rPr>
          <w:rFonts w:asciiTheme="minorHAnsi" w:hAnsiTheme="minorHAnsi" w:cstheme="minorHAnsi"/>
          <w:sz w:val="22"/>
          <w:szCs w:val="22"/>
          <w:lang w:eastAsia="en-US"/>
        </w:rPr>
        <w:t xml:space="preserve">facilitated when environmental conditions are optimized. However, the difference between basic animal needs and environmental enrichment must be recognized. Inadequate bedding can cause hyperactivity, aggression, excessive use of waterers and the repetitive banging of pen panels; adequate bedding is, therefore, a requirement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Hötzel&lt;/Author&gt;&lt;Year&gt;2009&lt;/Year&gt;&lt;RecNum&gt;495&lt;/RecNum&gt;&lt;DisplayText&gt;(51)&lt;/DisplayText&gt;&lt;record&gt;&lt;rec-number&gt;495&lt;/rec-number&gt;&lt;foreign-keys&gt;&lt;key app="EN" db-id="x005rdz0lrfev0e9wafpfpvaazppeszde2z5" timestamp="1714047489"&gt;495&lt;/key&gt;&lt;/foreign-keys&gt;&lt;ref-type name="Journal Article"&gt;17&lt;/ref-type&gt;&lt;contributors&gt;&lt;authors&gt;&lt;author&gt;Hötzel, M. J.&lt;/author&gt;&lt;author&gt;Lopes, E. J. C.&lt;/author&gt;&lt;author&gt;de Oliveira, P. A. V.&lt;/author&gt;&lt;author&gt;Guidoni, A. L.&lt;/author&gt;&lt;/authors&gt;&lt;/contributors&gt;&lt;titles&gt;&lt;title&gt;Behaviour and performance of pigs finished on deep bedding with wood shavings or rice husks in summer&lt;/title&gt;&lt;secondary-title&gt;Animal Welfare&lt;/secondary-title&gt;&lt;/titles&gt;&lt;periodical&gt;&lt;full-title&gt;Animal Welfare&lt;/full-title&gt;&lt;/periodical&gt;&lt;pages&gt;65-71&lt;/pages&gt;&lt;volume&gt;18&lt;/volume&gt;&lt;number&gt;1&lt;/number&gt;&lt;edition&gt;2023/01/01&lt;/edition&gt;&lt;keywords&gt;&lt;keyword&gt;animal welfare&lt;/keyword&gt;&lt;keyword&gt;enrichment&lt;/keyword&gt;&lt;keyword&gt;housing&lt;/keyword&gt;&lt;keyword&gt;performance&lt;/keyword&gt;&lt;keyword&gt;redirected behaviours&lt;/keyword&gt;&lt;keyword&gt;rooting material&lt;/keyword&gt;&lt;/keywords&gt;&lt;dates&gt;&lt;year&gt;2009&lt;/year&gt;&lt;/dates&gt;&lt;publisher&gt;Cambridge University Press&lt;/publisher&gt;&lt;isbn&gt;0962-7286&lt;/isbn&gt;&lt;urls&gt;&lt;related-urls&gt;&lt;url&gt;https://www.cambridge.org/core/product/AD68164FF3ADF43B1599B356C619F347&lt;/url&gt;&lt;/related-urls&gt;&lt;/urls&gt;&lt;electronic-resource-num&gt;10.1017/S0962728600000075&lt;/electronic-resource-num&gt;&lt;remote-database-name&gt;Cambridge Core&lt;/remote-database-name&gt;&lt;remote-database-provider&gt;Cambridge University Press&lt;/remote-database-provider&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51)</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Deep bedding satisfies the pig's drive to burrow, prevents stress-related stereotypic behaviours and facilitates handling, but does not necessarily constitute enrichment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Van de Weerd&lt;/Author&gt;&lt;Year&gt;2005&lt;/Year&gt;&lt;RecNum&gt;496&lt;/RecNum&gt;&lt;DisplayText&gt;(52)&lt;/DisplayText&gt;&lt;record&gt;&lt;rec-number&gt;496&lt;/rec-number&gt;&lt;foreign-keys&gt;&lt;key app="EN" db-id="x005rdz0lrfev0e9wafpfpvaazppeszde2z5" timestamp="1714047551"&gt;496&lt;/key&gt;&lt;/foreign-keys&gt;&lt;ref-type name="Journal Article"&gt;17&lt;/ref-type&gt;&lt;contributors&gt;&lt;authors&gt;&lt;author&gt;Van de Weerd, H. A.&lt;/author&gt;&lt;author&gt;Docking, C. M.&lt;/author&gt;&lt;author&gt;Day, J. E. L.&lt;/author&gt;&lt;author&gt;Edwards, S. A.&lt;/author&gt;&lt;/authors&gt;&lt;/contributors&gt;&lt;titles&gt;&lt;title&gt;The development of harmful social behaviour in pigs with intact tails and different enrichment backgrounds in two housing systems&lt;/title&gt;&lt;secondary-title&gt;Animal Science&lt;/secondary-title&gt;&lt;/titles&gt;&lt;periodical&gt;&lt;full-title&gt;Animal Science&lt;/full-title&gt;&lt;/periodical&gt;&lt;pages&gt;289-298&lt;/pages&gt;&lt;volume&gt;80&lt;/volume&gt;&lt;number&gt;3&lt;/number&gt;&lt;edition&gt;2007/03/09&lt;/edition&gt;&lt;keywords&gt;&lt;keyword&gt;behaviour&lt;/keyword&gt;&lt;keyword&gt;enrichment&lt;/keyword&gt;&lt;keyword&gt;pigs&lt;/keyword&gt;&lt;keyword&gt;tail biting&lt;/keyword&gt;&lt;/keywords&gt;&lt;dates&gt;&lt;year&gt;2005&lt;/year&gt;&lt;/dates&gt;&lt;publisher&gt;Cambridge University Press&lt;/publisher&gt;&lt;isbn&gt;1357-7298&lt;/isbn&gt;&lt;urls&gt;&lt;related-urls&gt;&lt;url&gt;https://www.cambridge.org/core/product/55AC9DD2AC3DBB0E708C70467AD43E0E&lt;/url&gt;&lt;/related-urls&gt;&lt;/urls&gt;&lt;electronic-resource-num&gt;10.1079/ASC40450289&lt;/electronic-resource-num&gt;&lt;remote-database-name&gt;Cambridge Core&lt;/remote-database-name&gt;&lt;remote-database-provider&gt;Cambridge University Press&lt;/remote-database-provider&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52)</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w:t>
      </w:r>
      <w:r w:rsidRPr="00AC0341">
        <w:rPr>
          <w:rFonts w:asciiTheme="minorHAnsi" w:hAnsiTheme="minorHAnsi" w:cstheme="minorHAnsi"/>
          <w:sz w:val="22"/>
          <w:szCs w:val="22"/>
        </w:rPr>
        <w:t xml:space="preserve">Formalized methods of scoring the progress of </w:t>
      </w:r>
      <w:r w:rsidRPr="00AC0341">
        <w:rPr>
          <w:rFonts w:asciiTheme="minorHAnsi" w:hAnsiTheme="minorHAnsi" w:cstheme="minorHAnsi"/>
          <w:sz w:val="22"/>
          <w:szCs w:val="22"/>
          <w:lang w:eastAsia="en-US"/>
        </w:rPr>
        <w:t>acclimatization, familiarization, habituation,</w:t>
      </w:r>
      <w:r w:rsidRPr="00AC0341">
        <w:rPr>
          <w:rFonts w:asciiTheme="minorHAnsi" w:hAnsiTheme="minorHAnsi" w:cstheme="minorHAnsi"/>
          <w:sz w:val="22"/>
          <w:szCs w:val="22"/>
        </w:rPr>
        <w:t xml:space="preserve"> </w:t>
      </w:r>
      <w:r w:rsidRPr="00AC0341">
        <w:rPr>
          <w:rFonts w:asciiTheme="minorHAnsi" w:hAnsiTheme="minorHAnsi" w:cstheme="minorHAnsi"/>
          <w:sz w:val="22"/>
          <w:szCs w:val="22"/>
          <w:lang w:eastAsia="en-US"/>
        </w:rPr>
        <w:t>socialization, and training</w:t>
      </w:r>
      <w:r w:rsidRPr="00AC0341">
        <w:rPr>
          <w:rFonts w:asciiTheme="minorHAnsi" w:hAnsiTheme="minorHAnsi" w:cstheme="minorHAnsi"/>
          <w:sz w:val="22"/>
          <w:szCs w:val="22"/>
        </w:rPr>
        <w:t xml:space="preserve"> have been described in pig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Thomsen&lt;/Author&gt;&lt;Year&gt;2021&lt;/Year&gt;&lt;RecNum&gt;497&lt;/RecNum&gt;&lt;DisplayText&gt;(53)&lt;/DisplayText&gt;&lt;record&gt;&lt;rec-number&gt;497&lt;/rec-number&gt;&lt;foreign-keys&gt;&lt;key app="EN" db-id="x005rdz0lrfev0e9wafpfpvaazppeszde2z5" timestamp="1714047793"&gt;497&lt;/key&gt;&lt;/foreign-keys&gt;&lt;ref-type name="Journal Article"&gt;17&lt;/ref-type&gt;&lt;contributors&gt;&lt;authors&gt;&lt;author&gt;Thomsen, A. F.&lt;/author&gt;&lt;author&gt;Kousholt, B. S.&lt;/author&gt;&lt;/authors&gt;&lt;/contributors&gt;&lt;auth-address&gt;Department of Clinical Medicine, AUGUST Centre, Aarhus University.&amp;#xD;Department of Clinical Medicine, AUGUST Centre, Aarhus University; birgitte.kousholt@clin.au.dk.&lt;/auth-address&gt;&lt;titles&gt;&lt;title&gt;Transition of Farm Pigs to Research Pigs using a Designated Checklist followed by Initiation of Clicker Training - a Refinement Initiative&lt;/title&gt;&lt;secondary-title&gt;J Vis Exp&lt;/secondary-title&gt;&lt;/titles&gt;&lt;periodical&gt;&lt;full-title&gt;J Vis Exp&lt;/full-title&gt;&lt;/periodical&gt;&lt;number&gt;174&lt;/number&gt;&lt;edition&gt;2021/09/07&lt;/edition&gt;&lt;keywords&gt;&lt;keyword&gt;Animals&lt;/keyword&gt;&lt;keyword&gt;*Checklist&lt;/keyword&gt;&lt;keyword&gt;*Cognition&lt;/keyword&gt;&lt;keyword&gt;Farms&lt;/keyword&gt;&lt;keyword&gt;Reinforcement, Psychology&lt;/keyword&gt;&lt;keyword&gt;Social Behavior&lt;/keyword&gt;&lt;keyword&gt;Swine&lt;/keyword&gt;&lt;/keywords&gt;&lt;dates&gt;&lt;year&gt;2021&lt;/year&gt;&lt;pub-dates&gt;&lt;date&gt;Aug 21&lt;/date&gt;&lt;/pub-dates&gt;&lt;/dates&gt;&lt;isbn&gt;1940-087x&lt;/isbn&gt;&lt;accession-num&gt;34487115&lt;/accession-num&gt;&lt;urls&gt;&lt;/urls&gt;&lt;electronic-resource-num&gt;10.3791/62099&lt;/electronic-resource-num&gt;&lt;remote-database-provider&gt;NLM&lt;/remote-database-provider&gt;&lt;language&gt;eng&lt;/languag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53)</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w:t>
      </w:r>
    </w:p>
    <w:p w14:paraId="2F93B7B3" w14:textId="77777777" w:rsidR="00372CF6" w:rsidRPr="00AC0341" w:rsidRDefault="00372CF6" w:rsidP="00FC2719">
      <w:pPr>
        <w:rPr>
          <w:rFonts w:asciiTheme="minorHAnsi" w:hAnsiTheme="minorHAnsi" w:cstheme="minorHAnsi"/>
          <w:sz w:val="22"/>
          <w:szCs w:val="22"/>
        </w:rPr>
      </w:pPr>
    </w:p>
    <w:p w14:paraId="53F8B2D2" w14:textId="77777777" w:rsidR="00FC2719" w:rsidRPr="00AC0341" w:rsidRDefault="00FC2719" w:rsidP="00FC2719">
      <w:pPr>
        <w:pStyle w:val="Naslov2"/>
        <w:rPr>
          <w:rFonts w:asciiTheme="minorHAnsi" w:hAnsiTheme="minorHAnsi" w:cstheme="minorHAnsi"/>
          <w:sz w:val="22"/>
          <w:szCs w:val="22"/>
          <w:lang w:eastAsia="en-US"/>
        </w:rPr>
      </w:pPr>
      <w:r w:rsidRPr="00AC0341">
        <w:rPr>
          <w:rFonts w:asciiTheme="minorHAnsi" w:hAnsiTheme="minorHAnsi" w:cstheme="minorHAnsi"/>
          <w:sz w:val="22"/>
          <w:szCs w:val="22"/>
          <w:lang w:eastAsia="en-US"/>
        </w:rPr>
        <w:t>Physical restraint</w:t>
      </w:r>
    </w:p>
    <w:p w14:paraId="68DF6ECF" w14:textId="7712BA41" w:rsidR="00FC2719" w:rsidRPr="00AC0341" w:rsidRDefault="00FC2719" w:rsidP="00FC2719">
      <w:pPr>
        <w:rPr>
          <w:rFonts w:asciiTheme="minorHAnsi" w:hAnsiTheme="minorHAnsi" w:cstheme="minorHAnsi"/>
          <w:sz w:val="22"/>
          <w:szCs w:val="22"/>
          <w:lang w:eastAsia="en-US"/>
        </w:rPr>
      </w:pPr>
      <w:r w:rsidRPr="00AC0341">
        <w:rPr>
          <w:rFonts w:asciiTheme="minorHAnsi" w:hAnsiTheme="minorHAnsi" w:cstheme="minorHAnsi"/>
          <w:sz w:val="22"/>
          <w:szCs w:val="22"/>
          <w:lang w:eastAsia="en-US"/>
        </w:rPr>
        <w:t xml:space="preserve">Pigs generally resist physical restraint energetically although this depends on </w:t>
      </w:r>
      <w:r w:rsidRPr="00AC0341">
        <w:rPr>
          <w:rFonts w:asciiTheme="minorHAnsi" w:hAnsiTheme="minorHAnsi" w:cstheme="minorHAnsi"/>
          <w:sz w:val="22"/>
          <w:szCs w:val="22"/>
        </w:rPr>
        <w:t xml:space="preserve">the method, and the animal’s </w:t>
      </w:r>
      <w:r w:rsidRPr="00AC0341">
        <w:rPr>
          <w:rFonts w:asciiTheme="minorHAnsi" w:hAnsiTheme="minorHAnsi" w:cstheme="minorHAnsi"/>
          <w:sz w:val="22"/>
          <w:szCs w:val="22"/>
          <w:lang w:eastAsia="en-US"/>
        </w:rPr>
        <w:t xml:space="preserve">age, breed and prior training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Musk&lt;/Author&gt;&lt;Year&gt;2015&lt;/Year&gt;&lt;RecNum&gt;296&lt;/RecNum&gt;&lt;DisplayText&gt;(54)&lt;/DisplayText&gt;&lt;record&gt;&lt;rec-number&gt;296&lt;/rec-number&gt;&lt;foreign-keys&gt;&lt;key app="EN" db-id="fdtft520qwd05fed2zmxdad7ptwaea9rvrte" timestamp="1697188120"&gt;296&lt;/key&gt;&lt;/foreign-keys&gt;&lt;ref-type name="Journal Article"&gt;17&lt;/ref-type&gt;&lt;contributors&gt;&lt;authors&gt;&lt;author&gt;Musk, G. C.&lt;/author&gt;&lt;/authors&gt;&lt;/contributors&gt;&lt;auth-address&gt;Animal Care Services, University of Western Australia, Crawley, Western Australia e-mail: gabrielle.musk@uwa.edu.au.&lt;/auth-address&gt;&lt;titles&gt;&lt;title&gt;Anaesthetising pigs&lt;/title&gt;&lt;secondary-title&gt;Vet Rec&lt;/secondary-title&gt;&lt;/titles&gt;&lt;periodical&gt;&lt;full-title&gt;Vet Rec&lt;/full-title&gt;&lt;/periodical&gt;&lt;pages&gt;96-7&lt;/pages&gt;&lt;volume&gt;177&lt;/volume&gt;&lt;number&gt;4&lt;/number&gt;&lt;edition&gt;2015/07/25&lt;/edition&gt;&lt;keywords&gt;&lt;keyword&gt;Anesthesia/*veterinary&lt;/keyword&gt;&lt;keyword&gt;Anesthetics/*pharmacology&lt;/keyword&gt;&lt;keyword&gt;Animals&lt;/keyword&gt;&lt;keyword&gt;Body Weight/*drug effects&lt;/keyword&gt;&lt;keyword&gt;Male&lt;/keyword&gt;&lt;keyword&gt;Swine/*physiology&lt;/keyword&gt;&lt;/keywords&gt;&lt;dates&gt;&lt;year&gt;2015&lt;/year&gt;&lt;pub-dates&gt;&lt;date&gt;Jul 25&lt;/date&gt;&lt;/pub-dates&gt;&lt;/dates&gt;&lt;isbn&gt;0042-4900&lt;/isbn&gt;&lt;accession-num&gt;26206969&lt;/accession-num&gt;&lt;urls&gt;&lt;/urls&gt;&lt;electronic-resource-num&gt;10.1136/vr.h3880&lt;/electronic-resource-num&gt;&lt;remote-database-provider&gt;NLM&lt;/remote-database-provider&gt;&lt;language&gt;eng&lt;/language&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54)</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Pigs can remember humans's behaviour, and from their perspective, humans may become predictors of negative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Hemsworth&lt;/Author&gt;&lt;Year&gt;1991&lt;/Year&gt;&lt;RecNum&gt;498&lt;/RecNum&gt;&lt;DisplayText&gt;(55)&lt;/DisplayText&gt;&lt;record&gt;&lt;rec-number&gt;498&lt;/rec-number&gt;&lt;foreign-keys&gt;&lt;key app="EN" db-id="x005rdz0lrfev0e9wafpfpvaazppeszde2z5" timestamp="1714047974"&gt;498&lt;/key&gt;&lt;/foreign-keys&gt;&lt;ref-type name="Journal Article"&gt;17&lt;/ref-type&gt;&lt;contributors&gt;&lt;authors&gt;&lt;author&gt;Hemsworth, P. H.&lt;/author&gt;&lt;author&gt;Barnett, J. L.&lt;/author&gt;&lt;/authors&gt;&lt;/contributors&gt;&lt;titles&gt;&lt;title&gt;The effects of aversively handling pigs, either individually or in groups, on their behaviour, growth and corticosteroids&lt;/title&gt;&lt;secondary-title&gt;Applied Animal Behaviour Science&lt;/secondary-title&gt;&lt;/titles&gt;&lt;periodical&gt;&lt;full-title&gt;Applied Animal Behaviour Science&lt;/full-title&gt;&lt;/periodical&gt;&lt;pages&gt;61-72&lt;/pages&gt;&lt;volume&gt;30&lt;/volume&gt;&lt;number&gt;1&lt;/number&gt;&lt;dates&gt;&lt;year&gt;1991&lt;/year&gt;&lt;pub-dates&gt;&lt;date&gt;1991/04/01/&lt;/date&gt;&lt;/pub-dates&gt;&lt;/dates&gt;&lt;isbn&gt;0168-1591&lt;/isbn&gt;&lt;urls&gt;&lt;related-urls&gt;&lt;url&gt;https://www.sciencedirect.com/science/article/pii/016815919190085C&lt;/url&gt;&lt;/related-urls&gt;&lt;/urls&gt;&lt;electronic-resource-num&gt;https://doi.org/10.1016/0168-1591(91)90085-C&lt;/electronic-resource-num&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55)</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or positive events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Tallet&lt;/Author&gt;&lt;Year&gt;2014&lt;/Year&gt;&lt;RecNum&gt;499&lt;/RecNum&gt;&lt;DisplayText&gt;(56)&lt;/DisplayText&gt;&lt;record&gt;&lt;rec-number&gt;499&lt;/rec-number&gt;&lt;foreign-keys&gt;&lt;key app="EN" db-id="x005rdz0lrfev0e9wafpfpvaazppeszde2z5" timestamp="1714048071"&gt;499&lt;/key&gt;&lt;/foreign-keys&gt;&lt;ref-type name="Journal Article"&gt;17&lt;/ref-type&gt;&lt;contributors&gt;&lt;authors&gt;&lt;author&gt;Tallet, Céline&lt;/author&gt;&lt;author&gt;Sy, Kardiatou&lt;/author&gt;&lt;author&gt;Prunier, Armelle&lt;/author&gt;&lt;author&gt;Nowak, Raymond&lt;/author&gt;&lt;author&gt;Boissy, Alain&lt;/author&gt;&lt;author&gt;Boivin, Xavier&lt;/author&gt;&lt;/authors&gt;&lt;/contributors&gt;&lt;titles&gt;&lt;title&gt;Behavioural and physiological reactions of piglets to gentle tactile interactions vary according to their previous experience with humans&lt;/title&gt;&lt;secondary-title&gt;Livestock Science&lt;/secondary-title&gt;&lt;/titles&gt;&lt;periodical&gt;&lt;full-title&gt;Livestock Science&lt;/full-title&gt;&lt;/periodical&gt;&lt;pages&gt;331-341&lt;/pages&gt;&lt;volume&gt;167&lt;/volume&gt;&lt;keywords&gt;&lt;keyword&gt;Pigs&lt;/keyword&gt;&lt;keyword&gt;Human–animal relationship&lt;/keyword&gt;&lt;keyword&gt;Behaviour&lt;/keyword&gt;&lt;keyword&gt;Cardiac activity&lt;/keyword&gt;&lt;keyword&gt;Cortisol&lt;/keyword&gt;&lt;/keywords&gt;&lt;dates&gt;&lt;year&gt;2014&lt;/year&gt;&lt;pub-dates&gt;&lt;date&gt;2014/09/01/&lt;/date&gt;&lt;/pub-dates&gt;&lt;/dates&gt;&lt;isbn&gt;1871-1413&lt;/isbn&gt;&lt;urls&gt;&lt;related-urls&gt;&lt;url&gt;https://www.sciencedirect.com/science/article/pii/S1871141314003333&lt;/url&gt;&lt;/related-urls&gt;&lt;/urls&gt;&lt;electronic-resource-num&gt;https://doi.org/10.1016/j.livsci.2014.06.025&lt;/electronic-resource-num&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56)</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which will influence their reactions to humans and thus pigs’ welfare. Older, habituated pigs react less violently than younger, less well-handled animals. Unsympathetic physical restraint has been reported to cause traumatic liver lesions in neonatal Gottingen minipigs </w:t>
      </w:r>
      <w:r w:rsidRPr="00AC0341">
        <w:rPr>
          <w:rFonts w:asciiTheme="minorHAnsi" w:hAnsiTheme="minorHAnsi" w:cstheme="minorHAnsi"/>
          <w:sz w:val="22"/>
          <w:szCs w:val="22"/>
          <w:lang w:eastAsia="en-US"/>
        </w:rPr>
        <w:fldChar w:fldCharType="begin">
          <w:fldData xml:space="preserve">PEVuZE5vdGU+PENpdGU+PEF1dGhvcj5SYW1vdDwvQXV0aG9yPjxZZWFyPjIwMTY8L1llYXI+PFJl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SYW1vdDwvQXV0aG9yPjxZZWFyPjIwMTY8L1llYXI+PFJl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26, 36, 57)</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w:t>
      </w:r>
      <w:r w:rsidRPr="00AC0341">
        <w:rPr>
          <w:rFonts w:asciiTheme="minorHAnsi" w:hAnsiTheme="minorHAnsi" w:cstheme="minorHAnsi"/>
          <w:sz w:val="22"/>
          <w:szCs w:val="22"/>
        </w:rPr>
        <w:t>Pigs communicate through various vocalizations, body language, and olfactory signals.  Grunting, squealing, and other vocal expressions convey emotions and intentions. It is highly recommended that these are taken to guide the proper use of restraint methods in pigs.</w:t>
      </w:r>
    </w:p>
    <w:p w14:paraId="5EAAF003" w14:textId="0A3F28CA"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Common physical restraint methods in pigs, e.g., “snares”, "snitches" or “snatches” should only be used when absolutely necessary in the laboratory because they may cause greater pain than the scheduled procedure as well as acute and chronic stress </w:t>
      </w:r>
      <w:r w:rsidRPr="00AC0341">
        <w:rPr>
          <w:rFonts w:asciiTheme="minorHAnsi" w:hAnsiTheme="minorHAnsi" w:cstheme="minorHAnsi"/>
          <w:sz w:val="22"/>
          <w:szCs w:val="22"/>
        </w:rPr>
        <w:fldChar w:fldCharType="begin">
          <w:fldData xml:space="preserve">PEVuZE5vdGU+PENpdGU+PEF1dGhvcj5IZW1zd29ydGg8L0F1dGhvcj48WWVhcj4xOTgxPC9ZZWFy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IZW1zd29ydGg8L0F1dGhvcj48WWVhcj4xOTgxPC9ZZWFy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9, 26, 58, 59)</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The person snaring should be trained and competent while the snare should be purpose-designed.  Enforced recumbency in "V-troughs" is similarly discouraged.</w:t>
      </w:r>
    </w:p>
    <w:p w14:paraId="5EC683BF"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Limiting movement in </w:t>
      </w:r>
      <w:r w:rsidRPr="00AC0341">
        <w:rPr>
          <w:rFonts w:asciiTheme="minorHAnsi" w:hAnsiTheme="minorHAnsi" w:cstheme="minorHAnsi"/>
          <w:sz w:val="22"/>
          <w:szCs w:val="22"/>
          <w:lang w:eastAsia="en-US"/>
        </w:rPr>
        <w:t>laboratory pigs</w:t>
      </w:r>
      <w:r w:rsidRPr="00AC0341">
        <w:rPr>
          <w:rFonts w:asciiTheme="minorHAnsi" w:hAnsiTheme="minorHAnsi" w:cstheme="minorHAnsi"/>
          <w:sz w:val="22"/>
          <w:szCs w:val="22"/>
        </w:rPr>
        <w:t xml:space="preserve"> for innocuous, very brief procedures, e.g., rectal thermometry, intramuscular injections, </w:t>
      </w:r>
      <w:r w:rsidRPr="00AC0341">
        <w:rPr>
          <w:rFonts w:asciiTheme="minorHAnsi" w:hAnsiTheme="minorHAnsi" w:cstheme="minorHAnsi"/>
          <w:sz w:val="22"/>
          <w:szCs w:val="22"/>
          <w:lang w:eastAsia="en-US"/>
        </w:rPr>
        <w:t xml:space="preserve">is best </w:t>
      </w:r>
      <w:r w:rsidRPr="00AC0341">
        <w:rPr>
          <w:rFonts w:asciiTheme="minorHAnsi" w:hAnsiTheme="minorHAnsi" w:cstheme="minorHAnsi"/>
          <w:sz w:val="22"/>
          <w:szCs w:val="22"/>
        </w:rPr>
        <w:t>achieved</w:t>
      </w:r>
      <w:r w:rsidRPr="00AC0341">
        <w:rPr>
          <w:rFonts w:asciiTheme="minorHAnsi" w:hAnsiTheme="minorHAnsi" w:cstheme="minorHAnsi"/>
          <w:sz w:val="22"/>
          <w:szCs w:val="22"/>
          <w:lang w:eastAsia="en-US"/>
        </w:rPr>
        <w:t xml:space="preserve"> </w:t>
      </w:r>
      <w:r w:rsidRPr="00AC0341">
        <w:rPr>
          <w:rFonts w:asciiTheme="minorHAnsi" w:hAnsiTheme="minorHAnsi" w:cstheme="minorHAnsi"/>
          <w:sz w:val="22"/>
          <w:szCs w:val="22"/>
        </w:rPr>
        <w:t xml:space="preserve">using familiar devices, e.g., weighing crates, or (for penned animals) </w:t>
      </w:r>
      <w:r w:rsidRPr="00AC0341">
        <w:rPr>
          <w:rFonts w:asciiTheme="minorHAnsi" w:hAnsiTheme="minorHAnsi" w:cstheme="minorHAnsi"/>
          <w:sz w:val="22"/>
          <w:szCs w:val="22"/>
          <w:lang w:eastAsia="en-US"/>
        </w:rPr>
        <w:t xml:space="preserve">pig (driving) boards </w:t>
      </w:r>
      <w:r w:rsidRPr="00AC0341">
        <w:rPr>
          <w:rFonts w:asciiTheme="minorHAnsi" w:hAnsiTheme="minorHAnsi" w:cstheme="minorHAnsi"/>
          <w:sz w:val="22"/>
          <w:szCs w:val="22"/>
        </w:rPr>
        <w:t>with, or without</w:t>
      </w:r>
      <w:r w:rsidRPr="00AC0341">
        <w:rPr>
          <w:rFonts w:asciiTheme="minorHAnsi" w:hAnsiTheme="minorHAnsi" w:cstheme="minorHAnsi"/>
          <w:sz w:val="22"/>
          <w:szCs w:val="22"/>
          <w:lang w:eastAsia="en-US"/>
        </w:rPr>
        <w:t xml:space="preserve"> positive reinforcement training</w:t>
      </w:r>
      <w:r w:rsidRPr="00AC0341">
        <w:rPr>
          <w:rFonts w:asciiTheme="minorHAnsi" w:hAnsiTheme="minorHAnsi" w:cstheme="minorHAnsi"/>
          <w:sz w:val="22"/>
          <w:szCs w:val="22"/>
        </w:rPr>
        <w:t xml:space="preserve"> (offered food also provides a useful distraction). Pigs can also be distracted with forking, that is, by firmly poking of the pig's back with an object such as a fork or a back scratcher to elicit a pleasure response.</w:t>
      </w:r>
    </w:p>
    <w:p w14:paraId="00B91C5E" w14:textId="4BD31B3F"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lang w:eastAsia="en-US"/>
        </w:rPr>
        <w:t xml:space="preserve">For </w:t>
      </w:r>
      <w:r w:rsidRPr="00AC0341">
        <w:rPr>
          <w:rFonts w:asciiTheme="minorHAnsi" w:hAnsiTheme="minorHAnsi" w:cstheme="minorHAnsi"/>
          <w:sz w:val="22"/>
          <w:szCs w:val="22"/>
        </w:rPr>
        <w:t>similar</w:t>
      </w:r>
      <w:r w:rsidRPr="00AC0341">
        <w:rPr>
          <w:rFonts w:asciiTheme="minorHAnsi" w:hAnsiTheme="minorHAnsi" w:cstheme="minorHAnsi"/>
          <w:sz w:val="22"/>
          <w:szCs w:val="22"/>
          <w:lang w:eastAsia="en-US"/>
        </w:rPr>
        <w:t xml:space="preserve"> procedures</w:t>
      </w:r>
      <w:r w:rsidRPr="00AC0341">
        <w:rPr>
          <w:rFonts w:asciiTheme="minorHAnsi" w:hAnsiTheme="minorHAnsi" w:cstheme="minorHAnsi"/>
          <w:sz w:val="22"/>
          <w:szCs w:val="22"/>
        </w:rPr>
        <w:t xml:space="preserve"> in </w:t>
      </w:r>
      <w:r w:rsidRPr="00AC0341">
        <w:rPr>
          <w:rFonts w:asciiTheme="minorHAnsi" w:hAnsiTheme="minorHAnsi" w:cstheme="minorHAnsi"/>
          <w:sz w:val="22"/>
          <w:szCs w:val="22"/>
          <w:lang w:eastAsia="en-US"/>
        </w:rPr>
        <w:t>animals &lt; 10 kg</w:t>
      </w:r>
      <w:r w:rsidRPr="00AC0341">
        <w:rPr>
          <w:rFonts w:asciiTheme="minorHAnsi" w:hAnsiTheme="minorHAnsi" w:cstheme="minorHAnsi"/>
          <w:sz w:val="22"/>
          <w:szCs w:val="22"/>
        </w:rPr>
        <w:t xml:space="preserve">, capture and suspension </w:t>
      </w:r>
      <w:r w:rsidRPr="00AC0341">
        <w:rPr>
          <w:rFonts w:asciiTheme="minorHAnsi" w:hAnsiTheme="minorHAnsi" w:cstheme="minorHAnsi"/>
          <w:sz w:val="22"/>
          <w:szCs w:val="22"/>
          <w:lang w:eastAsia="en-US"/>
        </w:rPr>
        <w:t xml:space="preserve">by </w:t>
      </w:r>
      <w:r w:rsidRPr="00AC0341">
        <w:rPr>
          <w:rFonts w:asciiTheme="minorHAnsi" w:hAnsiTheme="minorHAnsi" w:cstheme="minorHAnsi"/>
          <w:sz w:val="22"/>
          <w:szCs w:val="22"/>
        </w:rPr>
        <w:t>the p</w:t>
      </w:r>
      <w:r w:rsidRPr="00AC0341">
        <w:rPr>
          <w:rFonts w:asciiTheme="minorHAnsi" w:hAnsiTheme="minorHAnsi" w:cstheme="minorHAnsi"/>
          <w:sz w:val="22"/>
          <w:szCs w:val="22"/>
          <w:lang w:eastAsia="en-US"/>
        </w:rPr>
        <w:t xml:space="preserve">elvic limb </w:t>
      </w:r>
      <w:r w:rsidRPr="00AC0341">
        <w:rPr>
          <w:rFonts w:asciiTheme="minorHAnsi" w:hAnsiTheme="minorHAnsi" w:cstheme="minorHAnsi"/>
          <w:sz w:val="22"/>
          <w:szCs w:val="22"/>
        </w:rPr>
        <w:t xml:space="preserve">followed by chest </w:t>
      </w:r>
      <w:r w:rsidRPr="00AC0341">
        <w:rPr>
          <w:rFonts w:asciiTheme="minorHAnsi" w:hAnsiTheme="minorHAnsi" w:cstheme="minorHAnsi"/>
          <w:sz w:val="22"/>
          <w:szCs w:val="22"/>
          <w:lang w:eastAsia="en-US"/>
        </w:rPr>
        <w:t xml:space="preserve"> support</w:t>
      </w:r>
      <w:r w:rsidRPr="00AC0341">
        <w:rPr>
          <w:rFonts w:asciiTheme="minorHAnsi" w:hAnsiTheme="minorHAnsi" w:cstheme="minorHAnsi"/>
          <w:sz w:val="22"/>
          <w:szCs w:val="22"/>
        </w:rPr>
        <w:t xml:space="preserve"> allows the horizontal animal to be </w:t>
      </w:r>
      <w:r w:rsidRPr="00AC0341">
        <w:rPr>
          <w:rFonts w:asciiTheme="minorHAnsi" w:hAnsiTheme="minorHAnsi" w:cstheme="minorHAnsi"/>
          <w:sz w:val="22"/>
          <w:szCs w:val="22"/>
          <w:lang w:eastAsia="en-US"/>
        </w:rPr>
        <w:t xml:space="preserve">wrapped in towel and embraced firmly with the lower jaw supported, i.e., as for dogs </w:t>
      </w:r>
      <w:r w:rsidRPr="00AC0341">
        <w:rPr>
          <w:rFonts w:asciiTheme="minorHAnsi" w:hAnsiTheme="minorHAnsi" w:cstheme="minorHAnsi"/>
          <w:sz w:val="22"/>
          <w:szCs w:val="22"/>
          <w:lang w:eastAsia="en-US"/>
        </w:rPr>
        <w:fldChar w:fldCharType="begin">
          <w:fldData xml:space="preserve">PEVuZE5vdGU+PENpdGU+PEF1dGhvcj5NYXN0ZXJzPC9BdXRob3I+PFllYXI+MTk5MjwvWWVhcj48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NYXN0ZXJzPC9BdXRob3I+PFllYXI+MTk5MjwvWWVhcj48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60, 61)</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w:t>
      </w:r>
      <w:r w:rsidRPr="00AC0341">
        <w:rPr>
          <w:rFonts w:asciiTheme="minorHAnsi" w:hAnsiTheme="minorHAnsi" w:cstheme="minorHAnsi"/>
          <w:sz w:val="22"/>
          <w:szCs w:val="22"/>
        </w:rPr>
        <w:t xml:space="preserve">Gottingen mini-pigs weighing 8 kg have been habituated successfully to slings during which blood was sampled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O&amp;apos;Malley&lt;/Author&gt;&lt;Year&gt;2022&lt;/Year&gt;&lt;RecNum&gt;224&lt;/RecNum&gt;&lt;DisplayText&gt;(62)&lt;/DisplayText&gt;&lt;record&gt;&lt;rec-number&gt;224&lt;/rec-number&gt;&lt;foreign-keys&gt;&lt;key app="EN" db-id="re9zsaxpe9t5voez5wex5avr59favapezewz" timestamp="1697631123"&gt;224&lt;/key&gt;&lt;/foreign-keys&gt;&lt;ref-type name="Journal Article"&gt;17&lt;/ref-type&gt;&lt;contributors&gt;&lt;authors&gt;&lt;author&gt;O&amp;apos;Malley, C. I.&lt;/author&gt;&lt;author&gt;Hubley, R.&lt;/author&gt;&lt;author&gt;Tambadou, H.&lt;/author&gt;&lt;author&gt;Turner, P. V.&lt;/author&gt;&lt;/authors&gt;&lt;/contributors&gt;&lt;auth-address&gt;Global Animal Welfare and Training, Charles River Laboratories, Wilmington, MA, United States.&amp;#xD;Department of Pathobiology, University of Guelph, Guelph, ON, Canada.&lt;/auth-address&gt;&lt;titles&gt;&lt;title&gt;Refining restraint techniques for research pigs through habituation&lt;/title&gt;&lt;secondary-title&gt;Front Vet Sci&lt;/secondary-title&gt;&lt;/titles&gt;&lt;periodical&gt;&lt;full-title&gt;Front Vet Sci&lt;/full-title&gt;&lt;/periodical&gt;&lt;pages&gt;1016414&lt;/pages&gt;&lt;volume&gt;9&lt;/volume&gt;&lt;edition&gt;2022/10/11&lt;/edition&gt;&lt;keywords&gt;&lt;keyword&gt;habituation&lt;/keyword&gt;&lt;keyword&gt;operant conditioning&lt;/keyword&gt;&lt;keyword&gt;pigs&lt;/keyword&gt;&lt;keyword&gt;research animals&lt;/keyword&gt;&lt;keyword&gt;restraint&lt;/keyword&gt;&lt;keyword&gt;authors declare that the research was conducted in the absence of any commercial&lt;/keyword&gt;&lt;keyword&gt;or financial relationships that could be construed as a potential conflict of&lt;/keyword&gt;&lt;keyword&gt;interest. The authors declare that this study received funding from Charles&lt;/keyword&gt;&lt;keyword&gt;River. The funder was not involved in the study design, collection, analysis,&lt;/keyword&gt;&lt;keyword&gt;interpretation of data, the writing of this article or the decision to submit it&lt;/keyword&gt;&lt;keyword&gt;for publication.&lt;/keyword&gt;&lt;/keywords&gt;&lt;dates&gt;&lt;year&gt;2022&lt;/year&gt;&lt;/dates&gt;&lt;isbn&gt;2297-1769 (Print)&amp;#xD;2297-1769&lt;/isbn&gt;&lt;accession-num&gt;36213394&lt;/accession-num&gt;&lt;urls&gt;&lt;/urls&gt;&lt;custom2&gt;PMC9541109&lt;/custom2&gt;&lt;electronic-resource-num&gt;10.3389/fvets.2022.1016414&lt;/electronic-resource-num&gt;&lt;remote-database-provider&gt;NLM&lt;/remote-database-provider&gt;&lt;language&gt;eng&lt;/languag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62)</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w:t>
      </w:r>
    </w:p>
    <w:p w14:paraId="5881FDCA" w14:textId="7DACB496" w:rsidR="00FC2719" w:rsidRDefault="00FC2719" w:rsidP="00FC2719">
      <w:pPr>
        <w:rPr>
          <w:rFonts w:asciiTheme="minorHAnsi" w:hAnsiTheme="minorHAnsi" w:cstheme="minorHAnsi"/>
          <w:sz w:val="22"/>
          <w:szCs w:val="22"/>
        </w:rPr>
      </w:pPr>
      <w:r w:rsidRPr="00AC0341">
        <w:rPr>
          <w:rFonts w:asciiTheme="minorHAnsi" w:hAnsiTheme="minorHAnsi" w:cstheme="minorHAnsi"/>
          <w:sz w:val="22"/>
          <w:szCs w:val="22"/>
          <w:lang w:eastAsia="en-US"/>
        </w:rPr>
        <w:t xml:space="preserve">Larger pigs can be restrained in commercially-available purpose-built slings </w:t>
      </w:r>
      <w:r w:rsidRPr="00AC0341">
        <w:rPr>
          <w:rFonts w:asciiTheme="minorHAnsi" w:hAnsiTheme="minorHAnsi" w:cstheme="minorHAnsi"/>
          <w:sz w:val="22"/>
          <w:szCs w:val="22"/>
          <w:lang w:eastAsia="en-US"/>
        </w:rPr>
        <w:fldChar w:fldCharType="begin">
          <w:fldData xml:space="preserve">PEVuZE5vdGU+PENpdGU+PEF1dGhvcj5HcmFuZGluPC9BdXRob3I+PFllYXI+MTk4NjwvWWVhcj48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HcmFuZGluPC9BdXRob3I+PFllYXI+MTk4NjwvWWVhcj48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25, 26, 36, 63)</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or crushes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Herlt&lt;/Author&gt;&lt;Year&gt;2018&lt;/Year&gt;&lt;RecNum&gt;118&lt;/RecNum&gt;&lt;DisplayText&gt;(64)&lt;/DisplayText&gt;&lt;record&gt;&lt;rec-number&gt;118&lt;/rec-number&gt;&lt;foreign-keys&gt;&lt;key app="EN" db-id="fdtft520qwd05fed2zmxdad7ptwaea9rvrte" timestamp="1685332496"&gt;118&lt;/key&gt;&lt;/foreign-keys&gt;&lt;ref-type name="Journal Article"&gt;17&lt;/ref-type&gt;&lt;contributors&gt;&lt;authors&gt;&lt;author&gt;Herlt, C.&lt;/author&gt;&lt;author&gt;Stark, R.&lt;/author&gt;&lt;author&gt;Sigmarsson, H. L.&lt;/author&gt;&lt;author&gt;Kauffold, J.&lt;/author&gt;&lt;/authors&gt;&lt;/contributors&gt;&lt;titles&gt;&lt;title&gt;Feasibility of transabdominal Doppler sonography for studying uterine blood flow characteristics in cycling gilts&lt;/title&gt;&lt;secondary-title&gt;Tierarztl Prax Ausg G Grosstiere Nutztiere&lt;/secondary-title&gt;&lt;/titles&gt;&lt;periodical&gt;&lt;full-title&gt;Tierarztl Prax Ausg G Grosstiere Nutztiere&lt;/full-title&gt;&lt;/periodical&gt;&lt;pages&gt;154-163&lt;/pages&gt;&lt;volume&gt;46&lt;/volume&gt;&lt;number&gt;3&lt;/number&gt;&lt;edition&gt;2018/06/15&lt;/edition&gt;&lt;keywords&gt;&lt;keyword&gt;Animals&lt;/keyword&gt;&lt;keyword&gt;Blood Flow Velocity&lt;/keyword&gt;&lt;keyword&gt;Estrous Cycle/*physiology&lt;/keyword&gt;&lt;keyword&gt;Feasibility Studies&lt;/keyword&gt;&lt;keyword&gt;Female&lt;/keyword&gt;&lt;keyword&gt;Swine/*physiology&lt;/keyword&gt;&lt;keyword&gt;Ultrasonography, Doppler, Color/*veterinary&lt;/keyword&gt;&lt;keyword&gt;Uterus/*blood supply/*diagnostic imaging&lt;/keyword&gt;&lt;/keywords&gt;&lt;dates&gt;&lt;year&gt;2018&lt;/year&gt;&lt;pub-dates&gt;&lt;date&gt;Jun&lt;/date&gt;&lt;/pub-dates&gt;&lt;/dates&gt;&lt;orig-pub&gt;Eignung der transabdominalen Dopplersonographie zur Charakterisierung der Blutversorgung des Uterus der zyklischen Jungsau.&lt;/orig-pub&gt;&lt;isbn&gt;2567-5834 (Electronic)&amp;#xD;1434-1220 (Linking)&lt;/isbn&gt;&lt;accession-num&gt;29902815&lt;/accession-num&gt;&lt;urls&gt;&lt;related-urls&gt;&lt;url&gt;https://www.ncbi.nlm.nih.gov/pubmed/29902815&lt;/url&gt;&lt;/related-urls&gt;&lt;/urls&gt;&lt;electronic-resource-num&gt;10.15653/TPG-180369&lt;/electronic-resource-num&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64)</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rPr>
        <w:t xml:space="preserve"> although device selection is important: </w:t>
      </w:r>
      <w:r w:rsidRPr="00AC0341">
        <w:rPr>
          <w:rFonts w:asciiTheme="minorHAnsi" w:hAnsiTheme="minorHAnsi" w:cstheme="minorHAnsi"/>
          <w:sz w:val="22"/>
          <w:szCs w:val="22"/>
          <w:lang w:eastAsia="en-US"/>
        </w:rPr>
        <w:t>poorly designed devices ha</w:t>
      </w:r>
      <w:r w:rsidRPr="00AC0341">
        <w:rPr>
          <w:rFonts w:asciiTheme="minorHAnsi" w:hAnsiTheme="minorHAnsi" w:cstheme="minorHAnsi"/>
          <w:sz w:val="22"/>
          <w:szCs w:val="22"/>
        </w:rPr>
        <w:t>ve</w:t>
      </w:r>
      <w:r w:rsidRPr="00AC0341">
        <w:rPr>
          <w:rFonts w:asciiTheme="minorHAnsi" w:hAnsiTheme="minorHAnsi" w:cstheme="minorHAnsi"/>
          <w:sz w:val="22"/>
          <w:szCs w:val="22"/>
          <w:lang w:eastAsia="en-US"/>
        </w:rPr>
        <w:t xml:space="preserve"> caused epistaxis, bleeding gums, and bruising and </w:t>
      </w:r>
      <w:r w:rsidRPr="00AC0341">
        <w:rPr>
          <w:rFonts w:asciiTheme="minorHAnsi" w:hAnsiTheme="minorHAnsi" w:cstheme="minorHAnsi"/>
          <w:sz w:val="22"/>
          <w:szCs w:val="22"/>
        </w:rPr>
        <w:t>must be avoided</w:t>
      </w:r>
      <w:r w:rsidRPr="00AC0341">
        <w:rPr>
          <w:rFonts w:asciiTheme="minorHAnsi" w:hAnsiTheme="minorHAnsi" w:cstheme="minorHAnsi"/>
          <w:sz w:val="22"/>
          <w:szCs w:val="22"/>
          <w:lang w:eastAsia="en-US"/>
        </w:rPr>
        <w:t xml:space="preserve"> in pigs with bleeding disorders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Carter&lt;/Author&gt;&lt;Year&gt;1980&lt;/Year&gt;&lt;RecNum&gt;119&lt;/RecNum&gt;&lt;DisplayText&gt;(65)&lt;/DisplayText&gt;&lt;record&gt;&lt;rec-number&gt;119&lt;/rec-number&gt;&lt;foreign-keys&gt;&lt;key app="EN" db-id="fdtft520qwd05fed2zmxdad7ptwaea9rvrte" timestamp="1685332496"&gt;119&lt;/key&gt;&lt;/foreign-keys&gt;&lt;ref-type name="Journal Article"&gt;17&lt;/ref-type&gt;&lt;contributors&gt;&lt;authors&gt;&lt;author&gt;Carter, R. A.&lt;/author&gt;&lt;author&gt;Johnson, P.&lt;/author&gt;&lt;author&gt;Read, M.&lt;/author&gt;&lt;/authors&gt;&lt;/contributors&gt;&lt;titles&gt;&lt;title&gt;A minimal injury restraining device for swine&lt;/title&gt;&lt;secondary-title&gt;Lab Anim Sci&lt;/secondary-title&gt;&lt;/titles&gt;&lt;periodical&gt;&lt;full-title&gt;Lab Anim Sci&lt;/full-title&gt;&lt;/periodical&gt;&lt;pages&gt;716-8&lt;/pages&gt;&lt;volume&gt;30&lt;/volume&gt;&lt;number&gt;4 Pt 1&lt;/number&gt;&lt;edition&gt;1980/08/01&lt;/edition&gt;&lt;keywords&gt;&lt;keyword&gt;Animals&lt;/keyword&gt;&lt;keyword&gt;Animals, Laboratory&lt;/keyword&gt;&lt;keyword&gt;Blood Specimen Collection/veterinary&lt;/keyword&gt;&lt;keyword&gt;Hemorrhage/prevention &amp;amp; control/veterinary&lt;/keyword&gt;&lt;keyword&gt;Restraint, Physical/instrumentation/*veterinary&lt;/keyword&gt;&lt;keyword&gt;*Swine&lt;/keyword&gt;&lt;keyword&gt;Swine Diseases/prevention &amp;amp; control&lt;/keyword&gt;&lt;/keywords&gt;&lt;dates&gt;&lt;year&gt;1980&lt;/year&gt;&lt;pub-dates&gt;&lt;date&gt;Aug&lt;/date&gt;&lt;/pub-dates&gt;&lt;/dates&gt;&lt;isbn&gt;0023-6764 (Print)&amp;#xD;0023-6764 (Linking)&lt;/isbn&gt;&lt;accession-num&gt;7421122&lt;/accession-num&gt;&lt;urls&gt;&lt;related-urls&gt;&lt;url&gt;https://www.ncbi.nlm.nih.gov/pubmed/7421122&lt;/url&gt;&lt;/related-urls&gt;&lt;/urls&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65)</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Complications are less likely when purpose-designed equipment is used</w:t>
      </w:r>
      <w:r w:rsidRPr="00AC0341">
        <w:rPr>
          <w:rFonts w:asciiTheme="minorHAnsi" w:hAnsiTheme="minorHAnsi" w:cstheme="minorHAnsi"/>
          <w:sz w:val="22"/>
          <w:szCs w:val="22"/>
        </w:rPr>
        <w:t>: b</w:t>
      </w:r>
      <w:r w:rsidRPr="00AC0341">
        <w:rPr>
          <w:rFonts w:asciiTheme="minorHAnsi" w:hAnsiTheme="minorHAnsi" w:cstheme="minorHAnsi"/>
          <w:sz w:val="22"/>
          <w:szCs w:val="22"/>
          <w:lang w:eastAsia="en-US"/>
        </w:rPr>
        <w:t xml:space="preserve">espoke immobilizing devices facilitate research procedures such as blood sampling, veterinary examination, intravenous and oral substance administration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Panepinto&lt;/Author&gt;&lt;Year&gt;2020&lt;/Year&gt;&lt;RecNum&gt;106&lt;/RecNum&gt;&lt;DisplayText&gt;(26)&lt;/DisplayText&gt;&lt;record&gt;&lt;rec-number&gt;106&lt;/rec-number&gt;&lt;foreign-keys&gt;&lt;key app="EN" db-id="fdtft520qwd05fed2zmxdad7ptwaea9rvrte" timestamp="1685332495"&gt;106&lt;/key&gt;&lt;/foreign-keys&gt;&lt;ref-type name="Journal Article"&gt;17&lt;/ref-type&gt;&lt;contributors&gt;&lt;authors&gt;&lt;author&gt;Panepinto, Linda M.&lt;/author&gt;&lt;/authors&gt;&lt;/contributors&gt;&lt;titles&gt;&lt;title&gt;Prioritizing Humane Minimum-Stress Methods in Swine Facility &amp;amp; Protocol Design&lt;/title&gt;&lt;secondary-title&gt;Journal of Applied Animal Ethics Research&lt;/secondary-title&gt;&lt;/titles&gt;&lt;periodical&gt;&lt;full-title&gt;Journal of Applied Animal Ethics Research&lt;/full-title&gt;&lt;/periodical&gt;&lt;pages&gt;237-250&lt;/pages&gt;&lt;volume&gt;2&lt;/volume&gt;&lt;number&gt;2&lt;/number&gt;&lt;dates&gt;&lt;year&gt;2020&lt;/year&gt;&lt;pub-dates&gt;&lt;date&gt;08 Sep. 2020&lt;/date&gt;&lt;/pub-dates&gt;&lt;/dates&gt;&lt;isbn&gt;2588-9559&lt;/isbn&gt;&lt;urls&gt;&lt;related-urls&gt;&lt;url&gt;https://brill.com/view/journals/jaae/2/2/article-p237_7.xml&lt;/url&gt;&lt;/related-urls&gt;&lt;/urls&gt;&lt;electronic-resource-num&gt;https://doi.org/10.1163/25889567-BJA10008&lt;/electronic-resource-num&gt;&lt;language&gt;English&lt;/language&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26)</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w:t>
      </w:r>
      <w:r w:rsidRPr="00AC0341">
        <w:rPr>
          <w:rFonts w:asciiTheme="minorHAnsi" w:hAnsiTheme="minorHAnsi" w:cstheme="minorHAnsi"/>
          <w:sz w:val="22"/>
          <w:szCs w:val="22"/>
        </w:rPr>
        <w:t xml:space="preserve"> </w:t>
      </w:r>
      <w:r w:rsidRPr="00AC0341">
        <w:rPr>
          <w:rFonts w:asciiTheme="minorHAnsi" w:hAnsiTheme="minorHAnsi" w:cstheme="minorHAnsi"/>
          <w:sz w:val="22"/>
          <w:szCs w:val="22"/>
          <w:lang w:eastAsia="en-US"/>
        </w:rPr>
        <w:t xml:space="preserve">Devices for the humane immobilization of pigs should support the head and neck, be of robust construction and be readily cleaned and disinfected. Slings must allow access to specific body areas when physiological instrumentation is </w:t>
      </w:r>
      <w:r w:rsidRPr="00AC0341">
        <w:rPr>
          <w:rFonts w:asciiTheme="minorHAnsi" w:hAnsiTheme="minorHAnsi" w:cstheme="minorHAnsi"/>
          <w:i/>
          <w:iCs/>
          <w:sz w:val="22"/>
          <w:szCs w:val="22"/>
          <w:lang w:eastAsia="en-US"/>
        </w:rPr>
        <w:t>in situ</w:t>
      </w:r>
      <w:r w:rsidRPr="00AC0341">
        <w:rPr>
          <w:rFonts w:asciiTheme="minorHAnsi" w:hAnsiTheme="minorHAnsi" w:cstheme="minorHAnsi"/>
          <w:sz w:val="22"/>
          <w:szCs w:val="22"/>
          <w:lang w:eastAsia="en-US"/>
        </w:rPr>
        <w:t>, for special procedures like abdominal ultrasonography, blood sampling or the administration of medications. The design must consider the animal’s height, len</w:t>
      </w:r>
      <w:r w:rsidRPr="00AC0341">
        <w:rPr>
          <w:rFonts w:asciiTheme="minorHAnsi" w:hAnsiTheme="minorHAnsi" w:cstheme="minorHAnsi"/>
          <w:sz w:val="22"/>
          <w:szCs w:val="22"/>
        </w:rPr>
        <w:t>gth</w:t>
      </w:r>
      <w:r w:rsidRPr="00AC0341">
        <w:rPr>
          <w:rFonts w:asciiTheme="minorHAnsi" w:hAnsiTheme="minorHAnsi" w:cstheme="minorHAnsi"/>
          <w:sz w:val="22"/>
          <w:szCs w:val="22"/>
          <w:lang w:eastAsia="en-US"/>
        </w:rPr>
        <w:t xml:space="preserve"> and weight, its limbs, the external genitalia of male animals and the animal’s need to urinate and defaecate.  </w:t>
      </w:r>
      <w:r w:rsidRPr="00AC0341">
        <w:rPr>
          <w:rFonts w:asciiTheme="minorHAnsi" w:hAnsiTheme="minorHAnsi" w:cstheme="minorHAnsi"/>
          <w:sz w:val="22"/>
          <w:szCs w:val="22"/>
        </w:rPr>
        <w:t xml:space="preserve">It is highly recommended that pharmacological restraint be used for noxious </w:t>
      </w:r>
      <w:r w:rsidRPr="00AC0341">
        <w:rPr>
          <w:rFonts w:asciiTheme="minorHAnsi" w:hAnsiTheme="minorHAnsi" w:cstheme="minorHAnsi"/>
          <w:sz w:val="22"/>
          <w:szCs w:val="22"/>
          <w:lang w:eastAsia="en-US"/>
        </w:rPr>
        <w:t>procedure</w:t>
      </w:r>
      <w:r w:rsidRPr="00AC0341">
        <w:rPr>
          <w:rFonts w:asciiTheme="minorHAnsi" w:hAnsiTheme="minorHAnsi" w:cstheme="minorHAnsi"/>
          <w:sz w:val="22"/>
          <w:szCs w:val="22"/>
        </w:rPr>
        <w:t>s in pigs of all ages.</w:t>
      </w:r>
    </w:p>
    <w:p w14:paraId="6598D9F9" w14:textId="77777777" w:rsidR="00372CF6" w:rsidRPr="00AC0341" w:rsidRDefault="00372CF6" w:rsidP="00FC2719">
      <w:pPr>
        <w:rPr>
          <w:rFonts w:asciiTheme="minorHAnsi" w:hAnsiTheme="minorHAnsi" w:cstheme="minorHAnsi"/>
          <w:sz w:val="22"/>
          <w:szCs w:val="22"/>
        </w:rPr>
      </w:pPr>
    </w:p>
    <w:p w14:paraId="0DF21EB4" w14:textId="77777777" w:rsidR="00FC2719" w:rsidRPr="00AC0341" w:rsidRDefault="00FC2719" w:rsidP="00FC2719">
      <w:pPr>
        <w:pStyle w:val="Naslov2"/>
        <w:rPr>
          <w:rFonts w:asciiTheme="minorHAnsi" w:eastAsia="Times New Roman" w:hAnsiTheme="minorHAnsi" w:cstheme="minorHAnsi"/>
          <w:sz w:val="22"/>
          <w:szCs w:val="22"/>
        </w:rPr>
      </w:pPr>
      <w:bookmarkStart w:id="4" w:name="_Toc136500124"/>
      <w:r w:rsidRPr="00AC0341">
        <w:rPr>
          <w:rFonts w:asciiTheme="minorHAnsi" w:eastAsia="Times New Roman" w:hAnsiTheme="minorHAnsi" w:cstheme="minorHAnsi"/>
          <w:sz w:val="22"/>
          <w:szCs w:val="22"/>
        </w:rPr>
        <w:t>Sheep</w:t>
      </w:r>
      <w:bookmarkEnd w:id="4"/>
    </w:p>
    <w:p w14:paraId="1C90A90C" w14:textId="77777777" w:rsidR="00FC2719" w:rsidRPr="00AC0341" w:rsidRDefault="00FC2719" w:rsidP="00FC2719">
      <w:pPr>
        <w:pStyle w:val="Naslov2"/>
        <w:rPr>
          <w:rFonts w:asciiTheme="minorHAnsi" w:hAnsiTheme="minorHAnsi" w:cstheme="minorHAnsi"/>
          <w:sz w:val="22"/>
          <w:szCs w:val="22"/>
        </w:rPr>
      </w:pPr>
      <w:r w:rsidRPr="00AC0341">
        <w:rPr>
          <w:rFonts w:asciiTheme="minorHAnsi" w:hAnsiTheme="minorHAnsi" w:cstheme="minorHAnsi"/>
          <w:sz w:val="22"/>
          <w:szCs w:val="22"/>
        </w:rPr>
        <w:t>Behavioural Preparation</w:t>
      </w:r>
    </w:p>
    <w:p w14:paraId="6AD232D0" w14:textId="67352E86"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Being flock animals, sheep have a powerful instinct to form cohesive groups, which provides a sense of security, and under natural conditions, aids in protection against predators. Flock behaviours, i.e., a tendency to follow a leading animal or flee </w:t>
      </w:r>
      <w:r w:rsidRPr="00AC0341">
        <w:rPr>
          <w:rFonts w:asciiTheme="minorHAnsi" w:hAnsiTheme="minorHAnsi" w:cstheme="minorHAnsi"/>
          <w:i/>
          <w:iCs/>
          <w:sz w:val="22"/>
          <w:szCs w:val="22"/>
        </w:rPr>
        <w:t>en masse</w:t>
      </w:r>
      <w:r w:rsidRPr="00AC0341">
        <w:rPr>
          <w:rFonts w:asciiTheme="minorHAnsi" w:hAnsiTheme="minorHAnsi" w:cstheme="minorHAnsi"/>
          <w:sz w:val="22"/>
          <w:szCs w:val="22"/>
        </w:rPr>
        <w:t xml:space="preserve">, are seen in groups of four or more animals, and account for sheep becoming distressed when isolated or separated from companions, </w:t>
      </w:r>
      <w:r w:rsidRPr="00AC0341">
        <w:rPr>
          <w:rFonts w:asciiTheme="minorHAnsi" w:hAnsiTheme="minorHAnsi" w:cstheme="minorHAnsi"/>
          <w:sz w:val="22"/>
          <w:szCs w:val="22"/>
          <w:lang w:eastAsia="en-US"/>
        </w:rPr>
        <w:t>although this depend</w:t>
      </w:r>
      <w:r w:rsidRPr="00AC0341">
        <w:rPr>
          <w:rFonts w:asciiTheme="minorHAnsi" w:hAnsiTheme="minorHAnsi" w:cstheme="minorHAnsi"/>
          <w:sz w:val="22"/>
          <w:szCs w:val="22"/>
        </w:rPr>
        <w:t>s</w:t>
      </w:r>
      <w:r w:rsidRPr="00AC0341">
        <w:rPr>
          <w:rFonts w:asciiTheme="minorHAnsi" w:hAnsiTheme="minorHAnsi" w:cstheme="minorHAnsi"/>
          <w:sz w:val="22"/>
          <w:szCs w:val="22"/>
          <w:lang w:eastAsia="en-US"/>
        </w:rPr>
        <w:t xml:space="preserve"> on breed and age </w:t>
      </w:r>
      <w:r w:rsidRPr="00AC0341">
        <w:rPr>
          <w:rFonts w:asciiTheme="minorHAnsi" w:hAnsiTheme="minorHAnsi" w:cstheme="minorHAnsi"/>
          <w:sz w:val="22"/>
          <w:szCs w:val="22"/>
          <w:lang w:eastAsia="en-US"/>
        </w:rPr>
        <w:fldChar w:fldCharType="begin">
          <w:fldData xml:space="preserve">PEVuZE5vdGU+PENpdGU+PEF1dGhvcj5UaWxicm9vazwvQXV0aG9yPjxZZWFyPjE5OTk8L1llYXI+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UaWxicm9vazwvQXV0aG9yPjxZZWFyPjE5OTk8L1llYXI+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66-71)</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w:t>
      </w:r>
      <w:r w:rsidRPr="00AC0341">
        <w:rPr>
          <w:rFonts w:asciiTheme="minorHAnsi" w:hAnsiTheme="minorHAnsi" w:cstheme="minorHAnsi"/>
          <w:sz w:val="22"/>
          <w:szCs w:val="22"/>
        </w:rPr>
        <w:t xml:space="preserve"> </w:t>
      </w:r>
    </w:p>
    <w:p w14:paraId="1CF44608" w14:textId="315B54B9" w:rsidR="00FC2719" w:rsidRPr="00AC0341" w:rsidRDefault="00FC2719" w:rsidP="00FC2719">
      <w:pPr>
        <w:rPr>
          <w:rFonts w:asciiTheme="minorHAnsi" w:hAnsiTheme="minorHAnsi" w:cstheme="minorHAnsi"/>
          <w:sz w:val="22"/>
          <w:szCs w:val="22"/>
          <w:lang w:eastAsia="en-US"/>
        </w:rPr>
      </w:pPr>
      <w:r w:rsidRPr="00AC0341">
        <w:rPr>
          <w:rFonts w:asciiTheme="minorHAnsi" w:hAnsiTheme="minorHAnsi" w:cstheme="minorHAnsi"/>
          <w:sz w:val="22"/>
          <w:szCs w:val="22"/>
          <w:lang w:eastAsia="en-US"/>
        </w:rPr>
        <w:t xml:space="preserve">Minimizing stress in laboratory sheep requires that aversive procedures are avoided until animals are acclimatised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Grandin&lt;/Author&gt;&lt;Year&gt;2015&lt;/Year&gt;&lt;RecNum&gt;124&lt;/RecNum&gt;&lt;DisplayText&gt;(69)&lt;/DisplayText&gt;&lt;record&gt;&lt;rec-number&gt;124&lt;/rec-number&gt;&lt;foreign-keys&gt;&lt;key app="EN" db-id="fdtft520qwd05fed2zmxdad7ptwaea9rvrte" timestamp="1685332496"&gt;124&lt;/key&gt;&lt;/foreign-keys&gt;&lt;ref-type name="Journal Article"&gt;17&lt;/ref-type&gt;&lt;contributors&gt;&lt;authors&gt;&lt;author&gt;Grandin, T.&lt;/author&gt;&lt;author&gt;Shivley, C.&lt;/author&gt;&lt;/authors&gt;&lt;/contributors&gt;&lt;auth-address&gt;Department of Animal Science, Colorado State University, Fort Collins, CO 80523, USA. Cheryl.Miller@colostate.edu.&amp;#xD;Department of Animal Science, Colorado State University, Fort Collins, CO 80523, USA. chelsey.shivley@colostate.edu.&lt;/auth-address&gt;&lt;titles&gt;&lt;title&gt;How Farm Animals React and Perceive Stressful Situations Such As Handling, Restraint, and Transport&lt;/title&gt;&lt;secondary-title&gt;Animals (Basel)&lt;/secondary-title&gt;&lt;/titles&gt;&lt;periodical&gt;&lt;full-title&gt;Animals (Basel)&lt;/full-title&gt;&lt;/periodical&gt;&lt;pages&gt;1233-51&lt;/pages&gt;&lt;volume&gt;5&lt;/volume&gt;&lt;number&gt;4&lt;/number&gt;&lt;edition&gt;2015/12/04&lt;/edition&gt;&lt;keywords&gt;&lt;keyword&gt;cattle&lt;/keyword&gt;&lt;keyword&gt;handling&lt;/keyword&gt;&lt;keyword&gt;pigs&lt;/keyword&gt;&lt;keyword&gt;restraint&lt;/keyword&gt;&lt;keyword&gt;sheep&lt;/keyword&gt;&lt;keyword&gt;welfare&lt;/keyword&gt;&lt;/keywords&gt;&lt;dates&gt;&lt;year&gt;2015&lt;/year&gt;&lt;pub-dates&gt;&lt;date&gt;Dec 1&lt;/date&gt;&lt;/pub-dates&gt;&lt;/dates&gt;&lt;isbn&gt;2076-2615 (Print)&amp;#xD;2076-2615 (Linking)&lt;/isbn&gt;&lt;accession-num&gt;26633523&lt;/accession-num&gt;&lt;urls&gt;&lt;related-urls&gt;&lt;url&gt;https://www.ncbi.nlm.nih.gov/pubmed/26633523&lt;/url&gt;&lt;/related-urls&gt;&lt;/urls&gt;&lt;custom2&gt;PMC4693213&lt;/custom2&gt;&lt;electronic-resource-num&gt;10.3390/ani5040409&lt;/electronic-resource-num&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69)</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Animals obtained from commercial, extensively husbanded flocks in particular require habituation to human contact</w:t>
      </w:r>
      <w:r w:rsidRPr="00AC0341">
        <w:rPr>
          <w:rFonts w:asciiTheme="minorHAnsi" w:hAnsiTheme="minorHAnsi" w:cstheme="minorHAnsi"/>
          <w:sz w:val="22"/>
          <w:szCs w:val="22"/>
        </w:rPr>
        <w:t xml:space="preserve"> and </w:t>
      </w:r>
      <w:r w:rsidRPr="00AC0341">
        <w:rPr>
          <w:rFonts w:asciiTheme="minorHAnsi" w:hAnsiTheme="minorHAnsi" w:cstheme="minorHAnsi"/>
          <w:sz w:val="22"/>
          <w:szCs w:val="22"/>
          <w:lang w:eastAsia="en-US"/>
        </w:rPr>
        <w:t xml:space="preserve">handling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Grandin&lt;/Author&gt;&lt;Year&gt;1997&lt;/Year&gt;&lt;RecNum&gt;112&lt;/RecNum&gt;&lt;DisplayText&gt;(19)&lt;/DisplayText&gt;&lt;record&gt;&lt;rec-number&gt;112&lt;/rec-number&gt;&lt;foreign-keys&gt;&lt;key app="EN" db-id="fdtft520qwd05fed2zmxdad7ptwaea9rvrte" timestamp="1685332495"&gt;112&lt;/key&gt;&lt;/foreign-keys&gt;&lt;ref-type name="Journal Article"&gt;17&lt;/ref-type&gt;&lt;contributors&gt;&lt;authors&gt;&lt;author&gt;Grandin, T.&lt;/author&gt;&lt;/authors&gt;&lt;/contributors&gt;&lt;auth-address&gt;Department of Animal Sciences, Colorado State University, Fort Collins 80523, USA.&lt;/auth-address&gt;&lt;titles&gt;&lt;title&gt;Assessment of stress during handling and transport&lt;/title&gt;&lt;secondary-title&gt;J Anim Sci&lt;/secondary-title&gt;&lt;/titles&gt;&lt;periodical&gt;&lt;full-title&gt;J Anim Sci&lt;/full-title&gt;&lt;/periodical&gt;&lt;pages&gt;249-57&lt;/pages&gt;&lt;volume&gt;75&lt;/volume&gt;&lt;number&gt;1&lt;/number&gt;&lt;edition&gt;1997/01/01&lt;/edition&gt;&lt;keywords&gt;&lt;keyword&gt;Amygdala/physiology&lt;/keyword&gt;&lt;keyword&gt;*Animal Welfare&lt;/keyword&gt;&lt;keyword&gt;Animals&lt;/keyword&gt;&lt;keyword&gt;Anxiety&lt;/keyword&gt;&lt;keyword&gt;Behavior, Animal/physiology&lt;/keyword&gt;&lt;keyword&gt;Cattle/blood/physiology/*psychology&lt;/keyword&gt;&lt;keyword&gt;Hydrocortisone/blood&lt;/keyword&gt;&lt;keyword&gt;Stress, Psychological/metabolism/*physiopathology&lt;/keyword&gt;&lt;keyword&gt;*Transportation&lt;/keyword&gt;&lt;/keywords&gt;&lt;dates&gt;&lt;year&gt;1997&lt;/year&gt;&lt;pub-dates&gt;&lt;date&gt;Jan&lt;/date&gt;&lt;/pub-dates&gt;&lt;/dates&gt;&lt;isbn&gt;0021-8812 (Print)&amp;#xD;0021-8812 (Linking)&lt;/isbn&gt;&lt;accession-num&gt;9027573&lt;/accession-num&gt;&lt;urls&gt;&lt;related-urls&gt;&lt;url&gt;https://www.ncbi.nlm.nih.gov/pubmed/9027573&lt;/url&gt;&lt;/related-urls&gt;&lt;/urls&gt;&lt;electronic-resource-num&gt;10.2527/1997.751249x&lt;/electronic-resource-num&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19)</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rPr>
        <w:t>.</w:t>
      </w:r>
      <w:r w:rsidRPr="00AC0341">
        <w:rPr>
          <w:rFonts w:asciiTheme="minorHAnsi" w:hAnsiTheme="minorHAnsi" w:cstheme="minorHAnsi"/>
          <w:sz w:val="22"/>
          <w:szCs w:val="22"/>
          <w:lang w:eastAsia="en-US"/>
        </w:rPr>
        <w:t xml:space="preserve"> Laboratory sheep benefit from environmental enrichment which promotes the diversity of natural behaviours while reducing stereotypies and aggressive behaviours </w:t>
      </w:r>
      <w:r w:rsidRPr="00AC0341">
        <w:rPr>
          <w:rFonts w:asciiTheme="minorHAnsi" w:hAnsiTheme="minorHAnsi" w:cstheme="minorHAnsi"/>
          <w:sz w:val="22"/>
          <w:szCs w:val="22"/>
          <w:lang w:eastAsia="en-US"/>
        </w:rPr>
        <w:fldChar w:fldCharType="begin">
          <w:fldData xml:space="preserve">PEVuZE5vdGU+PENpdGU+PEF1dGhvcj5BZ3VheW8tVWxsb2E8L0F1dGhvcj48WWVhcj4yMDE1PC9Z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BZ3VheW8tVWxsb2E8L0F1dGhvcj48WWVhcj4yMDE1PC9Z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28)</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The strong escape proclivity of sheep can be reduced by space restriction, although this itself requires habituation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Hargreaves&lt;/Author&gt;&lt;Year&gt;1990&lt;/Year&gt;&lt;RecNum&gt;322&lt;/RecNum&gt;&lt;DisplayText&gt;(72)&lt;/DisplayText&gt;&lt;record&gt;&lt;rec-number&gt;322&lt;/rec-number&gt;&lt;foreign-keys&gt;&lt;key app="EN" db-id="x005rdz0lrfev0e9wafpfpvaazppeszde2z5" timestamp="1681728207"&gt;322&lt;/key&gt;&lt;/foreign-keys&gt;&lt;ref-type name="Journal Article"&gt;17&lt;/ref-type&gt;&lt;contributors&gt;&lt;authors&gt;&lt;author&gt;Hargreaves, A. L.&lt;/author&gt;&lt;author&gt;Hutson, G. D.&lt;/author&gt;&lt;/authors&gt;&lt;/contributors&gt;&lt;titles&gt;&lt;title&gt;Some effects of repeated handling on stress responses in sheep&lt;/title&gt;&lt;secondary-title&gt;Applied Animal Behaviour Science&lt;/secondary-title&gt;&lt;/titles&gt;&lt;periodical&gt;&lt;full-title&gt;Applied Animal Behaviour Science&lt;/full-title&gt;&lt;/periodical&gt;&lt;pages&gt;253-265&lt;/pages&gt;&lt;volume&gt;26&lt;/volume&gt;&lt;number&gt;3&lt;/number&gt;&lt;dates&gt;&lt;year&gt;1990&lt;/year&gt;&lt;pub-dates&gt;&lt;date&gt;1990/05/01/&lt;/date&gt;&lt;/pub-dates&gt;&lt;/dates&gt;&lt;isbn&gt;0168-1591&lt;/isbn&gt;&lt;urls&gt;&lt;related-urls&gt;&lt;url&gt;https://www.sciencedirect.com/science/article/pii/016815919090141Y&lt;/url&gt;&lt;/related-urls&gt;&lt;/urls&gt;&lt;electronic-resource-num&gt;https://doi.org/10.1016/0168-1591(90)90141-Y&lt;/electronic-resource-num&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72)</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w:t>
      </w:r>
    </w:p>
    <w:p w14:paraId="622F6D1B" w14:textId="60B49176" w:rsidR="00FC2719" w:rsidRPr="00AC0341" w:rsidRDefault="00FC2719" w:rsidP="00FC2719">
      <w:pPr>
        <w:rPr>
          <w:rFonts w:asciiTheme="minorHAnsi" w:hAnsiTheme="minorHAnsi" w:cstheme="minorHAnsi"/>
          <w:sz w:val="22"/>
          <w:szCs w:val="22"/>
          <w:lang w:eastAsia="en-US"/>
        </w:rPr>
      </w:pPr>
      <w:r w:rsidRPr="00AC0341">
        <w:rPr>
          <w:rFonts w:asciiTheme="minorHAnsi" w:hAnsiTheme="minorHAnsi" w:cstheme="minorHAnsi"/>
          <w:sz w:val="22"/>
          <w:szCs w:val="22"/>
          <w:lang w:eastAsia="en-US"/>
        </w:rPr>
        <w:t xml:space="preserve">Enforced separation from the flock or familiar conspecifics is ameliorated by the presence of at least one other familiar animal.  The effects of repeated blood sampling on haematological variables in sheep, which are well-recognized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Morgan&lt;/Author&gt;&lt;Year&gt;1975&lt;/Year&gt;&lt;RecNum&gt;129&lt;/RecNum&gt;&lt;DisplayText&gt;(73)&lt;/DisplayText&gt;&lt;record&gt;&lt;rec-number&gt;129&lt;/rec-number&gt;&lt;foreign-keys&gt;&lt;key app="EN" db-id="fdtft520qwd05fed2zmxdad7ptwaea9rvrte" timestamp="1685332497"&gt;129&lt;/key&gt;&lt;/foreign-keys&gt;&lt;ref-type name="Journal Article"&gt;17&lt;/ref-type&gt;&lt;contributors&gt;&lt;authors&gt;&lt;author&gt;Morgan, D. J.&lt;/author&gt;&lt;author&gt;Upton, P. K.&lt;/author&gt;&lt;/authors&gt;&lt;/contributors&gt;&lt;titles&gt;&lt;title&gt;The effect of sampling technique on acid-base balance and other blood parameters in the sheep&lt;/title&gt;&lt;secondary-title&gt;Lab Anim&lt;/secondary-title&gt;&lt;/titles&gt;&lt;periodical&gt;&lt;full-title&gt;Lab Anim&lt;/full-title&gt;&lt;/periodical&gt;&lt;pages&gt;93-8&lt;/pages&gt;&lt;volume&gt;9&lt;/volume&gt;&lt;number&gt;2&lt;/number&gt;&lt;edition&gt;1975/04/01&lt;/edition&gt;&lt;keywords&gt;&lt;keyword&gt;*Acid-Base Equilibrium&lt;/keyword&gt;&lt;keyword&gt;Animals&lt;/keyword&gt;&lt;keyword&gt;Bicarbonates/blood&lt;/keyword&gt;&lt;keyword&gt;Blood Glucose/analysis&lt;/keyword&gt;&lt;keyword&gt;Blood Proteins/analysis&lt;/keyword&gt;&lt;keyword&gt;Blood Specimen Collection/*veterinary&lt;/keyword&gt;&lt;keyword&gt;Calcium/blood&lt;/keyword&gt;&lt;keyword&gt;Carbon Dioxide/blood&lt;/keyword&gt;&lt;keyword&gt;Catheterization/veterinary&lt;/keyword&gt;&lt;keyword&gt;Hematocrit&lt;/keyword&gt;&lt;keyword&gt;Hemoglobins/analysis&lt;/keyword&gt;&lt;keyword&gt;Hydrogen-Ion Concentration&lt;/keyword&gt;&lt;keyword&gt;Injections, Intramuscular&lt;/keyword&gt;&lt;keyword&gt;Jugular Veins&lt;/keyword&gt;&lt;keyword&gt;Lactates/blood&lt;/keyword&gt;&lt;keyword&gt;Magnesium/blood&lt;/keyword&gt;&lt;keyword&gt;Male&lt;/keyword&gt;&lt;keyword&gt;Physical Exertion&lt;/keyword&gt;&lt;keyword&gt;Sheep/*blood&lt;/keyword&gt;&lt;keyword&gt;Xylazine/administration &amp;amp; dosage&lt;/keyword&gt;&lt;/keywords&gt;&lt;dates&gt;&lt;year&gt;1975&lt;/year&gt;&lt;pub-dates&gt;&lt;date&gt;Apr&lt;/date&gt;&lt;/pub-dates&gt;&lt;/dates&gt;&lt;isbn&gt;0023-6772 (Print)&amp;#xD;0023-6772 (Linking)&lt;/isbn&gt;&lt;accession-num&gt;238060&lt;/accession-num&gt;&lt;urls&gt;&lt;related-urls&gt;&lt;url&gt;https://www.ncbi.nlm.nih.gov/pubmed/238060&lt;/url&gt;&lt;/related-urls&gt;&lt;/urls&gt;&lt;electronic-resource-num&gt;10.1258/002367775780994673&lt;/electronic-resource-num&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73)</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are reduced by providing </w:t>
      </w:r>
      <w:r w:rsidRPr="00AC0341">
        <w:rPr>
          <w:rFonts w:asciiTheme="minorHAnsi" w:hAnsiTheme="minorHAnsi" w:cstheme="minorHAnsi"/>
          <w:i/>
          <w:iCs/>
          <w:sz w:val="22"/>
          <w:szCs w:val="22"/>
          <w:lang w:eastAsia="en-US"/>
        </w:rPr>
        <w:t>ad libitum</w:t>
      </w:r>
      <w:r w:rsidRPr="00AC0341">
        <w:rPr>
          <w:rFonts w:asciiTheme="minorHAnsi" w:hAnsiTheme="minorHAnsi" w:cstheme="minorHAnsi"/>
          <w:sz w:val="22"/>
          <w:szCs w:val="22"/>
          <w:lang w:eastAsia="en-US"/>
        </w:rPr>
        <w:t xml:space="preserve"> food and water and the presence of a social partner </w:t>
      </w:r>
      <w:r w:rsidRPr="00AC0341">
        <w:rPr>
          <w:rFonts w:asciiTheme="minorHAnsi" w:hAnsiTheme="minorHAnsi" w:cstheme="minorHAnsi"/>
          <w:sz w:val="22"/>
          <w:szCs w:val="22"/>
          <w:lang w:eastAsia="en-US"/>
        </w:rPr>
        <w:fldChar w:fldCharType="begin">
          <w:fldData xml:space="preserve">PEVuZE5vdGU+PENpdGU+PEF1dGhvcj5IZXJyZXJvPC9BdXRob3I+PFllYXI+MTk5MzwvWWVhcj48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=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IZXJyZXJvPC9BdXRob3I+PFllYXI+MTk5MzwvWWVhcj48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=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18, 74)</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w:t>
      </w:r>
    </w:p>
    <w:p w14:paraId="50799A98" w14:textId="13B87F44" w:rsidR="00FC2719" w:rsidRPr="00AC0341" w:rsidRDefault="00FC2719" w:rsidP="00FC2719">
      <w:pPr>
        <w:rPr>
          <w:rFonts w:asciiTheme="minorHAnsi" w:hAnsiTheme="minorHAnsi" w:cstheme="minorHAnsi"/>
          <w:sz w:val="22"/>
          <w:szCs w:val="22"/>
          <w:lang w:eastAsia="en-US"/>
        </w:rPr>
      </w:pPr>
      <w:r w:rsidRPr="00AC0341">
        <w:rPr>
          <w:rFonts w:asciiTheme="minorHAnsi" w:hAnsiTheme="minorHAnsi" w:cstheme="minorHAnsi"/>
          <w:sz w:val="22"/>
          <w:szCs w:val="22"/>
          <w:lang w:eastAsia="en-US"/>
        </w:rPr>
        <w:t xml:space="preserve">Sheep are readily trained: positive anticipation training using food rewards to condition behaviour is particularly useful </w:t>
      </w:r>
      <w:r w:rsidRPr="00AC0341">
        <w:rPr>
          <w:rFonts w:asciiTheme="minorHAnsi" w:hAnsiTheme="minorHAnsi" w:cstheme="minorHAnsi"/>
          <w:sz w:val="22"/>
          <w:szCs w:val="22"/>
          <w:lang w:eastAsia="en-US"/>
        </w:rPr>
        <w:fldChar w:fldCharType="begin">
          <w:fldData xml:space="preserve">PEVuZE5vdGU+PENpdGU+PEF1dGhvcj5BbmRlcnNvbjwvQXV0aG9yPjxZZWFyPjIwMTU8L1llYXI+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=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BbmRlcnNvbjwvQXV0aG9yPjxZZWFyPjIwMTU8L1llYXI+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=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75)</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Sheep can be trained to voluntarily enter a restraint device when they can move as a group and procedures are repeatedly imposed </w:t>
      </w:r>
      <w:r w:rsidRPr="00AC0341">
        <w:rPr>
          <w:rFonts w:asciiTheme="minorHAnsi" w:hAnsiTheme="minorHAnsi" w:cstheme="minorHAnsi"/>
          <w:sz w:val="22"/>
          <w:szCs w:val="22"/>
          <w:lang w:eastAsia="en-US"/>
        </w:rPr>
        <w:fldChar w:fldCharType="begin">
          <w:fldData xml:space="preserve">PEVuZE5vdGU+PENpdGU+PEF1dGhvcj5HcmFuZGluPC9BdXRob3I+PFllYXI+MTk4OTwvWWVhcj48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HcmFuZGluPC9BdXRob3I+PFllYXI+MTk4OTwvWWVhcj48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33, 69)</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Positive events, e.g., handling or wool brushing reduces wariness of humans, although this effect may not be transferable to all situations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Destrez&lt;/Author&gt;&lt;Year&gt;2014&lt;/Year&gt;&lt;RecNum&gt;135&lt;/RecNum&gt;&lt;DisplayText&gt;(76)&lt;/DisplayText&gt;&lt;record&gt;&lt;rec-number&gt;135&lt;/rec-number&gt;&lt;foreign-keys&gt;&lt;key app="EN" db-id="fdtft520qwd05fed2zmxdad7ptwaea9rvrte" timestamp="1685332497"&gt;135&lt;/key&gt;&lt;/foreign-keys&gt;&lt;ref-type name="Journal Article"&gt;17&lt;/ref-type&gt;&lt;contributors&gt;&lt;authors&gt;&lt;author&gt;Destrez, Alexandra&lt;/author&gt;&lt;author&gt;Deiss, Véronique&lt;/author&gt;&lt;author&gt;Leterrier, Christine&lt;/author&gt;&lt;author&gt;Calandreau, Ludovic&lt;/author&gt;&lt;author&gt;Boissy, Alain&lt;/author&gt;&lt;/authors&gt;&lt;/contributors&gt;&lt;titles&gt;&lt;title&gt;Repeated exposure to positive events induces optimistic-like judgment and enhances fearfulness in chronically stressed sheep&lt;/title&gt;&lt;secondary-title&gt;Applied Animal Behaviour Science&lt;/secondary-title&gt;&lt;/titles&gt;&lt;periodical&gt;&lt;full-title&gt;Applied Animal Behaviour Science&lt;/full-title&gt;&lt;/periodical&gt;&lt;pages&gt;30-38&lt;/pages&gt;&lt;volume&gt;154&lt;/volume&gt;&lt;keywords&gt;&lt;keyword&gt;Judgment bias&lt;/keyword&gt;&lt;keyword&gt;Optimistic-like judgment&lt;/keyword&gt;&lt;keyword&gt;Emotional reactivity&lt;/keyword&gt;&lt;keyword&gt;Stress&lt;/keyword&gt;&lt;keyword&gt;Positive stimulations&lt;/keyword&gt;&lt;/keywords&gt;&lt;dates&gt;&lt;year&gt;2014&lt;/year&gt;&lt;pub-dates&gt;&lt;date&gt;2014/05/01/&lt;/date&gt;&lt;/pub-dates&gt;&lt;/dates&gt;&lt;isbn&gt;0168-1591&lt;/isbn&gt;&lt;urls&gt;&lt;related-urls&gt;&lt;url&gt;https://www.sciencedirect.com/science/article/pii/S0168159114000227&lt;/url&gt;&lt;/related-urls&gt;&lt;/urls&gt;&lt;electronic-resource-num&gt;https://doi.org/10.1016/j.applanim.2014.01.005&lt;/electronic-resource-num&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76)</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w:t>
      </w:r>
    </w:p>
    <w:p w14:paraId="642CA7BC" w14:textId="4D0B993D" w:rsidR="00FC2719" w:rsidRPr="00AC0341" w:rsidRDefault="00FC2719" w:rsidP="00FC2719">
      <w:pPr>
        <w:rPr>
          <w:rFonts w:asciiTheme="minorHAnsi" w:hAnsiTheme="minorHAnsi" w:cstheme="minorHAnsi"/>
          <w:sz w:val="22"/>
          <w:szCs w:val="22"/>
          <w:lang w:eastAsia="en-US"/>
        </w:rPr>
      </w:pPr>
      <w:r w:rsidRPr="00AC0341">
        <w:rPr>
          <w:rFonts w:asciiTheme="minorHAnsi" w:hAnsiTheme="minorHAnsi" w:cstheme="minorHAnsi"/>
          <w:sz w:val="22"/>
          <w:szCs w:val="22"/>
          <w:lang w:eastAsia="en-US"/>
        </w:rPr>
        <w:t xml:space="preserve">Reviews of methods assessing behavioural reactions to handling and restraint in sheep </w:t>
      </w:r>
      <w:r w:rsidRPr="00AC0341">
        <w:rPr>
          <w:rFonts w:asciiTheme="minorHAnsi" w:hAnsiTheme="minorHAnsi" w:cstheme="minorHAnsi"/>
          <w:sz w:val="22"/>
          <w:szCs w:val="22"/>
          <w:lang w:eastAsia="en-US"/>
        </w:rPr>
        <w:fldChar w:fldCharType="begin">
          <w:fldData xml:space="preserve">PEVuZE5vdGU+PENpdGU+PEF1dGhvcj5SdXNoZW48L0F1dGhvcj48WWVhcj4xOTk2PC9ZZWFyPjxS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SdXNoZW48L0F1dGhvcj48WWVhcj4xOTk2PC9ZZWFyPjxS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18, 69, 77)</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generally affirm that the degree and signs of evoked fear depend on how the animal perceives handling (or transport)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Grandin&lt;/Author&gt;&lt;Year&gt;1997&lt;/Year&gt;&lt;RecNum&gt;112&lt;/RecNum&gt;&lt;DisplayText&gt;(19)&lt;/DisplayText&gt;&lt;record&gt;&lt;rec-number&gt;112&lt;/rec-number&gt;&lt;foreign-keys&gt;&lt;key app="EN" db-id="fdtft520qwd05fed2zmxdad7ptwaea9rvrte" timestamp="1685332495"&gt;112&lt;/key&gt;&lt;/foreign-keys&gt;&lt;ref-type name="Journal Article"&gt;17&lt;/ref-type&gt;&lt;contributors&gt;&lt;authors&gt;&lt;author&gt;Grandin, T.&lt;/author&gt;&lt;/authors&gt;&lt;/contributors&gt;&lt;auth-address&gt;Department of Animal Sciences, Colorado State University, Fort Collins 80523, USA.&lt;/auth-address&gt;&lt;titles&gt;&lt;title&gt;Assessment of stress during handling and transport&lt;/title&gt;&lt;secondary-title&gt;J Anim Sci&lt;/secondary-title&gt;&lt;/titles&gt;&lt;periodical&gt;&lt;full-title&gt;J Anim Sci&lt;/full-title&gt;&lt;/periodical&gt;&lt;pages&gt;249-57&lt;/pages&gt;&lt;volume&gt;75&lt;/volume&gt;&lt;number&gt;1&lt;/number&gt;&lt;edition&gt;1997/01/01&lt;/edition&gt;&lt;keywords&gt;&lt;keyword&gt;Amygdala/physiology&lt;/keyword&gt;&lt;keyword&gt;*Animal Welfare&lt;/keyword&gt;&lt;keyword&gt;Animals&lt;/keyword&gt;&lt;keyword&gt;Anxiety&lt;/keyword&gt;&lt;keyword&gt;Behavior, Animal/physiology&lt;/keyword&gt;&lt;keyword&gt;Cattle/blood/physiology/*psychology&lt;/keyword&gt;&lt;keyword&gt;Hydrocortisone/blood&lt;/keyword&gt;&lt;keyword&gt;Stress, Psychological/metabolism/*physiopathology&lt;/keyword&gt;&lt;keyword&gt;*Transportation&lt;/keyword&gt;&lt;/keywords&gt;&lt;dates&gt;&lt;year&gt;1997&lt;/year&gt;&lt;pub-dates&gt;&lt;date&gt;Jan&lt;/date&gt;&lt;/pub-dates&gt;&lt;/dates&gt;&lt;isbn&gt;0021-8812 (Print)&amp;#xD;0021-8812 (Linking)&lt;/isbn&gt;&lt;accession-num&gt;9027573&lt;/accession-num&gt;&lt;urls&gt;&lt;related-urls&gt;&lt;url&gt;https://www.ncbi.nlm.nih.gov/pubmed/9027573&lt;/url&gt;&lt;/related-urls&gt;&lt;/urls&gt;&lt;electronic-resource-num&gt;10.2527/1997.751249x&lt;/electronic-resource-num&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19)</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This may be useful in quantifying the success of acclimatization before animals are enrolled in experiments.  An interaction between oxytocin release, sheep-human bonding and stress responses has been identified </w:t>
      </w:r>
      <w:r w:rsidRPr="00AC0341">
        <w:rPr>
          <w:rFonts w:asciiTheme="minorHAnsi" w:hAnsiTheme="minorHAnsi" w:cstheme="minorHAnsi"/>
          <w:sz w:val="22"/>
          <w:szCs w:val="22"/>
          <w:lang w:eastAsia="en-US"/>
        </w:rPr>
        <w:fldChar w:fldCharType="begin">
          <w:fldData xml:space="preserve">PEVuZE5vdGU+PENpdGU+PEF1dGhvcj5Db3Vsb248L0F1dGhvcj48WWVhcj4yMDEzPC9ZZWFyPjxS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</w:fldData>
        </w:fldChar>
      </w:r>
      <w:r w:rsidRPr="00AC0341">
        <w:rPr>
          <w:rFonts w:asciiTheme="minorHAnsi" w:hAnsiTheme="minorHAnsi" w:cstheme="minorHAnsi"/>
          <w:sz w:val="22"/>
          <w:szCs w:val="22"/>
          <w:lang w:eastAsia="en-US"/>
        </w:rPr>
        <w:instrText xml:space="preserve"> ADDIN EN.CITE </w:instrText>
      </w:r>
      <w:r w:rsidRPr="00AC0341">
        <w:rPr>
          <w:rFonts w:asciiTheme="minorHAnsi" w:hAnsiTheme="minorHAnsi" w:cstheme="minorHAnsi"/>
          <w:sz w:val="22"/>
          <w:szCs w:val="22"/>
          <w:lang w:eastAsia="en-US"/>
        </w:rPr>
        <w:fldChar w:fldCharType="begin">
          <w:fldData xml:space="preserve">PEVuZE5vdGU+PENpdGU+PEF1dGhvcj5Db3Vsb248L0F1dGhvcj48WWVhcj4yMDEzPC9ZZWFyPjxS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</w:fldData>
        </w:fldChar>
      </w:r>
      <w:r w:rsidRPr="00AC0341">
        <w:rPr>
          <w:rFonts w:asciiTheme="minorHAnsi" w:hAnsiTheme="minorHAnsi" w:cstheme="minorHAnsi"/>
          <w:sz w:val="22"/>
          <w:szCs w:val="22"/>
          <w:lang w:eastAsia="en-US"/>
        </w:rPr>
        <w:instrText xml:space="preserve"> ADDIN EN.CITE.DATA </w:instrText>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78, 79)</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which supports the pre-experimental acclimatization of sheep </w:t>
      </w:r>
      <w:r w:rsidRPr="00AC0341">
        <w:rPr>
          <w:rFonts w:asciiTheme="minorHAnsi" w:hAnsiTheme="minorHAnsi" w:cstheme="minorHAnsi"/>
          <w:sz w:val="22"/>
          <w:szCs w:val="22"/>
          <w:lang w:eastAsia="en-US"/>
        </w:rPr>
        <w:fldChar w:fldCharType="begin"/>
      </w:r>
      <w:r w:rsidRPr="00AC0341">
        <w:rPr>
          <w:rFonts w:asciiTheme="minorHAnsi" w:hAnsiTheme="minorHAnsi" w:cstheme="minorHAnsi"/>
          <w:sz w:val="22"/>
          <w:szCs w:val="22"/>
          <w:lang w:eastAsia="en-US"/>
        </w:rPr>
        <w:instrText xml:space="preserve"> ADDIN EN.CITE &lt;EndNote&gt;&lt;Cite&gt;&lt;Author&gt;Rushen&lt;/Author&gt;&lt;Year&gt;1996&lt;/Year&gt;&lt;RecNum&gt;131&lt;/RecNum&gt;&lt;DisplayText&gt;(18)&lt;/DisplayText&gt;&lt;record&gt;&lt;rec-number&gt;131&lt;/rec-number&gt;&lt;foreign-keys&gt;&lt;key app="EN" db-id="fdtft520qwd05fed2zmxdad7ptwaea9rvrte" timestamp="1685332497"&gt;131&lt;/key&gt;&lt;/foreign-keys&gt;&lt;ref-type name="Journal Article"&gt;17&lt;/ref-type&gt;&lt;contributors&gt;&lt;authors&gt;&lt;author&gt;Rushen, J.&lt;/author&gt;&lt;/authors&gt;&lt;/contributors&gt;&lt;auth-address&gt;Dairy and Swine Research and Development Centre, Agriculture and Agri-Food Canada, Lennoxville, Quebec, Canada.&lt;/auth-address&gt;&lt;titles&gt;&lt;title&gt;Using aversion learning techniques to assess the mental state, suffering, and welfare of farm animals&lt;/title&gt;&lt;secondary-title&gt;J Anim Sci&lt;/secondary-title&gt;&lt;/titles&gt;&lt;periodical&gt;&lt;full-title&gt;J Anim Sci&lt;/full-title&gt;&lt;/periodical&gt;&lt;pages&gt;1990-5&lt;/pages&gt;&lt;volume&gt;74&lt;/volume&gt;&lt;number&gt;8&lt;/number&gt;&lt;edition&gt;1996/08/01&lt;/edition&gt;&lt;keywords&gt;&lt;keyword&gt;Animal Welfare/*standards&lt;/keyword&gt;&lt;keyword&gt;Animals&lt;/keyword&gt;&lt;keyword&gt;Animals, Domestic/physiology/*psychology&lt;/keyword&gt;&lt;keyword&gt;Behavior, Animal/physiology&lt;/keyword&gt;&lt;keyword&gt;Learning/*physiology&lt;/keyword&gt;&lt;keyword&gt;Memory/physiology&lt;/keyword&gt;&lt;keyword&gt;Methods&lt;/keyword&gt;&lt;keyword&gt;Stress, Physiological/*veterinary&lt;/keyword&gt;&lt;/keywords&gt;&lt;dates&gt;&lt;year&gt;1996&lt;/year&gt;&lt;pub-dates&gt;&lt;date&gt;Aug&lt;/date&gt;&lt;/pub-dates&gt;&lt;/dates&gt;&lt;isbn&gt;0021-8812 (Print)&amp;#xD;0021-8812 (Linking)&lt;/isbn&gt;&lt;accession-num&gt;8856455&lt;/accession-num&gt;&lt;urls&gt;&lt;related-urls&gt;&lt;url&gt;https://www.ncbi.nlm.nih.gov/pubmed/8856455&lt;/url&gt;&lt;/related-urls&gt;&lt;/urls&gt;&lt;electronic-resource-num&gt;10.2527/1996.7481990x&lt;/electronic-resource-num&gt;&lt;/record&gt;&lt;/Cite&gt;&lt;/EndNote&gt;</w:instrText>
      </w:r>
      <w:r w:rsidRPr="00AC0341">
        <w:rPr>
          <w:rFonts w:asciiTheme="minorHAnsi" w:hAnsiTheme="minorHAnsi" w:cstheme="minorHAnsi"/>
          <w:sz w:val="22"/>
          <w:szCs w:val="22"/>
          <w:lang w:eastAsia="en-US"/>
        </w:rPr>
        <w:fldChar w:fldCharType="separate"/>
      </w:r>
      <w:r w:rsidRPr="00AC0341">
        <w:rPr>
          <w:rFonts w:asciiTheme="minorHAnsi" w:hAnsiTheme="minorHAnsi" w:cstheme="minorHAnsi"/>
          <w:noProof/>
          <w:sz w:val="22"/>
          <w:szCs w:val="22"/>
          <w:lang w:eastAsia="en-US"/>
        </w:rPr>
        <w:t>(18)</w:t>
      </w:r>
      <w:r w:rsidRPr="00AC0341">
        <w:rPr>
          <w:rFonts w:asciiTheme="minorHAnsi" w:hAnsiTheme="minorHAnsi" w:cstheme="minorHAnsi"/>
          <w:sz w:val="22"/>
          <w:szCs w:val="22"/>
          <w:lang w:eastAsia="en-US"/>
        </w:rPr>
        <w:fldChar w:fldCharType="end"/>
      </w:r>
      <w:r w:rsidRPr="00AC0341">
        <w:rPr>
          <w:rFonts w:asciiTheme="minorHAnsi" w:hAnsiTheme="minorHAnsi" w:cstheme="minorHAnsi"/>
          <w:sz w:val="22"/>
          <w:szCs w:val="22"/>
          <w:lang w:eastAsia="en-US"/>
        </w:rPr>
        <w:t xml:space="preserve">. </w:t>
      </w:r>
    </w:p>
    <w:p w14:paraId="202BD46E" w14:textId="77777777" w:rsidR="00FC2719" w:rsidRPr="00AC0341" w:rsidRDefault="00FC2719" w:rsidP="00FC2719">
      <w:pPr>
        <w:rPr>
          <w:rFonts w:asciiTheme="minorHAnsi" w:hAnsiTheme="minorHAnsi" w:cstheme="minorHAnsi"/>
          <w:sz w:val="22"/>
          <w:szCs w:val="22"/>
          <w:lang w:eastAsia="en-US"/>
        </w:rPr>
      </w:pPr>
    </w:p>
    <w:p w14:paraId="4C814079" w14:textId="77777777" w:rsidR="00FC2719" w:rsidRPr="00AC0341" w:rsidRDefault="00FC2719" w:rsidP="00FC2719">
      <w:pPr>
        <w:pStyle w:val="Naslov2"/>
        <w:rPr>
          <w:rFonts w:asciiTheme="minorHAnsi" w:hAnsiTheme="minorHAnsi" w:cstheme="minorHAnsi"/>
          <w:sz w:val="22"/>
          <w:szCs w:val="22"/>
        </w:rPr>
      </w:pPr>
      <w:r w:rsidRPr="00AC0341">
        <w:rPr>
          <w:rFonts w:asciiTheme="minorHAnsi" w:hAnsiTheme="minorHAnsi" w:cstheme="minorHAnsi"/>
          <w:sz w:val="22"/>
          <w:szCs w:val="22"/>
          <w:lang w:eastAsia="en-US"/>
        </w:rPr>
        <w:t>Physical restraint</w:t>
      </w:r>
    </w:p>
    <w:p w14:paraId="15934ADC" w14:textId="1CC88457" w:rsidR="00FC2719" w:rsidRPr="00AC0341" w:rsidRDefault="00FC2719" w:rsidP="00FC2719">
      <w:pPr>
        <w:rPr>
          <w:rFonts w:asciiTheme="minorHAnsi" w:hAnsiTheme="minorHAnsi" w:cstheme="minorHAnsi"/>
          <w:color w:val="FF0000"/>
          <w:sz w:val="22"/>
          <w:szCs w:val="22"/>
          <w:shd w:val="clear" w:color="auto" w:fill="FFFFFF"/>
        </w:rPr>
      </w:pPr>
      <w:r w:rsidRPr="00AC0341">
        <w:rPr>
          <w:rFonts w:asciiTheme="minorHAnsi" w:hAnsiTheme="minorHAnsi" w:cstheme="minorHAnsi"/>
          <w:sz w:val="22"/>
          <w:szCs w:val="22"/>
          <w:shd w:val="clear" w:color="auto" w:fill="FFFFFF"/>
        </w:rPr>
        <w:t xml:space="preserve">Under farm conditions, many potentially aversive procedures, e.g., shearing, “drenching” or foot trimming are performed with the animal restrained manually by being forcibly positioned upon its </w:t>
      </w:r>
      <w:r w:rsidRPr="00AC0341">
        <w:rPr>
          <w:rFonts w:asciiTheme="minorHAnsi" w:hAnsiTheme="minorHAnsi" w:cstheme="minorHAnsi"/>
          <w:i/>
          <w:sz w:val="22"/>
          <w:szCs w:val="22"/>
          <w:shd w:val="clear" w:color="auto" w:fill="FFFFFF"/>
        </w:rPr>
        <w:t>tuber ischii</w:t>
      </w:r>
      <w:r w:rsidRPr="00AC0341">
        <w:rPr>
          <w:rFonts w:asciiTheme="minorHAnsi" w:hAnsiTheme="minorHAnsi" w:cstheme="minorHAnsi"/>
          <w:sz w:val="22"/>
          <w:szCs w:val="22"/>
          <w:shd w:val="clear" w:color="auto" w:fill="FFFFFF"/>
        </w:rPr>
        <w:t xml:space="preserve"> or “pin-bones”. Less commonly, </w:t>
      </w:r>
      <w:r w:rsidRPr="00AC0341">
        <w:rPr>
          <w:rFonts w:asciiTheme="minorHAnsi" w:hAnsiTheme="minorHAnsi" w:cstheme="minorHAnsi"/>
          <w:sz w:val="22"/>
          <w:szCs w:val="22"/>
        </w:rPr>
        <w:t>restraining booths</w:t>
      </w:r>
      <w:r w:rsidRPr="00AC0341">
        <w:rPr>
          <w:rFonts w:asciiTheme="minorHAnsi" w:hAnsiTheme="minorHAnsi" w:cstheme="minorHAnsi"/>
          <w:sz w:val="22"/>
          <w:szCs w:val="22"/>
          <w:shd w:val="clear" w:color="auto" w:fill="FFFFFF"/>
        </w:rPr>
        <w:t xml:space="preserve"> may be used.  These and other procedures, e.g., dipping, are less aversive when conducted briskly and </w:t>
      </w:r>
      <w:r w:rsidRPr="00AC0341">
        <w:rPr>
          <w:rFonts w:asciiTheme="minorHAnsi" w:hAnsiTheme="minorHAnsi" w:cstheme="minorHAnsi"/>
          <w:i/>
          <w:sz w:val="22"/>
          <w:szCs w:val="22"/>
          <w:shd w:val="clear" w:color="auto" w:fill="FFFFFF"/>
        </w:rPr>
        <w:t xml:space="preserve">en masse </w:t>
      </w:r>
      <w:r w:rsidRPr="00AC0341">
        <w:rPr>
          <w:rFonts w:asciiTheme="minorHAnsi" w:hAnsiTheme="minorHAnsi" w:cstheme="minorHAnsi"/>
          <w:sz w:val="22"/>
          <w:szCs w:val="22"/>
          <w:shd w:val="clear" w:color="auto" w:fill="FFFFFF"/>
        </w:rPr>
        <w:fldChar w:fldCharType="begin">
          <w:fldData xml:space="preserve">PEVuZE5vdGU+PENpdGU+PEF1dGhvcj5Db2xwaXR0czwvQXV0aG9yPjxZZWFyPjIwMTg8L1llYXI+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</w:fldData>
        </w:fldChar>
      </w:r>
      <w:r w:rsidRPr="00AC0341">
        <w:rPr>
          <w:rFonts w:asciiTheme="minorHAnsi" w:hAnsiTheme="minorHAnsi" w:cstheme="minorHAnsi"/>
          <w:sz w:val="22"/>
          <w:szCs w:val="22"/>
          <w:shd w:val="clear" w:color="auto" w:fill="FFFFFF"/>
        </w:rPr>
        <w:instrText xml:space="preserve"> ADDIN EN.CITE </w:instrText>
      </w:r>
      <w:r w:rsidRPr="00AC0341">
        <w:rPr>
          <w:rFonts w:asciiTheme="minorHAnsi" w:hAnsiTheme="minorHAnsi" w:cstheme="minorHAnsi"/>
          <w:sz w:val="22"/>
          <w:szCs w:val="22"/>
          <w:shd w:val="clear" w:color="auto" w:fill="FFFFFF"/>
        </w:rPr>
        <w:fldChar w:fldCharType="begin">
          <w:fldData xml:space="preserve">PEVuZE5vdGU+PENpdGU+PEF1dGhvcj5Db2xwaXR0czwvQXV0aG9yPjxZZWFyPjIwMTg8L1llYXI+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</w:fldData>
        </w:fldChar>
      </w:r>
      <w:r w:rsidRPr="00AC0341">
        <w:rPr>
          <w:rFonts w:asciiTheme="minorHAnsi" w:hAnsiTheme="minorHAnsi" w:cstheme="minorHAnsi"/>
          <w:sz w:val="22"/>
          <w:szCs w:val="22"/>
          <w:shd w:val="clear" w:color="auto" w:fill="FFFFFF"/>
        </w:rPr>
        <w:instrText xml:space="preserve"> ADDIN EN.CITE.DATA </w:instrText>
      </w:r>
      <w:r w:rsidRPr="00AC0341">
        <w:rPr>
          <w:rFonts w:asciiTheme="minorHAnsi" w:hAnsiTheme="minorHAnsi" w:cstheme="minorHAnsi"/>
          <w:sz w:val="22"/>
          <w:szCs w:val="22"/>
          <w:shd w:val="clear" w:color="auto" w:fill="FFFFFF"/>
        </w:rPr>
      </w:r>
      <w:r w:rsidRPr="00AC0341">
        <w:rPr>
          <w:rFonts w:asciiTheme="minorHAnsi" w:hAnsiTheme="minorHAnsi" w:cstheme="minorHAnsi"/>
          <w:sz w:val="22"/>
          <w:szCs w:val="22"/>
          <w:shd w:val="clear" w:color="auto" w:fill="FFFFFF"/>
        </w:rPr>
        <w:fldChar w:fldCharType="end"/>
      </w:r>
      <w:r w:rsidRPr="00AC0341">
        <w:rPr>
          <w:rFonts w:asciiTheme="minorHAnsi" w:hAnsiTheme="minorHAnsi" w:cstheme="minorHAnsi"/>
          <w:sz w:val="22"/>
          <w:szCs w:val="22"/>
          <w:shd w:val="clear" w:color="auto" w:fill="FFFFFF"/>
        </w:rPr>
      </w:r>
      <w:r w:rsidRPr="00AC0341">
        <w:rPr>
          <w:rFonts w:asciiTheme="minorHAnsi" w:hAnsiTheme="minorHAnsi" w:cstheme="minorHAnsi"/>
          <w:sz w:val="22"/>
          <w:szCs w:val="22"/>
          <w:shd w:val="clear" w:color="auto" w:fill="FFFFFF"/>
        </w:rPr>
        <w:fldChar w:fldCharType="separate"/>
      </w:r>
      <w:r w:rsidRPr="00AC0341">
        <w:rPr>
          <w:rFonts w:asciiTheme="minorHAnsi" w:hAnsiTheme="minorHAnsi" w:cstheme="minorHAnsi"/>
          <w:noProof/>
          <w:sz w:val="22"/>
          <w:szCs w:val="22"/>
          <w:shd w:val="clear" w:color="auto" w:fill="FFFFFF"/>
        </w:rPr>
        <w:t>(80)</w:t>
      </w:r>
      <w:r w:rsidRPr="00AC0341">
        <w:rPr>
          <w:rFonts w:asciiTheme="minorHAnsi" w:hAnsiTheme="minorHAnsi" w:cstheme="minorHAnsi"/>
          <w:sz w:val="22"/>
          <w:szCs w:val="22"/>
          <w:shd w:val="clear" w:color="auto" w:fill="FFFFFF"/>
        </w:rPr>
        <w:fldChar w:fldCharType="end"/>
      </w:r>
      <w:r w:rsidRPr="00AC0341">
        <w:rPr>
          <w:rFonts w:asciiTheme="minorHAnsi" w:hAnsiTheme="minorHAnsi" w:cstheme="minorHAnsi"/>
          <w:i/>
          <w:color w:val="FF0000"/>
          <w:sz w:val="22"/>
          <w:szCs w:val="22"/>
          <w:shd w:val="clear" w:color="auto" w:fill="FFFFFF"/>
        </w:rPr>
        <w:t>.</w:t>
      </w:r>
      <w:r w:rsidRPr="00AC0341">
        <w:rPr>
          <w:rFonts w:asciiTheme="minorHAnsi" w:hAnsiTheme="minorHAnsi" w:cstheme="minorHAnsi"/>
          <w:color w:val="FF0000"/>
          <w:sz w:val="22"/>
          <w:szCs w:val="22"/>
          <w:shd w:val="clear" w:color="auto" w:fill="FFFFFF"/>
        </w:rPr>
        <w:t xml:space="preserve">  </w:t>
      </w:r>
    </w:p>
    <w:p w14:paraId="4EAB98C9" w14:textId="339AD44B"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In certain circumstances, minor procedures can be conducted in standing sheep with minimal physical restraint and without drugs. Accessing intrathecal catheters at the lumbar reservoir or the </w:t>
      </w:r>
      <w:r w:rsidRPr="00AC0341">
        <w:rPr>
          <w:rFonts w:asciiTheme="minorHAnsi" w:hAnsiTheme="minorHAnsi" w:cstheme="minorHAnsi"/>
          <w:i/>
          <w:iCs/>
          <w:sz w:val="22"/>
          <w:szCs w:val="22"/>
        </w:rPr>
        <w:t>cisterna magna</w:t>
      </w:r>
      <w:r w:rsidRPr="00AC0341">
        <w:rPr>
          <w:rFonts w:asciiTheme="minorHAnsi" w:hAnsiTheme="minorHAnsi" w:cstheme="minorHAnsi"/>
          <w:sz w:val="22"/>
          <w:szCs w:val="22"/>
        </w:rPr>
        <w:t xml:space="preserve"> for sampling of cerebrospinal fluid is possible with mild physical restraint alone </w:t>
      </w:r>
      <w:r w:rsidRPr="00AC0341">
        <w:rPr>
          <w:rFonts w:asciiTheme="minorHAnsi" w:hAnsiTheme="minorHAnsi" w:cstheme="minorHAnsi"/>
          <w:sz w:val="22"/>
          <w:szCs w:val="22"/>
        </w:rPr>
        <w:fldChar w:fldCharType="begin">
          <w:fldData xml:space="preserve">PEVuZE5vdGU+PENpdGU+PEF1dGhvcj5IZXJyZXJvPC9BdXRob3I+PFllYXI+MTk5MzwvWWVhcj48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IZXJyZXJvPC9BdXRob3I+PFllYXI+MTk5MzwvWWVhcj48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74, 81)</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Access to implanted sampling devices is also facilitated in non-sedated animals when they are confined in a familiar, but size-restricted pen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Herrero&lt;/Author&gt;&lt;Year&gt;1995&lt;/Year&gt;&lt;RecNum&gt;143&lt;/RecNum&gt;&lt;DisplayText&gt;(82)&lt;/DisplayText&gt;&lt;record&gt;&lt;rec-number&gt;143&lt;/rec-number&gt;&lt;foreign-keys&gt;&lt;key app="EN" db-id="x005rdz0lrfev0e9wafpfpvaazppeszde2z5" timestamp="1613758032"&gt;143&lt;/key&gt;&lt;/foreign-keys&gt;&lt;ref-type name="Journal Article"&gt;17&lt;/ref-type&gt;&lt;contributors&gt;&lt;authors&gt;&lt;author&gt;Herrero, J. F.&lt;/author&gt;&lt;author&gt;Headley, P. M.&lt;/author&gt;&lt;/authors&gt;&lt;/contributors&gt;&lt;auth-address&gt;Department of Physiology, University of Bristol, School of Medical Sciences, United Kingdom.&lt;/auth-address&gt;&lt;titles&gt;&lt;title&gt;Cutaneous responsiveness of lumbar spinal neurons in awake and halothane-anesthetized sheep&lt;/title&gt;&lt;secondary-title&gt;J Neurophysiol&lt;/secondary-title&gt;&lt;/titles&gt;&lt;periodical&gt;&lt;full-title&gt;J Neurophysiol&lt;/full-title&gt;&lt;/periodical&gt;&lt;pages&gt;1549-62&lt;/pages&gt;&lt;volume&gt;74&lt;/volume&gt;&lt;number&gt;4&lt;/number&gt;&lt;edition&gt;1995/10/01&lt;/edition&gt;&lt;keywords&gt;&lt;keyword&gt;*Anesthesia&lt;/keyword&gt;&lt;keyword&gt;Animals&lt;/keyword&gt;&lt;keyword&gt;Differential Threshold&lt;/keyword&gt;&lt;keyword&gt;Electrophysiology&lt;/keyword&gt;&lt;keyword&gt;Female&lt;/keyword&gt;&lt;keyword&gt;*Halothane&lt;/keyword&gt;&lt;keyword&gt;Lumbosacral Region&lt;/keyword&gt;&lt;keyword&gt;Neurons/*physiology&lt;/keyword&gt;&lt;keyword&gt;Physical Stimulation&lt;/keyword&gt;&lt;keyword&gt;Sheep&lt;/keyword&gt;&lt;keyword&gt;*Skin Physiological Phenomena&lt;/keyword&gt;&lt;keyword&gt;Spinal Cord/cytology/*physiology&lt;/keyword&gt;&lt;keyword&gt;Wakefulness/*physiology&lt;/keyword&gt;&lt;/keywords&gt;&lt;dates&gt;&lt;year&gt;1995&lt;/year&gt;&lt;pub-dates&gt;&lt;date&gt;Oct&lt;/date&gt;&lt;/pub-dates&gt;&lt;/dates&gt;&lt;isbn&gt;0022-3077 (Print)&amp;#xD;0022-3077 (Linking)&lt;/isbn&gt;&lt;accession-num&gt;8989392&lt;/accession-num&gt;&lt;urls&gt;&lt;related-urls&gt;&lt;url&gt;https://www.ncbi.nlm.nih.gov/pubmed/8989392&lt;/url&gt;&lt;/related-urls&gt;&lt;/urls&gt;&lt;electronic-resource-num&gt;10.1152/jn.1995.74.4.1549&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82)</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w:t>
      </w:r>
    </w:p>
    <w:p w14:paraId="28114012" w14:textId="1A136C63"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Most sheep are accustomed to enforced restraint upon their "pin-bones".  Consequently, injections can be made, and blood samples taken without sedation in animals accustomed to and restrained in this way </w:t>
      </w:r>
      <w:r w:rsidRPr="00AC0341">
        <w:rPr>
          <w:rFonts w:asciiTheme="minorHAnsi" w:hAnsiTheme="minorHAnsi" w:cstheme="minorHAnsi"/>
          <w:sz w:val="22"/>
          <w:szCs w:val="22"/>
        </w:rPr>
        <w:fldChar w:fldCharType="begin">
          <w:fldData xml:space="preserve">PEVuZE5vdGU+PENpdGU+PEF1dGhvcj5Nb3J0b248L0F1dGhvcj48WWVhcj4yMDAxPC9ZZWFyPjxS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Nb3J0b248L0F1dGhvcj48WWVhcj4yMDAxPC9ZZWFyPjxS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83)</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w:t>
      </w:r>
    </w:p>
    <w:p w14:paraId="38D3BF57" w14:textId="5A5ADE8B"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Sheep may be restrained within canvas slings, the height of which allow the hooves to be in contact with, or suspended above the floor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Herrero&lt;/Author&gt;&lt;Year&gt;1993&lt;/Year&gt;&lt;RecNum&gt;130&lt;/RecNum&gt;&lt;DisplayText&gt;(74)&lt;/DisplayText&gt;&lt;record&gt;&lt;rec-number&gt;130&lt;/rec-number&gt;&lt;foreign-keys&gt;&lt;key app="EN" db-id="fdtft520qwd05fed2zmxdad7ptwaea9rvrte" timestamp="1685332497"&gt;130&lt;/key&gt;&lt;/foreign-keys&gt;&lt;ref-type name="Journal Article"&gt;17&lt;/ref-type&gt;&lt;contributors&gt;&lt;authors&gt;&lt;author&gt;Herrero, J. F.&lt;/author&gt;&lt;author&gt;Coates, T. W.&lt;/author&gt;&lt;author&gt;Higgins, M.&lt;/author&gt;&lt;author&gt;Livingston, A.&lt;/author&gt;&lt;author&gt;Waterman, A. E.&lt;/author&gt;&lt;author&gt;Headley, P. M.&lt;/author&gt;&lt;/authors&gt;&lt;/contributors&gt;&lt;auth-address&gt;Department of Physiology, University of Bristol, School of Medical Sciences, UK.&lt;/auth-address&gt;&lt;titles&gt;&lt;title&gt;A technique for recording from spinal neurones in awake sheep&lt;/title&gt;&lt;secondary-title&gt;J Neurosci Methods&lt;/secondary-title&gt;&lt;/titles&gt;&lt;periodical&gt;&lt;full-title&gt;J Neurosci Methods&lt;/full-title&gt;&lt;/periodical&gt;&lt;pages&gt;225-32&lt;/pages&gt;&lt;volume&gt;46&lt;/volume&gt;&lt;number&gt;3&lt;/number&gt;&lt;edition&gt;1993/03/01&lt;/edition&gt;&lt;keywords&gt;&lt;keyword&gt;Animals&lt;/keyword&gt;&lt;keyword&gt;Equipment Design&lt;/keyword&gt;&lt;keyword&gt;Microelectrodes&lt;/keyword&gt;&lt;keyword&gt;Neurology/instrumentation/methods&lt;/keyword&gt;&lt;keyword&gt;Neurons/*physiology&lt;/keyword&gt;&lt;keyword&gt;Prostheses and Implants&lt;/keyword&gt;&lt;keyword&gt;Sheep/*physiology&lt;/keyword&gt;&lt;keyword&gt;Spinal Cord/cytology/*physiology&lt;/keyword&gt;&lt;keyword&gt;Wakefulness&lt;/keyword&gt;&lt;/keywords&gt;&lt;dates&gt;&lt;year&gt;1993&lt;/year&gt;&lt;pub-dates&gt;&lt;date&gt;Mar&lt;/date&gt;&lt;/pub-dates&gt;&lt;/dates&gt;&lt;isbn&gt;0165-0270 (Print)&amp;#xD;0165-0270 (Linking)&lt;/isbn&gt;&lt;accession-num&gt;8483316&lt;/accession-num&gt;&lt;urls&gt;&lt;related-urls&gt;&lt;url&gt;https://www.ncbi.nlm.nih.gov/pubmed/8483316&lt;/url&gt;&lt;/related-urls&gt;&lt;/urls&gt;&lt;electronic-resource-num&gt;10.1016/0165-0270(93)90071-x&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74)</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Slings may be useful post-operatively in supporting recovery from painful or prolonged surgery as they facilitate breathing and intestinal movement until the animal is able to stand unaided.  Habituation to slinging is advisable to avoid adverse reactions, e.g., anxiety and struggling </w:t>
      </w:r>
      <w:r w:rsidRPr="00AC0341">
        <w:rPr>
          <w:rFonts w:asciiTheme="minorHAnsi" w:hAnsiTheme="minorHAnsi" w:cstheme="minorHAnsi"/>
          <w:sz w:val="22"/>
          <w:szCs w:val="22"/>
        </w:rPr>
        <w:fldChar w:fldCharType="begin">
          <w:fldData xml:space="preserve">PEVuZE5vdGU+PENpdGU+PEF1dGhvcj5DbHV0dG9uPC9BdXRob3I+PFllYXI+MjAxNDwvWWVhcj48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DbHV0dG9uPC9BdXRob3I+PFllYXI+MjAxNDwvWWVhcj48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84, 85)</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w:t>
      </w:r>
    </w:p>
    <w:p w14:paraId="2E604D6A" w14:textId="64D5BC50"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Commercial sheep chairs are available and make non-invasive imaging techniques, e.g., ultrasonography, possible without sedation </w:t>
      </w:r>
      <w:r w:rsidRPr="00AC0341">
        <w:rPr>
          <w:rFonts w:asciiTheme="minorHAnsi" w:hAnsiTheme="minorHAnsi" w:cstheme="minorHAnsi"/>
          <w:sz w:val="22"/>
          <w:szCs w:val="22"/>
        </w:rPr>
        <w:fldChar w:fldCharType="begin">
          <w:fldData xml:space="preserve">PEVuZE5vdGU+PENpdGU+PEF1dGhvcj5IYWxsb3dlbGw8L0F1dGhvcj48WWVhcj4yMDEyPC9ZZWFy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=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IYWxsb3dlbGw8L0F1dGhvcj48WWVhcj4yMDEyPC9ZZWFy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=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80, 86)</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although the results may be confounded by the accompanying tachycardia, tachypnoea, vocalisation and, or regurgitation </w:t>
      </w:r>
      <w:r w:rsidRPr="00AC0341">
        <w:rPr>
          <w:rFonts w:asciiTheme="minorHAnsi" w:hAnsiTheme="minorHAnsi" w:cstheme="minorHAnsi"/>
          <w:sz w:val="22"/>
          <w:szCs w:val="22"/>
        </w:rPr>
        <w:fldChar w:fldCharType="begin">
          <w:fldData xml:space="preserve">PEVuZE5vdGU+PENpdGU+PEF1dGhvcj5Qb3NlcjwvQXV0aG9yPjxZZWFyPjIwMTM8L1llYXI+PFJl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Qb3NlcjwvQXV0aG9yPjxZZWFyPjIwMTM8L1llYXI+PFJl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80, 87, 88)</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Refined methods for cardiac ultrasonography in standing sheep have been described and suggest an abducted limb is more acceptable than standing with the thoracic limb extended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Hallowell&lt;/Author&gt;&lt;Year&gt;2012&lt;/Year&gt;&lt;RecNum&gt;145&lt;/RecNum&gt;&lt;DisplayText&gt;(86)&lt;/DisplayText&gt;&lt;record&gt;&lt;rec-number&gt;145&lt;/rec-number&gt;&lt;foreign-keys&gt;&lt;key app="EN" db-id="fdtft520qwd05fed2zmxdad7ptwaea9rvrte" timestamp="1685332498"&gt;145&lt;/key&gt;&lt;/foreign-keys&gt;&lt;ref-type name="Journal Article"&gt;17&lt;/ref-type&gt;&lt;contributors&gt;&lt;authors&gt;&lt;author&gt;Hallowell, G. D.&lt;/author&gt;&lt;author&gt;Potter, T. J.&lt;/author&gt;&lt;author&gt;Bowen, I. M.&lt;/author&gt;&lt;/authors&gt;&lt;/contributors&gt;&lt;auth-address&gt;School of Veterinary Medicine and Science, University of Nottingham, Sutton Bonington, Leicestershire, LE12 5RD, UK. gayle.hallowell@nottingham.ac.uk&lt;/auth-address&gt;&lt;titles&gt;&lt;title&gt;Reliability of quantitative echocardiography in adult sheep and goats&lt;/title&gt;&lt;secondary-title&gt;BMC Vet Res&lt;/secondary-title&gt;&lt;/titles&gt;&lt;periodical&gt;&lt;full-title&gt;BMC Vet Res&lt;/full-title&gt;&lt;/periodical&gt;&lt;pages&gt;181&lt;/pages&gt;&lt;volume&gt;8&lt;/volume&gt;&lt;edition&gt;2012/09/29&lt;/edition&gt;&lt;keywords&gt;&lt;keyword&gt;Animals&lt;/keyword&gt;&lt;keyword&gt;Echocardiography/*veterinary&lt;/keyword&gt;&lt;keyword&gt;Female&lt;/keyword&gt;&lt;keyword&gt;Goats/*anatomy &amp;amp; histology&lt;/keyword&gt;&lt;keyword&gt;Heart/*anatomy &amp;amp; histology&lt;/keyword&gt;&lt;keyword&gt;Male&lt;/keyword&gt;&lt;keyword&gt;Prospective Studies&lt;/keyword&gt;&lt;keyword&gt;Reference Values&lt;/keyword&gt;&lt;keyword&gt;Reproducibility of Results&lt;/keyword&gt;&lt;keyword&gt;Sheep/*anatomy &amp;amp; histology&lt;/keyword&gt;&lt;/keywords&gt;&lt;dates&gt;&lt;year&gt;2012&lt;/year&gt;&lt;pub-dates&gt;&lt;date&gt;Sep 27&lt;/date&gt;&lt;/pub-dates&gt;&lt;/dates&gt;&lt;isbn&gt;1746-6148 (Electronic)&amp;#xD;1746-6148 (Linking)&lt;/isbn&gt;&lt;accession-num&gt;23017011&lt;/accession-num&gt;&lt;urls&gt;&lt;related-urls&gt;&lt;url&gt;https://www.ncbi.nlm.nih.gov/pubmed/23017011&lt;/url&gt;&lt;/related-urls&gt;&lt;/urls&gt;&lt;custom2&gt;PMC3574009&lt;/custom2&gt;&lt;electronic-resource-num&gt;10.1186/1746-6148-8-181&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86)</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Restraining booths may be used in laboratory sheep, but care is necessary when the risk of accidental de-instrumentation exists.  </w:t>
      </w:r>
    </w:p>
    <w:p w14:paraId="3F86A90F" w14:textId="66704C68"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Proprietary electro-immobilization devices were introduced in the 1980's and tested in sheep, but were found to be more aversive than physical restraint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Rushen&lt;/Author&gt;&lt;Year&gt;1996&lt;/Year&gt;&lt;RecNum&gt;131&lt;/RecNum&gt;&lt;DisplayText&gt;(18)&lt;/DisplayText&gt;&lt;record&gt;&lt;rec-number&gt;131&lt;/rec-number&gt;&lt;foreign-keys&gt;&lt;key app="EN" db-id="fdtft520qwd05fed2zmxdad7ptwaea9rvrte" timestamp="1685332497"&gt;131&lt;/key&gt;&lt;/foreign-keys&gt;&lt;ref-type name="Journal Article"&gt;17&lt;/ref-type&gt;&lt;contributors&gt;&lt;authors&gt;&lt;author&gt;Rushen, J.&lt;/author&gt;&lt;/authors&gt;&lt;/contributors&gt;&lt;auth-address&gt;Dairy and Swine Research and Development Centre, Agriculture and Agri-Food Canada, Lennoxville, Quebec, Canada.&lt;/auth-address&gt;&lt;titles&gt;&lt;title&gt;Using aversion learning techniques to assess the mental state, suffering, and welfare of farm animals&lt;/title&gt;&lt;secondary-title&gt;J Anim Sci&lt;/secondary-title&gt;&lt;/titles&gt;&lt;periodical&gt;&lt;full-title&gt;J Anim Sci&lt;/full-title&gt;&lt;/periodical&gt;&lt;pages&gt;1990-5&lt;/pages&gt;&lt;volume&gt;74&lt;/volume&gt;&lt;number&gt;8&lt;/number&gt;&lt;edition&gt;1996/08/01&lt;/edition&gt;&lt;keywords&gt;&lt;keyword&gt;Animal Welfare/*standards&lt;/keyword&gt;&lt;keyword&gt;Animals&lt;/keyword&gt;&lt;keyword&gt;Animals, Domestic/physiology/*psychology&lt;/keyword&gt;&lt;keyword&gt;Behavior, Animal/physiology&lt;/keyword&gt;&lt;keyword&gt;Learning/*physiology&lt;/keyword&gt;&lt;keyword&gt;Memory/physiology&lt;/keyword&gt;&lt;keyword&gt;Methods&lt;/keyword&gt;&lt;keyword&gt;Stress, Physiological/*veterinary&lt;/keyword&gt;&lt;/keywords&gt;&lt;dates&gt;&lt;year&gt;1996&lt;/year&gt;&lt;pub-dates&gt;&lt;date&gt;Aug&lt;/date&gt;&lt;/pub-dates&gt;&lt;/dates&gt;&lt;isbn&gt;0021-8812 (Print)&amp;#xD;0021-8812 (Linking)&lt;/isbn&gt;&lt;accession-num&gt;8856455&lt;/accession-num&gt;&lt;urls&gt;&lt;related-urls&gt;&lt;url&gt;https://www.ncbi.nlm.nih.gov/pubmed/8856455&lt;/url&gt;&lt;/related-urls&gt;&lt;/urls&gt;&lt;electronic-resource-num&gt;10.2527/1996.7481990x&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8)</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They have no place in laboratory animal restraint, and their use is banned in the UK and EU memberstates.</w:t>
      </w:r>
    </w:p>
    <w:p w14:paraId="2C107E37"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Telemetry</w:t>
      </w:r>
    </w:p>
    <w:p w14:paraId="0FC6CEB0" w14:textId="6A64765D"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Telemetric monitoring of fetal haemodynamic variables in pregnant sheep allows unrestricted movement in pens equipped with several telemetry receivers </w:t>
      </w:r>
      <w:r w:rsidRPr="00AC0341">
        <w:rPr>
          <w:rFonts w:asciiTheme="minorHAnsi" w:hAnsiTheme="minorHAnsi" w:cstheme="minorHAnsi"/>
          <w:sz w:val="22"/>
          <w:szCs w:val="22"/>
        </w:rPr>
        <w:fldChar w:fldCharType="begin">
          <w:fldData xml:space="preserve">PEVuZE5vdGU+PENpdGU+PEF1dGhvcj5SYWtlcnM8L0F1dGhvcj48WWVhcj4yMDE1PC9ZZWFyPjxS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SYWtlcnM8L0F1dGhvcj48WWVhcj4yMDE1PC9ZZWFyPjxS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42)</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w:t>
      </w:r>
    </w:p>
    <w:p w14:paraId="58F3ED15"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Similarly, respiration chambers allow free animal movement during experiments of several days’ duration.  </w:t>
      </w:r>
    </w:p>
    <w:p w14:paraId="20DB32D8"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Metabolism Cages</w:t>
      </w:r>
    </w:p>
    <w:p w14:paraId="143A57BF" w14:textId="00AD90D0"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The combination of respiration chambers with metabolism cages allows sampling without the need for further restraint and need acclimatisation beforehand </w:t>
      </w:r>
      <w:r w:rsidRPr="00AC0341">
        <w:rPr>
          <w:rFonts w:asciiTheme="minorHAnsi" w:hAnsiTheme="minorHAnsi" w:cstheme="minorHAnsi"/>
          <w:sz w:val="22"/>
          <w:szCs w:val="22"/>
        </w:rPr>
        <w:fldChar w:fldCharType="begin">
          <w:fldData xml:space="preserve">PEVuZE5vdGU+PENpdGU+PEF1dGhvcj5CZXJuYWJ1Y2NpPC9BdXRob3I+PFllYXI+MjAwOTwvWWVh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CZXJuYWJ1Y2NpPC9BdXRob3I+PFllYXI+MjAwOTwvWWVh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89-92)</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w:t>
      </w:r>
    </w:p>
    <w:p w14:paraId="1D44F49C" w14:textId="77777777" w:rsidR="00FC2719" w:rsidRPr="00AC0341" w:rsidRDefault="00FC2719" w:rsidP="00FC2719">
      <w:pPr>
        <w:pStyle w:val="Naslov2"/>
        <w:rPr>
          <w:rFonts w:asciiTheme="minorHAnsi" w:eastAsia="Times New Roman" w:hAnsiTheme="minorHAnsi" w:cstheme="minorHAnsi"/>
          <w:sz w:val="22"/>
          <w:szCs w:val="22"/>
        </w:rPr>
      </w:pPr>
      <w:r w:rsidRPr="00AC0341">
        <w:rPr>
          <w:rFonts w:asciiTheme="minorHAnsi" w:eastAsia="Times New Roman" w:hAnsiTheme="minorHAnsi" w:cstheme="minorHAnsi"/>
          <w:sz w:val="22"/>
          <w:szCs w:val="22"/>
        </w:rPr>
        <w:t>Calves and cattle</w:t>
      </w:r>
    </w:p>
    <w:p w14:paraId="7968BD51"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Behavioural preparation</w:t>
      </w:r>
    </w:p>
    <w:p w14:paraId="4233B28E" w14:textId="40C89D1D"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Most cattle involved in research are young, i.e., calves.  In these, separation from the dam, and later, conspecifics are major psychological stressor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Grandin&lt;/Author&gt;&lt;Year&gt;1997&lt;/Year&gt;&lt;RecNum&gt;112&lt;/RecNum&gt;&lt;DisplayText&gt;(19)&lt;/DisplayText&gt;&lt;record&gt;&lt;rec-number&gt;112&lt;/rec-number&gt;&lt;foreign-keys&gt;&lt;key app="EN" db-id="fdtft520qwd05fed2zmxdad7ptwaea9rvrte" timestamp="1685332495"&gt;112&lt;/key&gt;&lt;/foreign-keys&gt;&lt;ref-type name="Journal Article"&gt;17&lt;/ref-type&gt;&lt;contributors&gt;&lt;authors&gt;&lt;author&gt;Grandin, T.&lt;/author&gt;&lt;/authors&gt;&lt;/contributors&gt;&lt;auth-address&gt;Department of Animal Sciences, Colorado State University, Fort Collins 80523, USA.&lt;/auth-address&gt;&lt;titles&gt;&lt;title&gt;Assessment of stress during handling and transport&lt;/title&gt;&lt;secondary-title&gt;J Anim Sci&lt;/secondary-title&gt;&lt;/titles&gt;&lt;periodical&gt;&lt;full-title&gt;J Anim Sci&lt;/full-title&gt;&lt;/periodical&gt;&lt;pages&gt;249-57&lt;/pages&gt;&lt;volume&gt;75&lt;/volume&gt;&lt;number&gt;1&lt;/number&gt;&lt;edition&gt;1997/01/01&lt;/edition&gt;&lt;keywords&gt;&lt;keyword&gt;Amygdala/physiology&lt;/keyword&gt;&lt;keyword&gt;*Animal Welfare&lt;/keyword&gt;&lt;keyword&gt;Animals&lt;/keyword&gt;&lt;keyword&gt;Anxiety&lt;/keyword&gt;&lt;keyword&gt;Behavior, Animal/physiology&lt;/keyword&gt;&lt;keyword&gt;Cattle/blood/physiology/*psychology&lt;/keyword&gt;&lt;keyword&gt;Hydrocortisone/blood&lt;/keyword&gt;&lt;keyword&gt;Stress, Psychological/metabolism/*physiopathology&lt;/keyword&gt;&lt;keyword&gt;*Transportation&lt;/keyword&gt;&lt;/keywords&gt;&lt;dates&gt;&lt;year&gt;1997&lt;/year&gt;&lt;pub-dates&gt;&lt;date&gt;Jan&lt;/date&gt;&lt;/pub-dates&gt;&lt;/dates&gt;&lt;isbn&gt;0021-8812 (Print)&amp;#xD;0021-8812 (Linking)&lt;/isbn&gt;&lt;accession-num&gt;9027573&lt;/accession-num&gt;&lt;urls&gt;&lt;related-urls&gt;&lt;url&gt;https://www.ncbi.nlm.nih.gov/pubmed/9027573&lt;/url&gt;&lt;/related-urls&gt;&lt;/urls&gt;&lt;electronic-resource-num&gt;10.2527/1997.751249x&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9)</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Early weaning and individual housing have profound effects on the calf’s physical and psychological development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Mikus&lt;/Author&gt;&lt;Year&gt;2020&lt;/Year&gt;&lt;RecNum&gt;305&lt;/RecNum&gt;&lt;DisplayText&gt;(93)&lt;/DisplayText&gt;&lt;record&gt;&lt;rec-number&gt;305&lt;/rec-number&gt;&lt;foreign-keys&gt;&lt;key app="EN" db-id="x005rdz0lrfev0e9wafpfpvaazppeszde2z5" timestamp="1681727022"&gt;305&lt;/key&gt;&lt;/foreign-keys&gt;&lt;ref-type name="Journal Article"&gt;17&lt;/ref-type&gt;&lt;contributors&gt;&lt;authors&gt;&lt;author&gt;Mikus, T.&lt;/author&gt;&lt;author&gt;Marzel, R.&lt;/author&gt;&lt;author&gt;Mikus, O.&lt;/author&gt;&lt;/authors&gt;&lt;/contributors&gt;&lt;auth-address&gt;Department of Hygiene, Technology and Food Safety, Faculty of Veterinary Medicine, University of Zagreb, Zagreb, Croatia.&amp;#xD;GO-KO farm Ltd., Kocevje, Slovenia.&amp;#xD;Department of Agricultural Economics and Rural Development, University of Zagreb, Faculty of Agriculture, Zagreb, Croatia.&lt;/auth-address&gt;&lt;titles&gt;&lt;title&gt;Early weaning: new insights on an ever-persistent problem in the dairy industry&lt;/title&gt;&lt;secondary-title&gt;J Dairy Res&lt;/secondary-title&gt;&lt;/titles&gt;&lt;periodical&gt;&lt;full-title&gt;J Dairy Res&lt;/full-title&gt;&lt;/periodical&gt;&lt;pages&gt;88-92&lt;/pages&gt;&lt;volume&gt;87&lt;/volume&gt;&lt;number&gt;S1&lt;/number&gt;&lt;edition&gt;2020/11/21&lt;/edition&gt;&lt;keywords&gt;&lt;keyword&gt;*Animal Welfare&lt;/keyword&gt;&lt;keyword&gt;Animals&lt;/keyword&gt;&lt;keyword&gt;Animals, Newborn/growth &amp;amp; development/*physiology/psychology&lt;/keyword&gt;&lt;keyword&gt;Behavior, Animal&lt;/keyword&gt;&lt;keyword&gt;*Cattle&lt;/keyword&gt;&lt;keyword&gt;Dairying/economics/*methods&lt;/keyword&gt;&lt;keyword&gt;Female&lt;/keyword&gt;&lt;keyword&gt;*Housing, Animal&lt;/keyword&gt;&lt;keyword&gt;*Weaning&lt;/keyword&gt;&lt;keyword&gt;Calf housing&lt;/keyword&gt;&lt;keyword&gt;consumers&lt;/keyword&gt;&lt;keyword&gt;early weaning&lt;/keyword&gt;&lt;keyword&gt;economic effects&lt;/keyword&gt;&lt;keyword&gt;environmental enrichment&lt;/keyword&gt;&lt;keyword&gt;policy&lt;/keyword&gt;&lt;/keywords&gt;&lt;dates&gt;&lt;year&gt;2020&lt;/year&gt;&lt;pub-dates&gt;&lt;date&gt;Aug&lt;/date&gt;&lt;/pub-dates&gt;&lt;/dates&gt;&lt;isbn&gt;1469-7629 (Electronic)&amp;#xD;0022-0299 (Linking)&lt;/isbn&gt;&lt;accession-num&gt;33213575&lt;/accession-num&gt;&lt;urls&gt;&lt;related-urls&gt;&lt;url&gt;https://www.ncbi.nlm.nih.gov/pubmed/33213575&lt;/url&gt;&lt;/related-urls&gt;&lt;/urls&gt;&lt;electronic-resource-num&gt;10.1017/S0022029920000503&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93)</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Environmental enrichment of individual housing has minor or insignificant benefits for calves, compared to the presence of other calve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Pempek&lt;/Author&gt;&lt;Year&gt;2017&lt;/Year&gt;&lt;RecNum&gt;297&lt;/RecNum&gt;&lt;DisplayText&gt;(94)&lt;/DisplayText&gt;&lt;record&gt;&lt;rec-number&gt;297&lt;/rec-number&gt;&lt;foreign-keys&gt;&lt;key app="EN" db-id="x005rdz0lrfev0e9wafpfpvaazppeszde2z5" timestamp="1681721605"&gt;297&lt;/key&gt;&lt;/foreign-keys&gt;&lt;ref-type name="Journal Article"&gt;17&lt;/ref-type&gt;&lt;contributors&gt;&lt;authors&gt;&lt;author&gt;Pempek, J. A.&lt;/author&gt;&lt;author&gt;Eastridge, M. L.&lt;/author&gt;&lt;author&gt;Proudfoot, K. L.&lt;/author&gt;&lt;/authors&gt;&lt;/contributors&gt;&lt;auth-address&gt;Department of Veterinary Preventive Medicine.&amp;#xD;Department of Animal Sciences, The Ohio State University, Columbus 43210.&amp;#xD;Department of Veterinary Preventive Medicine. Electronic address: proudfoot.18@osu.edu.&lt;/auth-address&gt;&lt;titles&gt;&lt;title&gt;The effect of a furnished individual hutch pre-weaning on calf behavior, response to novelty, and growth&lt;/title&gt;&lt;secondary-title&gt;J Dairy Sci&lt;/secondary-title&gt;&lt;/titles&gt;&lt;periodical&gt;&lt;full-title&gt;J Dairy Sci&lt;/full-title&gt;&lt;/periodical&gt;&lt;pages&gt;4807-4817&lt;/pages&gt;&lt;volume&gt;100&lt;/volume&gt;&lt;number&gt;6&lt;/number&gt;&lt;edition&gt;2017/04/25&lt;/edition&gt;&lt;keywords&gt;&lt;keyword&gt;Animals&lt;/keyword&gt;&lt;keyword&gt;Animals, Newborn&lt;/keyword&gt;&lt;keyword&gt;Behavior, Animal/*physiology&lt;/keyword&gt;&lt;keyword&gt;Cattle/*growth &amp;amp; development&lt;/keyword&gt;&lt;keyword&gt;Environment&lt;/keyword&gt;&lt;keyword&gt;Female&lt;/keyword&gt;&lt;keyword&gt;Housing, Animal/*organization &amp;amp; administration&lt;/keyword&gt;&lt;keyword&gt;Interior Design and Furnishings&lt;/keyword&gt;&lt;keyword&gt;Locomotion/*physiology&lt;/keyword&gt;&lt;keyword&gt;Netherlands&lt;/keyword&gt;&lt;keyword&gt;North America&lt;/keyword&gt;&lt;keyword&gt;Social Environment&lt;/keyword&gt;&lt;keyword&gt;Sucking Behavior/*physiology&lt;/keyword&gt;&lt;keyword&gt;Weaning&lt;/keyword&gt;&lt;keyword&gt;behavior&lt;/keyword&gt;&lt;keyword&gt;calf&lt;/keyword&gt;&lt;keyword&gt;enrichment&lt;/keyword&gt;&lt;/keywords&gt;&lt;dates&gt;&lt;year&gt;2017&lt;/year&gt;&lt;pub-dates&gt;&lt;date&gt;Jun&lt;/date&gt;&lt;/pub-dates&gt;&lt;/dates&gt;&lt;isbn&gt;1525-3198 (Electronic)&amp;#xD;0022-0302 (Linking)&lt;/isbn&gt;&lt;accession-num&gt;28434732&lt;/accession-num&gt;&lt;urls&gt;&lt;related-urls&gt;&lt;url&gt;https://www.ncbi.nlm.nih.gov/pubmed/28434732&lt;/url&gt;&lt;/related-urls&gt;&lt;/urls&gt;&lt;electronic-resource-num&gt;10.3168/jds.2016-12180&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94)</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Paired housing systems promote greater daily feed intake and if calves are joined in pairs from birth, rather than a few days later, they exhibit fewer behavioural disruptions caused by early weaning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Overvest&lt;/Author&gt;&lt;Year&gt;2018&lt;/Year&gt;&lt;RecNum&gt;295&lt;/RecNum&gt;&lt;DisplayText&gt;(95)&lt;/DisplayText&gt;&lt;record&gt;&lt;rec-number&gt;295&lt;/rec-number&gt;&lt;foreign-keys&gt;&lt;key app="EN" db-id="x005rdz0lrfev0e9wafpfpvaazppeszde2z5" timestamp="1681721402"&gt;295&lt;/key&gt;&lt;/foreign-keys&gt;&lt;ref-type name="Journal Article"&gt;17&lt;/ref-type&gt;&lt;contributors&gt;&lt;authors&gt;&lt;author&gt;Overvest, M. A.&lt;/author&gt;&lt;author&gt;Crossley, R. E.&lt;/author&gt;&lt;author&gt;Miller-Cushon, E. K.&lt;/author&gt;&lt;author&gt;DeVries, T. J.&lt;/author&gt;&lt;/authors&gt;&lt;/contributors&gt;&lt;auth-address&gt;Department of Animal Biosciences, University of Guelph, Guelph, ON, N1G 2W1, Canada.&amp;#xD;Department of Animal Sciences, University of Florida, Gainesville 32611.&amp;#xD;Department of Animal Biosciences, University of Guelph, Guelph, ON, N1G 2W1, Canada. Electronic address: tdevries@uoguelph.ca.&lt;/auth-address&gt;&lt;titles&gt;&lt;title&gt;Social housing influences the behavior and feed intake of dairy calves during weaning&lt;/title&gt;&lt;secondary-title&gt;J Dairy Sci&lt;/secondary-title&gt;&lt;/titles&gt;&lt;periodical&gt;&lt;full-title&gt;J Dairy Sci&lt;/full-title&gt;&lt;/periodical&gt;&lt;pages&gt;8123-8134&lt;/pages&gt;&lt;volume&gt;101&lt;/volume&gt;&lt;number&gt;9&lt;/number&gt;&lt;edition&gt;2018/07/02&lt;/edition&gt;&lt;keywords&gt;&lt;keyword&gt;Animal Feed&lt;/keyword&gt;&lt;keyword&gt;Animals&lt;/keyword&gt;&lt;keyword&gt;Animals, Newborn&lt;/keyword&gt;&lt;keyword&gt;*Cattle&lt;/keyword&gt;&lt;keyword&gt;Diet&lt;/keyword&gt;&lt;keyword&gt;*Feeding Behavior&lt;/keyword&gt;&lt;keyword&gt;*Housing, Animal&lt;/keyword&gt;&lt;keyword&gt;Male&lt;/keyword&gt;&lt;keyword&gt;Milk&lt;/keyword&gt;&lt;keyword&gt;*Weaning&lt;/keyword&gt;&lt;keyword&gt;behavioral pattern&lt;/keyword&gt;&lt;keyword&gt;dairy calf&lt;/keyword&gt;&lt;keyword&gt;weaning&lt;/keyword&gt;&lt;/keywords&gt;&lt;dates&gt;&lt;year&gt;2018&lt;/year&gt;&lt;pub-dates&gt;&lt;date&gt;Sep&lt;/date&gt;&lt;/pub-dates&gt;&lt;/dates&gt;&lt;isbn&gt;1525-3198 (Electronic)&amp;#xD;0022-0302 (Linking)&lt;/isbn&gt;&lt;accession-num&gt;29960788&lt;/accession-num&gt;&lt;urls&gt;&lt;related-urls&gt;&lt;url&gt;https://www.ncbi.nlm.nih.gov/pubmed/29960788&lt;/url&gt;&lt;/related-urls&gt;&lt;/urls&gt;&lt;electronic-resource-num&gt;10.3168/jds.2018-14465&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95)</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w:t>
      </w:r>
    </w:p>
    <w:p w14:paraId="5455BB3D" w14:textId="20F588E1"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Calves are easier to handle and become less stressed if habituated and trained, i.e., handling occurs during acclimatization.  Calves accustomed to handling have lower cortisol levels after restraint than those that have less frequent human contact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Boandl&lt;/Author&gt;&lt;Year&gt;1989&lt;/Year&gt;&lt;RecNum&gt;284&lt;/RecNum&gt;&lt;DisplayText&gt;(96)&lt;/DisplayText&gt;&lt;record&gt;&lt;rec-number&gt;284&lt;/rec-number&gt;&lt;foreign-keys&gt;&lt;key app="EN" db-id="x005rdz0lrfev0e9wafpfpvaazppeszde2z5" timestamp="1681492573"&gt;284&lt;/key&gt;&lt;/foreign-keys&gt;&lt;ref-type name="Journal Article"&gt;17&lt;/ref-type&gt;&lt;contributors&gt;&lt;authors&gt;&lt;author&gt;Boandl, K. E.&lt;/author&gt;&lt;author&gt;Wohlt, J. E.&lt;/author&gt;&lt;author&gt;Carsia, R. V.&lt;/author&gt;&lt;/authors&gt;&lt;/contributors&gt;&lt;auth-address&gt;Department of Animal Sciences, Rutgers, State University, New Brunswick, NJ 08903.&lt;/auth-address&gt;&lt;titles&gt;&lt;title&gt;Effects of handling, administration of a local anesthetic, and electrical dehorning on plasma cortisol in Holstein calves&lt;/title&gt;&lt;secondary-title&gt;J Dairy Sci&lt;/secondary-title&gt;&lt;/titles&gt;&lt;periodical&gt;&lt;full-title&gt;J Dairy Sci&lt;/full-title&gt;&lt;/periodical&gt;&lt;pages&gt;2193-7&lt;/pages&gt;&lt;volume&gt;72&lt;/volume&gt;&lt;number&gt;8&lt;/number&gt;&lt;edition&gt;1989/08/01&lt;/edition&gt;&lt;keywords&gt;&lt;keyword&gt;Analysis of Variance&lt;/keyword&gt;&lt;keyword&gt;Anesthesia, Local/*veterinary&lt;/keyword&gt;&lt;keyword&gt;Animals&lt;/keyword&gt;&lt;keyword&gt;Cattle/*blood/surgery&lt;/keyword&gt;&lt;keyword&gt;Electrocoagulation/*veterinary&lt;/keyword&gt;&lt;keyword&gt;Female&lt;/keyword&gt;&lt;keyword&gt;*Handling, Psychological&lt;/keyword&gt;&lt;keyword&gt;Horns/*surgery&lt;/keyword&gt;&lt;keyword&gt;Hydrocortisone/*blood&lt;/keyword&gt;&lt;keyword&gt;Stress, Physiological/blood/*veterinary&lt;/keyword&gt;&lt;/keywords&gt;&lt;dates&gt;&lt;year&gt;1989&lt;/year&gt;&lt;pub-dates&gt;&lt;date&gt;Aug&lt;/date&gt;&lt;/pub-dates&gt;&lt;/dates&gt;&lt;isbn&gt;0022-0302 (Print)&amp;#xD;0022-0302&lt;/isbn&gt;&lt;accession-num&gt;2794176&lt;/accession-num&gt;&lt;urls&gt;&lt;/urls&gt;&lt;electronic-resource-num&gt;10.3168/jds.S0022-0302(89)79345-0&lt;/electronic-resource-num&gt;&lt;remote-database-provider&gt;NLM&lt;/remote-database-provider&gt;&lt;language&gt;eng&lt;/languag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96)</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Younger bottle-fed calves acquired from the dairy at 2 to 2.5 months of age are easier to habituate than older calve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Mann&lt;/Author&gt;&lt;Year&gt;1996&lt;/Year&gt;&lt;RecNum&gt;291&lt;/RecNum&gt;&lt;DisplayText&gt;(97)&lt;/DisplayText&gt;&lt;record&gt;&lt;rec-number&gt;291&lt;/rec-number&gt;&lt;foreign-keys&gt;&lt;key app="EN" db-id="x005rdz0lrfev0e9wafpfpvaazppeszde2z5" timestamp="1681492945"&gt;291&lt;/key&gt;&lt;/foreign-keys&gt;&lt;ref-type name="Journal Article"&gt;17&lt;/ref-type&gt;&lt;contributors&gt;&lt;authors&gt;&lt;author&gt;Mann, F. A.&lt;/author&gt;&lt;author&gt;Wagner-Mann, C. C.&lt;/author&gt;&lt;author&gt;Curtis, J. J.&lt;/author&gt;&lt;author&gt;Demmy, T. L.&lt;/author&gt;&lt;author&gt;Turk, J. R.&lt;/author&gt;&lt;/authors&gt;&lt;/contributors&gt;&lt;auth-address&gt;Department of Veterinary Medicine and Surgery, College of Veterinary Medicine, University of Missouri, Columbia, Missouri, U.S.A.Division of Cardiothoracic Surgery, Department of Surgery, School of Medicine, University of Missouri, Columbia, Missouri, U.S.A.Veterinary Medical Diagnostic Laboratory, College of Veterinary Medicine, University of Missouri, Columbia, Missouri, U.S.A.&lt;/auth-address&gt;&lt;titles&gt;&lt;title&gt;A Calf Model for Left Ventricular Centrifugal Mechanical Assist&lt;/title&gt;&lt;secondary-title&gt;Artif Organs&lt;/secondary-title&gt;&lt;/titles&gt;&lt;periodical&gt;&lt;full-title&gt;Artif Organs&lt;/full-title&gt;&lt;/periodical&gt;&lt;pages&gt;670-677&lt;/pages&gt;&lt;volume&gt;20&lt;/volume&gt;&lt;number&gt;5&lt;/number&gt;&lt;edition&gt;1996/05/01&lt;/edition&gt;&lt;keywords&gt;&lt;keyword&gt;Atrioventricular block&lt;/keyword&gt;&lt;keyword&gt;Calves-&lt;/keyword&gt;&lt;keyword&gt;Centrifugal mechanical assist-&lt;/keyword&gt;&lt;keyword&gt;Conditioning-&lt;/keyword&gt;&lt;keyword&gt;Heart rate-&lt;/keyword&gt;&lt;keyword&gt;Thromboembolism-&lt;/keyword&gt;&lt;/keywords&gt;&lt;dates&gt;&lt;year&gt;1996&lt;/year&gt;&lt;pub-dates&gt;&lt;date&gt;May&lt;/date&gt;&lt;/pub-dates&gt;&lt;/dates&gt;&lt;isbn&gt;1525-1594 (Electronic)&amp;#xD;0160-564X (Linking)&lt;/isbn&gt;&lt;accession-num&gt;28868701&lt;/accession-num&gt;&lt;urls&gt;&lt;related-urls&gt;&lt;url&gt;https://www.ncbi.nlm.nih.gov/pubmed/28868701&lt;/url&gt;&lt;/related-urls&gt;&lt;/urls&gt;&lt;electronic-resource-num&gt;10.1111/j.1525-1594.1996.tb04500.x&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97)</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w:t>
      </w:r>
    </w:p>
    <w:p w14:paraId="77FD0233"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Physical restraint</w:t>
      </w:r>
    </w:p>
    <w:p w14:paraId="404A6613"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Physical restraint of the standing calf, with or without halters or manual head-restraint is appropriate in adequately acclimatized and habituated calves for minor brief non-invasive procedures such as physical examination, postoperative wound care, blood sampling from permanent central venous catheters etc. For housing invasive procedures, the use of local or systemic analgesia has to be preferred and decreases acute pain. </w:t>
      </w:r>
    </w:p>
    <w:p w14:paraId="013AB103" w14:textId="1CD5092B"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Commercially available devices are available for prolonged restraint.  One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Shoor&lt;/Author&gt;&lt;Year&gt;1979&lt;/Year&gt;&lt;RecNum&gt;301&lt;/RecNum&gt;&lt;DisplayText&gt;(98)&lt;/DisplayText&gt;&lt;record&gt;&lt;rec-number&gt;301&lt;/rec-number&gt;&lt;foreign-keys&gt;&lt;key app="EN" db-id="x005rdz0lrfev0e9wafpfpvaazppeszde2z5" timestamp="1681721777"&gt;301&lt;/key&gt;&lt;/foreign-keys&gt;&lt;ref-type name="Journal Article"&gt;17&lt;/ref-type&gt;&lt;contributors&gt;&lt;authors&gt;&lt;author&gt;Shoor, P. M.&lt;/author&gt;&lt;author&gt;Stotts, J. S.&lt;/author&gt;&lt;author&gt;Witzel, T. H.&lt;/author&gt;&lt;author&gt;Zweifach, S.&lt;/author&gt;&lt;author&gt;Vanderlip, J. E.&lt;/author&gt;&lt;author&gt;Bernstein, E. F.&lt;/author&gt;&lt;/authors&gt;&lt;/contributors&gt;&lt;titles&gt;&lt;title&gt;A system for restraint and anesthesia in calves&lt;/title&gt;&lt;secondary-title&gt;Lab Anim Sci&lt;/secondary-title&gt;&lt;/titles&gt;&lt;periodical&gt;&lt;full-title&gt;Lab Anim Sci&lt;/full-title&gt;&lt;/periodical&gt;&lt;pages&gt;389-94&lt;/pages&gt;&lt;volume&gt;29&lt;/volume&gt;&lt;number&gt;3&lt;/number&gt;&lt;edition&gt;1979/06/01&lt;/edition&gt;&lt;keywords&gt;&lt;keyword&gt;Anesthesia, Inhalation/instrumentation/*veterinary&lt;/keyword&gt;&lt;keyword&gt;Animals&lt;/keyword&gt;&lt;keyword&gt;Cattle/*surgery&lt;/keyword&gt;&lt;keyword&gt;Halothane&lt;/keyword&gt;&lt;keyword&gt;Restraint, Physical/instrumentation/*veterinary&lt;/keyword&gt;&lt;/keywords&gt;&lt;dates&gt;&lt;year&gt;1979&lt;/year&gt;&lt;pub-dates&gt;&lt;date&gt;Jun&lt;/date&gt;&lt;/pub-dates&gt;&lt;/dates&gt;&lt;isbn&gt;0023-6764 (Print)&amp;#xD;0023-6764 (Linking)&lt;/isbn&gt;&lt;accession-num&gt;502467&lt;/accession-num&gt;&lt;urls&gt;&lt;related-urls&gt;&lt;url&gt;https://www.ncbi.nlm.nih.gov/pubmed/502467&lt;/url&gt;&lt;/related-urls&gt;&lt;/urls&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98)</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involves a mobile calf pen with a hydraulic lifting device (133).  In this, calves wear a sling of reinforced nylon webbing with padded openings for the extremities and an adjustable central opening to prevent pressure on the abdomen.  The pen is designed so that calves can stand or lie down at will or be restrained in an upright position when necessary.</w:t>
      </w:r>
    </w:p>
    <w:p w14:paraId="43A565DB"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Telemetric monitoring </w:t>
      </w:r>
    </w:p>
    <w:p w14:paraId="3B414B04" w14:textId="29ECBCCF"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Non-contact monitoring cause no influence on livestocks’ behavior and do not induce stress, therefore were found particularly indicated for diagnosing respiratory disease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Sun&lt;/Author&gt;&lt;Year&gt;2021&lt;/Year&gt;&lt;RecNum&gt;500&lt;/RecNum&gt;&lt;DisplayText&gt;(99)&lt;/DisplayText&gt;&lt;record&gt;&lt;rec-number&gt;500&lt;/rec-number&gt;&lt;foreign-keys&gt;&lt;key app="EN" db-id="x005rdz0lrfev0e9wafpfpvaazppeszde2z5" timestamp="1714048462"&gt;500&lt;/key&gt;&lt;/foreign-keys&gt;&lt;ref-type name="Journal Article"&gt;17&lt;/ref-type&gt;&lt;contributors&gt;&lt;authors&gt;&lt;author&gt;Sun,Dengsheng&lt;/author&gt;&lt;author&gt;Webb,Laura&lt;/author&gt;&lt;author&gt;van der Tol,P. P. J.&lt;/author&gt;&lt;author&gt;van Reenen,Kees&lt;/author&gt;&lt;/authors&gt;&lt;/contributors&gt;&lt;titles&gt;&lt;title&gt;A Systematic Review of Automatic Health Monitoring in Calves: Glimpsing the Future From Current Practice&lt;/title&gt;&lt;secondary-title&gt;Frontiers in Veterinary Science&lt;/secondary-title&gt;&lt;short-title&gt;Automatic health monitoring in calves&lt;/short-title&gt;&lt;/titles&gt;&lt;periodical&gt;&lt;full-title&gt;Frontiers in Veterinary Science&lt;/full-title&gt;&lt;/periodical&gt;&lt;volume&gt;8&lt;/volume&gt;&lt;keywords&gt;&lt;keyword&gt;calf,Early disease detection,precision livestock farming,Sensor,health monitoring&lt;/keyword&gt;&lt;/keywords&gt;&lt;dates&gt;&lt;year&gt;2021&lt;/year&gt;&lt;pub-dates&gt;&lt;date&gt;2021-November-26&lt;/date&gt;&lt;/pub-dates&gt;&lt;/dates&gt;&lt;isbn&gt;2297-1769&lt;/isbn&gt;&lt;work-type&gt;Systematic Review&lt;/work-type&gt;&lt;urls&gt;&lt;related-urls&gt;&lt;url&gt;https://www.frontiersin.org/articles/10.3389/fvets.2021.761468&lt;/url&gt;&lt;/related-urls&gt;&lt;/urls&gt;&lt;electronic-resource-num&gt;10.3389/fvets.2021.761468&lt;/electronic-resource-num&gt;&lt;language&gt;English&lt;/languag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99)</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Wireless telemetry devices have been surgically implanted to successfully conduct detailed pathophysiological studies of hemodynamically complex diseases such as pulmonary arterial hypertension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Neary&lt;/Author&gt;&lt;Year&gt;2017&lt;/Year&gt;&lt;RecNum&gt;501&lt;/RecNum&gt;&lt;DisplayText&gt;(100)&lt;/DisplayText&gt;&lt;record&gt;&lt;rec-number&gt;501&lt;/rec-number&gt;&lt;foreign-keys&gt;&lt;key app="EN" db-id="x005rdz0lrfev0e9wafpfpvaazppeszde2z5" timestamp="1714048528"&gt;501&lt;/key&gt;&lt;/foreign-keys&gt;&lt;ref-type name="Journal Article"&gt;17&lt;/ref-type&gt;&lt;contributors&gt;&lt;authors&gt;&lt;author&gt;Neary, J. M.&lt;/author&gt;&lt;author&gt;Mendenhall, V.&lt;/author&gt;&lt;author&gt;Santana, D.&lt;/author&gt;&lt;/authors&gt;&lt;/contributors&gt;&lt;auth-address&gt;Department of Animal and Food Sciences, Texas Tech University, Lubbock, TX, 79409-2141, USA.&amp;#xD;Preclinical Surgery, Clemmons, NC, 27012, USA.&amp;#xD;Department of Surgery, Texas Tech University Health Science Center, Lubbock, TX, 79430, USA.&lt;/auth-address&gt;&lt;titles&gt;&lt;title&gt;Surgical placement of a wireless telemetry device for cardiovascular studies of bovine calves&lt;/title&gt;&lt;secondary-title&gt;F1000Res&lt;/secondary-title&gt;&lt;/titles&gt;&lt;periodical&gt;&lt;full-title&gt;F1000Res&lt;/full-title&gt;&lt;/periodical&gt;&lt;pages&gt;1061&lt;/pages&gt;&lt;volume&gt;6&lt;/volume&gt;&lt;edition&gt;2018/02/16&lt;/edition&gt;&lt;keywords&gt;&lt;keyword&gt;biotelemetry&lt;/keyword&gt;&lt;keyword&gt;cardiopulmonary&lt;/keyword&gt;&lt;keyword&gt;hemodynamics&lt;/keyword&gt;&lt;keyword&gt;large animal&lt;/keyword&gt;&lt;keyword&gt;waveform&lt;/keyword&gt;&lt;/keywords&gt;&lt;dates&gt;&lt;year&gt;2017&lt;/year&gt;&lt;/dates&gt;&lt;isbn&gt;2046-1402 (Print)&amp;#xD;2046-1402&lt;/isbn&gt;&lt;accession-num&gt;29445448&lt;/accession-num&gt;&lt;urls&gt;&lt;/urls&gt;&lt;custom2&gt;PMC5790998&lt;/custom2&gt;&lt;electronic-resource-num&gt;10.12688/f1000research.11785.1&lt;/electronic-resource-num&gt;&lt;remote-database-provider&gt;NLM&lt;/remote-database-provider&gt;&lt;language&gt;eng&lt;/languag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00)</w:t>
      </w:r>
      <w:r w:rsidRPr="00AC0341">
        <w:rPr>
          <w:rFonts w:asciiTheme="minorHAnsi" w:hAnsiTheme="minorHAnsi" w:cstheme="minorHAnsi"/>
          <w:sz w:val="22"/>
          <w:szCs w:val="22"/>
        </w:rPr>
        <w:fldChar w:fldCharType="end"/>
      </w:r>
      <w:r w:rsidRPr="00AC0341">
        <w:rPr>
          <w:rFonts w:asciiTheme="minorHAnsi" w:hAnsiTheme="minorHAnsi" w:cstheme="minorHAnsi"/>
          <w:color w:val="FF0000"/>
          <w:sz w:val="22"/>
          <w:szCs w:val="22"/>
        </w:rPr>
        <w:t>.</w:t>
      </w:r>
    </w:p>
    <w:p w14:paraId="52E7B031" w14:textId="77777777" w:rsidR="00FC2719" w:rsidRPr="00AC0341" w:rsidRDefault="00FC2719" w:rsidP="00FC2719">
      <w:pPr>
        <w:pStyle w:val="Naslov2"/>
        <w:rPr>
          <w:rFonts w:asciiTheme="minorHAnsi" w:hAnsiTheme="minorHAnsi" w:cstheme="minorHAnsi"/>
          <w:sz w:val="22"/>
          <w:szCs w:val="22"/>
        </w:rPr>
      </w:pPr>
      <w:bookmarkStart w:id="5" w:name="_Toc136500126"/>
      <w:r w:rsidRPr="00AC0341">
        <w:rPr>
          <w:rFonts w:asciiTheme="minorHAnsi" w:eastAsia="Times New Roman" w:hAnsiTheme="minorHAnsi" w:cstheme="minorHAnsi"/>
          <w:sz w:val="22"/>
          <w:szCs w:val="22"/>
        </w:rPr>
        <w:t>Goats</w:t>
      </w:r>
      <w:bookmarkEnd w:id="5"/>
    </w:p>
    <w:p w14:paraId="1D5F3C8B" w14:textId="77777777" w:rsidR="00FC2719" w:rsidRPr="00E11ED0" w:rsidRDefault="00FC2719" w:rsidP="00FC2719">
      <w:pPr>
        <w:rPr>
          <w:rFonts w:asciiTheme="minorHAnsi" w:hAnsiTheme="minorHAnsi" w:cstheme="minorHAnsi"/>
          <w:b/>
          <w:sz w:val="22"/>
          <w:szCs w:val="22"/>
        </w:rPr>
      </w:pPr>
      <w:r w:rsidRPr="00E11ED0">
        <w:rPr>
          <w:rFonts w:asciiTheme="minorHAnsi" w:hAnsiTheme="minorHAnsi" w:cstheme="minorHAnsi"/>
          <w:b/>
          <w:sz w:val="22"/>
          <w:szCs w:val="22"/>
        </w:rPr>
        <w:t>Behavioural preparation</w:t>
      </w:r>
    </w:p>
    <w:p w14:paraId="69A253D2" w14:textId="3B82FFF5"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Goats are renowned for their exploratory and climbing ability (with the latter reflecting the former) which results from their tendency to forage rather than graze.  Consequently, goats are regarded as more curious, quicker-to-learn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Johns&lt;/Author&gt;&lt;Year&gt;2015&lt;/Year&gt;&lt;RecNum&gt;339&lt;/RecNum&gt;&lt;DisplayText&gt;(101)&lt;/DisplayText&gt;&lt;record&gt;&lt;rec-number&gt;339&lt;/rec-number&gt;&lt;foreign-keys&gt;&lt;key app="EN" db-id="x005rdz0lrfev0e9wafpfpvaazppeszde2z5" timestamp="1681730631"&gt;339&lt;/key&gt;&lt;/foreign-keys&gt;&lt;ref-type name="Journal Article"&gt;17&lt;/ref-type&gt;&lt;contributors&gt;&lt;authors&gt;&lt;author&gt;Johns, Julia&lt;/author&gt;&lt;author&gt;Patt, Antonia&lt;/author&gt;&lt;author&gt;Hillmann, Edna&lt;/author&gt;&lt;/authors&gt;&lt;/contributors&gt;&lt;titles&gt;&lt;title&gt;Effects of sounds of different quality on the behaviour and heart beat parameters of goats&lt;/title&gt;&lt;secondary-title&gt;Applied Animal Behaviour Science&lt;/secondary-title&gt;&lt;/titles&gt;&lt;periodical&gt;&lt;full-title&gt;Applied Animal Behaviour Science&lt;/full-title&gt;&lt;/periodical&gt;&lt;pages&gt;72-80&lt;/pages&gt;&lt;volume&gt;165&lt;/volume&gt;&lt;keywords&gt;&lt;keyword&gt;Playback&lt;/keyword&gt;&lt;keyword&gt;Goat&lt;/keyword&gt;&lt;keyword&gt;Noise&lt;/keyword&gt;&lt;keyword&gt;Stress&lt;/keyword&gt;&lt;keyword&gt;Habituation&lt;/keyword&gt;&lt;/keywords&gt;&lt;dates&gt;&lt;year&gt;2015&lt;/year&gt;&lt;pub-dates&gt;&lt;date&gt;2015/04/01/&lt;/date&gt;&lt;/pub-dates&gt;&lt;/dates&gt;&lt;isbn&gt;0168-1591&lt;/isbn&gt;&lt;urls&gt;&lt;related-urls&gt;&lt;url&gt;https://www.sciencedirect.com/science/article/pii/S0168159115000404&lt;/url&gt;&lt;/related-urls&gt;&lt;/urls&gt;&lt;electronic-resource-num&gt;https://doi.org/10.1016/j.applanim.2015.02.005&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01)</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and easier to handle than sheep and so are easier to acclimatize although their behaviour may be less predictable </w:t>
      </w:r>
      <w:r w:rsidRPr="00AC0341">
        <w:rPr>
          <w:rFonts w:asciiTheme="minorHAnsi" w:hAnsiTheme="minorHAnsi" w:cstheme="minorHAnsi"/>
          <w:sz w:val="22"/>
          <w:szCs w:val="22"/>
        </w:rPr>
        <w:fldChar w:fldCharType="begin">
          <w:fldData xml:space="preserve">PEVuZE5vdGU+PENpdGU+PEF1dGhvcj5WYXM8L0F1dGhvcj48WWVhcj4yMDEzPC9ZZWFyPjxSZWNO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WYXM8L0F1dGhvcj48WWVhcj4yMDEzPC9ZZWFyPjxSZWNO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02, 103)</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Laboratory goats are usually group-housed under environmentally-enriched condition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Oesterwind&lt;/Author&gt;&lt;Year&gt;2016&lt;/Year&gt;&lt;RecNum&gt;343&lt;/RecNum&gt;&lt;DisplayText&gt;(104)&lt;/DisplayText&gt;&lt;record&gt;&lt;rec-number&gt;343&lt;/rec-number&gt;&lt;foreign-keys&gt;&lt;key app="EN" db-id="x005rdz0lrfev0e9wafpfpvaazppeszde2z5" timestamp="1681730921"&gt;343&lt;/key&gt;&lt;/foreign-keys&gt;&lt;ref-type name="Journal Article"&gt;17&lt;/ref-type&gt;&lt;contributors&gt;&lt;authors&gt;&lt;author&gt;Oesterwind, Susann&lt;/author&gt;&lt;author&gt;Nürnberg, Gerd&lt;/author&gt;&lt;author&gt;Puppe, Birger&lt;/author&gt;&lt;author&gt;Langbein, Jan&lt;/author&gt;&lt;/authors&gt;&lt;/contributors&gt;&lt;titles&gt;&lt;title&gt;Impact of structural and cognitive enrichment on the learning performance, behavior and physiology of dwarf goats (Capra aegagrus hircus)&lt;/title&gt;&lt;secondary-title&gt;Applied Animal Behaviour Science&lt;/secondary-title&gt;&lt;/titles&gt;&lt;periodical&gt;&lt;full-title&gt;Applied Animal Behaviour Science&lt;/full-title&gt;&lt;/periodical&gt;&lt;pages&gt;34-41&lt;/pages&gt;&lt;volume&gt;177&lt;/volume&gt;&lt;keywords&gt;&lt;keyword&gt;Dwarf goat&lt;/keyword&gt;&lt;keyword&gt;Visual-discrimination learning&lt;/keyword&gt;&lt;keyword&gt;Cognitive enrichment&lt;/keyword&gt;&lt;keyword&gt;Structural enrichment&lt;/keyword&gt;&lt;keyword&gt;Open-field&lt;/keyword&gt;&lt;keyword&gt;Saliva cortisol&lt;/keyword&gt;&lt;/keywords&gt;&lt;dates&gt;&lt;year&gt;2016&lt;/year&gt;&lt;pub-dates&gt;&lt;date&gt;2016/04/01/&lt;/date&gt;&lt;/pub-dates&gt;&lt;/dates&gt;&lt;isbn&gt;0168-1591&lt;/isbn&gt;&lt;urls&gt;&lt;related-urls&gt;&lt;url&gt;https://www.sciencedirect.com/science/article/pii/S0168159116000095&lt;/url&gt;&lt;/related-urls&gt;&lt;/urls&gt;&lt;electronic-resource-num&gt;https://doi.org/10.1016/j.applanim.2016.01.006&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04)</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which promotes their learning performance and confers other behavioural benefit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Zobel&lt;/Author&gt;&lt;Year&gt;2020&lt;/Year&gt;&lt;RecNum&gt;351&lt;/RecNum&gt;&lt;DisplayText&gt;(105)&lt;/DisplayText&gt;&lt;record&gt;&lt;rec-number&gt;351&lt;/rec-number&gt;&lt;foreign-keys&gt;&lt;key app="EN" db-id="x005rdz0lrfev0e9wafpfpvaazppeszde2z5" timestamp="1681731379"&gt;351&lt;/key&gt;&lt;/foreign-keys&gt;&lt;ref-type name="Journal Article"&gt;17&lt;/ref-type&gt;&lt;contributors&gt;&lt;authors&gt;&lt;author&gt;Zobel, Gosia&lt;/author&gt;&lt;author&gt;Nawroth, Christian&lt;/author&gt;&lt;/authors&gt;&lt;/contributors&gt;&lt;titles&gt;&lt;title&gt;Current state of knowledge on the cognitive capacities of goats and its potential to inform species-specific enrichment&lt;/title&gt;&lt;secondary-title&gt;Small Ruminant Research&lt;/secondary-title&gt;&lt;/titles&gt;&lt;periodical&gt;&lt;full-title&gt;Small Ruminant Research&lt;/full-title&gt;&lt;/periodical&gt;&lt;pages&gt;106208&lt;/pages&gt;&lt;volume&gt;192&lt;/volume&gt;&lt;keywords&gt;&lt;keyword&gt;Animal welfare&lt;/keyword&gt;&lt;keyword&gt;Cognition&lt;/keyword&gt;&lt;keyword&gt;Learning&lt;/keyword&gt;&lt;keyword&gt;Memory&lt;/keyword&gt;&lt;keyword&gt;Feeding&lt;/keyword&gt;&lt;/keywords&gt;&lt;dates&gt;&lt;year&gt;2020&lt;/year&gt;&lt;pub-dates&gt;&lt;date&gt;2020/11/01/&lt;/date&gt;&lt;/pub-dates&gt;&lt;/dates&gt;&lt;isbn&gt;0921-4488&lt;/isbn&gt;&lt;urls&gt;&lt;related-urls&gt;&lt;url&gt;https://www.sciencedirect.com/science/article/pii/S0921448820301589&lt;/url&gt;&lt;/related-urls&gt;&lt;/urls&gt;&lt;electronic-resource-num&gt;https://doi.org/10.1016/j.smallrumres.2020.106208&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05)</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Mixing unfamiliar goats can promote stress and impair welfare for up to 5 day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Patt&lt;/Author&gt;&lt;Year&gt;2012&lt;/Year&gt;&lt;RecNum&gt;344&lt;/RecNum&gt;&lt;DisplayText&gt;(106)&lt;/DisplayText&gt;&lt;record&gt;&lt;rec-number&gt;344&lt;/rec-number&gt;&lt;foreign-keys&gt;&lt;key app="EN" db-id="x005rdz0lrfev0e9wafpfpvaazppeszde2z5" timestamp="1681731007"&gt;344&lt;/key&gt;&lt;/foreign-keys&gt;&lt;ref-type name="Journal Article"&gt;17&lt;/ref-type&gt;&lt;contributors&gt;&lt;authors&gt;&lt;author&gt;Patt, Antonia&lt;/author&gt;&lt;author&gt;Gygax, Lorenz&lt;/author&gt;&lt;author&gt;Wechsler, Beat&lt;/author&gt;&lt;author&gt;Hillmann, Edna&lt;/author&gt;&lt;author&gt;Palme, Rupert&lt;/author&gt;&lt;author&gt;Keil, Nina M.&lt;/author&gt;&lt;/authors&gt;&lt;/contributors&gt;&lt;titles&gt;&lt;title&gt;The introduction of individual goats into small established groups has serious negative effects on the introduced goat but not on resident goats&lt;/title&gt;&lt;secondary-title&gt;Applied Animal Behaviour Science&lt;/secondary-title&gt;&lt;/titles&gt;&lt;periodical&gt;&lt;full-title&gt;Applied Animal Behaviour Science&lt;/full-title&gt;&lt;/periodical&gt;&lt;pages&gt;47-59&lt;/pages&gt;&lt;volume&gt;138&lt;/volume&gt;&lt;number&gt;1&lt;/number&gt;&lt;keywords&gt;&lt;keyword&gt;Goat&lt;/keyword&gt;&lt;keyword&gt;Grouping&lt;/keyword&gt;&lt;keyword&gt;Loose housing&lt;/keyword&gt;&lt;keyword&gt;Horns&lt;/keyword&gt;&lt;keyword&gt;Stress&lt;/keyword&gt;&lt;keyword&gt;Social behaviour&lt;/keyword&gt;&lt;keyword&gt;Agonistic interactions&lt;/keyword&gt;&lt;/keywords&gt;&lt;dates&gt;&lt;year&gt;2012&lt;/year&gt;&lt;pub-dates&gt;&lt;date&gt;2012/04/01/&lt;/date&gt;&lt;/pub-dates&gt;&lt;/dates&gt;&lt;isbn&gt;0168-1591&lt;/isbn&gt;&lt;urls&gt;&lt;related-urls&gt;&lt;url&gt;https://www.sciencedirect.com/science/article/pii/S0168159112000627&lt;/url&gt;&lt;/related-urls&gt;&lt;/urls&gt;&lt;electronic-resource-num&gt;https://doi.org/10.1016/j.applanim.2012.02.012&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06)</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Horned animals require special attention because of the risk of injurie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Patt&lt;/Author&gt;&lt;Year&gt;2012&lt;/Year&gt;&lt;RecNum&gt;344&lt;/RecNum&gt;&lt;DisplayText&gt;(106)&lt;/DisplayText&gt;&lt;record&gt;&lt;rec-number&gt;344&lt;/rec-number&gt;&lt;foreign-keys&gt;&lt;key app="EN" db-id="x005rdz0lrfev0e9wafpfpvaazppeszde2z5" timestamp="1681731007"&gt;344&lt;/key&gt;&lt;/foreign-keys&gt;&lt;ref-type name="Journal Article"&gt;17&lt;/ref-type&gt;&lt;contributors&gt;&lt;authors&gt;&lt;author&gt;Patt, Antonia&lt;/author&gt;&lt;author&gt;Gygax, Lorenz&lt;/author&gt;&lt;author&gt;Wechsler, Beat&lt;/author&gt;&lt;author&gt;Hillmann, Edna&lt;/author&gt;&lt;author&gt;Palme, Rupert&lt;/author&gt;&lt;author&gt;Keil, Nina M.&lt;/author&gt;&lt;/authors&gt;&lt;/contributors&gt;&lt;titles&gt;&lt;title&gt;The introduction of individual goats into small established groups has serious negative effects on the introduced goat but not on resident goats&lt;/title&gt;&lt;secondary-title&gt;Applied Animal Behaviour Science&lt;/secondary-title&gt;&lt;/titles&gt;&lt;periodical&gt;&lt;full-title&gt;Applied Animal Behaviour Science&lt;/full-title&gt;&lt;/periodical&gt;&lt;pages&gt;47-59&lt;/pages&gt;&lt;volume&gt;138&lt;/volume&gt;&lt;number&gt;1&lt;/number&gt;&lt;keywords&gt;&lt;keyword&gt;Goat&lt;/keyword&gt;&lt;keyword&gt;Grouping&lt;/keyword&gt;&lt;keyword&gt;Loose housing&lt;/keyword&gt;&lt;keyword&gt;Horns&lt;/keyword&gt;&lt;keyword&gt;Stress&lt;/keyword&gt;&lt;keyword&gt;Social behaviour&lt;/keyword&gt;&lt;keyword&gt;Agonistic interactions&lt;/keyword&gt;&lt;/keywords&gt;&lt;dates&gt;&lt;year&gt;2012&lt;/year&gt;&lt;pub-dates&gt;&lt;date&gt;2012/04/01/&lt;/date&gt;&lt;/pub-dates&gt;&lt;/dates&gt;&lt;isbn&gt;0168-1591&lt;/isbn&gt;&lt;urls&gt;&lt;related-urls&gt;&lt;url&gt;https://www.sciencedirect.com/science/article/pii/S0168159112000627&lt;/url&gt;&lt;/related-urls&gt;&lt;/urls&gt;&lt;electronic-resource-num&gt;https://doi.org/10.1016/j.applanim.2012.02.012&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06)</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Visual, acoustic and tactile contact with group members should be maintained when goats are physically separated from pen-mates, in order to facilitate re-introduction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Patt&lt;/Author&gt;&lt;Year&gt;2013&lt;/Year&gt;&lt;RecNum&gt;345&lt;/RecNum&gt;&lt;DisplayText&gt;(107)&lt;/DisplayText&gt;&lt;record&gt;&lt;rec-number&gt;345&lt;/rec-number&gt;&lt;foreign-keys&gt;&lt;key app="EN" db-id="x005rdz0lrfev0e9wafpfpvaazppeszde2z5" timestamp="1681731043"&gt;345&lt;/key&gt;&lt;/foreign-keys&gt;&lt;ref-type name="Journal Article"&gt;17&lt;/ref-type&gt;&lt;contributors&gt;&lt;authors&gt;&lt;author&gt;Patt, Antonia&lt;/author&gt;&lt;author&gt;Gygax, Lorenz&lt;/author&gt;&lt;author&gt;Wechsler, Beat&lt;/author&gt;&lt;author&gt;Hillmann, Edna&lt;/author&gt;&lt;author&gt;Palme, Rupert&lt;/author&gt;&lt;author&gt;Keil, Nina M.&lt;/author&gt;&lt;/authors&gt;&lt;/contributors&gt;&lt;titles&gt;&lt;title&gt;Factors influencing the welfare of goats in small established groups during the separation and reintegration of individuals&lt;/title&gt;&lt;secondary-title&gt;Applied Animal Behaviour Science&lt;/secondary-title&gt;&lt;/titles&gt;&lt;periodical&gt;&lt;full-title&gt;Applied Animal Behaviour Science&lt;/full-title&gt;&lt;/periodical&gt;&lt;pages&gt;63-72&lt;/pages&gt;&lt;volume&gt;144&lt;/volume&gt;&lt;number&gt;1&lt;/number&gt;&lt;keywords&gt;&lt;keyword&gt;Goat&lt;/keyword&gt;&lt;keyword&gt;Grouping&lt;/keyword&gt;&lt;keyword&gt;Isolation&lt;/keyword&gt;&lt;keyword&gt;Loose housing&lt;/keyword&gt;&lt;keyword&gt;Stress&lt;/keyword&gt;&lt;keyword&gt;Social behaviour&lt;/keyword&gt;&lt;keyword&gt;Agonistic interactions&lt;/keyword&gt;&lt;/keywords&gt;&lt;dates&gt;&lt;year&gt;2013&lt;/year&gt;&lt;pub-dates&gt;&lt;date&gt;2013/02/15/&lt;/date&gt;&lt;/pub-dates&gt;&lt;/dates&gt;&lt;isbn&gt;0168-1591&lt;/isbn&gt;&lt;urls&gt;&lt;related-urls&gt;&lt;url&gt;https://www.sciencedirect.com/science/article/pii/S0168159112003589&lt;/url&gt;&lt;/related-urls&gt;&lt;/urls&gt;&lt;electronic-resource-num&gt;https://doi.org/10.1016/j.applanim.2012.11.009&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07)</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The behaviour and the well-being of goats depends on their relationship with animal care technicians and upon previous experiences with human beings </w:t>
      </w:r>
      <w:r w:rsidRPr="00AC0341">
        <w:rPr>
          <w:rFonts w:asciiTheme="minorHAnsi" w:hAnsiTheme="minorHAnsi" w:cstheme="minorHAnsi"/>
          <w:sz w:val="22"/>
          <w:szCs w:val="22"/>
        </w:rPr>
        <w:fldChar w:fldCharType="begin">
          <w:fldData xml:space="preserve">PEVuZE5vdGU+PENpdGU+PEF1dGhvcj5CYXR0aW5pPC9BdXRob3I+PFllYXI+MjAxNjwvWWVhcj48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CYXR0aW5pPC9BdXRob3I+PFllYXI+MjAxNjwvWWVhcj48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03, 108, 109)</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Goats readily habituate to experimental conditions, e.g., the wearing of belts for body function measurements </w:t>
      </w:r>
      <w:r w:rsidRPr="00AC0341">
        <w:rPr>
          <w:rFonts w:asciiTheme="minorHAnsi" w:hAnsiTheme="minorHAnsi" w:cstheme="minorHAnsi"/>
          <w:sz w:val="22"/>
          <w:szCs w:val="22"/>
        </w:rPr>
        <w:fldChar w:fldCharType="begin">
          <w:fldData xml:space="preserve">PEVuZE5vdGU+PENpdGU+PEF1dGhvcj5MYW5nYmVpbjwvQXV0aG9yPjxZZWFyPjIwMDQ8L1llYXI+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MYW5nYmVpbjwvQXV0aG9yPjxZZWFyPjIwMDQ8L1llYXI+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01, 110)</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although learning experimental procedures in a group, or introducing an experimental setup into the animals' familiar environment can limit anxiety and excitement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Langbein&lt;/Author&gt;&lt;Year&gt;2004&lt;/Year&gt;&lt;RecNum&gt;340&lt;/RecNum&gt;&lt;DisplayText&gt;(110)&lt;/DisplayText&gt;&lt;record&gt;&lt;rec-number&gt;340&lt;/rec-number&gt;&lt;foreign-keys&gt;&lt;key app="EN" db-id="x005rdz0lrfev0e9wafpfpvaazppeszde2z5" timestamp="1681730677"&gt;340&lt;/key&gt;&lt;/foreign-keys&gt;&lt;ref-type name="Journal Article"&gt;17&lt;/ref-type&gt;&lt;contributors&gt;&lt;authors&gt;&lt;author&gt;Langbein, J.&lt;/author&gt;&lt;author&gt;Nurnberg, G.&lt;/author&gt;&lt;author&gt;Manteuffel, G.&lt;/author&gt;&lt;/authors&gt;&lt;/contributors&gt;&lt;auth-address&gt;Research Unit Behavioural Physiology, Research Institute for the Biology of Farm Animals, Germany. langbein@fbn-dummerstorf.de&lt;/auth-address&gt;&lt;titles&gt;&lt;title&gt;Visual discrimination learning in dwarf goats and associated changes in heart rate and heart rate variability&lt;/title&gt;&lt;secondary-title&gt;Physiol Behav&lt;/secondary-title&gt;&lt;/titles&gt;&lt;periodical&gt;&lt;full-title&gt;Physiol Behav&lt;/full-title&gt;&lt;/periodical&gt;&lt;pages&gt;601-9&lt;/pages&gt;&lt;volume&gt;82&lt;/volume&gt;&lt;number&gt;4&lt;/number&gt;&lt;edition&gt;2004/08/26&lt;/edition&gt;&lt;keywords&gt;&lt;keyword&gt;Animals&lt;/keyword&gt;&lt;keyword&gt;Autonomic Nervous System/physiology&lt;/keyword&gt;&lt;keyword&gt;Discrimination Learning/drug effects/*physiology&lt;/keyword&gt;&lt;keyword&gt;Goats&lt;/keyword&gt;&lt;keyword&gt;Heart Rate/*physiology&lt;/keyword&gt;&lt;keyword&gt;Male&lt;/keyword&gt;&lt;keyword&gt;Nonlinear Dynamics&lt;/keyword&gt;&lt;keyword&gt;Photic Stimulation&lt;/keyword&gt;&lt;keyword&gt;Psychomotor Performance/physiology&lt;/keyword&gt;&lt;keyword&gt;Rats&lt;/keyword&gt;&lt;keyword&gt;Visual Perception/*physiology&lt;/keyword&gt;&lt;/keywords&gt;&lt;dates&gt;&lt;year&gt;2004&lt;/year&gt;&lt;pub-dates&gt;&lt;date&gt;Sep 30&lt;/date&gt;&lt;/pub-dates&gt;&lt;/dates&gt;&lt;isbn&gt;0031-9384 (Print)&amp;#xD;0031-9384 (Linking)&lt;/isbn&gt;&lt;accession-num&gt;15327907&lt;/accession-num&gt;&lt;urls&gt;&lt;related-urls&gt;&lt;url&gt;https://www.ncbi.nlm.nih.gov/pubmed/15327907&lt;/url&gt;&lt;/related-urls&gt;&lt;/urls&gt;&lt;electronic-resource-num&gt;10.1016/j.physbeh.2004.05.007&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10)</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w:t>
      </w:r>
    </w:p>
    <w:p w14:paraId="13768964"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Physical restraint</w:t>
      </w:r>
    </w:p>
    <w:p w14:paraId="45817C99" w14:textId="6B94F54D"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Restraint methods commonly used in sheep e.g., physical restraint by hand, harness or holster, are suitable for standing goat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Peregrine&lt;/Author&gt;&lt;Year&gt;1994&lt;/Year&gt;&lt;RecNum&gt;346&lt;/RecNum&gt;&lt;DisplayText&gt;(111)&lt;/DisplayText&gt;&lt;record&gt;&lt;rec-number&gt;346&lt;/rec-number&gt;&lt;foreign-keys&gt;&lt;key app="EN" db-id="x005rdz0lrfev0e9wafpfpvaazppeszde2z5" timestamp="1681731083"&gt;346&lt;/key&gt;&lt;/foreign-keys&gt;&lt;ref-type name="Journal Article"&gt;17&lt;/ref-type&gt;&lt;contributors&gt;&lt;authors&gt;&lt;author&gt;Peregrine, A. S.&lt;/author&gt;&lt;author&gt;Mamman, M.&lt;/author&gt;&lt;/authors&gt;&lt;/contributors&gt;&lt;auth-address&gt;International Laboratory for Research on Animal Diseases (ILRAD), Nairobi, Kenya.&lt;/auth-address&gt;&lt;titles&gt;&lt;title&gt;A simple method for repeated sampling of lumbar cerebrospinal fluid in goats&lt;/title&gt;&lt;secondary-title&gt;Lab Anim&lt;/secondary-title&gt;&lt;/titles&gt;&lt;periodical&gt;&lt;full-title&gt;Lab Anim&lt;/full-title&gt;&lt;abbr-1&gt;Laboratory animals&lt;/abbr-1&gt;&lt;/periodical&gt;&lt;pages&gt;391-6&lt;/pages&gt;&lt;volume&gt;28&lt;/volume&gt;&lt;number&gt;4&lt;/number&gt;&lt;edition&gt;1994/10/01&lt;/edition&gt;&lt;keywords&gt;&lt;keyword&gt;Animals&lt;/keyword&gt;&lt;keyword&gt;Catheters, Indwelling/veterinary&lt;/keyword&gt;&lt;keyword&gt;Goats/*cerebrospinal fluid/*surgery&lt;/keyword&gt;&lt;keyword&gt;Male&lt;/keyword&gt;&lt;keyword&gt;Spinal Puncture/instrumentation/*veterinary&lt;/keyword&gt;&lt;keyword&gt;Time Factors&lt;/keyword&gt;&lt;/keywords&gt;&lt;dates&gt;&lt;year&gt;1994&lt;/year&gt;&lt;pub-dates&gt;&lt;date&gt;Oct&lt;/date&gt;&lt;/pub-dates&gt;&lt;/dates&gt;&lt;isbn&gt;0023-6772 (Print)&amp;#xD;0023-6772 (Linking)&lt;/isbn&gt;&lt;accession-num&gt;7830382&lt;/accession-num&gt;&lt;urls&gt;&lt;related-urls&gt;&lt;url&gt;https://www.ncbi.nlm.nih.gov/pubmed/7830382&lt;/url&gt;&lt;/related-urls&gt;&lt;/urls&gt;&lt;electronic-resource-num&gt;10.1258/002367794780745074&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11)</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In studies in which human presence is ideally minimal, goats are restrained when necessary by familiar handler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Roessler&lt;/Author&gt;&lt;Year&gt;2021&lt;/Year&gt;&lt;RecNum&gt;347&lt;/RecNum&gt;&lt;DisplayText&gt;(112)&lt;/DisplayText&gt;&lt;record&gt;&lt;rec-number&gt;347&lt;/rec-number&gt;&lt;foreign-keys&gt;&lt;key app="EN" db-id="x005rdz0lrfev0e9wafpfpvaazppeszde2z5" timestamp="1681731108"&gt;347&lt;/key&gt;&lt;/foreign-keys&gt;&lt;ref-type name="Journal Article"&gt;17&lt;/ref-type&gt;&lt;contributors&gt;&lt;authors&gt;&lt;author&gt;Roessler, R.&lt;/author&gt;&lt;author&gt;Schlecht, E.&lt;/author&gt;&lt;/authors&gt;&lt;/contributors&gt;&lt;auth-address&gt;Group Animal Husbandry in the Tropics and Subtropics, University of Kassel and Georg-August-Universitaet Goettingen, Steinstr. 19, 37213 Witzenhausen, Germany. Electronic address: regina.roessler@uni-kassel.de.&amp;#xD;Group Animal Husbandry in the Tropics and Subtropics, University of Kassel and Georg-August-Universitaet Goettingen, Steinstr. 19, 37213 Witzenhausen, Germany.&lt;/auth-address&gt;&lt;titles&gt;&lt;title&gt;Application of the laser methane detector for measurements in freely grazing goats: impact on animals&amp;apos; behaviour and methane emissions&lt;/title&gt;&lt;secondary-title&gt;Animal&lt;/secondary-title&gt;&lt;/titles&gt;&lt;periodical&gt;&lt;full-title&gt;Animal&lt;/full-title&gt;&lt;/periodical&gt;&lt;pages&gt;100070&lt;/pages&gt;&lt;volume&gt;15&lt;/volume&gt;&lt;number&gt;1&lt;/number&gt;&lt;edition&gt;2021/01/31&lt;/edition&gt;&lt;keywords&gt;&lt;keyword&gt;Animals&lt;/keyword&gt;&lt;keyword&gt;Behavior, Animal&lt;/keyword&gt;&lt;keyword&gt;Female&lt;/keyword&gt;&lt;keyword&gt;*Goats&lt;/keyword&gt;&lt;keyword&gt;Lasers&lt;/keyword&gt;&lt;keyword&gt;*Methane&lt;/keyword&gt;&lt;keyword&gt;Ruminants&lt;/keyword&gt;&lt;keyword&gt;Greenhouse gas emissions&lt;/keyword&gt;&lt;keyword&gt;Hand-held measurement technique&lt;/keyword&gt;&lt;keyword&gt;Rumination activity&lt;/keyword&gt;&lt;keyword&gt;Small ruminants&lt;/keyword&gt;&lt;keyword&gt;Stress level&lt;/keyword&gt;&lt;/keywords&gt;&lt;dates&gt;&lt;year&gt;2021&lt;/year&gt;&lt;pub-dates&gt;&lt;date&gt;Jan&lt;/date&gt;&lt;/pub-dates&gt;&lt;/dates&gt;&lt;isbn&gt;1751-732X (Electronic)&amp;#xD;1751-7311 (Linking)&lt;/isbn&gt;&lt;accession-num&gt;33516032&lt;/accession-num&gt;&lt;urls&gt;&lt;related-urls&gt;&lt;url&gt;https://www.ncbi.nlm.nih.gov/pubmed/33516032&lt;/url&gt;&lt;/related-urls&gt;&lt;/urls&gt;&lt;electronic-resource-num&gt;10.1016/j.animal.2020.100070&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12)</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Some studies, e.g., respiratory gas measurements, can be completed without restraint although animals should be acclimatized to measurement conditions for 2 to 3 days beforehand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Roessler&lt;/Author&gt;&lt;Year&gt;2021&lt;/Year&gt;&lt;RecNum&gt;347&lt;/RecNum&gt;&lt;DisplayText&gt;(112)&lt;/DisplayText&gt;&lt;record&gt;&lt;rec-number&gt;347&lt;/rec-number&gt;&lt;foreign-keys&gt;&lt;key app="EN" db-id="x005rdz0lrfev0e9wafpfpvaazppeszde2z5" timestamp="1681731108"&gt;347&lt;/key&gt;&lt;/foreign-keys&gt;&lt;ref-type name="Journal Article"&gt;17&lt;/ref-type&gt;&lt;contributors&gt;&lt;authors&gt;&lt;author&gt;Roessler, R.&lt;/author&gt;&lt;author&gt;Schlecht, E.&lt;/author&gt;&lt;/authors&gt;&lt;/contributors&gt;&lt;auth-address&gt;Group Animal Husbandry in the Tropics and Subtropics, University of Kassel and Georg-August-Universitaet Goettingen, Steinstr. 19, 37213 Witzenhausen, Germany. Electronic address: regina.roessler@uni-kassel.de.&amp;#xD;Group Animal Husbandry in the Tropics and Subtropics, University of Kassel and Georg-August-Universitaet Goettingen, Steinstr. 19, 37213 Witzenhausen, Germany.&lt;/auth-address&gt;&lt;titles&gt;&lt;title&gt;Application of the laser methane detector for measurements in freely grazing goats: impact on animals&amp;apos; behaviour and methane emissions&lt;/title&gt;&lt;secondary-title&gt;Animal&lt;/secondary-title&gt;&lt;/titles&gt;&lt;periodical&gt;&lt;full-title&gt;Animal&lt;/full-title&gt;&lt;/periodical&gt;&lt;pages&gt;100070&lt;/pages&gt;&lt;volume&gt;15&lt;/volume&gt;&lt;number&gt;1&lt;/number&gt;&lt;edition&gt;2021/01/31&lt;/edition&gt;&lt;keywords&gt;&lt;keyword&gt;Animals&lt;/keyword&gt;&lt;keyword&gt;Behavior, Animal&lt;/keyword&gt;&lt;keyword&gt;Female&lt;/keyword&gt;&lt;keyword&gt;*Goats&lt;/keyword&gt;&lt;keyword&gt;Lasers&lt;/keyword&gt;&lt;keyword&gt;*Methane&lt;/keyword&gt;&lt;keyword&gt;Ruminants&lt;/keyword&gt;&lt;keyword&gt;Greenhouse gas emissions&lt;/keyword&gt;&lt;keyword&gt;Hand-held measurement technique&lt;/keyword&gt;&lt;keyword&gt;Rumination activity&lt;/keyword&gt;&lt;keyword&gt;Small ruminants&lt;/keyword&gt;&lt;keyword&gt;Stress level&lt;/keyword&gt;&lt;/keywords&gt;&lt;dates&gt;&lt;year&gt;2021&lt;/year&gt;&lt;pub-dates&gt;&lt;date&gt;Jan&lt;/date&gt;&lt;/pub-dates&gt;&lt;/dates&gt;&lt;isbn&gt;1751-732X (Electronic)&amp;#xD;1751-7311 (Linking)&lt;/isbn&gt;&lt;accession-num&gt;33516032&lt;/accession-num&gt;&lt;urls&gt;&lt;related-urls&gt;&lt;url&gt;https://www.ncbi.nlm.nih.gov/pubmed/33516032&lt;/url&gt;&lt;/related-urls&gt;&lt;/urls&gt;&lt;electronic-resource-num&gt;10.1016/j.animal.2020.100070&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12)</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Cardiac ultrasonography can be conducted on unsedated standing animals after habituation to the experimental conditions </w:t>
      </w:r>
      <w:r w:rsidRPr="00AC0341">
        <w:rPr>
          <w:rFonts w:asciiTheme="minorHAnsi" w:hAnsiTheme="minorHAnsi" w:cstheme="minorHAnsi"/>
          <w:sz w:val="22"/>
          <w:szCs w:val="22"/>
        </w:rPr>
        <w:fldChar w:fldCharType="begin">
          <w:fldData xml:space="preserve">PEVuZE5vdGU+PENpdGU+PEF1dGhvcj5TemFsdXMtSm9yZGFub3c8L0F1dGhvcj48WWVhcj4yMDE4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=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TemFsdXMtSm9yZGFub3c8L0F1dGhvcj48WWVhcj4yMDE4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=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13)</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Access to previously implanted sampling devices, for example, intrathecal cannulae, is possible in un-sedated standing goats when repeated sampling of cerebrospinal fluid is required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Peregrine&lt;/Author&gt;&lt;Year&gt;1994&lt;/Year&gt;&lt;RecNum&gt;346&lt;/RecNum&gt;&lt;DisplayText&gt;(111)&lt;/DisplayText&gt;&lt;record&gt;&lt;rec-number&gt;346&lt;/rec-number&gt;&lt;foreign-keys&gt;&lt;key app="EN" db-id="x005rdz0lrfev0e9wafpfpvaazppeszde2z5" timestamp="1681731083"&gt;346&lt;/key&gt;&lt;/foreign-keys&gt;&lt;ref-type name="Journal Article"&gt;17&lt;/ref-type&gt;&lt;contributors&gt;&lt;authors&gt;&lt;author&gt;Peregrine, A. S.&lt;/author&gt;&lt;author&gt;Mamman, M.&lt;/author&gt;&lt;/authors&gt;&lt;/contributors&gt;&lt;auth-address&gt;International Laboratory for Research on Animal Diseases (ILRAD), Nairobi, Kenya.&lt;/auth-address&gt;&lt;titles&gt;&lt;title&gt;A simple method for repeated sampling of lumbar cerebrospinal fluid in goats&lt;/title&gt;&lt;secondary-title&gt;Lab Anim&lt;/secondary-title&gt;&lt;/titles&gt;&lt;periodical&gt;&lt;full-title&gt;Lab Anim&lt;/full-title&gt;&lt;abbr-1&gt;Laboratory animals&lt;/abbr-1&gt;&lt;/periodical&gt;&lt;pages&gt;391-6&lt;/pages&gt;&lt;volume&gt;28&lt;/volume&gt;&lt;number&gt;4&lt;/number&gt;&lt;edition&gt;1994/10/01&lt;/edition&gt;&lt;keywords&gt;&lt;keyword&gt;Animals&lt;/keyword&gt;&lt;keyword&gt;Catheters, Indwelling/veterinary&lt;/keyword&gt;&lt;keyword&gt;Goats/*cerebrospinal fluid/*surgery&lt;/keyword&gt;&lt;keyword&gt;Male&lt;/keyword&gt;&lt;keyword&gt;Spinal Puncture/instrumentation/*veterinary&lt;/keyword&gt;&lt;keyword&gt;Time Factors&lt;/keyword&gt;&lt;/keywords&gt;&lt;dates&gt;&lt;year&gt;1994&lt;/year&gt;&lt;pub-dates&gt;&lt;date&gt;Oct&lt;/date&gt;&lt;/pub-dates&gt;&lt;/dates&gt;&lt;isbn&gt;0023-6772 (Print)&amp;#xD;0023-6772 (Linking)&lt;/isbn&gt;&lt;accession-num&gt;7830382&lt;/accession-num&gt;&lt;urls&gt;&lt;related-urls&gt;&lt;url&gt;https://www.ncbi.nlm.nih.gov/pubmed/7830382&lt;/url&gt;&lt;/related-urls&gt;&lt;/urls&gt;&lt;electronic-resource-num&gt;10.1258/002367794780745074&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11)</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w:t>
      </w:r>
    </w:p>
    <w:p w14:paraId="1395C710"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Slings for goats</w:t>
      </w:r>
    </w:p>
    <w:p w14:paraId="74025D3E" w14:textId="4A2ECE7D"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Slings can be used to facilitate housing procedures as trimming the hoof. The successful use of a sling is reported in a study on hip arthroplasty when a sling was used for preventing goats from lying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Khalily&lt;/Author&gt;&lt;Year&gt;1997&lt;/Year&gt;&lt;RecNum&gt;502&lt;/RecNum&gt;&lt;DisplayText&gt;(114)&lt;/DisplayText&gt;&lt;record&gt;&lt;rec-number&gt;502&lt;/rec-number&gt;&lt;foreign-keys&gt;&lt;key app="EN" db-id="x005rdz0lrfev0e9wafpfpvaazppeszde2z5" timestamp="1714048577"&gt;502&lt;/key&gt;&lt;/foreign-keys&gt;&lt;ref-type name="Journal Article"&gt;17&lt;/ref-type&gt;&lt;contributors&gt;&lt;authors&gt;&lt;author&gt;Khalily, C.&lt;/author&gt;&lt;author&gt;Malkani, A. L.&lt;/author&gt;&lt;author&gt;Hellman, E.&lt;/author&gt;&lt;author&gt;Voor, M. J.&lt;/author&gt;&lt;/authors&gt;&lt;/contributors&gt;&lt;auth-address&gt;Department of Orthopaedic Surgery, University of Louisville, Kentucky, USA. c0khal01@homer.louisville.edu&lt;/auth-address&gt;&lt;titles&gt;&lt;title&gt;Arthroplasty in the goat hip&lt;/title&gt;&lt;secondary-title&gt;J Invest Surg&lt;/secondary-title&gt;&lt;/titles&gt;&lt;periodical&gt;&lt;full-title&gt;J Invest Surg&lt;/full-title&gt;&lt;/periodical&gt;&lt;pages&gt;119-23&lt;/pages&gt;&lt;volume&gt;10&lt;/volume&gt;&lt;number&gt;3&lt;/number&gt;&lt;edition&gt;1997/05/01&lt;/edition&gt;&lt;keywords&gt;&lt;keyword&gt;Animals&lt;/keyword&gt;&lt;keyword&gt;Arthroplasty/*methods&lt;/keyword&gt;&lt;keyword&gt;Female&lt;/keyword&gt;&lt;keyword&gt;Goats&lt;/keyword&gt;&lt;keyword&gt;Hip Joint/*surgery&lt;/keyword&gt;&lt;keyword&gt;Postoperative Care&lt;/keyword&gt;&lt;/keywords&gt;&lt;dates&gt;&lt;year&gt;1997&lt;/year&gt;&lt;pub-dates&gt;&lt;date&gt;May-Jun&lt;/date&gt;&lt;/pub-dates&gt;&lt;/dates&gt;&lt;isbn&gt;0894-1939 (Print)&amp;#xD;0894-1939&lt;/isbn&gt;&lt;accession-num&gt;9219087&lt;/accession-num&gt;&lt;urls&gt;&lt;/urls&gt;&lt;electronic-resource-num&gt;10.3109/08941939709032142&lt;/electronic-resource-num&gt;&lt;remote-database-provider&gt;NLM&lt;/remote-database-provider&gt;&lt;language&gt;eng&lt;/languag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14)</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w:t>
      </w:r>
    </w:p>
    <w:p w14:paraId="771B0B40" w14:textId="77777777"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Telemetric monitoring </w:t>
      </w:r>
    </w:p>
    <w:p w14:paraId="638B8DFC" w14:textId="271894C2" w:rsidR="00FC2719" w:rsidRPr="00AC0341" w:rsidRDefault="00FC2719" w:rsidP="00FC2719">
      <w:pPr>
        <w:rPr>
          <w:rFonts w:asciiTheme="minorHAnsi" w:hAnsiTheme="minorHAnsi" w:cstheme="minorHAnsi"/>
          <w:sz w:val="22"/>
          <w:szCs w:val="22"/>
        </w:rPr>
      </w:pPr>
      <w:r w:rsidRPr="00AC0341">
        <w:rPr>
          <w:rFonts w:asciiTheme="minorHAnsi" w:hAnsiTheme="minorHAnsi" w:cstheme="minorHAnsi"/>
          <w:sz w:val="22"/>
          <w:szCs w:val="22"/>
        </w:rPr>
        <w:t xml:space="preserve">Implantable telemetry device allowed to measure both the heart rate and blood pressure day and night in the same unrestrained animals and to identify the effect of routine manipulations and reproductive cycle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Pedersen&lt;/Author&gt;&lt;Year&gt;1998&lt;/Year&gt;&lt;RecNum&gt;503&lt;/RecNum&gt;&lt;DisplayText&gt;(115)&lt;/DisplayText&gt;&lt;record&gt;&lt;rec-number&gt;503&lt;/rec-number&gt;&lt;foreign-keys&gt;&lt;key app="EN" db-id="x005rdz0lrfev0e9wafpfpvaazppeszde2z5" timestamp="1714048678"&gt;503&lt;/key&gt;&lt;/foreign-keys&gt;&lt;ref-type name="Journal Article"&gt;17&lt;/ref-type&gt;&lt;contributors&gt;&lt;authors&gt;&lt;author&gt;Pedersen, B. K.&lt;/author&gt;&lt;author&gt;Rohde, T.&lt;/author&gt;&lt;author&gt;Ostrowski, K.&lt;/author&gt;&lt;/authors&gt;&lt;/contributors&gt;&lt;auth-address&gt;The Copenhagen Muscle Research Centre, Department of Infectious Diseases, Rigshospitalet, University of Copenhagen, Denmark.&lt;/auth-address&gt;&lt;titles&gt;&lt;title&gt;Recovery of the immune system after exercise&lt;/title&gt;&lt;secondary-title&gt;Acta Physiol Scand&lt;/secondary-title&gt;&lt;/titles&gt;&lt;periodical&gt;&lt;full-title&gt;Acta Physiol Scand&lt;/full-title&gt;&lt;abbr-1&gt;Acta physiologica Scandinavica&lt;/abbr-1&gt;&lt;/periodical&gt;&lt;pages&gt;325-32&lt;/pages&gt;&lt;volume&gt;162&lt;/volume&gt;&lt;number&gt;3&lt;/number&gt;&lt;edition&gt;1998/05/13&lt;/edition&gt;&lt;keywords&gt;&lt;keyword&gt;Humans&lt;/keyword&gt;&lt;keyword&gt;Immune System/*physiology&lt;/keyword&gt;&lt;keyword&gt;Muscle, Skeletal/*immunology/*metabolism&lt;/keyword&gt;&lt;keyword&gt;Physical Exertion/*physiology&lt;/keyword&gt;&lt;/keywords&gt;&lt;dates&gt;&lt;year&gt;1998&lt;/year&gt;&lt;pub-dates&gt;&lt;date&gt;Mar&lt;/date&gt;&lt;/pub-dates&gt;&lt;/dates&gt;&lt;isbn&gt;0001-6772 (Print)&amp;#xD;0001-6772&lt;/isbn&gt;&lt;accession-num&gt;9578378&lt;/accession-num&gt;&lt;urls&gt;&lt;/urls&gt;&lt;electronic-resource-num&gt;10.1046/j.1365-201X.1998.0325e.x&lt;/electronic-resource-num&gt;&lt;remote-database-provider&gt;NLM&lt;/remote-database-provider&gt;&lt;language&gt;eng&lt;/languag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115)</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w:t>
      </w:r>
    </w:p>
    <w:p w14:paraId="517D97FF" w14:textId="77777777" w:rsidR="00AC0341" w:rsidRDefault="00AC0341" w:rsidP="00AC0341">
      <w:pPr>
        <w:rPr>
          <w:rFonts w:asciiTheme="minorHAnsi" w:hAnsiTheme="minorHAnsi" w:cstheme="minorHAnsi"/>
          <w:sz w:val="22"/>
          <w:szCs w:val="22"/>
        </w:rPr>
      </w:pPr>
    </w:p>
    <w:p w14:paraId="7BD2E093" w14:textId="0497E01E" w:rsidR="00FC2719" w:rsidRPr="00FC2719" w:rsidRDefault="00FC2719" w:rsidP="00FC2719">
      <w:pPr>
        <w:pStyle w:val="Naslov2"/>
        <w:rPr>
          <w:rFonts w:asciiTheme="minorHAnsi" w:hAnsiTheme="minorHAnsi" w:cstheme="minorHAnsi"/>
          <w:sz w:val="22"/>
          <w:szCs w:val="22"/>
        </w:rPr>
      </w:pPr>
      <w:r w:rsidRPr="00FC2719">
        <w:rPr>
          <w:rFonts w:asciiTheme="minorHAnsi" w:hAnsiTheme="minorHAnsi" w:cstheme="minorHAnsi"/>
          <w:sz w:val="22"/>
          <w:szCs w:val="22"/>
        </w:rPr>
        <w:t>Conclusions</w:t>
      </w:r>
    </w:p>
    <w:p w14:paraId="63FE540C" w14:textId="77777777" w:rsidR="00FC2719" w:rsidRPr="00AC0341" w:rsidRDefault="00FC2719" w:rsidP="00FC2719">
      <w:pPr>
        <w:rPr>
          <w:rFonts w:asciiTheme="minorHAnsi" w:hAnsiTheme="minorHAnsi" w:cstheme="minorHAnsi"/>
          <w:sz w:val="22"/>
          <w:szCs w:val="22"/>
        </w:rPr>
      </w:pPr>
    </w:p>
    <w:p w14:paraId="7513EA95" w14:textId="2EEB38E3" w:rsidR="00FC2719" w:rsidRPr="00AC0341" w:rsidRDefault="00FC2719" w:rsidP="00372CF6">
      <w:pPr>
        <w:jc w:val="both"/>
        <w:rPr>
          <w:rFonts w:asciiTheme="minorHAnsi" w:hAnsiTheme="minorHAnsi" w:cstheme="minorHAnsi"/>
          <w:sz w:val="22"/>
          <w:szCs w:val="22"/>
        </w:rPr>
      </w:pPr>
      <w:r w:rsidRPr="00AC0341">
        <w:rPr>
          <w:rFonts w:asciiTheme="minorHAnsi" w:hAnsiTheme="minorHAnsi" w:cstheme="minorHAnsi"/>
          <w:sz w:val="22"/>
          <w:szCs w:val="22"/>
        </w:rPr>
        <w:t>Optimizing the welfare of farmed animal species which have not been reared under laboratory-type conditions can be mitigated by careful source selection, followed by appropriate habituation and familiarization which will further improve the animal’s preparedness for study.  While this may be time-consuming and incur additional costs, its benefits in terms of improved welfare, experimental refinement, and data quality are likely to be substantial.  Whenever animals cannot be trained to accept scientific procedures, the judicious combination of physical and pharmacological restraint will be required, and their attendant effects taken into account.</w:t>
      </w:r>
    </w:p>
    <w:p w14:paraId="0C17A7B0" w14:textId="65299396" w:rsidR="00FC2719" w:rsidRDefault="00FC2719">
      <w:pPr>
        <w:autoSpaceDE/>
        <w:autoSpaceDN/>
        <w:adjustRightInd/>
        <w:spacing w:line="259" w:lineRule="auto"/>
        <w:rPr>
          <w:rFonts w:asciiTheme="minorHAnsi" w:hAnsiTheme="minorHAnsi" w:cstheme="minorHAnsi"/>
          <w:sz w:val="22"/>
          <w:szCs w:val="22"/>
        </w:rPr>
      </w:pPr>
      <w:r>
        <w:rPr>
          <w:rFonts w:asciiTheme="minorHAnsi" w:hAnsiTheme="minorHAnsi" w:cstheme="minorHAnsi"/>
          <w:sz w:val="22"/>
          <w:szCs w:val="22"/>
        </w:rPr>
        <w:br w:type="page"/>
      </w:r>
    </w:p>
    <w:p w14:paraId="3AB76B6C" w14:textId="07F2938A" w:rsidR="00FC2719" w:rsidRDefault="00FC2719" w:rsidP="00FC2719">
      <w:pPr>
        <w:pStyle w:val="Naslov1"/>
        <w:rPr>
          <w:rFonts w:asciiTheme="minorHAnsi" w:hAnsiTheme="minorHAnsi" w:cstheme="minorHAnsi"/>
          <w:sz w:val="22"/>
          <w:szCs w:val="22"/>
        </w:rPr>
      </w:pPr>
      <w:bookmarkStart w:id="6" w:name="_Ref166822530"/>
      <w:r>
        <w:rPr>
          <w:rFonts w:asciiTheme="minorHAnsi" w:hAnsiTheme="minorHAnsi" w:cstheme="minorHAnsi"/>
          <w:sz w:val="22"/>
          <w:szCs w:val="22"/>
        </w:rPr>
        <w:t>Section II: General Principles</w:t>
      </w:r>
      <w:bookmarkEnd w:id="6"/>
      <w:r>
        <w:rPr>
          <w:rFonts w:asciiTheme="minorHAnsi" w:hAnsiTheme="minorHAnsi" w:cstheme="minorHAnsi"/>
          <w:sz w:val="22"/>
          <w:szCs w:val="22"/>
        </w:rPr>
        <w:t xml:space="preserve"> </w:t>
      </w:r>
      <w:r w:rsidR="005A4203">
        <w:rPr>
          <w:rFonts w:asciiTheme="minorHAnsi" w:hAnsiTheme="minorHAnsi" w:cstheme="minorHAnsi"/>
          <w:sz w:val="22"/>
          <w:szCs w:val="22"/>
        </w:rPr>
        <w:t>of anaesthesia</w:t>
      </w:r>
    </w:p>
    <w:p w14:paraId="658366B9" w14:textId="77777777" w:rsidR="00FC2719" w:rsidRPr="00FC2719" w:rsidRDefault="00FC2719" w:rsidP="00FC2719"/>
    <w:p w14:paraId="058D6892" w14:textId="05A78D1F" w:rsidR="00254915" w:rsidRPr="00913819" w:rsidRDefault="0020199E"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Russell and Burch (1959) believed that anaesthesia was the most important component of experimental refinement </w:t>
      </w:r>
      <w:r w:rsidRPr="00913819">
        <w:rPr>
          <w:rFonts w:asciiTheme="minorHAnsi" w:hAnsiTheme="minorHAnsi" w:cstheme="minorHAnsi"/>
          <w:sz w:val="22"/>
          <w:szCs w:val="22"/>
        </w:rPr>
        <w:fldChar w:fldCharType="begin"/>
      </w:r>
      <w:r w:rsidRPr="00913819">
        <w:rPr>
          <w:rFonts w:asciiTheme="minorHAnsi" w:hAnsiTheme="minorHAnsi" w:cstheme="minorHAnsi"/>
          <w:sz w:val="22"/>
          <w:szCs w:val="22"/>
        </w:rPr>
        <w:instrText xml:space="preserve"> ADDIN EN.CITE &lt;EndNote&gt;&lt;Cite&gt;&lt;Author&gt;Russell&lt;/Author&gt;&lt;Year&gt;1959&lt;/Year&gt;&lt;RecNum&gt;8&lt;/RecNum&gt;&lt;DisplayText&gt;(2)&lt;/DisplayText&gt;&lt;record&gt;&lt;rec-number&gt;8&lt;/rec-number&gt;&lt;foreign-keys&gt;&lt;key app="EN" db-id="re9zsaxpe9t5voez5wex5avr59favapezewz" timestamp="1638906576"&gt;8&lt;/key&gt;&lt;/foreign-keys&gt;&lt;ref-type name="Book"&gt;6&lt;/ref-type&gt;&lt;contributors&gt;&lt;authors&gt;&lt;author&gt;Russell, W. M. S.&lt;/author&gt;&lt;author&gt;Burch, R. L.&lt;/author&gt;&lt;/authors&gt;&lt;/contributors&gt;&lt;titles&gt;&lt;title&gt;The principles of humane experimental technique&lt;/title&gt;&lt;/titles&gt;&lt;pages&gt;238&lt;/pages&gt;&lt;section&gt;55&lt;/section&gt;&lt;keywords&gt;&lt;keyword&gt;Laboratory animals.&lt;/keyword&gt;&lt;keyword&gt;Alternative toxicity testing.&lt;/keyword&gt;&lt;keyword&gt;Vivisection.&lt;/keyword&gt;&lt;/keywords&gt;&lt;dates&gt;&lt;year&gt;1959&lt;/year&gt;&lt;/dates&gt;&lt;pub-location&gt;London,&lt;/pub-location&gt;&lt;publisher&gt;Methuen&lt;/publisher&gt;&lt;accession-num&gt;4530271&lt;/accession-num&gt;&lt;call-num&gt;QL55 .R8&lt;/call-num&gt;&lt;urls&gt;&lt;/urls&gt;&lt;/record&gt;&lt;/Cite&gt;&lt;/EndNote&gt;</w:instrText>
      </w:r>
      <w:r w:rsidRPr="00913819">
        <w:rPr>
          <w:rFonts w:asciiTheme="minorHAnsi" w:hAnsiTheme="minorHAnsi" w:cstheme="minorHAnsi"/>
          <w:sz w:val="22"/>
          <w:szCs w:val="22"/>
        </w:rPr>
        <w:fldChar w:fldCharType="separate"/>
      </w:r>
      <w:r w:rsidRPr="00913819">
        <w:rPr>
          <w:rFonts w:asciiTheme="minorHAnsi" w:hAnsiTheme="minorHAnsi" w:cstheme="minorHAnsi"/>
          <w:sz w:val="22"/>
          <w:szCs w:val="22"/>
        </w:rPr>
        <w:t>(2)</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However, subsequent and ongoing developments in veterinary anaesthesia and analgesia have made it increasingly difficult to prescribe, i.e., make </w:t>
      </w:r>
      <w:r w:rsidRPr="00913819">
        <w:rPr>
          <w:rFonts w:asciiTheme="minorHAnsi" w:hAnsiTheme="minorHAnsi" w:cstheme="minorHAnsi"/>
          <w:i/>
          <w:iCs/>
          <w:sz w:val="22"/>
          <w:szCs w:val="22"/>
        </w:rPr>
        <w:t>specific</w:t>
      </w:r>
      <w:r w:rsidRPr="00913819">
        <w:rPr>
          <w:rFonts w:asciiTheme="minorHAnsi" w:hAnsiTheme="minorHAnsi" w:cstheme="minorHAnsi"/>
          <w:sz w:val="22"/>
          <w:szCs w:val="22"/>
        </w:rPr>
        <w:t xml:space="preserve"> recommendations, for anaesthetics and analgesics in large animals involved in biomedical research.  Numerous factors – many of which are poorly characterised, unpredictable, immeasurable, or even unidentified – conspire to ensure that a technique proving ideal in one experiment may be found wanting when the same study is conducted elsewhere (which undermines the principles of animal reduction and experimental reproducibility).  Focussing on anaesthetics rather than analgesics, and on pigs, sheep, cattle and goats undergoing procedures requiring general anaesthesia this section will; i) demonstrate the importance of anaesthetic technique development based on specific project details; and then ii) make recommendations intending to limit problems with anaesthetic mismanagement.  </w:t>
      </w:r>
      <w:r w:rsidR="00254915" w:rsidRPr="00913819">
        <w:rPr>
          <w:rFonts w:asciiTheme="minorHAnsi" w:hAnsiTheme="minorHAnsi" w:cstheme="minorHAnsi"/>
          <w:sz w:val="22"/>
          <w:szCs w:val="22"/>
        </w:rPr>
        <w:t xml:space="preserve">Laboratory animal anaesthetics should: i) </w:t>
      </w:r>
      <w:r w:rsidR="00254915" w:rsidRPr="00913819">
        <w:rPr>
          <w:rFonts w:asciiTheme="minorHAnsi" w:hAnsiTheme="minorHAnsi" w:cstheme="minorHAnsi"/>
          <w:i/>
          <w:iCs/>
          <w:sz w:val="22"/>
          <w:szCs w:val="22"/>
        </w:rPr>
        <w:t>refine</w:t>
      </w:r>
      <w:r w:rsidR="00254915" w:rsidRPr="00913819">
        <w:rPr>
          <w:rFonts w:asciiTheme="minorHAnsi" w:hAnsiTheme="minorHAnsi" w:cstheme="minorHAnsi"/>
          <w:sz w:val="22"/>
          <w:szCs w:val="22"/>
        </w:rPr>
        <w:t xml:space="preserve">, i.e., provide conditions that allow potentially unpleasant procedures to be conducted with the least (ideally, no) adverse physical or psychological consequences for the animal; and ii) </w:t>
      </w:r>
      <w:r w:rsidR="00254915" w:rsidRPr="00913819">
        <w:rPr>
          <w:rFonts w:asciiTheme="minorHAnsi" w:hAnsiTheme="minorHAnsi" w:cstheme="minorHAnsi"/>
          <w:i/>
          <w:iCs/>
          <w:sz w:val="22"/>
          <w:szCs w:val="22"/>
        </w:rPr>
        <w:t>reduce</w:t>
      </w:r>
      <w:r w:rsidR="00254915" w:rsidRPr="00913819">
        <w:rPr>
          <w:rFonts w:asciiTheme="minorHAnsi" w:hAnsiTheme="minorHAnsi" w:cstheme="minorHAnsi"/>
          <w:sz w:val="22"/>
          <w:szCs w:val="22"/>
        </w:rPr>
        <w:t xml:space="preserve">, i.e., allow the collection of enough data of sufficient quality to confirm (or reject) scientific hypotheses using the fewest animals possible. The role of adequately trained personnel in planning and managing anaesthesia and analgesia is pivotal to minimizing the impost of experimental procedures on animals </w:t>
      </w:r>
      <w:r w:rsidR="00254915"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Clutton&lt;/Author&gt;&lt;Year&gt;2020&lt;/Year&gt;&lt;RecNum&gt;201&lt;/RecNum&gt;&lt;DisplayText&gt;(17)&lt;/DisplayText&gt;&lt;record&gt;&lt;rec-number&gt;201&lt;/rec-number&gt;&lt;foreign-keys&gt;&lt;key app="EN" db-id="x005rdz0lrfev0e9wafpfpvaazppeszde2z5" timestamp="1681226789"&gt;201&lt;/key&gt;&lt;/foreign-keys&gt;&lt;ref-type name="Journal Article"&gt;17&lt;/ref-type&gt;&lt;contributors&gt;&lt;authors&gt;&lt;author&gt;Clutton, R. E.&lt;/author&gt;&lt;/authors&gt;&lt;/contributors&gt;&lt;auth-address&gt;The Wellcome Trust Critical Care Laboratory for Large Animals, Roslin Institute, Easter Bush Veterinary Centre, Roslin, Midlothian EH25 9RG, UK.&lt;/auth-address&gt;&lt;titles&gt;&lt;title&gt;An Anglocentric History of Anaesthetics and Analgesics in the Refinement of Animal Experiments&lt;/title&gt;&lt;secondary-title&gt;Animals (Basel)&lt;/secondary-title&gt;&lt;/titles&gt;&lt;periodical&gt;&lt;full-title&gt;Animals (Basel)&lt;/full-title&gt;&lt;/periodical&gt;&lt;volume&gt;10&lt;/volume&gt;&lt;number&gt;10&lt;/number&gt;&lt;edition&gt;2020/10/25&lt;/edition&gt;&lt;keywords&gt;&lt;keyword&gt;anaesthesia&lt;/keyword&gt;&lt;keyword&gt;analgesia&lt;/keyword&gt;&lt;keyword&gt;animal research&lt;/keyword&gt;&lt;keyword&gt;animal testing&lt;/keyword&gt;&lt;keyword&gt;biomedical research&lt;/keyword&gt;&lt;keyword&gt;history of science&lt;/keyword&gt;&lt;keyword&gt;organisations that could inappropriately influence or bias this submission&amp;apos;s&lt;/keyword&gt;&lt;keyword&gt;content.&lt;/keyword&gt;&lt;/keywords&gt;&lt;dates&gt;&lt;year&gt;2020&lt;/year&gt;&lt;pub-dates&gt;&lt;date&gt;Oct 21&lt;/date&gt;&lt;/pub-dates&gt;&lt;/dates&gt;&lt;isbn&gt;2076-2615 (Print)&amp;#xD;2076-2615 (Electronic)&amp;#xD;2076-2615 (Linking)&lt;/isbn&gt;&lt;accession-num&gt;33096686&lt;/accession-num&gt;&lt;urls&gt;&lt;related-urls&gt;&lt;url&gt;https://www.ncbi.nlm.nih.gov/pubmed/33096686&lt;/url&gt;&lt;/related-urls&gt;&lt;/urls&gt;&lt;custom2&gt;PMC7589666&lt;/custom2&gt;&lt;electronic-resource-num&gt;10.3390/ani10101933&lt;/electronic-resource-num&gt;&lt;/record&gt;&lt;/Cite&gt;&lt;/EndNote&gt;</w:instrText>
      </w:r>
      <w:r w:rsidR="00254915"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7)</w:t>
      </w:r>
      <w:r w:rsidR="00254915" w:rsidRPr="00913819">
        <w:rPr>
          <w:rFonts w:asciiTheme="minorHAnsi" w:hAnsiTheme="minorHAnsi" w:cstheme="minorHAnsi"/>
          <w:sz w:val="22"/>
          <w:szCs w:val="22"/>
        </w:rPr>
        <w:fldChar w:fldCharType="end"/>
      </w:r>
      <w:r w:rsidR="00254915" w:rsidRPr="00913819">
        <w:rPr>
          <w:rFonts w:asciiTheme="minorHAnsi" w:hAnsiTheme="minorHAnsi" w:cstheme="minorHAnsi"/>
          <w:sz w:val="22"/>
          <w:szCs w:val="22"/>
        </w:rPr>
        <w:t>.</w:t>
      </w:r>
    </w:p>
    <w:p w14:paraId="12AEB8F3" w14:textId="77777777" w:rsidR="0020199E" w:rsidRPr="00913819" w:rsidRDefault="0020199E" w:rsidP="00372CF6">
      <w:pPr>
        <w:jc w:val="both"/>
        <w:rPr>
          <w:rFonts w:asciiTheme="minorHAnsi" w:hAnsiTheme="minorHAnsi" w:cstheme="minorHAnsi"/>
          <w:sz w:val="22"/>
          <w:szCs w:val="22"/>
        </w:rPr>
      </w:pPr>
    </w:p>
    <w:p w14:paraId="79ECF95E" w14:textId="743E3CC8" w:rsidR="00385B50" w:rsidRPr="00913819" w:rsidRDefault="000B72E2"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The challenges in providing </w:t>
      </w:r>
      <w:r w:rsidR="00385B50" w:rsidRPr="00913819">
        <w:rPr>
          <w:rFonts w:asciiTheme="minorHAnsi" w:hAnsiTheme="minorHAnsi" w:cstheme="minorHAnsi"/>
          <w:sz w:val="22"/>
          <w:szCs w:val="22"/>
        </w:rPr>
        <w:t xml:space="preserve">anaesthesia and analgesia </w:t>
      </w:r>
      <w:r w:rsidR="006B3CD8" w:rsidRPr="00913819">
        <w:rPr>
          <w:rFonts w:asciiTheme="minorHAnsi" w:hAnsiTheme="minorHAnsi" w:cstheme="minorHAnsi"/>
          <w:sz w:val="22"/>
          <w:szCs w:val="22"/>
        </w:rPr>
        <w:t>to</w:t>
      </w:r>
      <w:r w:rsidR="00385B50" w:rsidRPr="00913819">
        <w:rPr>
          <w:rFonts w:asciiTheme="minorHAnsi" w:hAnsiTheme="minorHAnsi" w:cstheme="minorHAnsi"/>
          <w:sz w:val="22"/>
          <w:szCs w:val="22"/>
        </w:rPr>
        <w:t xml:space="preserve"> large</w:t>
      </w:r>
      <w:r w:rsidR="002446D5" w:rsidRPr="00913819">
        <w:rPr>
          <w:rFonts w:asciiTheme="minorHAnsi" w:hAnsiTheme="minorHAnsi" w:cstheme="minorHAnsi"/>
          <w:sz w:val="22"/>
          <w:szCs w:val="22"/>
        </w:rPr>
        <w:t xml:space="preserve"> </w:t>
      </w:r>
      <w:r w:rsidR="00385B50" w:rsidRPr="00913819">
        <w:rPr>
          <w:rFonts w:asciiTheme="minorHAnsi" w:hAnsiTheme="minorHAnsi" w:cstheme="minorHAnsi"/>
          <w:sz w:val="22"/>
          <w:szCs w:val="22"/>
        </w:rPr>
        <w:t xml:space="preserve">animals </w:t>
      </w:r>
      <w:r w:rsidR="00892944" w:rsidRPr="00913819">
        <w:rPr>
          <w:rFonts w:asciiTheme="minorHAnsi" w:hAnsiTheme="minorHAnsi" w:cstheme="minorHAnsi"/>
          <w:sz w:val="22"/>
          <w:szCs w:val="22"/>
        </w:rPr>
        <w:t xml:space="preserve">for experimental procedures </w:t>
      </w:r>
      <w:r w:rsidRPr="00913819">
        <w:rPr>
          <w:rFonts w:asciiTheme="minorHAnsi" w:hAnsiTheme="minorHAnsi" w:cstheme="minorHAnsi"/>
          <w:sz w:val="22"/>
          <w:szCs w:val="22"/>
        </w:rPr>
        <w:t xml:space="preserve">are different </w:t>
      </w:r>
      <w:r w:rsidR="00A67738" w:rsidRPr="00913819">
        <w:rPr>
          <w:rFonts w:asciiTheme="minorHAnsi" w:hAnsiTheme="minorHAnsi" w:cstheme="minorHAnsi"/>
          <w:sz w:val="22"/>
          <w:szCs w:val="22"/>
        </w:rPr>
        <w:t xml:space="preserve">to those </w:t>
      </w:r>
      <w:r w:rsidR="005B6C49" w:rsidRPr="00913819">
        <w:rPr>
          <w:rFonts w:asciiTheme="minorHAnsi" w:hAnsiTheme="minorHAnsi" w:cstheme="minorHAnsi"/>
          <w:sz w:val="22"/>
          <w:szCs w:val="22"/>
        </w:rPr>
        <w:t>conducted</w:t>
      </w:r>
      <w:r w:rsidR="00A67738" w:rsidRPr="00913819">
        <w:rPr>
          <w:rFonts w:asciiTheme="minorHAnsi" w:hAnsiTheme="minorHAnsi" w:cstheme="minorHAnsi"/>
          <w:sz w:val="22"/>
          <w:szCs w:val="22"/>
        </w:rPr>
        <w:t xml:space="preserve"> </w:t>
      </w:r>
      <w:r w:rsidR="003E3F9D" w:rsidRPr="00913819">
        <w:rPr>
          <w:rFonts w:asciiTheme="minorHAnsi" w:hAnsiTheme="minorHAnsi" w:cstheme="minorHAnsi"/>
          <w:sz w:val="22"/>
          <w:szCs w:val="22"/>
        </w:rPr>
        <w:t xml:space="preserve">for </w:t>
      </w:r>
      <w:r w:rsidR="005B6C49" w:rsidRPr="00913819">
        <w:rPr>
          <w:rFonts w:asciiTheme="minorHAnsi" w:hAnsiTheme="minorHAnsi" w:cstheme="minorHAnsi"/>
          <w:sz w:val="22"/>
          <w:szCs w:val="22"/>
        </w:rPr>
        <w:t>commercial</w:t>
      </w:r>
      <w:r w:rsidR="003E3F9D" w:rsidRPr="00913819">
        <w:rPr>
          <w:rFonts w:asciiTheme="minorHAnsi" w:hAnsiTheme="minorHAnsi" w:cstheme="minorHAnsi"/>
          <w:sz w:val="22"/>
          <w:szCs w:val="22"/>
        </w:rPr>
        <w:t xml:space="preserve"> purposes under </w:t>
      </w:r>
      <w:r w:rsidR="00A67738" w:rsidRPr="00913819">
        <w:rPr>
          <w:rFonts w:asciiTheme="minorHAnsi" w:hAnsiTheme="minorHAnsi" w:cstheme="minorHAnsi"/>
          <w:sz w:val="22"/>
          <w:szCs w:val="22"/>
        </w:rPr>
        <w:t>farm conditions</w:t>
      </w:r>
      <w:r w:rsidR="004E326A" w:rsidRPr="00913819">
        <w:rPr>
          <w:rFonts w:asciiTheme="minorHAnsi" w:hAnsiTheme="minorHAnsi" w:cstheme="minorHAnsi"/>
          <w:sz w:val="22"/>
          <w:szCs w:val="22"/>
        </w:rPr>
        <w:t xml:space="preserve">.  </w:t>
      </w:r>
      <w:r w:rsidR="006F15BF" w:rsidRPr="00913819">
        <w:rPr>
          <w:rFonts w:asciiTheme="minorHAnsi" w:hAnsiTheme="minorHAnsi" w:cstheme="minorHAnsi"/>
          <w:sz w:val="22"/>
          <w:szCs w:val="22"/>
        </w:rPr>
        <w:t>T</w:t>
      </w:r>
      <w:r w:rsidR="004E326A" w:rsidRPr="00913819">
        <w:rPr>
          <w:rFonts w:asciiTheme="minorHAnsi" w:hAnsiTheme="minorHAnsi" w:cstheme="minorHAnsi"/>
          <w:sz w:val="22"/>
          <w:szCs w:val="22"/>
        </w:rPr>
        <w:t>he a</w:t>
      </w:r>
      <w:r w:rsidR="003E3F9D" w:rsidRPr="00913819">
        <w:rPr>
          <w:rFonts w:asciiTheme="minorHAnsi" w:hAnsiTheme="minorHAnsi" w:cstheme="minorHAnsi"/>
          <w:sz w:val="22"/>
          <w:szCs w:val="22"/>
        </w:rPr>
        <w:t>naesthetic</w:t>
      </w:r>
      <w:r w:rsidR="004E326A" w:rsidRPr="00913819">
        <w:rPr>
          <w:rFonts w:asciiTheme="minorHAnsi" w:hAnsiTheme="minorHAnsi" w:cstheme="minorHAnsi"/>
          <w:sz w:val="22"/>
          <w:szCs w:val="22"/>
        </w:rPr>
        <w:t xml:space="preserve"> and </w:t>
      </w:r>
      <w:r w:rsidR="00897E45" w:rsidRPr="00913819">
        <w:rPr>
          <w:rFonts w:asciiTheme="minorHAnsi" w:hAnsiTheme="minorHAnsi" w:cstheme="minorHAnsi"/>
          <w:sz w:val="22"/>
          <w:szCs w:val="22"/>
        </w:rPr>
        <w:t>analgesic</w:t>
      </w:r>
      <w:r w:rsidR="00F01F9A" w:rsidRPr="00913819">
        <w:rPr>
          <w:rFonts w:asciiTheme="minorHAnsi" w:hAnsiTheme="minorHAnsi" w:cstheme="minorHAnsi"/>
          <w:sz w:val="22"/>
          <w:szCs w:val="22"/>
        </w:rPr>
        <w:t xml:space="preserve"> techniques empl</w:t>
      </w:r>
      <w:r w:rsidR="003E3F9D" w:rsidRPr="00913819">
        <w:rPr>
          <w:rFonts w:asciiTheme="minorHAnsi" w:hAnsiTheme="minorHAnsi" w:cstheme="minorHAnsi"/>
          <w:sz w:val="22"/>
          <w:szCs w:val="22"/>
        </w:rPr>
        <w:t>o</w:t>
      </w:r>
      <w:r w:rsidR="00F01F9A" w:rsidRPr="00913819">
        <w:rPr>
          <w:rFonts w:asciiTheme="minorHAnsi" w:hAnsiTheme="minorHAnsi" w:cstheme="minorHAnsi"/>
          <w:sz w:val="22"/>
          <w:szCs w:val="22"/>
        </w:rPr>
        <w:t xml:space="preserve">yed </w:t>
      </w:r>
      <w:r w:rsidR="004E326A" w:rsidRPr="00913819">
        <w:rPr>
          <w:rFonts w:asciiTheme="minorHAnsi" w:hAnsiTheme="minorHAnsi" w:cstheme="minorHAnsi"/>
          <w:sz w:val="22"/>
          <w:szCs w:val="22"/>
        </w:rPr>
        <w:t>under the latter conditions</w:t>
      </w:r>
      <w:r w:rsidR="00F01F9A" w:rsidRPr="00913819">
        <w:rPr>
          <w:rFonts w:asciiTheme="minorHAnsi" w:hAnsiTheme="minorHAnsi" w:cstheme="minorHAnsi"/>
          <w:sz w:val="22"/>
          <w:szCs w:val="22"/>
        </w:rPr>
        <w:t xml:space="preserve"> are seldom appropriate </w:t>
      </w:r>
      <w:r w:rsidR="004E326A" w:rsidRPr="00913819">
        <w:rPr>
          <w:rFonts w:asciiTheme="minorHAnsi" w:hAnsiTheme="minorHAnsi" w:cstheme="minorHAnsi"/>
          <w:sz w:val="22"/>
          <w:szCs w:val="22"/>
        </w:rPr>
        <w:t xml:space="preserve">in the former </w:t>
      </w:r>
      <w:r w:rsidR="00F01F9A" w:rsidRPr="00913819">
        <w:rPr>
          <w:rFonts w:asciiTheme="minorHAnsi" w:hAnsiTheme="minorHAnsi" w:cstheme="minorHAnsi"/>
          <w:sz w:val="22"/>
          <w:szCs w:val="22"/>
        </w:rPr>
        <w:t>because</w:t>
      </w:r>
      <w:r w:rsidR="00385B50" w:rsidRPr="00913819">
        <w:rPr>
          <w:rFonts w:asciiTheme="minorHAnsi" w:hAnsiTheme="minorHAnsi" w:cstheme="minorHAnsi"/>
          <w:sz w:val="22"/>
          <w:szCs w:val="22"/>
        </w:rPr>
        <w:t>: i) scientific procedures differ markedly from those conducted on production animals;</w:t>
      </w:r>
      <w:r w:rsidR="00D77CEB" w:rsidRPr="00913819">
        <w:rPr>
          <w:rFonts w:asciiTheme="minorHAnsi" w:hAnsiTheme="minorHAnsi" w:cstheme="minorHAnsi"/>
          <w:sz w:val="22"/>
          <w:szCs w:val="22"/>
        </w:rPr>
        <w:t xml:space="preserve"> some being complex, prolonged, unfamiliar</w:t>
      </w:r>
      <w:r w:rsidR="00FB426D" w:rsidRPr="00913819">
        <w:rPr>
          <w:rFonts w:asciiTheme="minorHAnsi" w:hAnsiTheme="minorHAnsi" w:cstheme="minorHAnsi"/>
          <w:sz w:val="22"/>
          <w:szCs w:val="22"/>
        </w:rPr>
        <w:t xml:space="preserve"> to the operator</w:t>
      </w:r>
      <w:r w:rsidR="00D77CEB" w:rsidRPr="00913819">
        <w:rPr>
          <w:rFonts w:asciiTheme="minorHAnsi" w:hAnsiTheme="minorHAnsi" w:cstheme="minorHAnsi"/>
          <w:sz w:val="22"/>
          <w:szCs w:val="22"/>
        </w:rPr>
        <w:t xml:space="preserve"> and, or </w:t>
      </w:r>
      <w:r w:rsidR="00DB1D91" w:rsidRPr="00913819">
        <w:rPr>
          <w:rFonts w:asciiTheme="minorHAnsi" w:hAnsiTheme="minorHAnsi" w:cstheme="minorHAnsi"/>
          <w:sz w:val="22"/>
          <w:szCs w:val="22"/>
        </w:rPr>
        <w:t xml:space="preserve">especially </w:t>
      </w:r>
      <w:r w:rsidR="00D77CEB" w:rsidRPr="00913819">
        <w:rPr>
          <w:rFonts w:asciiTheme="minorHAnsi" w:hAnsiTheme="minorHAnsi" w:cstheme="minorHAnsi"/>
          <w:sz w:val="22"/>
          <w:szCs w:val="22"/>
        </w:rPr>
        <w:t>noxious</w:t>
      </w:r>
      <w:r w:rsidR="00493917" w:rsidRPr="00913819">
        <w:rPr>
          <w:rFonts w:asciiTheme="minorHAnsi" w:hAnsiTheme="minorHAnsi" w:cstheme="minorHAnsi"/>
          <w:sz w:val="22"/>
          <w:szCs w:val="22"/>
        </w:rPr>
        <w:t xml:space="preserve">; </w:t>
      </w:r>
      <w:r w:rsidR="00385B50" w:rsidRPr="00913819">
        <w:rPr>
          <w:rFonts w:asciiTheme="minorHAnsi" w:hAnsiTheme="minorHAnsi" w:cstheme="minorHAnsi"/>
          <w:sz w:val="22"/>
          <w:szCs w:val="22"/>
        </w:rPr>
        <w:t>ii) research animals are less likely to enter the food chain</w:t>
      </w:r>
      <w:r w:rsidR="00DB1D91" w:rsidRPr="00913819">
        <w:rPr>
          <w:rFonts w:asciiTheme="minorHAnsi" w:hAnsiTheme="minorHAnsi" w:cstheme="minorHAnsi"/>
          <w:sz w:val="22"/>
          <w:szCs w:val="22"/>
        </w:rPr>
        <w:t xml:space="preserve">; </w:t>
      </w:r>
      <w:r w:rsidR="00AE173E" w:rsidRPr="00913819">
        <w:rPr>
          <w:rFonts w:asciiTheme="minorHAnsi" w:hAnsiTheme="minorHAnsi" w:cstheme="minorHAnsi"/>
          <w:sz w:val="22"/>
          <w:szCs w:val="22"/>
        </w:rPr>
        <w:t xml:space="preserve">and </w:t>
      </w:r>
      <w:r w:rsidR="00DB1D91" w:rsidRPr="00913819">
        <w:rPr>
          <w:rFonts w:asciiTheme="minorHAnsi" w:hAnsiTheme="minorHAnsi" w:cstheme="minorHAnsi"/>
          <w:sz w:val="22"/>
          <w:szCs w:val="22"/>
        </w:rPr>
        <w:t xml:space="preserve">when this is the case, </w:t>
      </w:r>
      <w:r w:rsidR="00385B50" w:rsidRPr="00913819">
        <w:rPr>
          <w:rFonts w:asciiTheme="minorHAnsi" w:hAnsiTheme="minorHAnsi" w:cstheme="minorHAnsi"/>
          <w:sz w:val="22"/>
          <w:szCs w:val="22"/>
        </w:rPr>
        <w:t>adherence to drug licensing regulations is unnecessary; iii) there is a moral obligation to</w:t>
      </w:r>
      <w:r w:rsidR="005D03B4" w:rsidRPr="00913819">
        <w:rPr>
          <w:rFonts w:asciiTheme="minorHAnsi" w:hAnsiTheme="minorHAnsi" w:cstheme="minorHAnsi"/>
          <w:sz w:val="22"/>
          <w:szCs w:val="22"/>
        </w:rPr>
        <w:t xml:space="preserve"> ensure </w:t>
      </w:r>
      <w:r w:rsidR="00385B50" w:rsidRPr="00913819">
        <w:rPr>
          <w:rFonts w:asciiTheme="minorHAnsi" w:hAnsiTheme="minorHAnsi" w:cstheme="minorHAnsi"/>
          <w:sz w:val="22"/>
          <w:szCs w:val="22"/>
        </w:rPr>
        <w:t>experimental refinement</w:t>
      </w:r>
      <w:r w:rsidR="001832E7" w:rsidRPr="00913819">
        <w:rPr>
          <w:rFonts w:asciiTheme="minorHAnsi" w:hAnsiTheme="minorHAnsi" w:cstheme="minorHAnsi"/>
          <w:sz w:val="22"/>
          <w:szCs w:val="22"/>
        </w:rPr>
        <w:t xml:space="preserve">, i.e. </w:t>
      </w:r>
      <w:r w:rsidR="00EB30C8" w:rsidRPr="00913819">
        <w:rPr>
          <w:rFonts w:asciiTheme="minorHAnsi" w:hAnsiTheme="minorHAnsi" w:cstheme="minorHAnsi"/>
          <w:sz w:val="22"/>
          <w:szCs w:val="22"/>
        </w:rPr>
        <w:t>minimising the impost of the procedures on the animal</w:t>
      </w:r>
      <w:r w:rsidR="001832E7" w:rsidRPr="00913819">
        <w:rPr>
          <w:rFonts w:asciiTheme="minorHAnsi" w:hAnsiTheme="minorHAnsi" w:cstheme="minorHAnsi"/>
          <w:sz w:val="22"/>
          <w:szCs w:val="22"/>
        </w:rPr>
        <w:t>,</w:t>
      </w:r>
      <w:r w:rsidR="00385B50" w:rsidRPr="00913819">
        <w:rPr>
          <w:rFonts w:asciiTheme="minorHAnsi" w:hAnsiTheme="minorHAnsi" w:cstheme="minorHAnsi"/>
          <w:sz w:val="22"/>
          <w:szCs w:val="22"/>
        </w:rPr>
        <w:t xml:space="preserve"> while iv) </w:t>
      </w:r>
      <w:r w:rsidR="00602C46" w:rsidRPr="00913819">
        <w:rPr>
          <w:rFonts w:asciiTheme="minorHAnsi" w:hAnsiTheme="minorHAnsi" w:cstheme="minorHAnsi"/>
          <w:sz w:val="22"/>
          <w:szCs w:val="22"/>
        </w:rPr>
        <w:t xml:space="preserve">similarly </w:t>
      </w:r>
      <w:r w:rsidR="00385B50" w:rsidRPr="00913819">
        <w:rPr>
          <w:rFonts w:asciiTheme="minorHAnsi" w:hAnsiTheme="minorHAnsi" w:cstheme="minorHAnsi"/>
          <w:sz w:val="22"/>
          <w:szCs w:val="22"/>
        </w:rPr>
        <w:t xml:space="preserve">ensuring – wherever possible - that scientific outcomes are achieved.  </w:t>
      </w:r>
    </w:p>
    <w:p w14:paraId="147A4AB3" w14:textId="7C99B04A" w:rsidR="00385B50" w:rsidRPr="00913819" w:rsidRDefault="00385B50" w:rsidP="00372CF6">
      <w:pPr>
        <w:jc w:val="both"/>
        <w:rPr>
          <w:rFonts w:asciiTheme="minorHAnsi" w:hAnsiTheme="minorHAnsi" w:cstheme="minorHAnsi"/>
          <w:sz w:val="22"/>
          <w:szCs w:val="22"/>
        </w:rPr>
      </w:pPr>
      <w:r w:rsidRPr="00913819">
        <w:rPr>
          <w:rFonts w:asciiTheme="minorHAnsi" w:hAnsiTheme="minorHAnsi" w:cstheme="minorHAnsi"/>
          <w:sz w:val="22"/>
          <w:szCs w:val="22"/>
        </w:rPr>
        <w:t>Anaesthetic and analgesic drugs (</w:t>
      </w:r>
      <w:r w:rsidR="00C94C24" w:rsidRPr="00913819">
        <w:rPr>
          <w:rFonts w:asciiTheme="minorHAnsi" w:hAnsiTheme="minorHAnsi" w:cstheme="minorHAnsi"/>
          <w:sz w:val="22"/>
          <w:szCs w:val="22"/>
        </w:rPr>
        <w:t>and</w:t>
      </w:r>
      <w:r w:rsidRPr="00913819">
        <w:rPr>
          <w:rFonts w:asciiTheme="minorHAnsi" w:hAnsiTheme="minorHAnsi" w:cstheme="minorHAnsi"/>
          <w:sz w:val="22"/>
          <w:szCs w:val="22"/>
        </w:rPr>
        <w:t xml:space="preserve"> pain) are potentially major confounders of scientific data.  Consequently, details of anaesthetic and analgesic techniques and other features of peri-procedural care should always be reported within, or supplemental to all publications involving animal research.  Details of new and, or refined techniques should be reported as stand-alone publications in journals likely to be read by those responsible for animal care and welfare.  This recommendation is in accordance with the first (2010) ARRIVE guidelines (Animal Research: Reporting of </w:t>
      </w:r>
      <w:r w:rsidRPr="00913819">
        <w:rPr>
          <w:rFonts w:asciiTheme="minorHAnsi" w:hAnsiTheme="minorHAnsi" w:cstheme="minorHAnsi"/>
          <w:i/>
          <w:sz w:val="22"/>
          <w:szCs w:val="22"/>
        </w:rPr>
        <w:t xml:space="preserve">In Vivo </w:t>
      </w:r>
      <w:r w:rsidRPr="00913819">
        <w:rPr>
          <w:rFonts w:asciiTheme="minorHAnsi" w:hAnsiTheme="minorHAnsi" w:cstheme="minorHAnsi"/>
          <w:sz w:val="22"/>
          <w:szCs w:val="22"/>
        </w:rPr>
        <w:t xml:space="preserve">Experiments) </w:t>
      </w:r>
      <w:r w:rsidRPr="00913819">
        <w:rPr>
          <w:rFonts w:asciiTheme="minorHAnsi" w:hAnsiTheme="minorHAnsi" w:cstheme="minorHAnsi"/>
          <w:sz w:val="22"/>
          <w:szCs w:val="22"/>
        </w:rPr>
        <w:fldChar w:fldCharType="begin">
          <w:fldData xml:space="preserve">PEVuZE5vdGU+PENpdGU+PEF1dGhvcj5QZXJjaWUgZHUgU2VydDwvQXV0aG9yPjxZZWFyPjIwMjA8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==
</w:fldData>
        </w:fldChar>
      </w:r>
      <w:r w:rsidR="00FC2719">
        <w:rPr>
          <w:rFonts w:asciiTheme="minorHAnsi" w:hAnsiTheme="minorHAnsi" w:cstheme="minorHAnsi"/>
          <w:sz w:val="22"/>
          <w:szCs w:val="22"/>
        </w:rPr>
        <w:instrText xml:space="preserve"> ADDIN EN.CITE </w:instrText>
      </w:r>
      <w:r w:rsidR="00FC2719">
        <w:rPr>
          <w:rFonts w:asciiTheme="minorHAnsi" w:hAnsiTheme="minorHAnsi" w:cstheme="minorHAnsi"/>
          <w:sz w:val="22"/>
          <w:szCs w:val="22"/>
        </w:rPr>
        <w:fldChar w:fldCharType="begin">
          <w:fldData xml:space="preserve">PEVuZE5vdGU+PENpdGU+PEF1dGhvcj5QZXJjaWUgZHUgU2VydDwvQXV0aG9yPjxZZWFyPjIwMjA8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==
</w:fldData>
        </w:fldChar>
      </w:r>
      <w:r w:rsidR="00FC2719">
        <w:rPr>
          <w:rFonts w:asciiTheme="minorHAnsi" w:hAnsiTheme="minorHAnsi" w:cstheme="minorHAnsi"/>
          <w:sz w:val="22"/>
          <w:szCs w:val="22"/>
        </w:rPr>
        <w:instrText xml:space="preserve"> ADDIN EN.CITE.DATA </w:instrText>
      </w:r>
      <w:r w:rsidR="00FC2719">
        <w:rPr>
          <w:rFonts w:asciiTheme="minorHAnsi" w:hAnsiTheme="minorHAnsi" w:cstheme="minorHAnsi"/>
          <w:sz w:val="22"/>
          <w:szCs w:val="22"/>
        </w:rPr>
      </w:r>
      <w:r w:rsidR="00FC2719">
        <w:rPr>
          <w:rFonts w:asciiTheme="minorHAnsi" w:hAnsiTheme="minorHAnsi" w:cstheme="minorHAnsi"/>
          <w:sz w:val="22"/>
          <w:szCs w:val="22"/>
        </w:rPr>
        <w:fldChar w:fldCharType="end"/>
      </w:r>
      <w:r w:rsidRPr="00913819">
        <w:rPr>
          <w:rFonts w:asciiTheme="minorHAnsi" w:hAnsiTheme="minorHAnsi" w:cstheme="minorHAnsi"/>
          <w:sz w:val="22"/>
          <w:szCs w:val="22"/>
        </w:rPr>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16)</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which specifies the details to be documented: i) the approach to animal preparation for anaesthesia and procedures; ii) details of animal husbandry; iii) anaesthetic and analgesic drug doses; iv) routes and frequency of administration; v) animal monitoring; vi) pain assessment before, during and after the procedure; vii) the fate of the animals at the experiment’s end; and viii) the incidence of adverse or unexpected events </w:t>
      </w:r>
      <w:r w:rsidRPr="00913819">
        <w:rPr>
          <w:rFonts w:asciiTheme="minorHAnsi" w:hAnsiTheme="minorHAnsi" w:cstheme="minorHAnsi"/>
          <w:sz w:val="22"/>
          <w:szCs w:val="22"/>
        </w:rPr>
        <w:fldChar w:fldCharType="begin">
          <w:fldData xml:space="preserve">PEVuZE5vdGU+PENpdGU+PEF1dGhvcj5QZXJjaWUgZHUgU2VydDwvQXV0aG9yPjxZZWFyPjIwMjA8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==
</w:fldData>
        </w:fldChar>
      </w:r>
      <w:r w:rsidR="00FC2719">
        <w:rPr>
          <w:rFonts w:asciiTheme="minorHAnsi" w:hAnsiTheme="minorHAnsi" w:cstheme="minorHAnsi"/>
          <w:sz w:val="22"/>
          <w:szCs w:val="22"/>
        </w:rPr>
        <w:instrText xml:space="preserve"> ADDIN EN.CITE </w:instrText>
      </w:r>
      <w:r w:rsidR="00FC2719">
        <w:rPr>
          <w:rFonts w:asciiTheme="minorHAnsi" w:hAnsiTheme="minorHAnsi" w:cstheme="minorHAnsi"/>
          <w:sz w:val="22"/>
          <w:szCs w:val="22"/>
        </w:rPr>
        <w:fldChar w:fldCharType="begin">
          <w:fldData xml:space="preserve">PEVuZE5vdGU+PENpdGU+PEF1dGhvcj5QZXJjaWUgZHUgU2VydDwvQXV0aG9yPjxZZWFyPjIwMjA8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==
</w:fldData>
        </w:fldChar>
      </w:r>
      <w:r w:rsidR="00FC2719">
        <w:rPr>
          <w:rFonts w:asciiTheme="minorHAnsi" w:hAnsiTheme="minorHAnsi" w:cstheme="minorHAnsi"/>
          <w:sz w:val="22"/>
          <w:szCs w:val="22"/>
        </w:rPr>
        <w:instrText xml:space="preserve"> ADDIN EN.CITE.DATA </w:instrText>
      </w:r>
      <w:r w:rsidR="00FC2719">
        <w:rPr>
          <w:rFonts w:asciiTheme="minorHAnsi" w:hAnsiTheme="minorHAnsi" w:cstheme="minorHAnsi"/>
          <w:sz w:val="22"/>
          <w:szCs w:val="22"/>
        </w:rPr>
      </w:r>
      <w:r w:rsidR="00FC2719">
        <w:rPr>
          <w:rFonts w:asciiTheme="minorHAnsi" w:hAnsiTheme="minorHAnsi" w:cstheme="minorHAnsi"/>
          <w:sz w:val="22"/>
          <w:szCs w:val="22"/>
        </w:rPr>
        <w:fldChar w:fldCharType="end"/>
      </w:r>
      <w:r w:rsidRPr="00913819">
        <w:rPr>
          <w:rFonts w:asciiTheme="minorHAnsi" w:hAnsiTheme="minorHAnsi" w:cstheme="minorHAnsi"/>
          <w:sz w:val="22"/>
          <w:szCs w:val="22"/>
        </w:rPr>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16)</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w:t>
      </w:r>
    </w:p>
    <w:p w14:paraId="32906F19" w14:textId="78A424BB" w:rsidR="00385B50" w:rsidRPr="00913819" w:rsidRDefault="00385B50" w:rsidP="00913819">
      <w:pPr>
        <w:pStyle w:val="Naslov2"/>
        <w:jc w:val="both"/>
        <w:rPr>
          <w:rFonts w:asciiTheme="minorHAnsi" w:hAnsiTheme="minorHAnsi" w:cstheme="minorHAnsi"/>
          <w:sz w:val="22"/>
          <w:szCs w:val="22"/>
        </w:rPr>
      </w:pPr>
      <w:bookmarkStart w:id="7" w:name="_Toc136500121"/>
      <w:r w:rsidRPr="00913819">
        <w:rPr>
          <w:rFonts w:asciiTheme="minorHAnsi" w:hAnsiTheme="minorHAnsi" w:cstheme="minorHAnsi"/>
          <w:sz w:val="22"/>
          <w:szCs w:val="22"/>
        </w:rPr>
        <w:t xml:space="preserve">Anaesthetic considerations for procedures involving </w:t>
      </w:r>
      <w:r w:rsidR="0020199E" w:rsidRPr="00913819">
        <w:rPr>
          <w:rFonts w:asciiTheme="minorHAnsi" w:hAnsiTheme="minorHAnsi" w:cstheme="minorHAnsi"/>
          <w:sz w:val="22"/>
          <w:szCs w:val="22"/>
        </w:rPr>
        <w:t>farm animals</w:t>
      </w:r>
      <w:r w:rsidR="000F7FBF" w:rsidRPr="00913819">
        <w:rPr>
          <w:rFonts w:asciiTheme="minorHAnsi" w:hAnsiTheme="minorHAnsi" w:cstheme="minorHAnsi"/>
          <w:sz w:val="22"/>
          <w:szCs w:val="22"/>
        </w:rPr>
        <w:t>.</w:t>
      </w:r>
      <w:bookmarkEnd w:id="7"/>
      <w:r w:rsidRPr="00913819">
        <w:rPr>
          <w:rFonts w:asciiTheme="minorHAnsi" w:hAnsiTheme="minorHAnsi" w:cstheme="minorHAnsi"/>
          <w:sz w:val="22"/>
          <w:szCs w:val="22"/>
        </w:rPr>
        <w:t xml:space="preserve"> </w:t>
      </w:r>
    </w:p>
    <w:p w14:paraId="6A02E327" w14:textId="651495F2" w:rsidR="00385B50" w:rsidRPr="00913819" w:rsidRDefault="00385B50"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Understanding fundamental concepts of anaesthesia and analgesia are pre-requisites to the development and performance of safe and effective peri-procedural practices. </w:t>
      </w:r>
    </w:p>
    <w:p w14:paraId="0BD13D8A" w14:textId="5EECD029" w:rsidR="00385B50" w:rsidRPr="00913819" w:rsidRDefault="00B1193D"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Anesthesia is the controlled and reversible </w:t>
      </w:r>
      <w:r w:rsidR="00315D08" w:rsidRPr="00913819">
        <w:rPr>
          <w:rFonts w:asciiTheme="minorHAnsi" w:hAnsiTheme="minorHAnsi" w:cstheme="minorHAnsi"/>
          <w:sz w:val="22"/>
          <w:szCs w:val="22"/>
        </w:rPr>
        <w:t xml:space="preserve">elimination of </w:t>
      </w:r>
      <w:r w:rsidR="00850B9F" w:rsidRPr="00913819">
        <w:rPr>
          <w:rFonts w:asciiTheme="minorHAnsi" w:hAnsiTheme="minorHAnsi" w:cstheme="minorHAnsi"/>
          <w:sz w:val="22"/>
          <w:szCs w:val="22"/>
        </w:rPr>
        <w:t>sensation</w:t>
      </w:r>
      <w:r w:rsidRPr="00913819">
        <w:rPr>
          <w:rFonts w:asciiTheme="minorHAnsi" w:hAnsiTheme="minorHAnsi" w:cstheme="minorHAnsi"/>
          <w:sz w:val="22"/>
          <w:szCs w:val="22"/>
        </w:rPr>
        <w:t xml:space="preserve"> achieved through the precise administration of anaesthetics. The process involves the modulation of neural pathways at various levels, leading to the suppression of conscious awareness</w:t>
      </w:r>
      <w:r w:rsidR="00E4395B" w:rsidRPr="00913819">
        <w:rPr>
          <w:rFonts w:asciiTheme="minorHAnsi" w:hAnsiTheme="minorHAnsi" w:cstheme="minorHAnsi"/>
          <w:sz w:val="22"/>
          <w:szCs w:val="22"/>
        </w:rPr>
        <w:t xml:space="preserve"> and </w:t>
      </w:r>
      <w:r w:rsidR="00617804" w:rsidRPr="00913819">
        <w:rPr>
          <w:rFonts w:asciiTheme="minorHAnsi" w:hAnsiTheme="minorHAnsi" w:cstheme="minorHAnsi"/>
          <w:sz w:val="22"/>
          <w:szCs w:val="22"/>
        </w:rPr>
        <w:t xml:space="preserve">memory, </w:t>
      </w:r>
      <w:r w:rsidRPr="00913819">
        <w:rPr>
          <w:rFonts w:asciiTheme="minorHAnsi" w:hAnsiTheme="minorHAnsi" w:cstheme="minorHAnsi"/>
          <w:sz w:val="22"/>
          <w:szCs w:val="22"/>
        </w:rPr>
        <w:t xml:space="preserve">attenuation of noxious stimuli perception, and </w:t>
      </w:r>
      <w:r w:rsidR="00C960CF" w:rsidRPr="00913819">
        <w:rPr>
          <w:rFonts w:asciiTheme="minorHAnsi" w:hAnsiTheme="minorHAnsi" w:cstheme="minorHAnsi"/>
          <w:sz w:val="22"/>
          <w:szCs w:val="22"/>
        </w:rPr>
        <w:t>loss of</w:t>
      </w:r>
      <w:r w:rsidRPr="00913819">
        <w:rPr>
          <w:rFonts w:asciiTheme="minorHAnsi" w:hAnsiTheme="minorHAnsi" w:cstheme="minorHAnsi"/>
          <w:sz w:val="22"/>
          <w:szCs w:val="22"/>
        </w:rPr>
        <w:t xml:space="preserve"> muscle </w:t>
      </w:r>
      <w:r w:rsidR="00C960CF" w:rsidRPr="00913819">
        <w:rPr>
          <w:rFonts w:asciiTheme="minorHAnsi" w:hAnsiTheme="minorHAnsi" w:cstheme="minorHAnsi"/>
          <w:sz w:val="22"/>
          <w:szCs w:val="22"/>
        </w:rPr>
        <w:t>tone</w:t>
      </w:r>
      <w:r w:rsidRPr="00913819">
        <w:rPr>
          <w:rFonts w:asciiTheme="minorHAnsi" w:hAnsiTheme="minorHAnsi" w:cstheme="minorHAnsi"/>
          <w:sz w:val="22"/>
          <w:szCs w:val="22"/>
        </w:rPr>
        <w:t xml:space="preserve">, thereby facilitating </w:t>
      </w:r>
      <w:r w:rsidR="00C960CF" w:rsidRPr="00913819">
        <w:rPr>
          <w:rFonts w:asciiTheme="minorHAnsi" w:hAnsiTheme="minorHAnsi" w:cstheme="minorHAnsi"/>
          <w:sz w:val="22"/>
          <w:szCs w:val="22"/>
        </w:rPr>
        <w:t>procedures</w:t>
      </w:r>
      <w:r w:rsidRPr="00913819">
        <w:rPr>
          <w:rFonts w:asciiTheme="minorHAnsi" w:hAnsiTheme="minorHAnsi" w:cstheme="minorHAnsi"/>
          <w:sz w:val="22"/>
          <w:szCs w:val="22"/>
        </w:rPr>
        <w:t xml:space="preserve"> with minim</w:t>
      </w:r>
      <w:r w:rsidR="00712139" w:rsidRPr="00913819">
        <w:rPr>
          <w:rFonts w:asciiTheme="minorHAnsi" w:hAnsiTheme="minorHAnsi" w:cstheme="minorHAnsi"/>
          <w:sz w:val="22"/>
          <w:szCs w:val="22"/>
        </w:rPr>
        <w:t xml:space="preserve">al </w:t>
      </w:r>
      <w:r w:rsidR="00C960CF" w:rsidRPr="00913819">
        <w:rPr>
          <w:rFonts w:asciiTheme="minorHAnsi" w:hAnsiTheme="minorHAnsi" w:cstheme="minorHAnsi"/>
          <w:sz w:val="22"/>
          <w:szCs w:val="22"/>
        </w:rPr>
        <w:t>subject</w:t>
      </w:r>
      <w:r w:rsidRPr="00913819">
        <w:rPr>
          <w:rFonts w:asciiTheme="minorHAnsi" w:hAnsiTheme="minorHAnsi" w:cstheme="minorHAnsi"/>
          <w:sz w:val="22"/>
          <w:szCs w:val="22"/>
        </w:rPr>
        <w:t xml:space="preserve"> discomfort.</w:t>
      </w:r>
      <w:r w:rsidR="00617804" w:rsidRPr="00913819">
        <w:rPr>
          <w:rFonts w:asciiTheme="minorHAnsi" w:hAnsiTheme="minorHAnsi" w:cstheme="minorHAnsi"/>
          <w:sz w:val="22"/>
          <w:szCs w:val="22"/>
        </w:rPr>
        <w:t xml:space="preserve">  </w:t>
      </w:r>
      <w:r w:rsidR="00385B50" w:rsidRPr="00913819">
        <w:rPr>
          <w:rFonts w:asciiTheme="minorHAnsi" w:hAnsiTheme="minorHAnsi" w:cstheme="minorHAnsi"/>
          <w:sz w:val="22"/>
          <w:szCs w:val="22"/>
        </w:rPr>
        <w:t xml:space="preserve">Balanced anaesthesia is the </w:t>
      </w:r>
      <w:r w:rsidR="00315D08" w:rsidRPr="00913819">
        <w:rPr>
          <w:rFonts w:asciiTheme="minorHAnsi" w:hAnsiTheme="minorHAnsi" w:cstheme="minorHAnsi"/>
          <w:sz w:val="22"/>
          <w:szCs w:val="22"/>
        </w:rPr>
        <w:t xml:space="preserve">combined </w:t>
      </w:r>
      <w:r w:rsidR="00385B50" w:rsidRPr="00913819">
        <w:rPr>
          <w:rFonts w:asciiTheme="minorHAnsi" w:hAnsiTheme="minorHAnsi" w:cstheme="minorHAnsi"/>
          <w:sz w:val="22"/>
          <w:szCs w:val="22"/>
        </w:rPr>
        <w:t>use of drug</w:t>
      </w:r>
      <w:r w:rsidR="00315D08" w:rsidRPr="00913819">
        <w:rPr>
          <w:rFonts w:asciiTheme="minorHAnsi" w:hAnsiTheme="minorHAnsi" w:cstheme="minorHAnsi"/>
          <w:sz w:val="22"/>
          <w:szCs w:val="22"/>
        </w:rPr>
        <w:t xml:space="preserve">s </w:t>
      </w:r>
      <w:r w:rsidR="00712139" w:rsidRPr="00913819">
        <w:rPr>
          <w:rFonts w:asciiTheme="minorHAnsi" w:hAnsiTheme="minorHAnsi" w:cstheme="minorHAnsi"/>
          <w:sz w:val="22"/>
          <w:szCs w:val="22"/>
        </w:rPr>
        <w:t>selected to produce</w:t>
      </w:r>
      <w:r w:rsidR="00385B50" w:rsidRPr="00913819">
        <w:rPr>
          <w:rFonts w:asciiTheme="minorHAnsi" w:hAnsiTheme="minorHAnsi" w:cstheme="minorHAnsi"/>
          <w:sz w:val="22"/>
          <w:szCs w:val="22"/>
        </w:rPr>
        <w:t xml:space="preserve"> unconsciousness</w:t>
      </w:r>
      <w:r w:rsidR="008A10CF" w:rsidRPr="00913819">
        <w:rPr>
          <w:rFonts w:asciiTheme="minorHAnsi" w:hAnsiTheme="minorHAnsi" w:cstheme="minorHAnsi"/>
          <w:sz w:val="22"/>
          <w:szCs w:val="22"/>
        </w:rPr>
        <w:t xml:space="preserve"> and amnesia</w:t>
      </w:r>
      <w:r w:rsidR="00385B50" w:rsidRPr="00913819">
        <w:rPr>
          <w:rFonts w:asciiTheme="minorHAnsi" w:hAnsiTheme="minorHAnsi" w:cstheme="minorHAnsi"/>
          <w:sz w:val="22"/>
          <w:szCs w:val="22"/>
        </w:rPr>
        <w:t xml:space="preserve">, muscle relaxation and analgesia </w:t>
      </w:r>
      <w:r w:rsidR="008A10CF" w:rsidRPr="00913819">
        <w:rPr>
          <w:rFonts w:asciiTheme="minorHAnsi" w:hAnsiTheme="minorHAnsi" w:cstheme="minorHAnsi"/>
          <w:sz w:val="22"/>
          <w:szCs w:val="22"/>
        </w:rPr>
        <w:fldChar w:fldCharType="begin">
          <w:fldData xml:space="preserve">PEVuZE5vdGU+PENpdGU+PEF1dGhvcj5Ccm93bjwvQXV0aG9yPjxZZWFyPjIwMTg8L1llYXI+PFJl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</w:fldData>
        </w:fldChar>
      </w:r>
      <w:r w:rsidR="00FC2719">
        <w:rPr>
          <w:rFonts w:asciiTheme="minorHAnsi" w:hAnsiTheme="minorHAnsi" w:cstheme="minorHAnsi"/>
          <w:sz w:val="22"/>
          <w:szCs w:val="22"/>
        </w:rPr>
        <w:instrText xml:space="preserve"> ADDIN EN.CITE </w:instrText>
      </w:r>
      <w:r w:rsidR="00FC2719">
        <w:rPr>
          <w:rFonts w:asciiTheme="minorHAnsi" w:hAnsiTheme="minorHAnsi" w:cstheme="minorHAnsi"/>
          <w:sz w:val="22"/>
          <w:szCs w:val="22"/>
        </w:rPr>
        <w:fldChar w:fldCharType="begin">
          <w:fldData xml:space="preserve">PEVuZE5vdGU+PENpdGU+PEF1dGhvcj5Ccm93bjwvQXV0aG9yPjxZZWFyPjIwMTg8L1llYXI+PFJl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</w:fldData>
        </w:fldChar>
      </w:r>
      <w:r w:rsidR="00FC2719">
        <w:rPr>
          <w:rFonts w:asciiTheme="minorHAnsi" w:hAnsiTheme="minorHAnsi" w:cstheme="minorHAnsi"/>
          <w:sz w:val="22"/>
          <w:szCs w:val="22"/>
        </w:rPr>
        <w:instrText xml:space="preserve"> ADDIN EN.CITE.DATA </w:instrText>
      </w:r>
      <w:r w:rsidR="00FC2719">
        <w:rPr>
          <w:rFonts w:asciiTheme="minorHAnsi" w:hAnsiTheme="minorHAnsi" w:cstheme="minorHAnsi"/>
          <w:sz w:val="22"/>
          <w:szCs w:val="22"/>
        </w:rPr>
      </w:r>
      <w:r w:rsidR="00FC2719">
        <w:rPr>
          <w:rFonts w:asciiTheme="minorHAnsi" w:hAnsiTheme="minorHAnsi" w:cstheme="minorHAnsi"/>
          <w:sz w:val="22"/>
          <w:szCs w:val="22"/>
        </w:rPr>
        <w:fldChar w:fldCharType="end"/>
      </w:r>
      <w:r w:rsidR="008A10CF" w:rsidRPr="00913819">
        <w:rPr>
          <w:rFonts w:asciiTheme="minorHAnsi" w:hAnsiTheme="minorHAnsi" w:cstheme="minorHAnsi"/>
          <w:sz w:val="22"/>
          <w:szCs w:val="22"/>
        </w:rPr>
      </w:r>
      <w:r w:rsidR="008A10CF"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17)</w:t>
      </w:r>
      <w:r w:rsidR="008A10CF" w:rsidRPr="00913819">
        <w:rPr>
          <w:rFonts w:asciiTheme="minorHAnsi" w:hAnsiTheme="minorHAnsi" w:cstheme="minorHAnsi"/>
          <w:sz w:val="22"/>
          <w:szCs w:val="22"/>
        </w:rPr>
        <w:fldChar w:fldCharType="end"/>
      </w:r>
      <w:r w:rsidR="00087383" w:rsidRPr="00913819">
        <w:rPr>
          <w:rFonts w:asciiTheme="minorHAnsi" w:hAnsiTheme="minorHAnsi" w:cstheme="minorHAnsi"/>
          <w:sz w:val="22"/>
          <w:szCs w:val="22"/>
        </w:rPr>
        <w:t>.</w:t>
      </w:r>
      <w:r w:rsidR="00385B50" w:rsidRPr="00913819">
        <w:rPr>
          <w:rFonts w:asciiTheme="minorHAnsi" w:hAnsiTheme="minorHAnsi" w:cstheme="minorHAnsi"/>
          <w:sz w:val="22"/>
          <w:szCs w:val="22"/>
        </w:rPr>
        <w:t xml:space="preserve"> </w:t>
      </w:r>
      <w:r w:rsidR="001F0448" w:rsidRPr="00913819">
        <w:rPr>
          <w:rFonts w:asciiTheme="minorHAnsi" w:hAnsiTheme="minorHAnsi" w:cstheme="minorHAnsi"/>
          <w:sz w:val="22"/>
          <w:szCs w:val="22"/>
        </w:rPr>
        <w:t>The m</w:t>
      </w:r>
      <w:r w:rsidR="00385B50" w:rsidRPr="00913819">
        <w:rPr>
          <w:rFonts w:asciiTheme="minorHAnsi" w:hAnsiTheme="minorHAnsi" w:cstheme="minorHAnsi"/>
          <w:sz w:val="22"/>
          <w:szCs w:val="22"/>
        </w:rPr>
        <w:t xml:space="preserve">anagement </w:t>
      </w:r>
      <w:r w:rsidR="001F0448" w:rsidRPr="00913819">
        <w:rPr>
          <w:rFonts w:asciiTheme="minorHAnsi" w:hAnsiTheme="minorHAnsi" w:cstheme="minorHAnsi"/>
          <w:sz w:val="22"/>
          <w:szCs w:val="22"/>
        </w:rPr>
        <w:t xml:space="preserve">of pain </w:t>
      </w:r>
      <w:r w:rsidR="00385B50" w:rsidRPr="00913819">
        <w:rPr>
          <w:rFonts w:asciiTheme="minorHAnsi" w:hAnsiTheme="minorHAnsi" w:cstheme="minorHAnsi"/>
          <w:sz w:val="22"/>
          <w:szCs w:val="22"/>
        </w:rPr>
        <w:t xml:space="preserve">resulting from </w:t>
      </w:r>
      <w:r w:rsidR="001F0448" w:rsidRPr="00913819">
        <w:rPr>
          <w:rFonts w:asciiTheme="minorHAnsi" w:hAnsiTheme="minorHAnsi" w:cstheme="minorHAnsi"/>
          <w:sz w:val="22"/>
          <w:szCs w:val="22"/>
        </w:rPr>
        <w:t>noxious interventions</w:t>
      </w:r>
      <w:r w:rsidR="00385B50" w:rsidRPr="00913819">
        <w:rPr>
          <w:rFonts w:asciiTheme="minorHAnsi" w:hAnsiTheme="minorHAnsi" w:cstheme="minorHAnsi"/>
          <w:sz w:val="22"/>
          <w:szCs w:val="22"/>
        </w:rPr>
        <w:t xml:space="preserve"> is incorporated into balanced anaesthetic technique</w:t>
      </w:r>
      <w:r w:rsidR="001F0448" w:rsidRPr="00913819">
        <w:rPr>
          <w:rFonts w:asciiTheme="minorHAnsi" w:hAnsiTheme="minorHAnsi" w:cstheme="minorHAnsi"/>
          <w:sz w:val="22"/>
          <w:szCs w:val="22"/>
        </w:rPr>
        <w:t>s</w:t>
      </w:r>
      <w:r w:rsidR="00385B50" w:rsidRPr="00913819">
        <w:rPr>
          <w:rFonts w:asciiTheme="minorHAnsi" w:hAnsiTheme="minorHAnsi" w:cstheme="minorHAnsi"/>
          <w:sz w:val="22"/>
          <w:szCs w:val="22"/>
        </w:rPr>
        <w:t xml:space="preserve"> as part of a multi-modal </w:t>
      </w:r>
      <w:r w:rsidR="001F0448" w:rsidRPr="00913819">
        <w:rPr>
          <w:rFonts w:asciiTheme="minorHAnsi" w:hAnsiTheme="minorHAnsi" w:cstheme="minorHAnsi"/>
          <w:sz w:val="22"/>
          <w:szCs w:val="22"/>
        </w:rPr>
        <w:t xml:space="preserve">and pre-emptive </w:t>
      </w:r>
      <w:r w:rsidR="00385B50" w:rsidRPr="00913819">
        <w:rPr>
          <w:rFonts w:asciiTheme="minorHAnsi" w:hAnsiTheme="minorHAnsi" w:cstheme="minorHAnsi"/>
          <w:sz w:val="22"/>
          <w:szCs w:val="22"/>
        </w:rPr>
        <w:t xml:space="preserve">analgesia </w:t>
      </w:r>
      <w:r w:rsidR="001F0448" w:rsidRPr="00913819">
        <w:rPr>
          <w:rFonts w:asciiTheme="minorHAnsi" w:hAnsiTheme="minorHAnsi" w:cstheme="minorHAnsi"/>
          <w:sz w:val="22"/>
          <w:szCs w:val="22"/>
        </w:rPr>
        <w:t>strategy which may be continued into the</w:t>
      </w:r>
      <w:r w:rsidR="00385B50" w:rsidRPr="00913819">
        <w:rPr>
          <w:rFonts w:asciiTheme="minorHAnsi" w:hAnsiTheme="minorHAnsi" w:cstheme="minorHAnsi"/>
          <w:sz w:val="22"/>
          <w:szCs w:val="22"/>
        </w:rPr>
        <w:t xml:space="preserve"> post-operative period</w:t>
      </w:r>
      <w:r w:rsidR="001F0448" w:rsidRPr="00913819">
        <w:rPr>
          <w:rFonts w:asciiTheme="minorHAnsi" w:hAnsiTheme="minorHAnsi" w:cstheme="minorHAnsi"/>
          <w:sz w:val="22"/>
          <w:szCs w:val="22"/>
        </w:rPr>
        <w:t xml:space="preserve"> </w:t>
      </w:r>
      <w:r w:rsidR="00087383" w:rsidRPr="00913819">
        <w:rPr>
          <w:rFonts w:asciiTheme="minorHAnsi" w:hAnsiTheme="minorHAnsi" w:cstheme="minorHAnsi"/>
          <w:sz w:val="22"/>
          <w:szCs w:val="22"/>
        </w:rPr>
        <w:fldChar w:fldCharType="begin">
          <w:fldData xml:space="preserve">PEVuZE5vdGU+PENpdGU+PEF1dGhvcj5Ccm93bjwvQXV0aG9yPjxZZWFyPjIwMTg8L1llYXI+PFJl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</w:fldData>
        </w:fldChar>
      </w:r>
      <w:r w:rsidR="00FC2719">
        <w:rPr>
          <w:rFonts w:asciiTheme="minorHAnsi" w:hAnsiTheme="minorHAnsi" w:cstheme="minorHAnsi"/>
          <w:sz w:val="22"/>
          <w:szCs w:val="22"/>
        </w:rPr>
        <w:instrText xml:space="preserve"> ADDIN EN.CITE </w:instrText>
      </w:r>
      <w:r w:rsidR="00FC2719">
        <w:rPr>
          <w:rFonts w:asciiTheme="minorHAnsi" w:hAnsiTheme="minorHAnsi" w:cstheme="minorHAnsi"/>
          <w:sz w:val="22"/>
          <w:szCs w:val="22"/>
        </w:rPr>
        <w:fldChar w:fldCharType="begin">
          <w:fldData xml:space="preserve">PEVuZE5vdGU+PENpdGU+PEF1dGhvcj5Ccm93bjwvQXV0aG9yPjxZZWFyPjIwMTg8L1llYXI+PFJl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</w:fldData>
        </w:fldChar>
      </w:r>
      <w:r w:rsidR="00FC2719">
        <w:rPr>
          <w:rFonts w:asciiTheme="minorHAnsi" w:hAnsiTheme="minorHAnsi" w:cstheme="minorHAnsi"/>
          <w:sz w:val="22"/>
          <w:szCs w:val="22"/>
        </w:rPr>
        <w:instrText xml:space="preserve"> ADDIN EN.CITE.DATA </w:instrText>
      </w:r>
      <w:r w:rsidR="00FC2719">
        <w:rPr>
          <w:rFonts w:asciiTheme="minorHAnsi" w:hAnsiTheme="minorHAnsi" w:cstheme="minorHAnsi"/>
          <w:sz w:val="22"/>
          <w:szCs w:val="22"/>
        </w:rPr>
      </w:r>
      <w:r w:rsidR="00FC2719">
        <w:rPr>
          <w:rFonts w:asciiTheme="minorHAnsi" w:hAnsiTheme="minorHAnsi" w:cstheme="minorHAnsi"/>
          <w:sz w:val="22"/>
          <w:szCs w:val="22"/>
        </w:rPr>
        <w:fldChar w:fldCharType="end"/>
      </w:r>
      <w:r w:rsidR="00087383" w:rsidRPr="00913819">
        <w:rPr>
          <w:rFonts w:asciiTheme="minorHAnsi" w:hAnsiTheme="minorHAnsi" w:cstheme="minorHAnsi"/>
          <w:sz w:val="22"/>
          <w:szCs w:val="22"/>
        </w:rPr>
      </w:r>
      <w:r w:rsidR="00087383"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17)</w:t>
      </w:r>
      <w:r w:rsidR="00087383" w:rsidRPr="00913819">
        <w:rPr>
          <w:rFonts w:asciiTheme="minorHAnsi" w:hAnsiTheme="minorHAnsi" w:cstheme="minorHAnsi"/>
          <w:sz w:val="22"/>
          <w:szCs w:val="22"/>
        </w:rPr>
        <w:fldChar w:fldCharType="end"/>
      </w:r>
      <w:r w:rsidR="00087383" w:rsidRPr="00913819">
        <w:rPr>
          <w:rFonts w:asciiTheme="minorHAnsi" w:hAnsiTheme="minorHAnsi" w:cstheme="minorHAnsi"/>
          <w:sz w:val="22"/>
          <w:szCs w:val="22"/>
        </w:rPr>
        <w:t xml:space="preserve">. </w:t>
      </w:r>
      <w:r w:rsidR="00385B50" w:rsidRPr="00913819">
        <w:rPr>
          <w:rFonts w:asciiTheme="minorHAnsi" w:hAnsiTheme="minorHAnsi" w:cstheme="minorHAnsi"/>
          <w:sz w:val="22"/>
          <w:szCs w:val="22"/>
        </w:rPr>
        <w:t>Multimodal analgesia involves the administration of analgesic drugs with different modes of action</w:t>
      </w:r>
      <w:r w:rsidR="00EB2627" w:rsidRPr="00913819">
        <w:rPr>
          <w:rFonts w:asciiTheme="minorHAnsi" w:hAnsiTheme="minorHAnsi" w:cstheme="minorHAnsi"/>
          <w:sz w:val="22"/>
          <w:szCs w:val="22"/>
        </w:rPr>
        <w:t xml:space="preserve"> </w:t>
      </w:r>
      <w:r w:rsidR="002E5F54" w:rsidRPr="00913819">
        <w:rPr>
          <w:rFonts w:asciiTheme="minorHAnsi" w:hAnsiTheme="minorHAnsi" w:cstheme="minorHAnsi"/>
          <w:sz w:val="22"/>
          <w:szCs w:val="22"/>
        </w:rPr>
        <w:fldChar w:fldCharType="begin">
          <w:fldData xml:space="preserve">PEVuZE5vdGU+PENpdGU+PEF1dGhvcj5IZWxhbmRlcjwvQXV0aG9yPjxZZWFyPjIwMTc8L1llYXI+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</w:fldData>
        </w:fldChar>
      </w:r>
      <w:r w:rsidR="00FC2719">
        <w:rPr>
          <w:rFonts w:asciiTheme="minorHAnsi" w:hAnsiTheme="minorHAnsi" w:cstheme="minorHAnsi"/>
          <w:sz w:val="22"/>
          <w:szCs w:val="22"/>
        </w:rPr>
        <w:instrText xml:space="preserve"> ADDIN EN.CITE </w:instrText>
      </w:r>
      <w:r w:rsidR="00FC2719">
        <w:rPr>
          <w:rFonts w:asciiTheme="minorHAnsi" w:hAnsiTheme="minorHAnsi" w:cstheme="minorHAnsi"/>
          <w:sz w:val="22"/>
          <w:szCs w:val="22"/>
        </w:rPr>
        <w:fldChar w:fldCharType="begin">
          <w:fldData xml:space="preserve">PEVuZE5vdGU+PENpdGU+PEF1dGhvcj5IZWxhbmRlcjwvQXV0aG9yPjxZZWFyPjIwMTc8L1llYXI+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</w:fldData>
        </w:fldChar>
      </w:r>
      <w:r w:rsidR="00FC2719">
        <w:rPr>
          <w:rFonts w:asciiTheme="minorHAnsi" w:hAnsiTheme="minorHAnsi" w:cstheme="minorHAnsi"/>
          <w:sz w:val="22"/>
          <w:szCs w:val="22"/>
        </w:rPr>
        <w:instrText xml:space="preserve"> ADDIN EN.CITE.DATA </w:instrText>
      </w:r>
      <w:r w:rsidR="00FC2719">
        <w:rPr>
          <w:rFonts w:asciiTheme="minorHAnsi" w:hAnsiTheme="minorHAnsi" w:cstheme="minorHAnsi"/>
          <w:sz w:val="22"/>
          <w:szCs w:val="22"/>
        </w:rPr>
      </w:r>
      <w:r w:rsidR="00FC2719">
        <w:rPr>
          <w:rFonts w:asciiTheme="minorHAnsi" w:hAnsiTheme="minorHAnsi" w:cstheme="minorHAnsi"/>
          <w:sz w:val="22"/>
          <w:szCs w:val="22"/>
        </w:rPr>
        <w:fldChar w:fldCharType="end"/>
      </w:r>
      <w:r w:rsidR="002E5F54" w:rsidRPr="00913819">
        <w:rPr>
          <w:rFonts w:asciiTheme="minorHAnsi" w:hAnsiTheme="minorHAnsi" w:cstheme="minorHAnsi"/>
          <w:sz w:val="22"/>
          <w:szCs w:val="22"/>
        </w:rPr>
      </w:r>
      <w:r w:rsidR="002E5F54"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18)</w:t>
      </w:r>
      <w:r w:rsidR="002E5F54" w:rsidRPr="00913819">
        <w:rPr>
          <w:rFonts w:asciiTheme="minorHAnsi" w:hAnsiTheme="minorHAnsi" w:cstheme="minorHAnsi"/>
          <w:sz w:val="22"/>
          <w:szCs w:val="22"/>
        </w:rPr>
        <w:fldChar w:fldCharType="end"/>
      </w:r>
      <w:r w:rsidR="00385B50" w:rsidRPr="00913819">
        <w:rPr>
          <w:rFonts w:asciiTheme="minorHAnsi" w:hAnsiTheme="minorHAnsi" w:cstheme="minorHAnsi"/>
          <w:sz w:val="22"/>
          <w:szCs w:val="22"/>
        </w:rPr>
        <w:t xml:space="preserve">. Preventive analgesia aims to prevent </w:t>
      </w:r>
      <w:r w:rsidR="001F0448" w:rsidRPr="00913819">
        <w:rPr>
          <w:rFonts w:asciiTheme="minorHAnsi" w:hAnsiTheme="minorHAnsi" w:cstheme="minorHAnsi"/>
          <w:sz w:val="22"/>
          <w:szCs w:val="22"/>
        </w:rPr>
        <w:t xml:space="preserve">peripheral and </w:t>
      </w:r>
      <w:r w:rsidR="00385B50" w:rsidRPr="00913819">
        <w:rPr>
          <w:rFonts w:asciiTheme="minorHAnsi" w:hAnsiTheme="minorHAnsi" w:cstheme="minorHAnsi"/>
          <w:sz w:val="22"/>
          <w:szCs w:val="22"/>
        </w:rPr>
        <w:t xml:space="preserve">central </w:t>
      </w:r>
      <w:r w:rsidR="001F0448" w:rsidRPr="00913819">
        <w:rPr>
          <w:rFonts w:asciiTheme="minorHAnsi" w:hAnsiTheme="minorHAnsi" w:cstheme="minorHAnsi"/>
          <w:sz w:val="22"/>
          <w:szCs w:val="22"/>
        </w:rPr>
        <w:t>pain sensitization</w:t>
      </w:r>
      <w:r w:rsidR="00385B50" w:rsidRPr="00913819">
        <w:rPr>
          <w:rFonts w:asciiTheme="minorHAnsi" w:hAnsiTheme="minorHAnsi" w:cstheme="minorHAnsi"/>
          <w:sz w:val="22"/>
          <w:szCs w:val="22"/>
        </w:rPr>
        <w:t xml:space="preserve"> and relieve pain beyond the expected duration of </w:t>
      </w:r>
      <w:r w:rsidR="001F0448" w:rsidRPr="00913819">
        <w:rPr>
          <w:rFonts w:asciiTheme="minorHAnsi" w:hAnsiTheme="minorHAnsi" w:cstheme="minorHAnsi"/>
          <w:sz w:val="22"/>
          <w:szCs w:val="22"/>
        </w:rPr>
        <w:t>drug action</w:t>
      </w:r>
      <w:r w:rsidR="00385B50" w:rsidRPr="00913819">
        <w:rPr>
          <w:rFonts w:asciiTheme="minorHAnsi" w:hAnsiTheme="minorHAnsi" w:cstheme="minorHAnsi"/>
          <w:sz w:val="22"/>
          <w:szCs w:val="22"/>
        </w:rPr>
        <w:t xml:space="preserve"> </w:t>
      </w:r>
      <w:r w:rsidR="00385B50"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Clark&lt;/Author&gt;&lt;Year&gt;2014&lt;/Year&gt;&lt;RecNum&gt;211&lt;/RecNum&gt;&lt;DisplayText&gt;(119)&lt;/DisplayText&gt;&lt;record&gt;&lt;rec-number&gt;211&lt;/rec-number&gt;&lt;foreign-keys&gt;&lt;key app="EN" db-id="x005rdz0lrfev0e9wafpfpvaazppeszde2z5" timestamp="1681227342"&gt;211&lt;/key&gt;&lt;/foreign-keys&gt;&lt;ref-type name="Journal Article"&gt;17&lt;/ref-type&gt;&lt;contributors&gt;&lt;authors&gt;&lt;author&gt;Clark, L.&lt;/author&gt;&lt;/authors&gt;&lt;/contributors&gt;&lt;auth-address&gt;Davies Veterinary Specialists, Manor Farm Business Park, Hitchin, UK. lc@vetspecialists.co.uk.&lt;/auth-address&gt;&lt;titles&gt;&lt;title&gt;Pre-emptive or preventive analgesia - lessons from the human literature?&lt;/title&gt;&lt;secondary-title&gt;Vet Anaesth Analg&lt;/secondary-title&gt;&lt;/titles&gt;&lt;periodical&gt;&lt;full-title&gt;Vet Anaesth Analg&lt;/full-title&gt;&lt;/periodical&gt;&lt;pages&gt;109-12&lt;/pages&gt;&lt;volume&gt;41&lt;/volume&gt;&lt;number&gt;2&lt;/number&gt;&lt;edition&gt;2014/03/05&lt;/edition&gt;&lt;keywords&gt;&lt;keyword&gt;Analgesia/methods/*veterinary&lt;/keyword&gt;&lt;keyword&gt;Analgesics/administration &amp;amp; dosage/*therapeutic use&lt;/keyword&gt;&lt;keyword&gt;Animals&lt;/keyword&gt;&lt;keyword&gt;Drug Administration Schedule&lt;/keyword&gt;&lt;keyword&gt;Humans&lt;/keyword&gt;&lt;keyword&gt;Pain, Postoperative/prevention &amp;amp; control/*veterinary&lt;/keyword&gt;&lt;/keywords&gt;&lt;dates&gt;&lt;year&gt;2014&lt;/year&gt;&lt;pub-dates&gt;&lt;date&gt;Mar&lt;/date&gt;&lt;/pub-dates&gt;&lt;/dates&gt;&lt;isbn&gt;1467-2995 (Electronic)&amp;#xD;1467-2987 (Linking)&lt;/isbn&gt;&lt;accession-num&gt;24588927&lt;/accession-num&gt;&lt;urls&gt;&lt;related-urls&gt;&lt;url&gt;https://www.ncbi.nlm.nih.gov/pubmed/24588927&lt;/url&gt;&lt;/related-urls&gt;&lt;/urls&gt;&lt;electronic-resource-num&gt;10.1111/vaa.12119&lt;/electronic-resource-num&gt;&lt;/record&gt;&lt;/Cite&gt;&lt;/EndNote&gt;</w:instrText>
      </w:r>
      <w:r w:rsidR="00385B50"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19)</w:t>
      </w:r>
      <w:r w:rsidR="00385B50" w:rsidRPr="00913819">
        <w:rPr>
          <w:rFonts w:asciiTheme="minorHAnsi" w:hAnsiTheme="minorHAnsi" w:cstheme="minorHAnsi"/>
          <w:sz w:val="22"/>
          <w:szCs w:val="22"/>
        </w:rPr>
        <w:fldChar w:fldCharType="end"/>
      </w:r>
      <w:r w:rsidR="00385B50" w:rsidRPr="00913819">
        <w:rPr>
          <w:rFonts w:asciiTheme="minorHAnsi" w:hAnsiTheme="minorHAnsi" w:cstheme="minorHAnsi"/>
          <w:sz w:val="22"/>
          <w:szCs w:val="22"/>
        </w:rPr>
        <w:t xml:space="preserve">.  </w:t>
      </w:r>
    </w:p>
    <w:p w14:paraId="79529683" w14:textId="0658D34F" w:rsidR="00385B50" w:rsidRPr="00913819" w:rsidRDefault="00385B50"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While general anaesthesia immobilises </w:t>
      </w:r>
      <w:r w:rsidR="00EB2627" w:rsidRPr="00913819">
        <w:rPr>
          <w:rFonts w:asciiTheme="minorHAnsi" w:hAnsiTheme="minorHAnsi" w:cstheme="minorHAnsi"/>
          <w:sz w:val="22"/>
          <w:szCs w:val="22"/>
        </w:rPr>
        <w:t>animals</w:t>
      </w:r>
      <w:r w:rsidRPr="00913819">
        <w:rPr>
          <w:rFonts w:asciiTheme="minorHAnsi" w:hAnsiTheme="minorHAnsi" w:cstheme="minorHAnsi"/>
          <w:sz w:val="22"/>
          <w:szCs w:val="22"/>
        </w:rPr>
        <w:t xml:space="preserve"> and </w:t>
      </w:r>
      <w:r w:rsidR="001E5761" w:rsidRPr="00913819">
        <w:rPr>
          <w:rFonts w:asciiTheme="minorHAnsi" w:hAnsiTheme="minorHAnsi" w:cstheme="minorHAnsi"/>
          <w:sz w:val="22"/>
          <w:szCs w:val="22"/>
        </w:rPr>
        <w:t>allows</w:t>
      </w:r>
      <w:r w:rsidRPr="00913819">
        <w:rPr>
          <w:rFonts w:asciiTheme="minorHAnsi" w:hAnsiTheme="minorHAnsi" w:cstheme="minorHAnsi"/>
          <w:sz w:val="22"/>
          <w:szCs w:val="22"/>
        </w:rPr>
        <w:t xml:space="preserve"> procedures</w:t>
      </w:r>
      <w:r w:rsidR="001E5761" w:rsidRPr="00913819">
        <w:rPr>
          <w:rFonts w:asciiTheme="minorHAnsi" w:hAnsiTheme="minorHAnsi" w:cstheme="minorHAnsi"/>
          <w:sz w:val="22"/>
          <w:szCs w:val="22"/>
        </w:rPr>
        <w:t xml:space="preserve"> to be </w:t>
      </w:r>
      <w:r w:rsidR="0020463B" w:rsidRPr="00913819">
        <w:rPr>
          <w:rFonts w:asciiTheme="minorHAnsi" w:hAnsiTheme="minorHAnsi" w:cstheme="minorHAnsi"/>
          <w:sz w:val="22"/>
          <w:szCs w:val="22"/>
        </w:rPr>
        <w:t>accomplished</w:t>
      </w:r>
      <w:r w:rsidR="001E5761" w:rsidRPr="00913819">
        <w:rPr>
          <w:rFonts w:asciiTheme="minorHAnsi" w:hAnsiTheme="minorHAnsi" w:cstheme="minorHAnsi"/>
          <w:sz w:val="22"/>
          <w:szCs w:val="22"/>
        </w:rPr>
        <w:t xml:space="preserve"> humanely</w:t>
      </w:r>
      <w:r w:rsidRPr="00913819">
        <w:rPr>
          <w:rFonts w:asciiTheme="minorHAnsi" w:hAnsiTheme="minorHAnsi" w:cstheme="minorHAnsi"/>
          <w:sz w:val="22"/>
          <w:szCs w:val="22"/>
        </w:rPr>
        <w:t xml:space="preserve">, it </w:t>
      </w:r>
      <w:r w:rsidR="005831DC" w:rsidRPr="00913819">
        <w:rPr>
          <w:rFonts w:asciiTheme="minorHAnsi" w:hAnsiTheme="minorHAnsi" w:cstheme="minorHAnsi"/>
          <w:sz w:val="22"/>
          <w:szCs w:val="22"/>
        </w:rPr>
        <w:t>is</w:t>
      </w:r>
      <w:r w:rsidRPr="00913819">
        <w:rPr>
          <w:rFonts w:asciiTheme="minorHAnsi" w:hAnsiTheme="minorHAnsi" w:cstheme="minorHAnsi"/>
          <w:sz w:val="22"/>
          <w:szCs w:val="22"/>
        </w:rPr>
        <w:t xml:space="preserve"> not always necessary</w:t>
      </w:r>
      <w:r w:rsidR="005831DC" w:rsidRPr="00913819">
        <w:rPr>
          <w:rFonts w:asciiTheme="minorHAnsi" w:hAnsiTheme="minorHAnsi" w:cstheme="minorHAnsi"/>
          <w:sz w:val="22"/>
          <w:szCs w:val="22"/>
        </w:rPr>
        <w:t xml:space="preserve">: </w:t>
      </w:r>
      <w:r w:rsidR="003D552E" w:rsidRPr="00913819">
        <w:rPr>
          <w:rFonts w:asciiTheme="minorHAnsi" w:hAnsiTheme="minorHAnsi" w:cstheme="minorHAnsi"/>
          <w:sz w:val="22"/>
          <w:szCs w:val="22"/>
        </w:rPr>
        <w:t>some</w:t>
      </w:r>
      <w:r w:rsidR="005831DC" w:rsidRPr="00913819">
        <w:rPr>
          <w:rFonts w:asciiTheme="minorHAnsi" w:hAnsiTheme="minorHAnsi" w:cstheme="minorHAnsi"/>
          <w:sz w:val="22"/>
          <w:szCs w:val="22"/>
        </w:rPr>
        <w:t xml:space="preserve"> procedures </w:t>
      </w:r>
      <w:r w:rsidRPr="00913819">
        <w:rPr>
          <w:rFonts w:asciiTheme="minorHAnsi" w:hAnsiTheme="minorHAnsi" w:cstheme="minorHAnsi"/>
          <w:sz w:val="22"/>
          <w:szCs w:val="22"/>
        </w:rPr>
        <w:t>can be completed using physical restraint and, or sedation with appropriate analgesia</w:t>
      </w:r>
      <w:r w:rsidR="004108F6" w:rsidRPr="00913819">
        <w:rPr>
          <w:rFonts w:asciiTheme="minorHAnsi" w:hAnsiTheme="minorHAnsi" w:cstheme="minorHAnsi"/>
          <w:sz w:val="22"/>
          <w:szCs w:val="22"/>
        </w:rPr>
        <w:t xml:space="preserve"> or local anesthesia</w:t>
      </w:r>
      <w:r w:rsidR="005B5A9D" w:rsidRPr="00913819">
        <w:rPr>
          <w:rFonts w:asciiTheme="minorHAnsi" w:hAnsiTheme="minorHAnsi" w:cstheme="minorHAnsi"/>
          <w:sz w:val="22"/>
          <w:szCs w:val="22"/>
        </w:rPr>
        <w:t xml:space="preserve">. </w:t>
      </w:r>
    </w:p>
    <w:p w14:paraId="648E1D29" w14:textId="50FF8A8D" w:rsidR="00E76AD6" w:rsidRPr="00913819" w:rsidRDefault="00385B50" w:rsidP="00372CF6">
      <w:pPr>
        <w:jc w:val="both"/>
        <w:rPr>
          <w:rFonts w:asciiTheme="minorHAnsi" w:hAnsiTheme="minorHAnsi" w:cstheme="minorHAnsi"/>
          <w:sz w:val="22"/>
          <w:szCs w:val="22"/>
        </w:rPr>
      </w:pPr>
      <w:r w:rsidRPr="00913819">
        <w:rPr>
          <w:rFonts w:asciiTheme="minorHAnsi" w:hAnsiTheme="minorHAnsi" w:cstheme="minorHAnsi"/>
          <w:bCs/>
          <w:sz w:val="22"/>
          <w:szCs w:val="22"/>
        </w:rPr>
        <w:t>Sedation</w:t>
      </w:r>
      <w:r w:rsidR="006329F7" w:rsidRPr="00913819">
        <w:rPr>
          <w:rFonts w:asciiTheme="minorHAnsi" w:hAnsiTheme="minorHAnsi" w:cstheme="minorHAnsi"/>
          <w:bCs/>
          <w:sz w:val="22"/>
          <w:szCs w:val="22"/>
        </w:rPr>
        <w:t xml:space="preserve"> is a</w:t>
      </w:r>
      <w:r w:rsidR="00C069C4" w:rsidRPr="00913819">
        <w:rPr>
          <w:rFonts w:asciiTheme="minorHAnsi" w:hAnsiTheme="minorHAnsi" w:cstheme="minorHAnsi"/>
          <w:bCs/>
          <w:sz w:val="22"/>
          <w:szCs w:val="22"/>
        </w:rPr>
        <w:t xml:space="preserve"> </w:t>
      </w:r>
      <w:r w:rsidRPr="00913819">
        <w:rPr>
          <w:rFonts w:asciiTheme="minorHAnsi" w:hAnsiTheme="minorHAnsi" w:cstheme="minorHAnsi"/>
          <w:sz w:val="22"/>
          <w:szCs w:val="22"/>
        </w:rPr>
        <w:t xml:space="preserve">state of </w:t>
      </w:r>
      <w:r w:rsidR="0025559D" w:rsidRPr="00913819">
        <w:rPr>
          <w:rFonts w:asciiTheme="minorHAnsi" w:hAnsiTheme="minorHAnsi" w:cstheme="minorHAnsi"/>
          <w:sz w:val="22"/>
          <w:szCs w:val="22"/>
        </w:rPr>
        <w:t xml:space="preserve">reduced sensibility, awareness and reflex obtundation </w:t>
      </w:r>
      <w:r w:rsidR="00C6546A" w:rsidRPr="00913819">
        <w:rPr>
          <w:rFonts w:asciiTheme="minorHAnsi" w:hAnsiTheme="minorHAnsi" w:cstheme="minorHAnsi"/>
          <w:sz w:val="22"/>
          <w:szCs w:val="22"/>
        </w:rPr>
        <w:t xml:space="preserve">from which animals </w:t>
      </w:r>
      <w:r w:rsidR="00061C58" w:rsidRPr="00913819">
        <w:rPr>
          <w:rFonts w:asciiTheme="minorHAnsi" w:hAnsiTheme="minorHAnsi" w:cstheme="minorHAnsi"/>
          <w:sz w:val="22"/>
          <w:szCs w:val="22"/>
        </w:rPr>
        <w:t>are arousable</w:t>
      </w:r>
      <w:r w:rsidR="00B36AF8" w:rsidRPr="00913819">
        <w:rPr>
          <w:rFonts w:asciiTheme="minorHAnsi" w:hAnsiTheme="minorHAnsi" w:cstheme="minorHAnsi"/>
          <w:sz w:val="22"/>
          <w:szCs w:val="22"/>
        </w:rPr>
        <w:t xml:space="preserve">.  Some </w:t>
      </w:r>
      <w:r w:rsidRPr="00913819">
        <w:rPr>
          <w:rFonts w:asciiTheme="minorHAnsi" w:hAnsiTheme="minorHAnsi" w:cstheme="minorHAnsi"/>
          <w:sz w:val="22"/>
          <w:szCs w:val="22"/>
        </w:rPr>
        <w:t>non-invasive procedures</w:t>
      </w:r>
      <w:r w:rsidR="0035743D" w:rsidRPr="00913819">
        <w:rPr>
          <w:rFonts w:asciiTheme="minorHAnsi" w:hAnsiTheme="minorHAnsi" w:cstheme="minorHAnsi"/>
          <w:sz w:val="22"/>
          <w:szCs w:val="22"/>
        </w:rPr>
        <w:t xml:space="preserve"> </w:t>
      </w:r>
      <w:r w:rsidR="00B36AF8" w:rsidRPr="00913819">
        <w:rPr>
          <w:rFonts w:asciiTheme="minorHAnsi" w:hAnsiTheme="minorHAnsi" w:cstheme="minorHAnsi"/>
          <w:sz w:val="22"/>
          <w:szCs w:val="22"/>
        </w:rPr>
        <w:t xml:space="preserve">can be completed in sedated animals </w:t>
      </w:r>
      <w:r w:rsidR="0035743D" w:rsidRPr="00913819">
        <w:rPr>
          <w:rFonts w:asciiTheme="minorHAnsi" w:hAnsiTheme="minorHAnsi" w:cstheme="minorHAnsi"/>
          <w:sz w:val="22"/>
          <w:szCs w:val="22"/>
        </w:rPr>
        <w:t>but</w:t>
      </w:r>
      <w:r w:rsidRPr="00913819">
        <w:rPr>
          <w:rFonts w:asciiTheme="minorHAnsi" w:hAnsiTheme="minorHAnsi" w:cstheme="minorHAnsi"/>
          <w:sz w:val="22"/>
          <w:szCs w:val="22"/>
        </w:rPr>
        <w:t xml:space="preserve"> </w:t>
      </w:r>
      <w:r w:rsidR="003C7773" w:rsidRPr="00913819">
        <w:rPr>
          <w:rFonts w:asciiTheme="minorHAnsi" w:hAnsiTheme="minorHAnsi" w:cstheme="minorHAnsi"/>
          <w:sz w:val="22"/>
          <w:szCs w:val="22"/>
        </w:rPr>
        <w:t>un</w:t>
      </w:r>
      <w:r w:rsidRPr="00913819">
        <w:rPr>
          <w:rFonts w:asciiTheme="minorHAnsi" w:hAnsiTheme="minorHAnsi" w:cstheme="minorHAnsi"/>
          <w:sz w:val="22"/>
          <w:szCs w:val="22"/>
        </w:rPr>
        <w:t>respon</w:t>
      </w:r>
      <w:r w:rsidR="003C7773" w:rsidRPr="00913819">
        <w:rPr>
          <w:rFonts w:asciiTheme="minorHAnsi" w:hAnsiTheme="minorHAnsi" w:cstheme="minorHAnsi"/>
          <w:sz w:val="22"/>
          <w:szCs w:val="22"/>
        </w:rPr>
        <w:t xml:space="preserve">siveness </w:t>
      </w:r>
      <w:r w:rsidRPr="00913819">
        <w:rPr>
          <w:rFonts w:asciiTheme="minorHAnsi" w:hAnsiTheme="minorHAnsi" w:cstheme="minorHAnsi"/>
          <w:sz w:val="22"/>
          <w:szCs w:val="22"/>
        </w:rPr>
        <w:t xml:space="preserve">to certain stimuli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Shorthouse&lt;/Author&gt;&lt;Year&gt;2017&lt;/Year&gt;&lt;RecNum&gt;278&lt;/RecNum&gt;&lt;DisplayText&gt;(120, 121)&lt;/DisplayText&gt;&lt;record&gt;&lt;rec-number&gt;278&lt;/rec-number&gt;&lt;foreign-keys&gt;&lt;key app="EN" db-id="x005rdz0lrfev0e9wafpfpvaazppeszde2z5" timestamp="1681490891"&gt;278&lt;/key&gt;&lt;/foreign-keys&gt;&lt;ref-type name="Book"&gt;6&lt;/ref-type&gt;&lt;contributors&gt;&lt;authors&gt;&lt;author&gt;Shorthouse, J.&lt;/author&gt;&lt;/authors&gt;&lt;secondary-authors&gt;&lt;author&gt;Oxford University Press&lt;/author&gt;&lt;/secondary-authors&gt;&lt;/contributors&gt;&lt;titles&gt;&lt;title&gt;A dictionary of anaesthesia&lt;/title&gt;&lt;/titles&gt;&lt;edition&gt;2.&lt;/edition&gt;&lt;dates&gt;&lt;year&gt;2017&lt;/year&gt;&lt;/dates&gt;&lt;pub-location&gt;Oxford&lt;/pub-location&gt;&lt;urls&gt;&lt;related-urls&gt;&lt;url&gt;http://www.oxfordreference.com/view/10.1093/acref/9780191826054.001.0001/acref-9780191826054&lt;/url&gt;&lt;/related-urls&gt;&lt;/urls&gt;&lt;/record&gt;&lt;/Cite&gt;&lt;Cite&gt;&lt;Author&gt;Tranquilli&lt;/Author&gt;&lt;Year&gt;2015&lt;/Year&gt;&lt;RecNum&gt;361&lt;/RecNum&gt;&lt;record&gt;&lt;rec-number&gt;361&lt;/rec-number&gt;&lt;foreign-keys&gt;&lt;key app="EN" db-id="x005rdz0lrfev0e9wafpfpvaazppeszde2z5" timestamp="1681887669"&gt;361&lt;/key&gt;&lt;/foreign-keys&gt;&lt;ref-type name="Book Section"&gt;5&lt;/ref-type&gt;&lt;contributors&gt;&lt;authors&gt;&lt;author&gt;Tranquilli, William J.&lt;/author&gt;&lt;author&gt;Grimm, Kurt A.&lt;/author&gt;&lt;/authors&gt;&lt;/contributors&gt;&lt;titles&gt;&lt;title&gt;Introduction: Use, Definitions, History, Concepts, Classification, and Considerations for Anesthesia and Analgesia&lt;/title&gt;&lt;secondary-title&gt;Veterinary Anesthesia and Analgesia&lt;/secondary-title&gt;&lt;/titles&gt;&lt;pages&gt;1-10&lt;/pages&gt;&lt;dates&gt;&lt;year&gt;2015&lt;/year&gt;&lt;/dates&gt;&lt;urls&gt;&lt;related-urls&gt;&lt;url&gt;https://onlinelibrary.wiley.com/doi/abs/10.1002/9781119421375.ch1&lt;/url&gt;&lt;/related-urls&gt;&lt;/urls&gt;&lt;electronic-resource-num&gt;https://doi.org/10.1002/9781119421375.ch1&lt;/electronic-resource-num&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20, 121)</w:t>
      </w:r>
      <w:r w:rsidRPr="00913819">
        <w:rPr>
          <w:rFonts w:asciiTheme="minorHAnsi" w:hAnsiTheme="minorHAnsi" w:cstheme="minorHAnsi"/>
          <w:sz w:val="22"/>
          <w:szCs w:val="22"/>
        </w:rPr>
        <w:fldChar w:fldCharType="end"/>
      </w:r>
      <w:r w:rsidR="00BA1D3B" w:rsidRPr="00913819">
        <w:rPr>
          <w:rFonts w:asciiTheme="minorHAnsi" w:hAnsiTheme="minorHAnsi" w:cstheme="minorHAnsi"/>
          <w:sz w:val="22"/>
          <w:szCs w:val="22"/>
        </w:rPr>
        <w:t xml:space="preserve"> including pain</w:t>
      </w:r>
      <w:r w:rsidR="003C7773" w:rsidRPr="00913819">
        <w:rPr>
          <w:rFonts w:asciiTheme="minorHAnsi" w:hAnsiTheme="minorHAnsi" w:cstheme="minorHAnsi"/>
          <w:sz w:val="22"/>
          <w:szCs w:val="22"/>
        </w:rPr>
        <w:t>, cannot be guaranteed</w:t>
      </w:r>
      <w:r w:rsidR="006859DF" w:rsidRPr="00913819">
        <w:rPr>
          <w:rFonts w:asciiTheme="minorHAnsi" w:hAnsiTheme="minorHAnsi" w:cstheme="minorHAnsi"/>
          <w:sz w:val="22"/>
          <w:szCs w:val="22"/>
        </w:rPr>
        <w:t xml:space="preserve">.  Neither can immobility: </w:t>
      </w:r>
      <w:r w:rsidR="00B81B5E" w:rsidRPr="00913819">
        <w:rPr>
          <w:rFonts w:asciiTheme="minorHAnsi" w:hAnsiTheme="minorHAnsi" w:cstheme="minorHAnsi"/>
          <w:sz w:val="22"/>
          <w:szCs w:val="22"/>
        </w:rPr>
        <w:t>noxious procedures</w:t>
      </w:r>
      <w:r w:rsidRPr="00913819">
        <w:rPr>
          <w:rFonts w:asciiTheme="minorHAnsi" w:hAnsiTheme="minorHAnsi" w:cstheme="minorHAnsi"/>
          <w:sz w:val="22"/>
          <w:szCs w:val="22"/>
        </w:rPr>
        <w:t xml:space="preserve"> cannot usually be performed on sedated animals without local or regional anaesthesia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Tranquilli&lt;/Author&gt;&lt;Year&gt;2015&lt;/Year&gt;&lt;RecNum&gt;361&lt;/RecNum&gt;&lt;DisplayText&gt;(121)&lt;/DisplayText&gt;&lt;record&gt;&lt;rec-number&gt;361&lt;/rec-number&gt;&lt;foreign-keys&gt;&lt;key app="EN" db-id="x005rdz0lrfev0e9wafpfpvaazppeszde2z5" timestamp="1681887669"&gt;361&lt;/key&gt;&lt;/foreign-keys&gt;&lt;ref-type name="Book Section"&gt;5&lt;/ref-type&gt;&lt;contributors&gt;&lt;authors&gt;&lt;author&gt;Tranquilli, William J.&lt;/author&gt;&lt;author&gt;Grimm, Kurt A.&lt;/author&gt;&lt;/authors&gt;&lt;/contributors&gt;&lt;titles&gt;&lt;title&gt;Introduction: Use, Definitions, History, Concepts, Classification, and Considerations for Anesthesia and Analgesia&lt;/title&gt;&lt;secondary-title&gt;Veterinary Anesthesia and Analgesia&lt;/secondary-title&gt;&lt;/titles&gt;&lt;pages&gt;1-10&lt;/pages&gt;&lt;dates&gt;&lt;year&gt;2015&lt;/year&gt;&lt;/dates&gt;&lt;urls&gt;&lt;related-urls&gt;&lt;url&gt;https://onlinelibrary.wiley.com/doi/abs/10.1002/9781119421375.ch1&lt;/url&gt;&lt;/related-urls&gt;&lt;/urls&gt;&lt;electronic-resource-num&gt;https://doi.org/10.1002/9781119421375.ch1&lt;/electronic-resource-num&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21)</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Local anaesthetic</w:t>
      </w:r>
      <w:r w:rsidR="00B81B5E" w:rsidRPr="00913819">
        <w:rPr>
          <w:rFonts w:asciiTheme="minorHAnsi" w:hAnsiTheme="minorHAnsi" w:cstheme="minorHAnsi"/>
          <w:sz w:val="22"/>
          <w:szCs w:val="22"/>
        </w:rPr>
        <w:t>s</w:t>
      </w:r>
      <w:r w:rsidRPr="00913819">
        <w:rPr>
          <w:rFonts w:asciiTheme="minorHAnsi" w:hAnsiTheme="minorHAnsi" w:cstheme="minorHAnsi"/>
          <w:sz w:val="22"/>
          <w:szCs w:val="22"/>
        </w:rPr>
        <w:t xml:space="preserve"> are </w:t>
      </w:r>
      <w:r w:rsidR="00D57C29" w:rsidRPr="00913819">
        <w:rPr>
          <w:rFonts w:asciiTheme="minorHAnsi" w:hAnsiTheme="minorHAnsi" w:cstheme="minorHAnsi"/>
          <w:sz w:val="22"/>
          <w:szCs w:val="22"/>
        </w:rPr>
        <w:t>extremely</w:t>
      </w:r>
      <w:r w:rsidRPr="00913819">
        <w:rPr>
          <w:rFonts w:asciiTheme="minorHAnsi" w:hAnsiTheme="minorHAnsi" w:cstheme="minorHAnsi"/>
          <w:sz w:val="22"/>
          <w:szCs w:val="22"/>
        </w:rPr>
        <w:t xml:space="preserve"> effective </w:t>
      </w:r>
      <w:r w:rsidR="007C6840" w:rsidRPr="00913819">
        <w:rPr>
          <w:rFonts w:asciiTheme="minorHAnsi" w:hAnsiTheme="minorHAnsi" w:cstheme="minorHAnsi"/>
          <w:sz w:val="22"/>
          <w:szCs w:val="22"/>
        </w:rPr>
        <w:t>because</w:t>
      </w:r>
      <w:r w:rsidRPr="00913819">
        <w:rPr>
          <w:rFonts w:asciiTheme="minorHAnsi" w:hAnsiTheme="minorHAnsi" w:cstheme="minorHAnsi"/>
          <w:sz w:val="22"/>
          <w:szCs w:val="22"/>
        </w:rPr>
        <w:t xml:space="preserve"> an appropriate administration technique </w:t>
      </w:r>
      <w:r w:rsidR="00D57C29" w:rsidRPr="00913819">
        <w:rPr>
          <w:rFonts w:asciiTheme="minorHAnsi" w:hAnsiTheme="minorHAnsi" w:cstheme="minorHAnsi"/>
          <w:sz w:val="22"/>
          <w:szCs w:val="22"/>
        </w:rPr>
        <w:t xml:space="preserve">and dose </w:t>
      </w:r>
      <w:r w:rsidRPr="00913819">
        <w:rPr>
          <w:rFonts w:asciiTheme="minorHAnsi" w:hAnsiTheme="minorHAnsi" w:cstheme="minorHAnsi"/>
          <w:sz w:val="22"/>
          <w:szCs w:val="22"/>
        </w:rPr>
        <w:t xml:space="preserve">ensures complete </w:t>
      </w:r>
      <w:r w:rsidR="00E74050" w:rsidRPr="00913819">
        <w:rPr>
          <w:rFonts w:asciiTheme="minorHAnsi" w:hAnsiTheme="minorHAnsi" w:cstheme="minorHAnsi"/>
          <w:sz w:val="22"/>
          <w:szCs w:val="22"/>
        </w:rPr>
        <w:t xml:space="preserve">sensory (and usually motor) </w:t>
      </w:r>
      <w:r w:rsidRPr="00913819">
        <w:rPr>
          <w:rFonts w:asciiTheme="minorHAnsi" w:hAnsiTheme="minorHAnsi" w:cstheme="minorHAnsi"/>
          <w:sz w:val="22"/>
          <w:szCs w:val="22"/>
        </w:rPr>
        <w:t xml:space="preserve">blockade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Tranquilli&lt;/Author&gt;&lt;Year&gt;2015&lt;/Year&gt;&lt;RecNum&gt;361&lt;/RecNum&gt;&lt;DisplayText&gt;(121)&lt;/DisplayText&gt;&lt;record&gt;&lt;rec-number&gt;361&lt;/rec-number&gt;&lt;foreign-keys&gt;&lt;key app="EN" db-id="x005rdz0lrfev0e9wafpfpvaazppeszde2z5" timestamp="1681887669"&gt;361&lt;/key&gt;&lt;/foreign-keys&gt;&lt;ref-type name="Book Section"&gt;5&lt;/ref-type&gt;&lt;contributors&gt;&lt;authors&gt;&lt;author&gt;Tranquilli, William J.&lt;/author&gt;&lt;author&gt;Grimm, Kurt A.&lt;/author&gt;&lt;/authors&gt;&lt;/contributors&gt;&lt;titles&gt;&lt;title&gt;Introduction: Use, Definitions, History, Concepts, Classification, and Considerations for Anesthesia and Analgesia&lt;/title&gt;&lt;secondary-title&gt;Veterinary Anesthesia and Analgesia&lt;/secondary-title&gt;&lt;/titles&gt;&lt;pages&gt;1-10&lt;/pages&gt;&lt;dates&gt;&lt;year&gt;2015&lt;/year&gt;&lt;/dates&gt;&lt;urls&gt;&lt;related-urls&gt;&lt;url&gt;https://onlinelibrary.wiley.com/doi/abs/10.1002/9781119421375.ch1&lt;/url&gt;&lt;/related-urls&gt;&lt;/urls&gt;&lt;electronic-resource-num&gt;https://doi.org/10.1002/9781119421375.ch1&lt;/electronic-resource-num&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21)</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Local anaesthetics can be administered in numerous ways either alone or in conjunction with sedation or anaesthesia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Coulter&lt;/Author&gt;&lt;Year&gt;2009&lt;/Year&gt;&lt;RecNum&gt;362&lt;/RecNum&gt;&lt;DisplayText&gt;(122)&lt;/DisplayText&gt;&lt;record&gt;&lt;rec-number&gt;362&lt;/rec-number&gt;&lt;foreign-keys&gt;&lt;key app="EN" db-id="x005rdz0lrfev0e9wafpfpvaazppeszde2z5" timestamp="1681889554"&gt;362&lt;/key&gt;&lt;/foreign-keys&gt;&lt;ref-type name="Journal Article"&gt;17&lt;/ref-type&gt;&lt;contributors&gt;&lt;authors&gt;&lt;author&gt;Coulter, C A&lt;/author&gt;&lt;author&gt;Flecknell, P A&lt;/author&gt;&lt;author&gt;Richardson, C A&lt;/author&gt;&lt;/authors&gt;&lt;/contributors&gt;&lt;titles&gt;&lt;title&gt;Reported analgesic administration to rabbits, pigs, sheep, dogs and non-human primates undergoing experimental surgical procedures&lt;/title&gt;&lt;secondary-title&gt;Laboratory Animals&lt;/secondary-title&gt;&lt;/titles&gt;&lt;periodical&gt;&lt;full-title&gt;Lab Anim&lt;/full-title&gt;&lt;abbr-1&gt;Laboratory animals&lt;/abbr-1&gt;&lt;/periodical&gt;&lt;pages&gt;232-238&lt;/pages&gt;&lt;volume&gt;43&lt;/volume&gt;&lt;number&gt;3&lt;/number&gt;&lt;keywords&gt;&lt;keyword&gt;Analgesia,pain,species comparison,surgery,refinement&lt;/keyword&gt;&lt;/keywords&gt;&lt;dates&gt;&lt;year&gt;2009&lt;/year&gt;&lt;/dates&gt;&lt;accession-num&gt;19116294&lt;/accession-num&gt;&lt;urls&gt;&lt;related-urls&gt;&lt;url&gt;https://journals.sagepub.com/doi/abs/10.1258/la.2008.008021&lt;/url&gt;&lt;/related-urls&gt;&lt;/urls&gt;&lt;electronic-resource-num&gt;10.1258/la.2008.008021&lt;/electronic-resource-num&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22)</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w:t>
      </w:r>
      <w:r w:rsidR="00E76AD6" w:rsidRPr="00913819">
        <w:rPr>
          <w:rFonts w:asciiTheme="minorHAnsi" w:hAnsiTheme="minorHAnsi" w:cstheme="minorHAnsi"/>
          <w:sz w:val="22"/>
          <w:szCs w:val="22"/>
        </w:rPr>
        <w:t xml:space="preserve"> </w:t>
      </w:r>
      <w:r w:rsidR="00233F2F" w:rsidRPr="00913819">
        <w:rPr>
          <w:rFonts w:asciiTheme="minorHAnsi" w:hAnsiTheme="minorHAnsi" w:cstheme="minorHAnsi"/>
          <w:sz w:val="22"/>
          <w:szCs w:val="22"/>
        </w:rPr>
        <w:t>Local anaesthetic techniques are well-descri</w:t>
      </w:r>
      <w:r w:rsidR="004E3113" w:rsidRPr="00913819">
        <w:rPr>
          <w:rFonts w:asciiTheme="minorHAnsi" w:hAnsiTheme="minorHAnsi" w:cstheme="minorHAnsi"/>
          <w:sz w:val="22"/>
          <w:szCs w:val="22"/>
        </w:rPr>
        <w:t>b</w:t>
      </w:r>
      <w:r w:rsidR="00233F2F" w:rsidRPr="00913819">
        <w:rPr>
          <w:rFonts w:asciiTheme="minorHAnsi" w:hAnsiTheme="minorHAnsi" w:cstheme="minorHAnsi"/>
          <w:sz w:val="22"/>
          <w:szCs w:val="22"/>
        </w:rPr>
        <w:t>ed in</w:t>
      </w:r>
      <w:r w:rsidR="004E3113" w:rsidRPr="00913819">
        <w:rPr>
          <w:rFonts w:asciiTheme="minorHAnsi" w:hAnsiTheme="minorHAnsi" w:cstheme="minorHAnsi"/>
          <w:sz w:val="22"/>
          <w:szCs w:val="22"/>
        </w:rPr>
        <w:t xml:space="preserve"> pigs, sheep, goats and cattle</w:t>
      </w:r>
      <w:r w:rsidR="00110E2A" w:rsidRPr="00913819">
        <w:rPr>
          <w:rFonts w:asciiTheme="minorHAnsi" w:hAnsiTheme="minorHAnsi" w:cstheme="minorHAnsi"/>
          <w:sz w:val="22"/>
          <w:szCs w:val="22"/>
        </w:rPr>
        <w:t>: see Hall, Clarke and Trim</w:t>
      </w:r>
      <w:r w:rsidR="009F0EB2" w:rsidRPr="00913819">
        <w:rPr>
          <w:rFonts w:asciiTheme="minorHAnsi" w:hAnsiTheme="minorHAnsi" w:cstheme="minorHAnsi"/>
          <w:sz w:val="22"/>
          <w:szCs w:val="22"/>
        </w:rPr>
        <w:t>’s “Veterinary Anaesthesia”</w:t>
      </w:r>
      <w:r w:rsidR="007332D7" w:rsidRPr="00913819">
        <w:rPr>
          <w:rFonts w:asciiTheme="minorHAnsi" w:hAnsiTheme="minorHAnsi" w:cstheme="minorHAnsi"/>
          <w:sz w:val="22"/>
          <w:szCs w:val="22"/>
        </w:rPr>
        <w:t xml:space="preserve"> </w:t>
      </w:r>
      <w:r w:rsidR="007332D7" w:rsidRPr="00913819">
        <w:rPr>
          <w:rFonts w:asciiTheme="minorHAnsi" w:hAnsiTheme="minorHAnsi" w:cstheme="minorHAnsi"/>
          <w:sz w:val="22"/>
          <w:szCs w:val="22"/>
        </w:rPr>
        <w:fldChar w:fldCharType="begin">
          <w:fldData xml:space="preserve">PEVuZE5vdGU+PENpdGU+PFllYXI+MjAxNDwvWWVhcj48UmVjTnVtPjE3NjwvUmVjTnVtPjxEaXNw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</w:fldData>
        </w:fldChar>
      </w:r>
      <w:r w:rsidR="00FC2719">
        <w:rPr>
          <w:rFonts w:asciiTheme="minorHAnsi" w:hAnsiTheme="minorHAnsi" w:cstheme="minorHAnsi"/>
          <w:sz w:val="22"/>
          <w:szCs w:val="22"/>
        </w:rPr>
        <w:instrText xml:space="preserve"> ADDIN EN.CITE </w:instrText>
      </w:r>
      <w:r w:rsidR="00FC2719">
        <w:rPr>
          <w:rFonts w:asciiTheme="minorHAnsi" w:hAnsiTheme="minorHAnsi" w:cstheme="minorHAnsi"/>
          <w:sz w:val="22"/>
          <w:szCs w:val="22"/>
        </w:rPr>
        <w:fldChar w:fldCharType="begin">
          <w:fldData xml:space="preserve">PEVuZE5vdGU+PENpdGU+PFllYXI+MjAxNDwvWWVhcj48UmVjTnVtPjE3NjwvUmVjTnVtPjxEaXNw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</w:fldData>
        </w:fldChar>
      </w:r>
      <w:r w:rsidR="00FC2719">
        <w:rPr>
          <w:rFonts w:asciiTheme="minorHAnsi" w:hAnsiTheme="minorHAnsi" w:cstheme="minorHAnsi"/>
          <w:sz w:val="22"/>
          <w:szCs w:val="22"/>
        </w:rPr>
        <w:instrText xml:space="preserve"> ADDIN EN.CITE.DATA </w:instrText>
      </w:r>
      <w:r w:rsidR="00FC2719">
        <w:rPr>
          <w:rFonts w:asciiTheme="minorHAnsi" w:hAnsiTheme="minorHAnsi" w:cstheme="minorHAnsi"/>
          <w:sz w:val="22"/>
          <w:szCs w:val="22"/>
        </w:rPr>
      </w:r>
      <w:r w:rsidR="00FC2719">
        <w:rPr>
          <w:rFonts w:asciiTheme="minorHAnsi" w:hAnsiTheme="minorHAnsi" w:cstheme="minorHAnsi"/>
          <w:sz w:val="22"/>
          <w:szCs w:val="22"/>
        </w:rPr>
        <w:fldChar w:fldCharType="end"/>
      </w:r>
      <w:r w:rsidR="007332D7" w:rsidRPr="00913819">
        <w:rPr>
          <w:rFonts w:asciiTheme="minorHAnsi" w:hAnsiTheme="minorHAnsi" w:cstheme="minorHAnsi"/>
          <w:sz w:val="22"/>
          <w:szCs w:val="22"/>
        </w:rPr>
      </w:r>
      <w:r w:rsidR="007332D7"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23-125)</w:t>
      </w:r>
      <w:r w:rsidR="007332D7" w:rsidRPr="00913819">
        <w:rPr>
          <w:rFonts w:asciiTheme="minorHAnsi" w:hAnsiTheme="minorHAnsi" w:cstheme="minorHAnsi"/>
          <w:sz w:val="22"/>
          <w:szCs w:val="22"/>
        </w:rPr>
        <w:fldChar w:fldCharType="end"/>
      </w:r>
    </w:p>
    <w:p w14:paraId="70DDD35F" w14:textId="38E20998" w:rsidR="00385B50" w:rsidRPr="00913819" w:rsidRDefault="00385B50"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Acclimatisation and habituation of animals to personnel, equipment, interventions, the </w:t>
      </w:r>
      <w:r w:rsidR="004E3113" w:rsidRPr="00913819">
        <w:rPr>
          <w:rFonts w:asciiTheme="minorHAnsi" w:hAnsiTheme="minorHAnsi" w:cstheme="minorHAnsi"/>
          <w:sz w:val="22"/>
          <w:szCs w:val="22"/>
        </w:rPr>
        <w:t>environment,</w:t>
      </w:r>
      <w:r w:rsidRPr="00913819">
        <w:rPr>
          <w:rFonts w:asciiTheme="minorHAnsi" w:hAnsiTheme="minorHAnsi" w:cstheme="minorHAnsi"/>
          <w:sz w:val="22"/>
          <w:szCs w:val="22"/>
        </w:rPr>
        <w:t xml:space="preserve"> and experimental conditions</w:t>
      </w:r>
      <w:r w:rsidR="00781CFB" w:rsidRPr="00913819">
        <w:rPr>
          <w:rFonts w:asciiTheme="minorHAnsi" w:hAnsiTheme="minorHAnsi" w:cstheme="minorHAnsi"/>
          <w:sz w:val="22"/>
          <w:szCs w:val="22"/>
        </w:rPr>
        <w:t xml:space="preserve">, along with training, </w:t>
      </w:r>
      <w:r w:rsidRPr="00913819">
        <w:rPr>
          <w:rFonts w:asciiTheme="minorHAnsi" w:hAnsiTheme="minorHAnsi" w:cstheme="minorHAnsi"/>
          <w:sz w:val="22"/>
          <w:szCs w:val="22"/>
        </w:rPr>
        <w:t xml:space="preserve">may preclude the need for sedation or anaesthesia altogether, particularly when the procedures involved are brief and painless.  The time and effort spent on training is most worthwhile for long-term studies involving repeated non-painful procedures. </w:t>
      </w:r>
      <w:r w:rsidR="0059523A" w:rsidRPr="00913819">
        <w:rPr>
          <w:rFonts w:asciiTheme="minorHAnsi" w:hAnsiTheme="minorHAnsi" w:cstheme="minorHAnsi"/>
          <w:sz w:val="22"/>
          <w:szCs w:val="22"/>
        </w:rPr>
        <w:t xml:space="preserve"> </w:t>
      </w:r>
    </w:p>
    <w:p w14:paraId="215C9A54" w14:textId="530FE420" w:rsidR="00E76AD6" w:rsidRPr="00913819" w:rsidRDefault="00E76AD6"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The advantages and disadvantages of general anaesthesia, sedation and local anaesthesia vary according to the procedure to be performed, animal factors, </w:t>
      </w:r>
      <w:r w:rsidR="002C322D" w:rsidRPr="00913819">
        <w:rPr>
          <w:rFonts w:asciiTheme="minorHAnsi" w:hAnsiTheme="minorHAnsi" w:cstheme="minorHAnsi"/>
          <w:sz w:val="22"/>
          <w:szCs w:val="22"/>
        </w:rPr>
        <w:t xml:space="preserve">the </w:t>
      </w:r>
      <w:r w:rsidRPr="00913819">
        <w:rPr>
          <w:rFonts w:asciiTheme="minorHAnsi" w:hAnsiTheme="minorHAnsi" w:cstheme="minorHAnsi"/>
          <w:sz w:val="22"/>
          <w:szCs w:val="22"/>
        </w:rPr>
        <w:t xml:space="preserve">skills and experience of personnel and the availability of equipment.  </w:t>
      </w:r>
    </w:p>
    <w:p w14:paraId="04882F07" w14:textId="0A958A67" w:rsidR="00327C7C" w:rsidRPr="00AC0341" w:rsidRDefault="00385B50" w:rsidP="00372CF6">
      <w:pPr>
        <w:jc w:val="both"/>
        <w:rPr>
          <w:rFonts w:asciiTheme="minorHAnsi" w:hAnsiTheme="minorHAnsi" w:cstheme="minorHAnsi"/>
          <w:sz w:val="22"/>
          <w:szCs w:val="22"/>
        </w:rPr>
        <w:sectPr w:rsidR="00327C7C" w:rsidRPr="00AC0341" w:rsidSect="005F5C76">
          <w:headerReference w:type="default" r:id="rId9"/>
          <w:type w:val="continuous"/>
          <w:pgSz w:w="11906" w:h="16838"/>
          <w:pgMar w:top="1440" w:right="1440" w:bottom="1440" w:left="1440" w:header="708" w:footer="708" w:gutter="0"/>
          <w:lnNumType w:countBy="1" w:restart="continuous"/>
          <w:cols w:space="708"/>
          <w:docGrid w:linePitch="360"/>
        </w:sectPr>
      </w:pPr>
      <w:r w:rsidRPr="00913819">
        <w:rPr>
          <w:rFonts w:asciiTheme="minorHAnsi" w:hAnsiTheme="minorHAnsi" w:cstheme="minorHAnsi"/>
          <w:sz w:val="22"/>
          <w:szCs w:val="22"/>
        </w:rPr>
        <w:t xml:space="preserve">In human patients, the nature, quality, severity and location of postoperative pain is broadly related to the operation performed.  Consequently, procedure-dependent approaches to anaesthesia and analgesia have recognized practical value </w:t>
      </w:r>
      <w:r w:rsidRPr="00913819">
        <w:rPr>
          <w:rFonts w:asciiTheme="minorHAnsi" w:hAnsiTheme="minorHAnsi" w:cstheme="minorHAnsi"/>
          <w:sz w:val="22"/>
          <w:szCs w:val="22"/>
        </w:rPr>
        <w:fldChar w:fldCharType="begin">
          <w:fldData xml:space="preserve">PEVuZE5vdGU+PENpdGU+PEF1dGhvcj5TY2h1ZzwvQXV0aG9yPjxZZWFyPjIwMTY8L1llYXI+PFJl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</w:fldData>
        </w:fldChar>
      </w:r>
      <w:r w:rsidR="00FC2719">
        <w:rPr>
          <w:rFonts w:asciiTheme="minorHAnsi" w:hAnsiTheme="minorHAnsi" w:cstheme="minorHAnsi"/>
          <w:sz w:val="22"/>
          <w:szCs w:val="22"/>
        </w:rPr>
        <w:instrText xml:space="preserve"> ADDIN EN.CITE </w:instrText>
      </w:r>
      <w:r w:rsidR="00FC2719">
        <w:rPr>
          <w:rFonts w:asciiTheme="minorHAnsi" w:hAnsiTheme="minorHAnsi" w:cstheme="minorHAnsi"/>
          <w:sz w:val="22"/>
          <w:szCs w:val="22"/>
        </w:rPr>
        <w:fldChar w:fldCharType="begin">
          <w:fldData xml:space="preserve">PEVuZE5vdGU+PENpdGU+PEF1dGhvcj5TY2h1ZzwvQXV0aG9yPjxZZWFyPjIwMTY8L1llYXI+PFJl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</w:fldData>
        </w:fldChar>
      </w:r>
      <w:r w:rsidR="00FC2719">
        <w:rPr>
          <w:rFonts w:asciiTheme="minorHAnsi" w:hAnsiTheme="minorHAnsi" w:cstheme="minorHAnsi"/>
          <w:sz w:val="22"/>
          <w:szCs w:val="22"/>
        </w:rPr>
        <w:instrText xml:space="preserve"> ADDIN EN.CITE.DATA </w:instrText>
      </w:r>
      <w:r w:rsidR="00FC2719">
        <w:rPr>
          <w:rFonts w:asciiTheme="minorHAnsi" w:hAnsiTheme="minorHAnsi" w:cstheme="minorHAnsi"/>
          <w:sz w:val="22"/>
          <w:szCs w:val="22"/>
        </w:rPr>
      </w:r>
      <w:r w:rsidR="00FC2719">
        <w:rPr>
          <w:rFonts w:asciiTheme="minorHAnsi" w:hAnsiTheme="minorHAnsi" w:cstheme="minorHAnsi"/>
          <w:sz w:val="22"/>
          <w:szCs w:val="22"/>
        </w:rPr>
        <w:fldChar w:fldCharType="end"/>
      </w:r>
      <w:r w:rsidRPr="00913819">
        <w:rPr>
          <w:rFonts w:asciiTheme="minorHAnsi" w:hAnsiTheme="minorHAnsi" w:cstheme="minorHAnsi"/>
          <w:sz w:val="22"/>
          <w:szCs w:val="22"/>
        </w:rPr>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26-128)</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Guidelines for species-specific considerations in pain management (assessment, quantification and treatment) are available for rodents and rabbits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Kohn&lt;/Author&gt;&lt;Year&gt;2007&lt;/Year&gt;&lt;RecNum&gt;450&lt;/RecNum&gt;&lt;DisplayText&gt;(129)&lt;/DisplayText&gt;&lt;record&gt;&lt;rec-number&gt;450&lt;/rec-number&gt;&lt;foreign-keys&gt;&lt;key app="EN" db-id="x005rdz0lrfev0e9wafpfpvaazppeszde2z5" timestamp="1685596647"&gt;450&lt;/key&gt;&lt;/foreign-keys&gt;&lt;ref-type name="Journal Article"&gt;17&lt;/ref-type&gt;&lt;contributors&gt;&lt;authors&gt;&lt;author&gt;Kohn, D. F.&lt;/author&gt;&lt;author&gt;Martin, T. E.&lt;/author&gt;&lt;author&gt;Foley, P. L.&lt;/author&gt;&lt;author&gt;Morris, T. H.&lt;/author&gt;&lt;author&gt;Swindle, M. M.&lt;/author&gt;&lt;author&gt;Vogler, G. A.&lt;/author&gt;&lt;author&gt;Wixson, S. K.&lt;/author&gt;&lt;/authors&gt;&lt;/contributors&gt;&lt;auth-address&gt;American College of Laboratory Animal Medicine, USA.&lt;/auth-address&gt;&lt;titles&gt;&lt;title&gt;Public statement: guidelines for the assessment and management of pain in rodents and rabbits&lt;/title&gt;&lt;secondary-title&gt;J Am Assoc Lab Anim Sci&lt;/secondary-title&gt;&lt;/titles&gt;&lt;periodical&gt;&lt;full-title&gt;J Am Assoc Lab Anim Sci&lt;/full-title&gt;&lt;/periodical&gt;&lt;pages&gt;97-108&lt;/pages&gt;&lt;volume&gt;46&lt;/volume&gt;&lt;number&gt;2&lt;/number&gt;&lt;edition&gt;2007/04/13&lt;/edition&gt;&lt;keywords&gt;&lt;keyword&gt;Analgesics/administration &amp;amp; dosage/therapeutic use&lt;/keyword&gt;&lt;keyword&gt;Animals&lt;/keyword&gt;&lt;keyword&gt;Laboratory Animal Science/methods&lt;/keyword&gt;&lt;keyword&gt;Pain/drug therapy/prevention &amp;amp; control/*veterinary&lt;/keyword&gt;&lt;keyword&gt;Pain Measurement/methods/standards/*veterinary&lt;/keyword&gt;&lt;keyword&gt;Rabbits/*physiology&lt;/keyword&gt;&lt;keyword&gt;Rodentia/*physiology&lt;/keyword&gt;&lt;/keywords&gt;&lt;dates&gt;&lt;year&gt;2007&lt;/year&gt;&lt;pub-dates&gt;&lt;date&gt;Mar&lt;/date&gt;&lt;/pub-dates&gt;&lt;/dates&gt;&lt;isbn&gt;1559-6109 (Print)&amp;#xD;1559-6109&lt;/isbn&gt;&lt;accession-num&gt;17427317&lt;/accession-num&gt;&lt;urls&gt;&lt;related-urls&gt;&lt;url&gt;http://docserver.ingentaconnect.com/deliver/connect/aalas/15596109/v46n2/s16.pdf?expires=1638910658&amp;amp;id=0000&amp;amp;titleid=72010024&amp;amp;checksum=4B923A14AA199351A09183902FE93916&lt;/url&gt;&lt;/related-urls&gt;&lt;/urls&gt;&lt;remote-database-provider&gt;NLM&lt;/remote-database-provider&gt;&lt;language&gt;eng&lt;/language&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29)</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These associate estimated pain levels with procedures of increasing invasiveness, i.e., from minimal </w:t>
      </w:r>
      <w:r w:rsidR="00FB4715" w:rsidRPr="00913819">
        <w:rPr>
          <w:rFonts w:asciiTheme="minorHAnsi" w:hAnsiTheme="minorHAnsi" w:cstheme="minorHAnsi"/>
          <w:sz w:val="22"/>
          <w:szCs w:val="22"/>
        </w:rPr>
        <w:t>-</w:t>
      </w:r>
      <w:r w:rsidRPr="00913819">
        <w:rPr>
          <w:rFonts w:asciiTheme="minorHAnsi" w:hAnsiTheme="minorHAnsi" w:cstheme="minorHAnsi"/>
          <w:sz w:val="22"/>
          <w:szCs w:val="22"/>
        </w:rPr>
        <w:t xml:space="preserve"> mild e.g. ear notching, superficial tumour implantation, through mild </w:t>
      </w:r>
      <w:r w:rsidR="00FB4715" w:rsidRPr="00913819">
        <w:rPr>
          <w:rFonts w:asciiTheme="minorHAnsi" w:hAnsiTheme="minorHAnsi" w:cstheme="minorHAnsi"/>
          <w:sz w:val="22"/>
          <w:szCs w:val="22"/>
        </w:rPr>
        <w:t>-</w:t>
      </w:r>
      <w:r w:rsidRPr="00913819">
        <w:rPr>
          <w:rFonts w:asciiTheme="minorHAnsi" w:hAnsiTheme="minorHAnsi" w:cstheme="minorHAnsi"/>
          <w:sz w:val="22"/>
          <w:szCs w:val="22"/>
        </w:rPr>
        <w:t xml:space="preserve"> moderate, e.g., orchiectomy and embryo transfer, to moderate </w:t>
      </w:r>
      <w:r w:rsidR="00FB4715" w:rsidRPr="00913819">
        <w:rPr>
          <w:rFonts w:asciiTheme="minorHAnsi" w:hAnsiTheme="minorHAnsi" w:cstheme="minorHAnsi"/>
          <w:sz w:val="22"/>
          <w:szCs w:val="22"/>
        </w:rPr>
        <w:t>-</w:t>
      </w:r>
      <w:r w:rsidRPr="00913819">
        <w:rPr>
          <w:rFonts w:asciiTheme="minorHAnsi" w:hAnsiTheme="minorHAnsi" w:cstheme="minorHAnsi"/>
          <w:sz w:val="22"/>
          <w:szCs w:val="22"/>
        </w:rPr>
        <w:t xml:space="preserve"> severe, e.g., laparotomy and thoracotomy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Kohn&lt;/Author&gt;&lt;Year&gt;2007&lt;/Year&gt;&lt;RecNum&gt;450&lt;/RecNum&gt;&lt;DisplayText&gt;(129)&lt;/DisplayText&gt;&lt;record&gt;&lt;rec-number&gt;450&lt;/rec-number&gt;&lt;foreign-keys&gt;&lt;key app="EN" db-id="x005rdz0lrfev0e9wafpfpvaazppeszde2z5" timestamp="1685596647"&gt;450&lt;/key&gt;&lt;/foreign-keys&gt;&lt;ref-type name="Journal Article"&gt;17&lt;/ref-type&gt;&lt;contributors&gt;&lt;authors&gt;&lt;author&gt;Kohn, D. F.&lt;/author&gt;&lt;author&gt;Martin, T. E.&lt;/author&gt;&lt;author&gt;Foley, P. L.&lt;/author&gt;&lt;author&gt;Morris, T. H.&lt;/author&gt;&lt;author&gt;Swindle, M. M.&lt;/author&gt;&lt;author&gt;Vogler, G. A.&lt;/author&gt;&lt;author&gt;Wixson, S. K.&lt;/author&gt;&lt;/authors&gt;&lt;/contributors&gt;&lt;auth-address&gt;American College of Laboratory Animal Medicine, USA.&lt;/auth-address&gt;&lt;titles&gt;&lt;title&gt;Public statement: guidelines for the assessment and management of pain in rodents and rabbits&lt;/title&gt;&lt;secondary-title&gt;J Am Assoc Lab Anim Sci&lt;/secondary-title&gt;&lt;/titles&gt;&lt;periodical&gt;&lt;full-title&gt;J Am Assoc Lab Anim Sci&lt;/full-title&gt;&lt;/periodical&gt;&lt;pages&gt;97-108&lt;/pages&gt;&lt;volume&gt;46&lt;/volume&gt;&lt;number&gt;2&lt;/number&gt;&lt;edition&gt;2007/04/13&lt;/edition&gt;&lt;keywords&gt;&lt;keyword&gt;Analgesics/administration &amp;amp; dosage/therapeutic use&lt;/keyword&gt;&lt;keyword&gt;Animals&lt;/keyword&gt;&lt;keyword&gt;Laboratory Animal Science/methods&lt;/keyword&gt;&lt;keyword&gt;Pain/drug therapy/prevention &amp;amp; control/*veterinary&lt;/keyword&gt;&lt;keyword&gt;Pain Measurement/methods/standards/*veterinary&lt;/keyword&gt;&lt;keyword&gt;Rabbits/*physiology&lt;/keyword&gt;&lt;keyword&gt;Rodentia/*physiology&lt;/keyword&gt;&lt;/keywords&gt;&lt;dates&gt;&lt;year&gt;2007&lt;/year&gt;&lt;pub-dates&gt;&lt;date&gt;Mar&lt;/date&gt;&lt;/pub-dates&gt;&lt;/dates&gt;&lt;isbn&gt;1559-6109 (Print)&amp;#xD;1559-6109&lt;/isbn&gt;&lt;accession-num&gt;17427317&lt;/accession-num&gt;&lt;urls&gt;&lt;related-urls&gt;&lt;url&gt;http://docserver.ingentaconnect.com/deliver/connect/aalas/15596109/v46n2/s16.pdf?expires=1638910658&amp;amp;id=0000&amp;amp;titleid=72010024&amp;amp;checksum=4B923A14AA199351A09183902FE93916&lt;/url&gt;&lt;/related-urls&gt;&lt;/urls&gt;&lt;remote-database-provider&gt;NLM&lt;/remote-database-provider&gt;&lt;language&gt;eng&lt;/language&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29)</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An estimate of pain severity associated with specific procedures can similarly be made for pigs, sheep, cattle and goats adjusted for other factors affecting their pain experience. In particular, the anatomical location, </w:t>
      </w:r>
      <w:r w:rsidR="0059523A" w:rsidRPr="00913819">
        <w:rPr>
          <w:rFonts w:asciiTheme="minorHAnsi" w:hAnsiTheme="minorHAnsi" w:cstheme="minorHAnsi"/>
          <w:sz w:val="22"/>
          <w:szCs w:val="22"/>
        </w:rPr>
        <w:t>invasiveness,</w:t>
      </w:r>
      <w:r w:rsidRPr="00913819">
        <w:rPr>
          <w:rFonts w:asciiTheme="minorHAnsi" w:hAnsiTheme="minorHAnsi" w:cstheme="minorHAnsi"/>
          <w:sz w:val="22"/>
          <w:szCs w:val="22"/>
        </w:rPr>
        <w:t xml:space="preserve"> and duration of surgery; the extent of tissue trauma (frequently related to the surgical experience and skills); the animal’s health (both physical and mental); the anaesthetic and analgesic technique selected; </w:t>
      </w:r>
      <w:r w:rsidR="004026E7" w:rsidRPr="00913819">
        <w:rPr>
          <w:rFonts w:asciiTheme="minorHAnsi" w:hAnsiTheme="minorHAnsi" w:cstheme="minorHAnsi"/>
          <w:sz w:val="22"/>
          <w:szCs w:val="22"/>
        </w:rPr>
        <w:t xml:space="preserve">and </w:t>
      </w:r>
      <w:r w:rsidRPr="00913819">
        <w:rPr>
          <w:rFonts w:asciiTheme="minorHAnsi" w:hAnsiTheme="minorHAnsi" w:cstheme="minorHAnsi"/>
          <w:sz w:val="22"/>
          <w:szCs w:val="22"/>
        </w:rPr>
        <w:t>the severity of surgical complications should be considered (</w:t>
      </w:r>
      <w:r w:rsidR="00C701D2" w:rsidRPr="00913819">
        <w:rPr>
          <w:rFonts w:asciiTheme="minorHAnsi" w:hAnsiTheme="minorHAnsi" w:cstheme="minorHAnsi"/>
          <w:sz w:val="22"/>
          <w:szCs w:val="22"/>
        </w:rPr>
        <w:fldChar w:fldCharType="begin"/>
      </w:r>
      <w:r w:rsidR="00C701D2" w:rsidRPr="00913819">
        <w:rPr>
          <w:rFonts w:asciiTheme="minorHAnsi" w:hAnsiTheme="minorHAnsi" w:cstheme="minorHAnsi"/>
          <w:sz w:val="22"/>
          <w:szCs w:val="22"/>
        </w:rPr>
        <w:instrText xml:space="preserve"> REF _Ref165033341 \h </w:instrText>
      </w:r>
      <w:r w:rsidR="00E30F58" w:rsidRPr="00913819">
        <w:rPr>
          <w:rFonts w:asciiTheme="minorHAnsi" w:hAnsiTheme="minorHAnsi" w:cstheme="minorHAnsi"/>
          <w:sz w:val="22"/>
          <w:szCs w:val="22"/>
        </w:rPr>
        <w:instrText xml:space="preserve"> \* MERGEFORMAT </w:instrText>
      </w:r>
      <w:r w:rsidR="00C701D2" w:rsidRPr="00913819">
        <w:rPr>
          <w:rFonts w:asciiTheme="minorHAnsi" w:hAnsiTheme="minorHAnsi" w:cstheme="minorHAnsi"/>
          <w:sz w:val="22"/>
          <w:szCs w:val="22"/>
        </w:rPr>
      </w:r>
      <w:r w:rsidR="00C701D2" w:rsidRPr="00913819">
        <w:rPr>
          <w:rFonts w:asciiTheme="minorHAnsi" w:hAnsiTheme="minorHAnsi" w:cstheme="minorHAnsi"/>
          <w:sz w:val="22"/>
          <w:szCs w:val="22"/>
        </w:rPr>
        <w:fldChar w:fldCharType="separate"/>
      </w:r>
      <w:r w:rsidR="00C701D2" w:rsidRPr="00913819">
        <w:rPr>
          <w:rFonts w:asciiTheme="minorHAnsi" w:hAnsiTheme="minorHAnsi" w:cstheme="minorHAnsi"/>
          <w:sz w:val="22"/>
          <w:szCs w:val="22"/>
        </w:rPr>
        <w:t xml:space="preserve">Table </w:t>
      </w:r>
      <w:r w:rsidR="00C701D2" w:rsidRPr="00913819">
        <w:rPr>
          <w:rFonts w:asciiTheme="minorHAnsi" w:hAnsiTheme="minorHAnsi" w:cstheme="minorHAnsi"/>
          <w:noProof/>
          <w:sz w:val="22"/>
          <w:szCs w:val="22"/>
        </w:rPr>
        <w:t>1</w:t>
      </w:r>
      <w:r w:rsidR="00C701D2" w:rsidRPr="00913819">
        <w:rPr>
          <w:rFonts w:asciiTheme="minorHAnsi" w:hAnsiTheme="minorHAnsi" w:cstheme="minorHAnsi"/>
          <w:sz w:val="22"/>
          <w:szCs w:val="22"/>
        </w:rPr>
        <w:fldChar w:fldCharType="end"/>
      </w:r>
      <w:r w:rsidR="00AC0341">
        <w:rPr>
          <w:rFonts w:asciiTheme="minorHAnsi" w:hAnsiTheme="minorHAnsi" w:cstheme="minorHAnsi"/>
          <w:sz w:val="22"/>
          <w:szCs w:val="22"/>
        </w:rPr>
        <w:t xml:space="preserve"> </w:t>
      </w:r>
      <w:r w:rsidR="00C701D2" w:rsidRPr="00913819">
        <w:rPr>
          <w:rFonts w:asciiTheme="minorHAnsi" w:hAnsiTheme="minorHAnsi" w:cstheme="minorHAnsi"/>
          <w:sz w:val="22"/>
          <w:szCs w:val="22"/>
        </w:rPr>
        <w:t xml:space="preserve">and </w:t>
      </w:r>
      <w:r w:rsidR="00C701D2" w:rsidRPr="00913819">
        <w:rPr>
          <w:rFonts w:asciiTheme="minorHAnsi" w:hAnsiTheme="minorHAnsi" w:cstheme="minorHAnsi"/>
          <w:sz w:val="22"/>
          <w:szCs w:val="22"/>
        </w:rPr>
        <w:fldChar w:fldCharType="begin"/>
      </w:r>
      <w:r w:rsidR="00C701D2" w:rsidRPr="00913819">
        <w:rPr>
          <w:rFonts w:asciiTheme="minorHAnsi" w:hAnsiTheme="minorHAnsi" w:cstheme="minorHAnsi"/>
          <w:sz w:val="22"/>
          <w:szCs w:val="22"/>
        </w:rPr>
        <w:instrText xml:space="preserve"> REF _Ref165033343 \h </w:instrText>
      </w:r>
      <w:r w:rsidR="00E30F58" w:rsidRPr="00913819">
        <w:rPr>
          <w:rFonts w:asciiTheme="minorHAnsi" w:hAnsiTheme="minorHAnsi" w:cstheme="minorHAnsi"/>
          <w:sz w:val="22"/>
          <w:szCs w:val="22"/>
        </w:rPr>
        <w:instrText xml:space="preserve"> \* MERGEFORMAT </w:instrText>
      </w:r>
      <w:r w:rsidR="00C701D2" w:rsidRPr="00913819">
        <w:rPr>
          <w:rFonts w:asciiTheme="minorHAnsi" w:hAnsiTheme="minorHAnsi" w:cstheme="minorHAnsi"/>
          <w:sz w:val="22"/>
          <w:szCs w:val="22"/>
        </w:rPr>
      </w:r>
      <w:r w:rsidR="00C701D2" w:rsidRPr="00913819">
        <w:rPr>
          <w:rFonts w:asciiTheme="minorHAnsi" w:hAnsiTheme="minorHAnsi" w:cstheme="minorHAnsi"/>
          <w:sz w:val="22"/>
          <w:szCs w:val="22"/>
        </w:rPr>
        <w:fldChar w:fldCharType="separate"/>
      </w:r>
      <w:r w:rsidR="00C701D2" w:rsidRPr="00913819">
        <w:rPr>
          <w:rFonts w:asciiTheme="minorHAnsi" w:hAnsiTheme="minorHAnsi" w:cstheme="minorHAnsi"/>
          <w:sz w:val="22"/>
          <w:szCs w:val="22"/>
        </w:rPr>
        <w:t xml:space="preserve">Table </w:t>
      </w:r>
      <w:r w:rsidR="00C701D2" w:rsidRPr="00913819">
        <w:rPr>
          <w:rFonts w:asciiTheme="minorHAnsi" w:hAnsiTheme="minorHAnsi" w:cstheme="minorHAnsi"/>
          <w:noProof/>
          <w:sz w:val="22"/>
          <w:szCs w:val="22"/>
        </w:rPr>
        <w:t>2</w:t>
      </w:r>
      <w:r w:rsidR="00C701D2" w:rsidRPr="00913819">
        <w:rPr>
          <w:rFonts w:asciiTheme="minorHAnsi" w:hAnsiTheme="minorHAnsi" w:cstheme="minorHAnsi"/>
          <w:sz w:val="22"/>
          <w:szCs w:val="22"/>
        </w:rPr>
        <w:fldChar w:fldCharType="end"/>
      </w:r>
      <w:r w:rsidR="00DD5D6B" w:rsidRPr="00913819">
        <w:rPr>
          <w:rFonts w:asciiTheme="minorHAnsi" w:hAnsiTheme="minorHAnsi" w:cstheme="minorHAnsi"/>
          <w:sz w:val="22"/>
          <w:szCs w:val="22"/>
        </w:rPr>
        <w:t>)</w:t>
      </w:r>
      <w:r w:rsidRPr="00913819">
        <w:rPr>
          <w:rFonts w:asciiTheme="minorHAnsi" w:hAnsiTheme="minorHAnsi" w:cstheme="minorHAnsi"/>
          <w:sz w:val="22"/>
          <w:szCs w:val="22"/>
        </w:rPr>
        <w:t xml:space="preserve">. The quality of postoperative (analgesia and supportive) care is of major importance, which means these considerations apply less to procedures performed under terminal anaesthesia. </w:t>
      </w:r>
    </w:p>
    <w:p w14:paraId="0902DE2C" w14:textId="11EEC846" w:rsidR="00CE53C6" w:rsidRPr="00E30F58" w:rsidRDefault="00CE53C6" w:rsidP="00430FA9">
      <w:pPr>
        <w:spacing w:line="276" w:lineRule="auto"/>
        <w:rPr>
          <w:rFonts w:asciiTheme="minorHAnsi" w:hAnsiTheme="minorHAnsi" w:cstheme="minorHAnsi"/>
        </w:rPr>
        <w:sectPr w:rsidR="00CE53C6" w:rsidRPr="00E30F58" w:rsidSect="005F5C76">
          <w:type w:val="continuous"/>
          <w:pgSz w:w="16838" w:h="11906" w:orient="landscape"/>
          <w:pgMar w:top="1440" w:right="1440" w:bottom="1440" w:left="1440" w:header="708" w:footer="708" w:gutter="0"/>
          <w:cols w:space="708"/>
          <w:docGrid w:linePitch="360"/>
        </w:sectPr>
      </w:pPr>
    </w:p>
    <w:p w14:paraId="4E90CA55" w14:textId="1794460C" w:rsidR="00AC0341" w:rsidRDefault="00AC0341" w:rsidP="00AC0341">
      <w:pPr>
        <w:pStyle w:val="Napis"/>
        <w:keepNext/>
      </w:pPr>
    </w:p>
    <w:p w14:paraId="4F731464" w14:textId="750979BE" w:rsidR="00AC0341" w:rsidRDefault="00AC0341" w:rsidP="00AC0341">
      <w:pPr>
        <w:pStyle w:val="Napis"/>
        <w:keepNext/>
      </w:pPr>
      <w:r>
        <w:t xml:space="preserve">Table </w:t>
      </w:r>
      <w:r>
        <w:fldChar w:fldCharType="begin"/>
      </w:r>
      <w:r>
        <w:instrText xml:space="preserve"> SEQ Table \* ARABIC </w:instrText>
      </w:r>
      <w:r>
        <w:fldChar w:fldCharType="separate"/>
      </w:r>
      <w:r>
        <w:rPr>
          <w:noProof/>
        </w:rPr>
        <w:t>1</w:t>
      </w:r>
      <w:r>
        <w:fldChar w:fldCharType="end"/>
      </w:r>
      <w:r>
        <w:t xml:space="preserve"> </w:t>
      </w:r>
      <w:r w:rsidRPr="00E261BB">
        <w:t>Estimated pain severity (none - mild - moderate) associated with experimental procedures in production animals</w:t>
      </w:r>
      <w:r>
        <w:t>.</w:t>
      </w:r>
    </w:p>
    <w:tbl>
      <w:tblPr>
        <w:tblStyle w:val="Tabelasvetlamrea1poudarek1"/>
        <w:tblW w:w="15126" w:type="dxa"/>
        <w:tblInd w:w="-856" w:type="dxa"/>
        <w:tblLook w:val="04A0" w:firstRow="1" w:lastRow="0" w:firstColumn="1" w:lastColumn="0" w:noHBand="0" w:noVBand="1"/>
      </w:tblPr>
      <w:tblGrid>
        <w:gridCol w:w="1277"/>
        <w:gridCol w:w="2126"/>
        <w:gridCol w:w="2930"/>
        <w:gridCol w:w="2931"/>
        <w:gridCol w:w="2931"/>
        <w:gridCol w:w="2931"/>
      </w:tblGrid>
      <w:tr w:rsidR="00174505" w:rsidRPr="00E30F58" w14:paraId="1142F1D0" w14:textId="77777777" w:rsidTr="00174505">
        <w:trPr>
          <w:cnfStyle w:val="100000000000" w:firstRow="1" w:lastRow="0" w:firstColumn="0" w:lastColumn="0" w:oddVBand="0" w:evenVBand="0" w:oddHBand="0"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1277" w:type="dxa"/>
            <w:tcBorders>
              <w:top w:val="single" w:sz="8" w:space="0" w:color="auto"/>
              <w:bottom w:val="single" w:sz="6" w:space="0" w:color="auto"/>
              <w:right w:val="single" w:sz="2" w:space="0" w:color="auto"/>
            </w:tcBorders>
            <w:vAlign w:val="center"/>
          </w:tcPr>
          <w:p w14:paraId="4E11FECC" w14:textId="2AF3C3DB" w:rsidR="00385B50" w:rsidRPr="00E30F58" w:rsidRDefault="00385B50" w:rsidP="007B2EDF">
            <w:pPr>
              <w:spacing w:line="276" w:lineRule="auto"/>
              <w:rPr>
                <w:rFonts w:asciiTheme="minorHAnsi" w:hAnsiTheme="minorHAnsi" w:cstheme="minorHAnsi"/>
              </w:rPr>
            </w:pPr>
            <w:r w:rsidRPr="00E30F58">
              <w:rPr>
                <w:rFonts w:asciiTheme="minorHAnsi" w:hAnsiTheme="minorHAnsi" w:cstheme="minorHAnsi"/>
              </w:rPr>
              <w:t xml:space="preserve">Estimated </w:t>
            </w:r>
            <w:r w:rsidR="005A4A74" w:rsidRPr="00E30F58">
              <w:rPr>
                <w:rFonts w:asciiTheme="minorHAnsi" w:hAnsiTheme="minorHAnsi" w:cstheme="minorHAnsi"/>
              </w:rPr>
              <w:t>pain</w:t>
            </w:r>
          </w:p>
        </w:tc>
        <w:tc>
          <w:tcPr>
            <w:tcW w:w="2126" w:type="dxa"/>
            <w:tcBorders>
              <w:top w:val="single" w:sz="8" w:space="0" w:color="auto"/>
              <w:left w:val="single" w:sz="2" w:space="0" w:color="auto"/>
              <w:bottom w:val="single" w:sz="6" w:space="0" w:color="auto"/>
            </w:tcBorders>
            <w:vAlign w:val="center"/>
          </w:tcPr>
          <w:p w14:paraId="2368B685" w14:textId="3ED1883D" w:rsidR="00385B50" w:rsidRPr="00E30F58" w:rsidRDefault="00385B50" w:rsidP="007B2EDF">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Procedure </w:t>
            </w:r>
          </w:p>
        </w:tc>
        <w:tc>
          <w:tcPr>
            <w:tcW w:w="11723" w:type="dxa"/>
            <w:gridSpan w:val="4"/>
            <w:tcBorders>
              <w:top w:val="single" w:sz="8" w:space="0" w:color="auto"/>
              <w:bottom w:val="single" w:sz="6" w:space="0" w:color="auto"/>
            </w:tcBorders>
            <w:vAlign w:val="center"/>
          </w:tcPr>
          <w:p w14:paraId="032EE110" w14:textId="77777777" w:rsidR="00385B50" w:rsidRPr="00E30F58" w:rsidRDefault="00385B50" w:rsidP="007B2EDF">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Species-based examples</w:t>
            </w:r>
          </w:p>
        </w:tc>
      </w:tr>
      <w:tr w:rsidR="000D3290" w:rsidRPr="00E30F58" w14:paraId="394412CF" w14:textId="77777777" w:rsidTr="00174505">
        <w:trPr>
          <w:trHeight w:val="421"/>
        </w:trPr>
        <w:tc>
          <w:tcPr>
            <w:cnfStyle w:val="001000000000" w:firstRow="0" w:lastRow="0" w:firstColumn="1" w:lastColumn="0" w:oddVBand="0" w:evenVBand="0" w:oddHBand="0" w:evenHBand="0" w:firstRowFirstColumn="0" w:firstRowLastColumn="0" w:lastRowFirstColumn="0" w:lastRowLastColumn="0"/>
            <w:tcW w:w="1277" w:type="dxa"/>
            <w:tcBorders>
              <w:top w:val="single" w:sz="6" w:space="0" w:color="auto"/>
              <w:bottom w:val="single" w:sz="6" w:space="0" w:color="auto"/>
              <w:right w:val="single" w:sz="2" w:space="0" w:color="auto"/>
            </w:tcBorders>
          </w:tcPr>
          <w:p w14:paraId="2AB6A9B8" w14:textId="77777777" w:rsidR="00385B50" w:rsidRPr="00E30F58" w:rsidRDefault="00385B50" w:rsidP="007B2EDF">
            <w:pPr>
              <w:rPr>
                <w:rFonts w:asciiTheme="minorHAnsi" w:hAnsiTheme="minorHAnsi" w:cstheme="minorHAnsi"/>
              </w:rPr>
            </w:pPr>
          </w:p>
        </w:tc>
        <w:tc>
          <w:tcPr>
            <w:tcW w:w="2126" w:type="dxa"/>
            <w:tcBorders>
              <w:top w:val="single" w:sz="6" w:space="0" w:color="auto"/>
              <w:left w:val="single" w:sz="2" w:space="0" w:color="auto"/>
              <w:bottom w:val="single" w:sz="6" w:space="0" w:color="auto"/>
            </w:tcBorders>
          </w:tcPr>
          <w:p w14:paraId="3C99C399" w14:textId="77777777" w:rsidR="00385B50" w:rsidRPr="00E30F58" w:rsidRDefault="00385B50" w:rsidP="007B2ED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930" w:type="dxa"/>
            <w:tcBorders>
              <w:top w:val="single" w:sz="6" w:space="0" w:color="auto"/>
              <w:bottom w:val="single" w:sz="6" w:space="0" w:color="auto"/>
            </w:tcBorders>
            <w:vAlign w:val="center"/>
          </w:tcPr>
          <w:p w14:paraId="71F1908E" w14:textId="77777777" w:rsidR="00385B50" w:rsidRPr="00E30F58" w:rsidRDefault="00385B50" w:rsidP="007B2ED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Pigs</w:t>
            </w:r>
          </w:p>
        </w:tc>
        <w:tc>
          <w:tcPr>
            <w:tcW w:w="2931" w:type="dxa"/>
            <w:tcBorders>
              <w:top w:val="single" w:sz="6" w:space="0" w:color="auto"/>
              <w:bottom w:val="single" w:sz="6" w:space="0" w:color="auto"/>
            </w:tcBorders>
            <w:vAlign w:val="center"/>
          </w:tcPr>
          <w:p w14:paraId="5B439ED5" w14:textId="77777777" w:rsidR="00385B50" w:rsidRPr="00E30F58" w:rsidRDefault="00385B50" w:rsidP="007B2ED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Sheep </w:t>
            </w:r>
          </w:p>
        </w:tc>
        <w:tc>
          <w:tcPr>
            <w:tcW w:w="2931" w:type="dxa"/>
            <w:tcBorders>
              <w:top w:val="single" w:sz="6" w:space="0" w:color="auto"/>
              <w:bottom w:val="single" w:sz="6" w:space="0" w:color="auto"/>
            </w:tcBorders>
            <w:vAlign w:val="center"/>
          </w:tcPr>
          <w:p w14:paraId="4C3125F9" w14:textId="77777777" w:rsidR="00385B50" w:rsidRPr="00E30F58" w:rsidRDefault="00385B50" w:rsidP="007B2ED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Cattle </w:t>
            </w:r>
          </w:p>
        </w:tc>
        <w:tc>
          <w:tcPr>
            <w:tcW w:w="2931" w:type="dxa"/>
            <w:tcBorders>
              <w:top w:val="single" w:sz="6" w:space="0" w:color="auto"/>
              <w:bottom w:val="single" w:sz="6" w:space="0" w:color="auto"/>
            </w:tcBorders>
            <w:vAlign w:val="center"/>
          </w:tcPr>
          <w:p w14:paraId="148A9E12" w14:textId="77777777" w:rsidR="00385B50" w:rsidRPr="00E30F58" w:rsidRDefault="00385B50" w:rsidP="007B2ED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Goats </w:t>
            </w:r>
          </w:p>
        </w:tc>
      </w:tr>
      <w:tr w:rsidR="00327C7C" w:rsidRPr="00E30F58" w14:paraId="0FC1A3C1" w14:textId="77777777" w:rsidTr="00174505">
        <w:trPr>
          <w:trHeight w:val="260"/>
        </w:trPr>
        <w:tc>
          <w:tcPr>
            <w:cnfStyle w:val="001000000000" w:firstRow="0" w:lastRow="0" w:firstColumn="1" w:lastColumn="0" w:oddVBand="0" w:evenVBand="0" w:oddHBand="0" w:evenHBand="0" w:firstRowFirstColumn="0" w:firstRowLastColumn="0" w:lastRowFirstColumn="0" w:lastRowLastColumn="0"/>
            <w:tcW w:w="1277" w:type="dxa"/>
            <w:vMerge w:val="restart"/>
            <w:tcBorders>
              <w:top w:val="single" w:sz="6" w:space="0" w:color="auto"/>
              <w:right w:val="single" w:sz="2" w:space="0" w:color="auto"/>
            </w:tcBorders>
            <w:vAlign w:val="center"/>
          </w:tcPr>
          <w:p w14:paraId="1530E581" w14:textId="4E2BE440" w:rsidR="00AF5616" w:rsidRPr="00E30F58" w:rsidRDefault="00AF5616" w:rsidP="007B2EDF">
            <w:pPr>
              <w:rPr>
                <w:rFonts w:asciiTheme="minorHAnsi" w:hAnsiTheme="minorHAnsi" w:cstheme="minorHAnsi"/>
              </w:rPr>
            </w:pPr>
            <w:r w:rsidRPr="00E30F58">
              <w:rPr>
                <w:rFonts w:asciiTheme="minorHAnsi" w:hAnsiTheme="minorHAnsi" w:cstheme="minorHAnsi"/>
              </w:rPr>
              <w:t>None</w:t>
            </w:r>
          </w:p>
        </w:tc>
        <w:tc>
          <w:tcPr>
            <w:tcW w:w="2126" w:type="dxa"/>
            <w:tcBorders>
              <w:top w:val="single" w:sz="6" w:space="0" w:color="auto"/>
              <w:left w:val="single" w:sz="2" w:space="0" w:color="auto"/>
              <w:bottom w:val="single" w:sz="2" w:space="0" w:color="auto"/>
            </w:tcBorders>
          </w:tcPr>
          <w:p w14:paraId="0FE13B97" w14:textId="77777777" w:rsidR="00AF5616" w:rsidRPr="00E30F58" w:rsidRDefault="00AF5616"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Imaging </w:t>
            </w:r>
          </w:p>
        </w:tc>
        <w:tc>
          <w:tcPr>
            <w:tcW w:w="2930" w:type="dxa"/>
            <w:tcBorders>
              <w:top w:val="single" w:sz="6" w:space="0" w:color="auto"/>
              <w:bottom w:val="single" w:sz="2" w:space="0" w:color="auto"/>
            </w:tcBorders>
          </w:tcPr>
          <w:p w14:paraId="4EB7CC66" w14:textId="375C7363" w:rsidR="00AF5616" w:rsidRPr="00E30F58" w:rsidRDefault="00D5545F"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Cardiac </w:t>
            </w:r>
            <w:r w:rsidR="00AF5616" w:rsidRPr="00E30F58">
              <w:rPr>
                <w:rFonts w:asciiTheme="minorHAnsi" w:hAnsiTheme="minorHAnsi" w:cstheme="minorHAnsi"/>
              </w:rPr>
              <w:t xml:space="preserve">MRI </w:t>
            </w:r>
            <w:r w:rsidR="00AF5616" w:rsidRPr="00E30F58">
              <w:rPr>
                <w:rFonts w:asciiTheme="minorHAnsi" w:hAnsiTheme="minorHAnsi" w:cstheme="minorHAnsi"/>
              </w:rPr>
              <w:fldChar w:fldCharType="begin">
                <w:fldData xml:space="preserve">PEVuZE5vdGU+PENpdGU+PEF1dGhvcj5XdTwvQXV0aG9yPjxZZWFyPjIwMTA8L1llYXI+PFJlY051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XdTwvQXV0aG9yPjxZZWFyPjIwMTA8L1llYXI+PFJlY051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00AF5616" w:rsidRPr="00E30F58">
              <w:rPr>
                <w:rFonts w:asciiTheme="minorHAnsi" w:hAnsiTheme="minorHAnsi" w:cstheme="minorHAnsi"/>
              </w:rPr>
            </w:r>
            <w:r w:rsidR="00AF5616" w:rsidRPr="00E30F58">
              <w:rPr>
                <w:rFonts w:asciiTheme="minorHAnsi" w:hAnsiTheme="minorHAnsi" w:cstheme="minorHAnsi"/>
              </w:rPr>
              <w:fldChar w:fldCharType="separate"/>
            </w:r>
            <w:r w:rsidR="00FC2719">
              <w:rPr>
                <w:rFonts w:asciiTheme="minorHAnsi" w:hAnsiTheme="minorHAnsi" w:cstheme="minorHAnsi"/>
                <w:noProof/>
              </w:rPr>
              <w:t>(130)</w:t>
            </w:r>
            <w:r w:rsidR="00AF5616" w:rsidRPr="00E30F58">
              <w:rPr>
                <w:rFonts w:asciiTheme="minorHAnsi" w:hAnsiTheme="minorHAnsi" w:cstheme="minorHAnsi"/>
              </w:rPr>
              <w:fldChar w:fldCharType="end"/>
            </w:r>
          </w:p>
        </w:tc>
        <w:tc>
          <w:tcPr>
            <w:tcW w:w="2931" w:type="dxa"/>
            <w:tcBorders>
              <w:top w:val="single" w:sz="6" w:space="0" w:color="auto"/>
              <w:bottom w:val="single" w:sz="2" w:space="0" w:color="auto"/>
            </w:tcBorders>
          </w:tcPr>
          <w:p w14:paraId="7C2935E6" w14:textId="7EAC274E" w:rsidR="00AF5616" w:rsidRPr="00E30F58" w:rsidRDefault="00AF5616"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MRI</w:t>
            </w:r>
            <w:r w:rsidR="00D5545F" w:rsidRPr="00E30F58">
              <w:rPr>
                <w:rFonts w:asciiTheme="minorHAnsi" w:hAnsiTheme="minorHAnsi" w:cstheme="minorHAnsi"/>
              </w:rPr>
              <w:t xml:space="preserve">: </w:t>
            </w:r>
            <w:r w:rsidRPr="00E30F58">
              <w:rPr>
                <w:rFonts w:asciiTheme="minorHAnsi" w:hAnsiTheme="minorHAnsi" w:cstheme="minorHAnsi"/>
              </w:rPr>
              <w:t xml:space="preserve">fetal hepatic blood flow </w:t>
            </w:r>
            <w:r w:rsidRPr="00E30F58">
              <w:rPr>
                <w:rFonts w:asciiTheme="minorHAnsi" w:hAnsiTheme="minorHAnsi" w:cstheme="minorHAnsi"/>
              </w:rPr>
              <w:fldChar w:fldCharType="begin">
                <w:fldData xml:space="preserve">PEVuZE5vdGU+PENpdGU+PEF1dGhvcj5TY2hyYXViZW48L0F1dGhvcj48WWVhcj4yMDIwPC9ZZWFy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TY2hyYXViZW48L0F1dGhvcj48WWVhcj4yMDIwPC9ZZWFy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31)</w:t>
            </w:r>
            <w:r w:rsidRPr="00E30F58">
              <w:rPr>
                <w:rFonts w:asciiTheme="minorHAnsi" w:hAnsiTheme="minorHAnsi" w:cstheme="minorHAnsi"/>
              </w:rPr>
              <w:fldChar w:fldCharType="end"/>
            </w:r>
          </w:p>
        </w:tc>
        <w:tc>
          <w:tcPr>
            <w:tcW w:w="2931" w:type="dxa"/>
            <w:tcBorders>
              <w:top w:val="single" w:sz="6" w:space="0" w:color="auto"/>
              <w:bottom w:val="single" w:sz="2" w:space="0" w:color="auto"/>
            </w:tcBorders>
          </w:tcPr>
          <w:p w14:paraId="5405B862" w14:textId="77777777" w:rsidR="00AF5616" w:rsidRPr="00E30F58" w:rsidRDefault="00AF5616"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931" w:type="dxa"/>
            <w:tcBorders>
              <w:top w:val="single" w:sz="6" w:space="0" w:color="auto"/>
              <w:bottom w:val="single" w:sz="2" w:space="0" w:color="auto"/>
            </w:tcBorders>
          </w:tcPr>
          <w:p w14:paraId="7A7F5CF1" w14:textId="0BA47FD9" w:rsidR="00AF5616" w:rsidRPr="00E30F58" w:rsidRDefault="00AF5616"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MRI (limbs and brain) </w:t>
            </w:r>
            <w:r w:rsidRPr="00E30F58">
              <w:rPr>
                <w:rFonts w:asciiTheme="minorHAnsi" w:hAnsiTheme="minorHAnsi" w:cstheme="minorHAnsi"/>
              </w:rPr>
              <w:fldChar w:fldCharType="begin">
                <w:fldData xml:space="preserve">PEVuZE5vdGU+PENpdGU+PEF1dGhvcj5FbGxhPC9BdXRob3I+PFllYXI+MjAxOTwvWWVhcj48UmVj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FbGxhPC9BdXRob3I+PFllYXI+MjAxOTwvWWVhcj48UmVj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32-134)</w:t>
            </w:r>
            <w:r w:rsidRPr="00E30F58">
              <w:rPr>
                <w:rFonts w:asciiTheme="minorHAnsi" w:hAnsiTheme="minorHAnsi" w:cstheme="minorHAnsi"/>
              </w:rPr>
              <w:fldChar w:fldCharType="end"/>
            </w:r>
            <w:r w:rsidRPr="00E30F58">
              <w:rPr>
                <w:rFonts w:asciiTheme="minorHAnsi" w:hAnsiTheme="minorHAnsi" w:cstheme="minorHAnsi"/>
              </w:rPr>
              <w:t xml:space="preserve"> </w:t>
            </w:r>
          </w:p>
        </w:tc>
      </w:tr>
      <w:tr w:rsidR="00327C7C" w:rsidRPr="00E30F58" w14:paraId="0F04AA74" w14:textId="77777777" w:rsidTr="00174505">
        <w:trPr>
          <w:trHeight w:val="260"/>
        </w:trPr>
        <w:tc>
          <w:tcPr>
            <w:cnfStyle w:val="001000000000" w:firstRow="0" w:lastRow="0" w:firstColumn="1" w:lastColumn="0" w:oddVBand="0" w:evenVBand="0" w:oddHBand="0" w:evenHBand="0" w:firstRowFirstColumn="0" w:firstRowLastColumn="0" w:lastRowFirstColumn="0" w:lastRowLastColumn="0"/>
            <w:tcW w:w="1277" w:type="dxa"/>
            <w:vMerge/>
            <w:tcBorders>
              <w:bottom w:val="single" w:sz="6" w:space="0" w:color="auto"/>
              <w:right w:val="single" w:sz="2" w:space="0" w:color="auto"/>
            </w:tcBorders>
          </w:tcPr>
          <w:p w14:paraId="1E96AA4F" w14:textId="77777777" w:rsidR="00AF5616" w:rsidRPr="00E30F58" w:rsidRDefault="00AF5616" w:rsidP="007B2EDF">
            <w:pPr>
              <w:rPr>
                <w:rFonts w:asciiTheme="minorHAnsi" w:hAnsiTheme="minorHAnsi" w:cstheme="minorHAnsi"/>
              </w:rPr>
            </w:pPr>
          </w:p>
        </w:tc>
        <w:tc>
          <w:tcPr>
            <w:tcW w:w="2126" w:type="dxa"/>
            <w:tcBorders>
              <w:top w:val="single" w:sz="2" w:space="0" w:color="auto"/>
              <w:left w:val="single" w:sz="2" w:space="0" w:color="auto"/>
              <w:bottom w:val="single" w:sz="6" w:space="0" w:color="auto"/>
            </w:tcBorders>
          </w:tcPr>
          <w:p w14:paraId="15105E63" w14:textId="77777777" w:rsidR="00AF5616" w:rsidRPr="00E30F58" w:rsidRDefault="00AF5616"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Clinical examination</w:t>
            </w:r>
          </w:p>
        </w:tc>
        <w:tc>
          <w:tcPr>
            <w:tcW w:w="2930" w:type="dxa"/>
            <w:tcBorders>
              <w:top w:val="single" w:sz="2" w:space="0" w:color="auto"/>
              <w:bottom w:val="single" w:sz="6" w:space="0" w:color="auto"/>
            </w:tcBorders>
          </w:tcPr>
          <w:p w14:paraId="3001C399" w14:textId="77777777" w:rsidR="00AF5616" w:rsidRPr="00E30F58" w:rsidRDefault="00AF5616"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931" w:type="dxa"/>
            <w:tcBorders>
              <w:top w:val="single" w:sz="2" w:space="0" w:color="auto"/>
              <w:bottom w:val="single" w:sz="6" w:space="0" w:color="auto"/>
            </w:tcBorders>
          </w:tcPr>
          <w:p w14:paraId="4EB990EF" w14:textId="77777777" w:rsidR="00AF5616" w:rsidRPr="00E30F58" w:rsidRDefault="00AF5616"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931" w:type="dxa"/>
            <w:tcBorders>
              <w:top w:val="single" w:sz="2" w:space="0" w:color="auto"/>
              <w:bottom w:val="single" w:sz="6" w:space="0" w:color="auto"/>
            </w:tcBorders>
          </w:tcPr>
          <w:p w14:paraId="3FF9FE2F" w14:textId="3E0544C9" w:rsidR="00AF5616" w:rsidRPr="00E30F58" w:rsidRDefault="00AF5616"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Immunological </w:t>
            </w:r>
            <w:r w:rsidR="008C74ED" w:rsidRPr="00E30F58">
              <w:rPr>
                <w:rFonts w:asciiTheme="minorHAnsi" w:hAnsiTheme="minorHAnsi" w:cstheme="minorHAnsi"/>
              </w:rPr>
              <w:t>studies</w:t>
            </w:r>
            <w:r w:rsidRPr="00E30F58">
              <w:rPr>
                <w:rFonts w:asciiTheme="minorHAnsi" w:hAnsiTheme="minorHAnsi" w:cstheme="minorHAnsi"/>
              </w:rPr>
              <w:t xml:space="preserve"> </w:t>
            </w:r>
            <w:r w:rsidRPr="00E30F58">
              <w:rPr>
                <w:rFonts w:asciiTheme="minorHAnsi" w:hAnsiTheme="minorHAnsi" w:cstheme="minorHAnsi"/>
              </w:rPr>
              <w:fldChar w:fldCharType="begin">
                <w:fldData xml:space="preserve">PEVuZE5vdGU+PENpdGU+PEF1dGhvcj5XYXRlcnM8L0F1dGhvcj48WWVhcj4yMDExPC9ZZWFyPjxS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==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XYXRlcnM8L0F1dGhvcj48WWVhcj4yMDExPC9ZZWFyPjxS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==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35)</w:t>
            </w:r>
            <w:r w:rsidRPr="00E30F58">
              <w:rPr>
                <w:rFonts w:asciiTheme="minorHAnsi" w:hAnsiTheme="minorHAnsi" w:cstheme="minorHAnsi"/>
              </w:rPr>
              <w:fldChar w:fldCharType="end"/>
            </w:r>
          </w:p>
          <w:p w14:paraId="74993759" w14:textId="0F8C96C7" w:rsidR="00AF5616" w:rsidRPr="00E30F58" w:rsidRDefault="00FA3424"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Appetite studies</w:t>
            </w:r>
            <w:r w:rsidR="00AF5616" w:rsidRPr="00E30F58">
              <w:rPr>
                <w:rFonts w:asciiTheme="minorHAnsi" w:hAnsiTheme="minorHAnsi" w:cstheme="minorHAnsi"/>
              </w:rPr>
              <w:t xml:space="preserve"> </w:t>
            </w:r>
            <w:r w:rsidR="00AF5616"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Allen&lt;/Author&gt;&lt;Year&gt;2005&lt;/Year&gt;&lt;RecNum&gt;221&lt;/RecNum&gt;&lt;DisplayText&gt;(136)&lt;/DisplayText&gt;&lt;record&gt;&lt;rec-number&gt;221&lt;/rec-number&gt;&lt;foreign-keys&gt;&lt;key app="EN" db-id="x005rdz0lrfev0e9wafpfpvaazppeszde2z5" timestamp="1681227793"&gt;221&lt;/key&gt;&lt;/foreign-keys&gt;&lt;ref-type name="Journal Article"&gt;17&lt;/ref-type&gt;&lt;contributors&gt;&lt;authors&gt;&lt;author&gt;Allen, M. S.&lt;/author&gt;&lt;author&gt;Bradford, B. J.&lt;/author&gt;&lt;author&gt;Harvatine, K. J.&lt;/author&gt;&lt;/authors&gt;&lt;/contributors&gt;&lt;auth-address&gt;Department of Animal Science, Michigan State University, East Lansing, Michigan 48824, USA. allenm@msu.edu&lt;/auth-address&gt;&lt;titles&gt;&lt;title&gt;The cow as a model to study food intake regulation&lt;/title&gt;&lt;secondary-title&gt;Annu Rev Nutr&lt;/secondary-title&gt;&lt;/titles&gt;&lt;periodical&gt;&lt;full-title&gt;Annu Rev Nutr&lt;/full-title&gt;&lt;/periodical&gt;&lt;pages&gt;523-47&lt;/pages&gt;&lt;volume&gt;25&lt;/volume&gt;&lt;edition&gt;2005/07/14&lt;/edition&gt;&lt;keywords&gt;&lt;keyword&gt;Animal Nutritional Physiological Phenomena&lt;/keyword&gt;&lt;keyword&gt;Animals&lt;/keyword&gt;&lt;keyword&gt;Cattle/*physiology&lt;/keyword&gt;&lt;keyword&gt;Dietary Fats&lt;/keyword&gt;&lt;keyword&gt;Digestion&lt;/keyword&gt;&lt;keyword&gt;Eating/*physiology&lt;/keyword&gt;&lt;keyword&gt;Energy Intake&lt;/keyword&gt;&lt;keyword&gt;Energy Metabolism&lt;/keyword&gt;&lt;keyword&gt;Fatty Acids/administration &amp;amp; dosage/metabolism&lt;/keyword&gt;&lt;keyword&gt;Female&lt;/keyword&gt;&lt;keyword&gt;*Homeostasis&lt;/keyword&gt;&lt;keyword&gt;Immunity&lt;/keyword&gt;&lt;keyword&gt;Lactation&lt;/keyword&gt;&lt;keyword&gt;Liver/metabolism&lt;/keyword&gt;&lt;keyword&gt;*Models, Animal&lt;/keyword&gt;&lt;keyword&gt;Nutritional Requirements&lt;/keyword&gt;&lt;keyword&gt;Oxidation-Reduction&lt;/keyword&gt;&lt;keyword&gt;Pregnancy&lt;/keyword&gt;&lt;keyword&gt;Satiation&lt;/keyword&gt;&lt;keyword&gt;Stress, Physiological&lt;/keyword&gt;&lt;/keywords&gt;&lt;dates&gt;&lt;year&gt;2005&lt;/year&gt;&lt;/dates&gt;&lt;isbn&gt;0199-9885 (Print)&amp;#xD;0199-9885 (Linking)&lt;/isbn&gt;&lt;accession-num&gt;16011477&lt;/accession-num&gt;&lt;urls&gt;&lt;related-urls&gt;&lt;url&gt;https://www.ncbi.nlm.nih.gov/pubmed/16011477&lt;/url&gt;&lt;/related-urls&gt;&lt;/urls&gt;&lt;electronic-resource-num&gt;10.1146/annurev.nutr.25.050304.092704&lt;/electronic-resource-num&gt;&lt;/record&gt;&lt;/Cite&gt;&lt;/EndNote&gt;</w:instrText>
            </w:r>
            <w:r w:rsidR="00AF5616" w:rsidRPr="00E30F58">
              <w:rPr>
                <w:rFonts w:asciiTheme="minorHAnsi" w:hAnsiTheme="minorHAnsi" w:cstheme="minorHAnsi"/>
              </w:rPr>
              <w:fldChar w:fldCharType="separate"/>
            </w:r>
            <w:r w:rsidR="00FC2719">
              <w:rPr>
                <w:rFonts w:asciiTheme="minorHAnsi" w:hAnsiTheme="minorHAnsi" w:cstheme="minorHAnsi"/>
                <w:noProof/>
              </w:rPr>
              <w:t>(136)</w:t>
            </w:r>
            <w:r w:rsidR="00AF5616" w:rsidRPr="00E30F58">
              <w:rPr>
                <w:rFonts w:asciiTheme="minorHAnsi" w:hAnsiTheme="minorHAnsi" w:cstheme="minorHAnsi"/>
              </w:rPr>
              <w:fldChar w:fldCharType="end"/>
            </w:r>
            <w:r w:rsidR="00AF5616" w:rsidRPr="00E30F58">
              <w:rPr>
                <w:rFonts w:asciiTheme="minorHAnsi" w:hAnsiTheme="minorHAnsi" w:cstheme="minorHAnsi"/>
              </w:rPr>
              <w:t xml:space="preserve"> </w:t>
            </w:r>
          </w:p>
        </w:tc>
        <w:tc>
          <w:tcPr>
            <w:tcW w:w="2931" w:type="dxa"/>
            <w:tcBorders>
              <w:top w:val="single" w:sz="2" w:space="0" w:color="auto"/>
              <w:bottom w:val="single" w:sz="6" w:space="0" w:color="auto"/>
            </w:tcBorders>
          </w:tcPr>
          <w:p w14:paraId="34ED4F36" w14:textId="77777777" w:rsidR="00AF5616" w:rsidRPr="00E30F58" w:rsidRDefault="00AF5616"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D641B9" w:rsidRPr="00E30F58" w14:paraId="3F984FEC" w14:textId="77777777" w:rsidTr="00174505">
        <w:trPr>
          <w:trHeight w:val="521"/>
        </w:trPr>
        <w:tc>
          <w:tcPr>
            <w:cnfStyle w:val="001000000000" w:firstRow="0" w:lastRow="0" w:firstColumn="1" w:lastColumn="0" w:oddVBand="0" w:evenVBand="0" w:oddHBand="0" w:evenHBand="0" w:firstRowFirstColumn="0" w:firstRowLastColumn="0" w:lastRowFirstColumn="0" w:lastRowLastColumn="0"/>
            <w:tcW w:w="1277" w:type="dxa"/>
            <w:vMerge w:val="restart"/>
            <w:tcBorders>
              <w:top w:val="single" w:sz="6" w:space="0" w:color="auto"/>
              <w:bottom w:val="single" w:sz="6" w:space="0" w:color="auto"/>
              <w:right w:val="single" w:sz="2" w:space="0" w:color="auto"/>
            </w:tcBorders>
            <w:vAlign w:val="center"/>
          </w:tcPr>
          <w:p w14:paraId="410BE3D4" w14:textId="484A1C94" w:rsidR="00A92C9B" w:rsidRPr="00E30F58" w:rsidRDefault="00A92C9B" w:rsidP="007B2EDF">
            <w:pPr>
              <w:spacing w:line="276" w:lineRule="auto"/>
              <w:rPr>
                <w:rFonts w:asciiTheme="minorHAnsi" w:hAnsiTheme="minorHAnsi" w:cstheme="minorHAnsi"/>
              </w:rPr>
            </w:pPr>
            <w:r w:rsidRPr="00E30F58">
              <w:rPr>
                <w:rFonts w:asciiTheme="minorHAnsi" w:hAnsiTheme="minorHAnsi" w:cstheme="minorHAnsi"/>
              </w:rPr>
              <w:t xml:space="preserve">Minimal to mild </w:t>
            </w:r>
          </w:p>
        </w:tc>
        <w:tc>
          <w:tcPr>
            <w:tcW w:w="2126" w:type="dxa"/>
            <w:tcBorders>
              <w:top w:val="single" w:sz="6" w:space="0" w:color="auto"/>
              <w:left w:val="single" w:sz="2" w:space="0" w:color="auto"/>
              <w:bottom w:val="single" w:sz="2" w:space="0" w:color="auto"/>
            </w:tcBorders>
          </w:tcPr>
          <w:p w14:paraId="003024FF" w14:textId="77777777" w:rsidR="00A92C9B" w:rsidRPr="00E30F58" w:rsidRDefault="00A92C9B"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Ocular surgery </w:t>
            </w:r>
          </w:p>
        </w:tc>
        <w:tc>
          <w:tcPr>
            <w:tcW w:w="2930" w:type="dxa"/>
            <w:tcBorders>
              <w:top w:val="single" w:sz="6" w:space="0" w:color="auto"/>
              <w:bottom w:val="single" w:sz="2" w:space="0" w:color="auto"/>
            </w:tcBorders>
          </w:tcPr>
          <w:p w14:paraId="5207EA1B" w14:textId="0E877FBB" w:rsidR="00A92C9B" w:rsidRPr="00E30F58" w:rsidRDefault="007A6C53"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R</w:t>
            </w:r>
            <w:r w:rsidR="00A92C9B" w:rsidRPr="00E30F58">
              <w:rPr>
                <w:rFonts w:asciiTheme="minorHAnsi" w:hAnsiTheme="minorHAnsi" w:cstheme="minorHAnsi"/>
              </w:rPr>
              <w:t>obotic surgery</w:t>
            </w:r>
            <w:r w:rsidRPr="00E30F58">
              <w:rPr>
                <w:rFonts w:asciiTheme="minorHAnsi" w:hAnsiTheme="minorHAnsi" w:cstheme="minorHAnsi"/>
              </w:rPr>
              <w:t xml:space="preserve"> training</w:t>
            </w:r>
            <w:r w:rsidR="00A92C9B" w:rsidRPr="00E30F58">
              <w:rPr>
                <w:rFonts w:asciiTheme="minorHAnsi" w:hAnsiTheme="minorHAnsi" w:cstheme="minorHAnsi"/>
              </w:rPr>
              <w:t xml:space="preserve"> </w:t>
            </w:r>
            <w:r w:rsidR="00A92C9B"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Tsirbas&lt;/Author&gt;&lt;Year&gt;2007&lt;/Year&gt;&lt;RecNum&gt;222&lt;/RecNum&gt;&lt;DisplayText&gt;(137)&lt;/DisplayText&gt;&lt;record&gt;&lt;rec-number&gt;222&lt;/rec-number&gt;&lt;foreign-keys&gt;&lt;key app="EN" db-id="x005rdz0lrfev0e9wafpfpvaazppeszde2z5" timestamp="1681227830"&gt;222&lt;/key&gt;&lt;/foreign-keys&gt;&lt;ref-type name="Journal Article"&gt;17&lt;/ref-type&gt;&lt;contributors&gt;&lt;authors&gt;&lt;author&gt;Tsirbas, A.&lt;/author&gt;&lt;author&gt;Mango, C.&lt;/author&gt;&lt;author&gt;Dutson, E.&lt;/author&gt;&lt;/authors&gt;&lt;/contributors&gt;&lt;auth-address&gt;Department of Ophthalmology, Jules Stein Eye Institute, 100 Stein Plaza, UCLA, Los Angeles, CA 90095, USA. angelotsirbas@hotmail.com&lt;/auth-address&gt;&lt;titles&gt;&lt;title&gt;Robotic ocular surgery&lt;/title&gt;&lt;secondary-title&gt;Br J Ophthalmol&lt;/secondary-title&gt;&lt;/titles&gt;&lt;periodical&gt;&lt;full-title&gt;Br J Ophthalmol&lt;/full-title&gt;&lt;/periodical&gt;&lt;pages&gt;18-21&lt;/pages&gt;&lt;volume&gt;91&lt;/volume&gt;&lt;number&gt;1&lt;/number&gt;&lt;edition&gt;2006/10/06&lt;/edition&gt;&lt;keywords&gt;&lt;keyword&gt;Animals&lt;/keyword&gt;&lt;keyword&gt;Cornea/surgery&lt;/keyword&gt;&lt;keyword&gt;*Corneal Injuries&lt;/keyword&gt;&lt;keyword&gt;Disease Models, Animal&lt;/keyword&gt;&lt;keyword&gt;Equipment Design&lt;/keyword&gt;&lt;keyword&gt;Feasibility Studies&lt;/keyword&gt;&lt;keyword&gt;Imaging, Three-Dimensional/instrumentation/methods&lt;/keyword&gt;&lt;keyword&gt;Laparoscopy&lt;/keyword&gt;&lt;keyword&gt;Manikins&lt;/keyword&gt;&lt;keyword&gt;Microsurgery/instrumentation/methods&lt;/keyword&gt;&lt;keyword&gt;Minimally Invasive Surgical Procedures/instrumentation/methods&lt;/keyword&gt;&lt;keyword&gt;Ophthalmologic Surgical Procedures/*instrumentation/methods&lt;/keyword&gt;&lt;keyword&gt;Postoperative Care&lt;/keyword&gt;&lt;keyword&gt;*Robotics/instrumentation/methods&lt;/keyword&gt;&lt;keyword&gt;Suture Techniques&lt;/keyword&gt;&lt;keyword&gt;Swine&lt;/keyword&gt;&lt;keyword&gt;Time Factors&lt;/keyword&gt;&lt;/keywords&gt;&lt;dates&gt;&lt;year&gt;2007&lt;/year&gt;&lt;pub-dates&gt;&lt;date&gt;Jan&lt;/date&gt;&lt;/pub-dates&gt;&lt;/dates&gt;&lt;isbn&gt;0007-1161 (Print)&amp;#xD;1468-2079 (Electronic)&amp;#xD;0007-1161 (Linking)&lt;/isbn&gt;&lt;accession-num&gt;17020903&lt;/accession-num&gt;&lt;urls&gt;&lt;related-urls&gt;&lt;url&gt;https://www.ncbi.nlm.nih.gov/pubmed/17020903&lt;/url&gt;&lt;/related-urls&gt;&lt;/urls&gt;&lt;custom2&gt;PMC1857583&lt;/custom2&gt;&lt;electronic-resource-num&gt;10.1136/bjo.2006.096040&lt;/electronic-resource-num&gt;&lt;/record&gt;&lt;/Cite&gt;&lt;/EndNote&gt;</w:instrText>
            </w:r>
            <w:r w:rsidR="00A92C9B" w:rsidRPr="00E30F58">
              <w:rPr>
                <w:rFonts w:asciiTheme="minorHAnsi" w:hAnsiTheme="minorHAnsi" w:cstheme="minorHAnsi"/>
              </w:rPr>
              <w:fldChar w:fldCharType="separate"/>
            </w:r>
            <w:r w:rsidR="00FC2719">
              <w:rPr>
                <w:rFonts w:asciiTheme="minorHAnsi" w:hAnsiTheme="minorHAnsi" w:cstheme="minorHAnsi"/>
                <w:noProof/>
              </w:rPr>
              <w:t>(137)</w:t>
            </w:r>
            <w:r w:rsidR="00A92C9B" w:rsidRPr="00E30F58">
              <w:rPr>
                <w:rFonts w:asciiTheme="minorHAnsi" w:hAnsiTheme="minorHAnsi" w:cstheme="minorHAnsi"/>
              </w:rPr>
              <w:fldChar w:fldCharType="end"/>
            </w:r>
          </w:p>
        </w:tc>
        <w:tc>
          <w:tcPr>
            <w:tcW w:w="2931" w:type="dxa"/>
            <w:tcBorders>
              <w:top w:val="single" w:sz="6" w:space="0" w:color="auto"/>
              <w:bottom w:val="single" w:sz="2" w:space="0" w:color="auto"/>
            </w:tcBorders>
          </w:tcPr>
          <w:p w14:paraId="14ACF2BE" w14:textId="77777777" w:rsidR="00A92C9B" w:rsidRPr="00E30F58" w:rsidRDefault="00A92C9B"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931" w:type="dxa"/>
            <w:tcBorders>
              <w:top w:val="single" w:sz="6" w:space="0" w:color="auto"/>
              <w:bottom w:val="single" w:sz="2" w:space="0" w:color="auto"/>
            </w:tcBorders>
          </w:tcPr>
          <w:p w14:paraId="49E91839" w14:textId="0E9CAD53" w:rsidR="00A92C9B" w:rsidRPr="00E30F58" w:rsidRDefault="00A92C9B"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Corneal transplantation </w:t>
            </w:r>
            <w:r w:rsidRPr="00E30F58">
              <w:rPr>
                <w:rFonts w:asciiTheme="minorHAnsi" w:hAnsiTheme="minorHAnsi" w:cstheme="minorHAnsi"/>
              </w:rPr>
              <w:fldChar w:fldCharType="begin">
                <w:fldData xml:space="preserve">PEVuZE5vdGU+PENpdGU+PEF1dGhvcj5TaGFyaWZpPC9BdXRob3I+PFllYXI+MjAxOTwvWWVhcj48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TaGFyaWZpPC9BdXRob3I+PFllYXI+MjAxOTwvWWVhcj48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38)</w:t>
            </w:r>
            <w:r w:rsidRPr="00E30F58">
              <w:rPr>
                <w:rFonts w:asciiTheme="minorHAnsi" w:hAnsiTheme="minorHAnsi" w:cstheme="minorHAnsi"/>
              </w:rPr>
              <w:fldChar w:fldCharType="end"/>
            </w:r>
          </w:p>
        </w:tc>
        <w:tc>
          <w:tcPr>
            <w:tcW w:w="2931" w:type="dxa"/>
            <w:tcBorders>
              <w:top w:val="single" w:sz="6" w:space="0" w:color="auto"/>
              <w:bottom w:val="single" w:sz="2" w:space="0" w:color="auto"/>
            </w:tcBorders>
          </w:tcPr>
          <w:p w14:paraId="0E531B33" w14:textId="77777777" w:rsidR="00A92C9B" w:rsidRPr="00E30F58" w:rsidRDefault="00A92C9B" w:rsidP="007B2ED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7B2EDF" w:rsidRPr="00E30F58" w14:paraId="3A89B01C" w14:textId="77777777" w:rsidTr="00174505">
        <w:trPr>
          <w:trHeight w:val="533"/>
        </w:trPr>
        <w:tc>
          <w:tcPr>
            <w:cnfStyle w:val="001000000000" w:firstRow="0" w:lastRow="0" w:firstColumn="1" w:lastColumn="0" w:oddVBand="0" w:evenVBand="0" w:oddHBand="0" w:evenHBand="0" w:firstRowFirstColumn="0" w:firstRowLastColumn="0" w:lastRowFirstColumn="0" w:lastRowLastColumn="0"/>
            <w:tcW w:w="1277" w:type="dxa"/>
            <w:vMerge/>
            <w:tcBorders>
              <w:bottom w:val="single" w:sz="6" w:space="0" w:color="auto"/>
              <w:right w:val="single" w:sz="2" w:space="0" w:color="auto"/>
            </w:tcBorders>
          </w:tcPr>
          <w:p w14:paraId="38A9E0C4" w14:textId="77777777" w:rsidR="00A92C9B" w:rsidRPr="00E30F58" w:rsidRDefault="00A92C9B" w:rsidP="007B2EDF">
            <w:pPr>
              <w:spacing w:line="276" w:lineRule="auto"/>
              <w:rPr>
                <w:rFonts w:asciiTheme="minorHAnsi" w:hAnsiTheme="minorHAnsi" w:cstheme="minorHAnsi"/>
              </w:rPr>
            </w:pPr>
          </w:p>
        </w:tc>
        <w:tc>
          <w:tcPr>
            <w:tcW w:w="2126" w:type="dxa"/>
            <w:tcBorders>
              <w:top w:val="single" w:sz="2" w:space="0" w:color="auto"/>
              <w:left w:val="single" w:sz="2" w:space="0" w:color="auto"/>
              <w:bottom w:val="single" w:sz="2" w:space="0" w:color="auto"/>
            </w:tcBorders>
          </w:tcPr>
          <w:p w14:paraId="682086AF" w14:textId="77777777" w:rsidR="00A92C9B" w:rsidRPr="00E30F58" w:rsidRDefault="00A92C9B"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Cardiovascular catheterization </w:t>
            </w:r>
          </w:p>
        </w:tc>
        <w:tc>
          <w:tcPr>
            <w:tcW w:w="2930" w:type="dxa"/>
            <w:tcBorders>
              <w:top w:val="single" w:sz="2" w:space="0" w:color="auto"/>
              <w:bottom w:val="single" w:sz="2" w:space="0" w:color="auto"/>
            </w:tcBorders>
          </w:tcPr>
          <w:p w14:paraId="42DBCC5A" w14:textId="7F161554" w:rsidR="00A92C9B" w:rsidRPr="00E30F58" w:rsidRDefault="000C62A0"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C</w:t>
            </w:r>
            <w:r w:rsidR="00A92C9B" w:rsidRPr="00E30F58">
              <w:rPr>
                <w:rFonts w:asciiTheme="minorHAnsi" w:hAnsiTheme="minorHAnsi" w:cstheme="minorHAnsi"/>
              </w:rPr>
              <w:t>oronary device</w:t>
            </w:r>
            <w:r w:rsidR="006F6E2E" w:rsidRPr="00E30F58">
              <w:rPr>
                <w:rFonts w:asciiTheme="minorHAnsi" w:hAnsiTheme="minorHAnsi" w:cstheme="minorHAnsi"/>
              </w:rPr>
              <w:t xml:space="preserve"> evaluation</w:t>
            </w:r>
            <w:r w:rsidR="00A92C9B" w:rsidRPr="00E30F58">
              <w:rPr>
                <w:rFonts w:asciiTheme="minorHAnsi" w:hAnsiTheme="minorHAnsi" w:cstheme="minorHAnsi"/>
              </w:rPr>
              <w:t xml:space="preserve"> </w:t>
            </w:r>
            <w:r w:rsidR="00A92C9B"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Galon&lt;/Author&gt;&lt;Year&gt;2013&lt;/Year&gt;&lt;RecNum&gt;279&lt;/RecNum&gt;&lt;DisplayText&gt;(139)&lt;/DisplayText&gt;&lt;record&gt;&lt;rec-number&gt;279&lt;/rec-number&gt;&lt;foreign-keys&gt;&lt;key app="EN" db-id="x005rdz0lrfev0e9wafpfpvaazppeszde2z5" timestamp="1681491052"&gt;279&lt;/key&gt;&lt;/foreign-keys&gt;&lt;ref-type name="Journal Article"&gt;17&lt;/ref-type&gt;&lt;contributors&gt;&lt;authors&gt;&lt;author&gt;Galon, Micheli Zanotti&lt;/author&gt;&lt;author&gt;Takimura, Celso Kiyochi&lt;/author&gt;&lt;author&gt;Figueira Chaves, Márcio J.&lt;/author&gt;&lt;author&gt;de Campos, Julliana Carvalho&lt;/author&gt;&lt;author&gt;Eduardo Krieger, J.&lt;/author&gt;&lt;author&gt;Gutierrez, Paulo Sampaio&lt;/author&gt;&lt;author&gt;Laurindo, Francisco Rafael Martins&lt;/author&gt;&lt;author&gt;Filho, Roberto Kalil&lt;/author&gt;&lt;author&gt;Neto, Pedro Alves Lemos&lt;/author&gt;&lt;/authors&gt;&lt;/contributors&gt;&lt;titles&gt;&lt;title&gt;Porcine Model for the Evaluation and Development of Catheter-Based Coronary Devices: an Essential Preclinical Tool&lt;/title&gt;&lt;secondary-title&gt;Revista Brasileira de Cardiologia Invasiva (English Edition)&lt;/secondary-title&gt;&lt;/titles&gt;&lt;periodical&gt;&lt;full-title&gt;Revista Brasileira de Cardiologia Invasiva (English Edition)&lt;/full-title&gt;&lt;/periodical&gt;&lt;pages&gt;378-383&lt;/pages&gt;&lt;volume&gt;21&lt;/volume&gt;&lt;number&gt;4&lt;/number&gt;&lt;keywords&gt;&lt;keyword&gt;Models animal&lt;/keyword&gt;&lt;keyword&gt;Percutaneous coronary intervention&lt;/keyword&gt;&lt;keyword&gt;Drug-eluting stents&lt;/keyword&gt;&lt;keyword&gt;Modelos animais&lt;/keyword&gt;&lt;keyword&gt;Intervenção coronária percutânea&lt;/keyword&gt;&lt;keyword&gt;Stents farmacológicos&lt;/keyword&gt;&lt;/keywords&gt;&lt;dates&gt;&lt;year&gt;2013&lt;/year&gt;&lt;pub-dates&gt;&lt;date&gt;2013/01/01/&lt;/date&gt;&lt;/pub-dates&gt;&lt;/dates&gt;&lt;isbn&gt;2214-1235&lt;/isbn&gt;&lt;urls&gt;&lt;related-urls&gt;&lt;url&gt;https://www.sciencedirect.com/science/article/pii/S2214123515301629&lt;/url&gt;&lt;/related-urls&gt;&lt;/urls&gt;&lt;electronic-resource-num&gt;https://doi.org/10.1016/S2214-1235(15)30162-9&lt;/electronic-resource-num&gt;&lt;/record&gt;&lt;/Cite&gt;&lt;/EndNote&gt;</w:instrText>
            </w:r>
            <w:r w:rsidR="00A92C9B" w:rsidRPr="00E30F58">
              <w:rPr>
                <w:rFonts w:asciiTheme="minorHAnsi" w:hAnsiTheme="minorHAnsi" w:cstheme="minorHAnsi"/>
              </w:rPr>
              <w:fldChar w:fldCharType="separate"/>
            </w:r>
            <w:r w:rsidR="00FC2719">
              <w:rPr>
                <w:rFonts w:asciiTheme="minorHAnsi" w:hAnsiTheme="minorHAnsi" w:cstheme="minorHAnsi"/>
                <w:noProof/>
              </w:rPr>
              <w:t>(139)</w:t>
            </w:r>
            <w:r w:rsidR="00A92C9B" w:rsidRPr="00E30F58">
              <w:rPr>
                <w:rFonts w:asciiTheme="minorHAnsi" w:hAnsiTheme="minorHAnsi" w:cstheme="minorHAnsi"/>
              </w:rPr>
              <w:fldChar w:fldCharType="end"/>
            </w:r>
          </w:p>
        </w:tc>
        <w:tc>
          <w:tcPr>
            <w:tcW w:w="2931" w:type="dxa"/>
            <w:tcBorders>
              <w:top w:val="single" w:sz="2" w:space="0" w:color="auto"/>
              <w:bottom w:val="single" w:sz="2" w:space="0" w:color="auto"/>
            </w:tcBorders>
          </w:tcPr>
          <w:p w14:paraId="053B7E4D" w14:textId="04B2C80E" w:rsidR="00A92C9B" w:rsidRPr="00E30F58" w:rsidRDefault="00A92C9B"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Ventricular catheterization </w:t>
            </w:r>
            <w:r w:rsidRPr="00E30F58">
              <w:rPr>
                <w:rFonts w:asciiTheme="minorHAnsi" w:hAnsiTheme="minorHAnsi" w:cstheme="minorHAnsi"/>
              </w:rPr>
              <w:fldChar w:fldCharType="begin">
                <w:fldData xml:space="preserve">PEVuZE5vdGU+PENpdGU+PEF1dGhvcj5TYWNoZXI8L0F1dGhvcj48WWVhcj4yMDEyPC9ZZWFyPjxS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TYWNoZXI8L0F1dGhvcj48WWVhcj4yMDEyPC9ZZWFyPjxS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40)</w:t>
            </w:r>
            <w:r w:rsidRPr="00E30F58">
              <w:rPr>
                <w:rFonts w:asciiTheme="minorHAnsi" w:hAnsiTheme="minorHAnsi" w:cstheme="minorHAnsi"/>
              </w:rPr>
              <w:fldChar w:fldCharType="end"/>
            </w:r>
          </w:p>
        </w:tc>
        <w:tc>
          <w:tcPr>
            <w:tcW w:w="2931" w:type="dxa"/>
            <w:tcBorders>
              <w:top w:val="single" w:sz="2" w:space="0" w:color="auto"/>
              <w:bottom w:val="single" w:sz="2" w:space="0" w:color="auto"/>
            </w:tcBorders>
          </w:tcPr>
          <w:p w14:paraId="56690F23" w14:textId="77777777" w:rsidR="00A92C9B" w:rsidRPr="00E30F58" w:rsidRDefault="00A92C9B"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931" w:type="dxa"/>
            <w:tcBorders>
              <w:top w:val="single" w:sz="2" w:space="0" w:color="auto"/>
              <w:bottom w:val="single" w:sz="2" w:space="0" w:color="auto"/>
            </w:tcBorders>
          </w:tcPr>
          <w:p w14:paraId="17769047" w14:textId="77777777" w:rsidR="00A92C9B" w:rsidRPr="00E30F58" w:rsidRDefault="00A92C9B" w:rsidP="007B2ED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7B2EDF" w:rsidRPr="00E30F58" w14:paraId="208E1AF7" w14:textId="77777777" w:rsidTr="00174505">
        <w:trPr>
          <w:trHeight w:val="260"/>
        </w:trPr>
        <w:tc>
          <w:tcPr>
            <w:cnfStyle w:val="001000000000" w:firstRow="0" w:lastRow="0" w:firstColumn="1" w:lastColumn="0" w:oddVBand="0" w:evenVBand="0" w:oddHBand="0" w:evenHBand="0" w:firstRowFirstColumn="0" w:firstRowLastColumn="0" w:lastRowFirstColumn="0" w:lastRowLastColumn="0"/>
            <w:tcW w:w="1277" w:type="dxa"/>
            <w:vMerge/>
            <w:tcBorders>
              <w:bottom w:val="single" w:sz="6" w:space="0" w:color="auto"/>
              <w:right w:val="single" w:sz="2" w:space="0" w:color="auto"/>
            </w:tcBorders>
          </w:tcPr>
          <w:p w14:paraId="4F36047A" w14:textId="77777777" w:rsidR="00A92C9B" w:rsidRPr="00E30F58" w:rsidRDefault="00A92C9B" w:rsidP="007B2EDF">
            <w:pPr>
              <w:spacing w:line="276" w:lineRule="auto"/>
              <w:rPr>
                <w:rFonts w:asciiTheme="minorHAnsi" w:hAnsiTheme="minorHAnsi" w:cstheme="minorHAnsi"/>
              </w:rPr>
            </w:pPr>
          </w:p>
        </w:tc>
        <w:tc>
          <w:tcPr>
            <w:tcW w:w="2126" w:type="dxa"/>
            <w:tcBorders>
              <w:top w:val="single" w:sz="2" w:space="0" w:color="auto"/>
              <w:left w:val="single" w:sz="2" w:space="0" w:color="auto"/>
              <w:bottom w:val="single" w:sz="2" w:space="0" w:color="auto"/>
            </w:tcBorders>
          </w:tcPr>
          <w:p w14:paraId="6656A225" w14:textId="77777777" w:rsidR="00A92C9B" w:rsidRPr="00E30F58" w:rsidRDefault="00A92C9B"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Dental surgery </w:t>
            </w:r>
          </w:p>
        </w:tc>
        <w:tc>
          <w:tcPr>
            <w:tcW w:w="2930" w:type="dxa"/>
            <w:tcBorders>
              <w:top w:val="single" w:sz="2" w:space="0" w:color="auto"/>
              <w:bottom w:val="single" w:sz="2" w:space="0" w:color="auto"/>
            </w:tcBorders>
          </w:tcPr>
          <w:p w14:paraId="24975FE0" w14:textId="3FDCBF47" w:rsidR="00A92C9B" w:rsidRPr="00E30F58" w:rsidRDefault="006F6E2E"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D</w:t>
            </w:r>
            <w:r w:rsidR="00A92C9B" w:rsidRPr="00E30F58">
              <w:rPr>
                <w:rFonts w:asciiTheme="minorHAnsi" w:hAnsiTheme="minorHAnsi" w:cstheme="minorHAnsi"/>
              </w:rPr>
              <w:t xml:space="preserve">ental implant </w:t>
            </w:r>
            <w:r w:rsidRPr="00E30F58">
              <w:rPr>
                <w:rFonts w:asciiTheme="minorHAnsi" w:hAnsiTheme="minorHAnsi" w:cstheme="minorHAnsi"/>
              </w:rPr>
              <w:t>testing</w:t>
            </w:r>
            <w:r w:rsidR="00A92C9B" w:rsidRPr="00E30F58">
              <w:rPr>
                <w:rFonts w:asciiTheme="minorHAnsi" w:hAnsiTheme="minorHAnsi" w:cstheme="minorHAnsi"/>
              </w:rPr>
              <w:t xml:space="preserve"> </w:t>
            </w:r>
            <w:r w:rsidR="00A92C9B"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Kantarci&lt;/Author&gt;&lt;Year&gt;2015&lt;/Year&gt;&lt;RecNum&gt;225&lt;/RecNum&gt;&lt;DisplayText&gt;(141)&lt;/DisplayText&gt;&lt;record&gt;&lt;rec-number&gt;225&lt;/rec-number&gt;&lt;foreign-keys&gt;&lt;key app="EN" db-id="x005rdz0lrfev0e9wafpfpvaazppeszde2z5" timestamp="1681227970"&gt;225&lt;/key&gt;&lt;/foreign-keys&gt;&lt;ref-type name="Journal Article"&gt;17&lt;/ref-type&gt;&lt;contributors&gt;&lt;authors&gt;&lt;author&gt;Kantarci, A.&lt;/author&gt;&lt;author&gt;Hasturk, H.&lt;/author&gt;&lt;author&gt;Van Dyke, T. E.&lt;/author&gt;&lt;/authors&gt;&lt;/contributors&gt;&lt;titles&gt;&lt;title&gt;Animal models for periodontal regeneration and peri-implant responses&lt;/title&gt;&lt;secondary-title&gt;Periodontol 2000&lt;/secondary-title&gt;&lt;/titles&gt;&lt;periodical&gt;&lt;full-title&gt;Periodontol 2000&lt;/full-title&gt;&lt;/periodical&gt;&lt;pages&gt;66-82&lt;/pages&gt;&lt;volume&gt;68&lt;/volume&gt;&lt;number&gt;1&lt;/number&gt;&lt;edition&gt;2015/04/14&lt;/edition&gt;&lt;keywords&gt;&lt;keyword&gt;Animals&lt;/keyword&gt;&lt;keyword&gt;Dental Implants/*adverse effects&lt;/keyword&gt;&lt;keyword&gt;Disease Models, Animal&lt;/keyword&gt;&lt;keyword&gt;Dogs&lt;/keyword&gt;&lt;keyword&gt;Guided Tissue Regeneration, Periodontal/methods&lt;/keyword&gt;&lt;keyword&gt;Humans&lt;/keyword&gt;&lt;keyword&gt;Peri-Implantitis/etiology/*pathology/therapy&lt;/keyword&gt;&lt;keyword&gt;Stomatitis/etiology/*pathology/therapy&lt;/keyword&gt;&lt;keyword&gt;Swine&lt;/keyword&gt;&lt;keyword&gt;Swine, Miniature&lt;/keyword&gt;&lt;/keywords&gt;&lt;dates&gt;&lt;year&gt;2015&lt;/year&gt;&lt;pub-dates&gt;&lt;date&gt;Jun&lt;/date&gt;&lt;/pub-dates&gt;&lt;/dates&gt;&lt;isbn&gt;1600-0757 (Electronic)&amp;#xD;0906-6713 (Print)&amp;#xD;0906-6713 (Linking)&lt;/isbn&gt;&lt;accession-num&gt;25867980&lt;/accession-num&gt;&lt;urls&gt;&lt;related-urls&gt;&lt;url&gt;https://www.ncbi.nlm.nih.gov/pubmed/25867980&lt;/url&gt;&lt;/related-urls&gt;&lt;/urls&gt;&lt;custom2&gt;PMC4646070&lt;/custom2&gt;&lt;electronic-resource-num&gt;10.1111/prd.12052&lt;/electronic-resource-num&gt;&lt;/record&gt;&lt;/Cite&gt;&lt;/EndNote&gt;</w:instrText>
            </w:r>
            <w:r w:rsidR="00A92C9B" w:rsidRPr="00E30F58">
              <w:rPr>
                <w:rFonts w:asciiTheme="minorHAnsi" w:hAnsiTheme="minorHAnsi" w:cstheme="minorHAnsi"/>
              </w:rPr>
              <w:fldChar w:fldCharType="separate"/>
            </w:r>
            <w:r w:rsidR="00FC2719">
              <w:rPr>
                <w:rFonts w:asciiTheme="minorHAnsi" w:hAnsiTheme="minorHAnsi" w:cstheme="minorHAnsi"/>
                <w:noProof/>
              </w:rPr>
              <w:t>(141)</w:t>
            </w:r>
            <w:r w:rsidR="00A92C9B" w:rsidRPr="00E30F58">
              <w:rPr>
                <w:rFonts w:asciiTheme="minorHAnsi" w:hAnsiTheme="minorHAnsi" w:cstheme="minorHAnsi"/>
              </w:rPr>
              <w:fldChar w:fldCharType="end"/>
            </w:r>
          </w:p>
        </w:tc>
        <w:tc>
          <w:tcPr>
            <w:tcW w:w="2931" w:type="dxa"/>
            <w:tcBorders>
              <w:top w:val="single" w:sz="2" w:space="0" w:color="auto"/>
              <w:bottom w:val="single" w:sz="2" w:space="0" w:color="auto"/>
            </w:tcBorders>
          </w:tcPr>
          <w:p w14:paraId="5E45E692" w14:textId="30EDEF24" w:rsidR="00A92C9B" w:rsidRPr="00E30F58" w:rsidRDefault="006F6E2E"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Dental implant testing </w:t>
            </w:r>
            <w:r w:rsidR="00A92C9B"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Siddiqi&lt;/Author&gt;&lt;Year&gt;2016&lt;/Year&gt;&lt;RecNum&gt;226&lt;/RecNum&gt;&lt;DisplayText&gt;(142)&lt;/DisplayText&gt;&lt;record&gt;&lt;rec-number&gt;226&lt;/rec-number&gt;&lt;foreign-keys&gt;&lt;key app="EN" db-id="x005rdz0lrfev0e9wafpfpvaazppeszde2z5" timestamp="1681228048"&gt;226&lt;/key&gt;&lt;/foreign-keys&gt;&lt;ref-type name="Journal Article"&gt;17&lt;/ref-type&gt;&lt;contributors&gt;&lt;authors&gt;&lt;author&gt;Siddiqi, A.&lt;/author&gt;&lt;author&gt;Duncan, W. J.&lt;/author&gt;&lt;author&gt;De Silva, R. K.&lt;/author&gt;&lt;author&gt;Zafar, S.&lt;/author&gt;&lt;/authors&gt;&lt;/contributors&gt;&lt;auth-address&gt;School of Dentistry and Health Sciences, Charles Sturt University, Orange, NSW 2800, Australia.&amp;#xD;Sir John Walsh Research Institute, Faculty of Dentistry, University of Otago, Dunedin, New Zealand.&amp;#xD;Discipline of Paediatric Dentistry, School of Oral Health, University of Western Australia, Perth, WA, Australia.&lt;/auth-address&gt;&lt;titles&gt;&lt;title&gt;One-Piece Zirconia Ceramic versus Titanium Implants in the Jaw and Femur of a Sheep Model: A Pilot Study&lt;/title&gt;&lt;secondary-title&gt;Biomed Res Int&lt;/secondary-title&gt;&lt;/titles&gt;&lt;periodical&gt;&lt;full-title&gt;Biomed Res Int&lt;/full-title&gt;&lt;/periodical&gt;&lt;pages&gt;6792972&lt;/pages&gt;&lt;volume&gt;2016&lt;/volume&gt;&lt;edition&gt;2017/01/07&lt;/edition&gt;&lt;keywords&gt;&lt;keyword&gt;Animals&lt;/keyword&gt;&lt;keyword&gt;*Bone-Implant Interface&lt;/keyword&gt;&lt;keyword&gt;*Ceramics&lt;/keyword&gt;&lt;keyword&gt;*Femur&lt;/keyword&gt;&lt;keyword&gt;*Implants, Experimental&lt;/keyword&gt;&lt;keyword&gt;*Mandible&lt;/keyword&gt;&lt;keyword&gt;*Mandibular Prosthesis&lt;/keyword&gt;&lt;keyword&gt;*Osseointegration&lt;/keyword&gt;&lt;keyword&gt;Pilot Projects&lt;/keyword&gt;&lt;keyword&gt;Sheep&lt;/keyword&gt;&lt;keyword&gt;*Titanium&lt;/keyword&gt;&lt;keyword&gt;*Zirconium&lt;/keyword&gt;&lt;/keywords&gt;&lt;dates&gt;&lt;year&gt;2016&lt;/year&gt;&lt;/dates&gt;&lt;isbn&gt;2314-6141 (Electronic)&amp;#xD;2314-6133 (Print)&lt;/isbn&gt;&lt;accession-num&gt;28058261&lt;/accession-num&gt;&lt;urls&gt;&lt;related-urls&gt;&lt;url&gt;https://www.ncbi.nlm.nih.gov/pubmed/28058261&lt;/url&gt;&lt;/related-urls&gt;&lt;/urls&gt;&lt;custom2&gt;PMC5183747&lt;/custom2&gt;&lt;electronic-resource-num&gt;10.1155/2016/6792972&lt;/electronic-resource-num&gt;&lt;/record&gt;&lt;/Cite&gt;&lt;/EndNote&gt;</w:instrText>
            </w:r>
            <w:r w:rsidR="00A92C9B" w:rsidRPr="00E30F58">
              <w:rPr>
                <w:rFonts w:asciiTheme="minorHAnsi" w:hAnsiTheme="minorHAnsi" w:cstheme="minorHAnsi"/>
              </w:rPr>
              <w:fldChar w:fldCharType="separate"/>
            </w:r>
            <w:r w:rsidR="00FC2719">
              <w:rPr>
                <w:rFonts w:asciiTheme="minorHAnsi" w:hAnsiTheme="minorHAnsi" w:cstheme="minorHAnsi"/>
                <w:noProof/>
              </w:rPr>
              <w:t>(142)</w:t>
            </w:r>
            <w:r w:rsidR="00A92C9B" w:rsidRPr="00E30F58">
              <w:rPr>
                <w:rFonts w:asciiTheme="minorHAnsi" w:hAnsiTheme="minorHAnsi" w:cstheme="minorHAnsi"/>
              </w:rPr>
              <w:fldChar w:fldCharType="end"/>
            </w:r>
          </w:p>
          <w:p w14:paraId="3AAB52D8" w14:textId="1DD70959" w:rsidR="00A92C9B" w:rsidRPr="00E30F58" w:rsidRDefault="006F6E2E"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Mandibula</w:t>
            </w:r>
            <w:r w:rsidR="00BB3BF3" w:rsidRPr="00E30F58">
              <w:rPr>
                <w:rFonts w:asciiTheme="minorHAnsi" w:hAnsiTheme="minorHAnsi" w:cstheme="minorHAnsi"/>
              </w:rPr>
              <w:t>r</w:t>
            </w:r>
            <w:r w:rsidRPr="00E30F58">
              <w:rPr>
                <w:rFonts w:asciiTheme="minorHAnsi" w:hAnsiTheme="minorHAnsi" w:cstheme="minorHAnsi"/>
              </w:rPr>
              <w:t xml:space="preserve"> o</w:t>
            </w:r>
            <w:r w:rsidR="00A92C9B" w:rsidRPr="00E30F58">
              <w:rPr>
                <w:rFonts w:asciiTheme="minorHAnsi" w:hAnsiTheme="minorHAnsi" w:cstheme="minorHAnsi"/>
              </w:rPr>
              <w:t xml:space="preserve">steogenesis </w:t>
            </w:r>
            <w:r w:rsidR="00A92C9B"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Freddo&lt;/Author&gt;&lt;Year&gt;2012&lt;/Year&gt;&lt;RecNum&gt;227&lt;/RecNum&gt;&lt;DisplayText&gt;(143)&lt;/DisplayText&gt;&lt;record&gt;&lt;rec-number&gt;227&lt;/rec-number&gt;&lt;foreign-keys&gt;&lt;key app="EN" db-id="x005rdz0lrfev0e9wafpfpvaazppeszde2z5" timestamp="1681228076"&gt;227&lt;/key&gt;&lt;/foreign-keys&gt;&lt;ref-type name="Journal Article"&gt;17&lt;/ref-type&gt;&lt;contributors&gt;&lt;authors&gt;&lt;author&gt;Freddo, A. L.&lt;/author&gt;&lt;author&gt;Hubler, R.&lt;/author&gt;&lt;author&gt;de Castro-Beck, C. A.&lt;/author&gt;&lt;author&gt;Heitz, C.&lt;/author&gt;&lt;author&gt;de Oliveira, M. G.&lt;/author&gt;&lt;/authors&gt;&lt;/contributors&gt;&lt;auth-address&gt;School of Dentistry, Pontificia Universidade Catolica do Rio Grande do Sul (PUCRS), Porto Alegre, RS, Brazil.&lt;/auth-address&gt;&lt;titles&gt;&lt;title&gt;A preliminary study of hardness and modulus of elasticity in sheep mandibles submitted to distraction osteogenesis and low-level laser therapy&lt;/title&gt;&lt;secondary-title&gt;Med Oral Patol Oral Cir Bucal&lt;/secondary-title&gt;&lt;/titles&gt;&lt;periodical&gt;&lt;full-title&gt;Med Oral Patol Oral Cir Bucal&lt;/full-title&gt;&lt;/periodical&gt;&lt;pages&gt;e102-7&lt;/pages&gt;&lt;volume&gt;17&lt;/volume&gt;&lt;number&gt;1&lt;/number&gt;&lt;edition&gt;2011/07/12&lt;/edition&gt;&lt;keywords&gt;&lt;keyword&gt;Animals&lt;/keyword&gt;&lt;keyword&gt;Elastic Modulus&lt;/keyword&gt;&lt;keyword&gt;Female&lt;/keyword&gt;&lt;keyword&gt;Hardness Tests&lt;/keyword&gt;&lt;keyword&gt;*Low-Level Light Therapy&lt;/keyword&gt;&lt;keyword&gt;Mandible/physiology/*radiation effects/*surgery&lt;/keyword&gt;&lt;keyword&gt;*Osteogenesis, Distraction&lt;/keyword&gt;&lt;keyword&gt;Sheep, Domestic&lt;/keyword&gt;&lt;/keywords&gt;&lt;dates&gt;&lt;year&gt;2012&lt;/year&gt;&lt;pub-dates&gt;&lt;date&gt;Jan 1&lt;/date&gt;&lt;/pub-dates&gt;&lt;/dates&gt;&lt;isbn&gt;1698-6946 (Electronic)&amp;#xD;1698-4447 (Print)&amp;#xD;1698-4447 (Linking)&lt;/isbn&gt;&lt;accession-num&gt;21743401&lt;/accession-num&gt;&lt;urls&gt;&lt;related-urls&gt;&lt;url&gt;https://www.ncbi.nlm.nih.gov/pubmed/21743401&lt;/url&gt;&lt;/related-urls&gt;&lt;/urls&gt;&lt;custom2&gt;PMC3448184&lt;/custom2&gt;&lt;electronic-resource-num&gt;10.4317/medoral.17280&lt;/electronic-resource-num&gt;&lt;/record&gt;&lt;/Cite&gt;&lt;/EndNote&gt;</w:instrText>
            </w:r>
            <w:r w:rsidR="00A92C9B" w:rsidRPr="00E30F58">
              <w:rPr>
                <w:rFonts w:asciiTheme="minorHAnsi" w:hAnsiTheme="minorHAnsi" w:cstheme="minorHAnsi"/>
              </w:rPr>
              <w:fldChar w:fldCharType="separate"/>
            </w:r>
            <w:r w:rsidR="00FC2719">
              <w:rPr>
                <w:rFonts w:asciiTheme="minorHAnsi" w:hAnsiTheme="minorHAnsi" w:cstheme="minorHAnsi"/>
                <w:noProof/>
              </w:rPr>
              <w:t>(143)</w:t>
            </w:r>
            <w:r w:rsidR="00A92C9B" w:rsidRPr="00E30F58">
              <w:rPr>
                <w:rFonts w:asciiTheme="minorHAnsi" w:hAnsiTheme="minorHAnsi" w:cstheme="minorHAnsi"/>
              </w:rPr>
              <w:fldChar w:fldCharType="end"/>
            </w:r>
          </w:p>
        </w:tc>
        <w:tc>
          <w:tcPr>
            <w:tcW w:w="2931" w:type="dxa"/>
            <w:tcBorders>
              <w:top w:val="single" w:sz="2" w:space="0" w:color="auto"/>
              <w:bottom w:val="single" w:sz="2" w:space="0" w:color="auto"/>
            </w:tcBorders>
          </w:tcPr>
          <w:p w14:paraId="59960035" w14:textId="77777777" w:rsidR="00A92C9B" w:rsidRPr="00E30F58" w:rsidRDefault="00A92C9B"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931" w:type="dxa"/>
            <w:tcBorders>
              <w:top w:val="single" w:sz="2" w:space="0" w:color="auto"/>
              <w:bottom w:val="single" w:sz="2" w:space="0" w:color="auto"/>
            </w:tcBorders>
          </w:tcPr>
          <w:p w14:paraId="6A92E5FD" w14:textId="77777777" w:rsidR="00A92C9B" w:rsidRPr="00E30F58" w:rsidRDefault="00A92C9B" w:rsidP="007B2ED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327C7C" w:rsidRPr="00E30F58" w14:paraId="3DB54603" w14:textId="77777777" w:rsidTr="00174505">
        <w:trPr>
          <w:trHeight w:val="260"/>
        </w:trPr>
        <w:tc>
          <w:tcPr>
            <w:cnfStyle w:val="001000000000" w:firstRow="0" w:lastRow="0" w:firstColumn="1" w:lastColumn="0" w:oddVBand="0" w:evenVBand="0" w:oddHBand="0" w:evenHBand="0" w:firstRowFirstColumn="0" w:firstRowLastColumn="0" w:lastRowFirstColumn="0" w:lastRowLastColumn="0"/>
            <w:tcW w:w="1277" w:type="dxa"/>
            <w:vMerge/>
            <w:tcBorders>
              <w:bottom w:val="single" w:sz="6" w:space="0" w:color="auto"/>
              <w:right w:val="single" w:sz="2" w:space="0" w:color="auto"/>
            </w:tcBorders>
          </w:tcPr>
          <w:p w14:paraId="06AD3978" w14:textId="77777777" w:rsidR="00A92C9B" w:rsidRPr="00E30F58" w:rsidRDefault="00A92C9B" w:rsidP="007B2EDF">
            <w:pPr>
              <w:spacing w:line="276" w:lineRule="auto"/>
              <w:rPr>
                <w:rFonts w:asciiTheme="minorHAnsi" w:hAnsiTheme="minorHAnsi" w:cstheme="minorHAnsi"/>
              </w:rPr>
            </w:pPr>
          </w:p>
        </w:tc>
        <w:tc>
          <w:tcPr>
            <w:tcW w:w="2126" w:type="dxa"/>
            <w:tcBorders>
              <w:top w:val="single" w:sz="2" w:space="0" w:color="auto"/>
              <w:left w:val="single" w:sz="2" w:space="0" w:color="auto"/>
              <w:bottom w:val="single" w:sz="2" w:space="0" w:color="auto"/>
            </w:tcBorders>
            <w:vAlign w:val="center"/>
          </w:tcPr>
          <w:p w14:paraId="3E826BDD" w14:textId="13E2A1AE" w:rsidR="00A92C9B" w:rsidRPr="00E30F58" w:rsidRDefault="00A92C9B"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Head and neck </w:t>
            </w:r>
            <w:r w:rsidR="00C92898" w:rsidRPr="00E30F58">
              <w:rPr>
                <w:rFonts w:asciiTheme="minorHAnsi" w:hAnsiTheme="minorHAnsi" w:cstheme="minorHAnsi"/>
              </w:rPr>
              <w:t xml:space="preserve">(soft tissue) </w:t>
            </w:r>
            <w:r w:rsidRPr="00E30F58">
              <w:rPr>
                <w:rFonts w:asciiTheme="minorHAnsi" w:hAnsiTheme="minorHAnsi" w:cstheme="minorHAnsi"/>
              </w:rPr>
              <w:t xml:space="preserve">surgery </w:t>
            </w:r>
          </w:p>
        </w:tc>
        <w:tc>
          <w:tcPr>
            <w:tcW w:w="2930" w:type="dxa"/>
            <w:tcBorders>
              <w:top w:val="single" w:sz="2" w:space="0" w:color="auto"/>
              <w:bottom w:val="single" w:sz="2" w:space="0" w:color="auto"/>
            </w:tcBorders>
          </w:tcPr>
          <w:p w14:paraId="2C70CAC3" w14:textId="7F62F3F7" w:rsidR="00A92C9B" w:rsidRPr="00E30F58" w:rsidRDefault="00A92C9B"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Thyroid surgery </w:t>
            </w:r>
            <w:r w:rsidRPr="00E30F58">
              <w:rPr>
                <w:rFonts w:asciiTheme="minorHAnsi" w:hAnsiTheme="minorHAnsi" w:cstheme="minorHAnsi"/>
              </w:rPr>
              <w:fldChar w:fldCharType="begin">
                <w:fldData xml:space="preserve">PEVuZE5vdGU+PENpdGU+PEF1dGhvcj5XdTwvQXV0aG9yPjxZZWFyPjIwMTk8L1llYXI+PFJlY051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XdTwvQXV0aG9yPjxZZWFyPjIwMTk8L1llYXI+PFJlY051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44)</w:t>
            </w:r>
            <w:r w:rsidRPr="00E30F58">
              <w:rPr>
                <w:rFonts w:asciiTheme="minorHAnsi" w:hAnsiTheme="minorHAnsi" w:cstheme="minorHAnsi"/>
              </w:rPr>
              <w:fldChar w:fldCharType="end"/>
            </w:r>
          </w:p>
        </w:tc>
        <w:tc>
          <w:tcPr>
            <w:tcW w:w="2931" w:type="dxa"/>
            <w:tcBorders>
              <w:top w:val="single" w:sz="2" w:space="0" w:color="auto"/>
              <w:bottom w:val="single" w:sz="2" w:space="0" w:color="auto"/>
            </w:tcBorders>
          </w:tcPr>
          <w:p w14:paraId="7E1F6DA2" w14:textId="77777777" w:rsidR="00A92C9B" w:rsidRPr="00E30F58" w:rsidRDefault="00A92C9B"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931" w:type="dxa"/>
            <w:tcBorders>
              <w:top w:val="single" w:sz="2" w:space="0" w:color="auto"/>
              <w:bottom w:val="single" w:sz="2" w:space="0" w:color="auto"/>
            </w:tcBorders>
          </w:tcPr>
          <w:p w14:paraId="16BDD50B" w14:textId="77777777" w:rsidR="00A92C9B" w:rsidRPr="00E30F58" w:rsidRDefault="00A92C9B"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931" w:type="dxa"/>
            <w:tcBorders>
              <w:top w:val="single" w:sz="2" w:space="0" w:color="auto"/>
              <w:bottom w:val="single" w:sz="2" w:space="0" w:color="auto"/>
            </w:tcBorders>
          </w:tcPr>
          <w:p w14:paraId="0BA2BDC6" w14:textId="77777777" w:rsidR="00A92C9B" w:rsidRPr="00E30F58" w:rsidRDefault="00A92C9B" w:rsidP="007B2ED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327C7C" w:rsidRPr="00E30F58" w14:paraId="002CA45A" w14:textId="77777777" w:rsidTr="00174505">
        <w:trPr>
          <w:trHeight w:val="260"/>
        </w:trPr>
        <w:tc>
          <w:tcPr>
            <w:cnfStyle w:val="001000000000" w:firstRow="0" w:lastRow="0" w:firstColumn="1" w:lastColumn="0" w:oddVBand="0" w:evenVBand="0" w:oddHBand="0" w:evenHBand="0" w:firstRowFirstColumn="0" w:firstRowLastColumn="0" w:lastRowFirstColumn="0" w:lastRowLastColumn="0"/>
            <w:tcW w:w="1277" w:type="dxa"/>
            <w:vMerge/>
            <w:tcBorders>
              <w:bottom w:val="single" w:sz="6" w:space="0" w:color="auto"/>
              <w:right w:val="single" w:sz="2" w:space="0" w:color="auto"/>
            </w:tcBorders>
          </w:tcPr>
          <w:p w14:paraId="0DA57E12" w14:textId="77777777" w:rsidR="00A92C9B" w:rsidRPr="00E30F58" w:rsidRDefault="00A92C9B" w:rsidP="007B2EDF">
            <w:pPr>
              <w:spacing w:line="276" w:lineRule="auto"/>
              <w:rPr>
                <w:rFonts w:asciiTheme="minorHAnsi" w:hAnsiTheme="minorHAnsi" w:cstheme="minorHAnsi"/>
              </w:rPr>
            </w:pPr>
          </w:p>
        </w:tc>
        <w:tc>
          <w:tcPr>
            <w:tcW w:w="2126" w:type="dxa"/>
            <w:tcBorders>
              <w:top w:val="single" w:sz="2" w:space="0" w:color="auto"/>
              <w:left w:val="single" w:sz="2" w:space="0" w:color="auto"/>
              <w:bottom w:val="single" w:sz="6" w:space="0" w:color="auto"/>
            </w:tcBorders>
          </w:tcPr>
          <w:p w14:paraId="20E230F6" w14:textId="77777777" w:rsidR="00A92C9B" w:rsidRPr="00E30F58" w:rsidRDefault="00A92C9B"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Endoscopy </w:t>
            </w:r>
          </w:p>
        </w:tc>
        <w:tc>
          <w:tcPr>
            <w:tcW w:w="2930" w:type="dxa"/>
            <w:tcBorders>
              <w:top w:val="single" w:sz="2" w:space="0" w:color="auto"/>
              <w:bottom w:val="single" w:sz="6" w:space="0" w:color="auto"/>
            </w:tcBorders>
          </w:tcPr>
          <w:p w14:paraId="207D1E97" w14:textId="27AB93BA" w:rsidR="00A92C9B" w:rsidRPr="00E30F58" w:rsidRDefault="00A92C9B"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Bronchoscopy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Judge&lt;/Author&gt;&lt;Year&gt;2014&lt;/Year&gt;&lt;RecNum&gt;229&lt;/RecNum&gt;&lt;DisplayText&gt;(145)&lt;/DisplayText&gt;&lt;record&gt;&lt;rec-number&gt;229&lt;/rec-number&gt;&lt;foreign-keys&gt;&lt;key app="EN" db-id="x005rdz0lrfev0e9wafpfpvaazppeszde2z5" timestamp="1681228172"&gt;229&lt;/key&gt;&lt;/foreign-keys&gt;&lt;ref-type name="Journal Article"&gt;17&lt;/ref-type&gt;&lt;contributors&gt;&lt;authors&gt;&lt;author&gt;Judge, E. P.&lt;/author&gt;&lt;author&gt;Hughes, J. M.&lt;/author&gt;&lt;author&gt;Egan, J. J.&lt;/author&gt;&lt;author&gt;Maguire, M.&lt;/author&gt;&lt;author&gt;Molloy, E. L.&lt;/author&gt;&lt;author&gt;O&amp;apos;Dea, S.&lt;/author&gt;&lt;/authors&gt;&lt;/contributors&gt;&lt;auth-address&gt;1 Irish National Lung and Heart Transplant Program, Mater Misericordiae University Hospital, Dublin, Ireland.&lt;/auth-address&gt;&lt;titles&gt;&lt;title&gt;Anatomy and bronchoscopy of the porcine lung. A model for translational respiratory medicine&lt;/title&gt;&lt;secondary-title&gt;Am J Respir Cell Mol Biol&lt;/secondary-title&gt;&lt;/titles&gt;&lt;periodical&gt;&lt;full-title&gt;Am J Respir Cell Mol Biol&lt;/full-title&gt;&lt;/periodical&gt;&lt;pages&gt;334-43&lt;/pages&gt;&lt;volume&gt;51&lt;/volume&gt;&lt;number&gt;3&lt;/number&gt;&lt;edition&gt;2014/05/16&lt;/edition&gt;&lt;keywords&gt;&lt;keyword&gt;Animals&lt;/keyword&gt;&lt;keyword&gt;Biomedical Research&lt;/keyword&gt;&lt;keyword&gt;Biopsy&lt;/keyword&gt;&lt;keyword&gt;Bronchi/physiology&lt;/keyword&gt;&lt;keyword&gt;Bronchoscopy&lt;/keyword&gt;&lt;keyword&gt;Cartilage/physiology&lt;/keyword&gt;&lt;keyword&gt;Disease Models, Animal&lt;/keyword&gt;&lt;keyword&gt;Genome&lt;/keyword&gt;&lt;keyword&gt;Humans&lt;/keyword&gt;&lt;keyword&gt;Inflammation&lt;/keyword&gt;&lt;keyword&gt;Lung/*anatomy &amp;amp; histology/*physiology&lt;/keyword&gt;&lt;keyword&gt;Respiration&lt;/keyword&gt;&lt;keyword&gt;Swine&lt;/keyword&gt;&lt;keyword&gt;Translational Research, Biomedical&lt;/keyword&gt;&lt;keyword&gt;Transplantation, Heterologous&lt;/keyword&gt;&lt;keyword&gt;lung&lt;/keyword&gt;&lt;keyword&gt;porcine&lt;/keyword&gt;&lt;keyword&gt;respiratory&lt;/keyword&gt;&lt;keyword&gt;translational&lt;/keyword&gt;&lt;/keywords&gt;&lt;dates&gt;&lt;year&gt;2014&lt;/year&gt;&lt;pub-dates&gt;&lt;date&gt;Sep&lt;/date&gt;&lt;/pub-dates&gt;&lt;/dates&gt;&lt;isbn&gt;1535-4989 (Electronic)&amp;#xD;1044-1549 (Linking)&lt;/isbn&gt;&lt;accession-num&gt;24828366&lt;/accession-num&gt;&lt;urls&gt;&lt;related-urls&gt;&lt;url&gt;https://www.ncbi.nlm.nih.gov/pubmed/24828366&lt;/url&gt;&lt;/related-urls&gt;&lt;/urls&gt;&lt;electronic-resource-num&gt;10.1165/rcmb.2013-0453TR&lt;/electronic-resource-num&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45)</w:t>
            </w:r>
            <w:r w:rsidRPr="00E30F58">
              <w:rPr>
                <w:rFonts w:asciiTheme="minorHAnsi" w:hAnsiTheme="minorHAnsi" w:cstheme="minorHAnsi"/>
              </w:rPr>
              <w:fldChar w:fldCharType="end"/>
            </w:r>
            <w:r w:rsidRPr="00E30F58">
              <w:rPr>
                <w:rFonts w:asciiTheme="minorHAnsi" w:hAnsiTheme="minorHAnsi" w:cstheme="minorHAnsi"/>
              </w:rPr>
              <w:t xml:space="preserve"> </w:t>
            </w:r>
          </w:p>
        </w:tc>
        <w:tc>
          <w:tcPr>
            <w:tcW w:w="2931" w:type="dxa"/>
            <w:tcBorders>
              <w:top w:val="single" w:sz="2" w:space="0" w:color="auto"/>
              <w:bottom w:val="single" w:sz="6" w:space="0" w:color="auto"/>
            </w:tcBorders>
          </w:tcPr>
          <w:p w14:paraId="7B0B5CCC" w14:textId="7EC09C85" w:rsidR="00A92C9B" w:rsidRPr="00E30F58" w:rsidRDefault="00A92C9B"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Lung denervation</w:t>
            </w:r>
            <w:r w:rsidR="00C92898" w:rsidRPr="00E30F58">
              <w:rPr>
                <w:rFonts w:asciiTheme="minorHAnsi" w:hAnsiTheme="minorHAnsi" w:cstheme="minorHAnsi"/>
              </w:rPr>
              <w:t xml:space="preserve">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Hummel&lt;/Author&gt;&lt;Year&gt;2019&lt;/Year&gt;&lt;RecNum&gt;230&lt;/RecNum&gt;&lt;DisplayText&gt;(146)&lt;/DisplayText&gt;&lt;record&gt;&lt;rec-number&gt;230&lt;/rec-number&gt;&lt;foreign-keys&gt;&lt;key app="EN" db-id="x005rdz0lrfev0e9wafpfpvaazppeszde2z5" timestamp="1681488763"&gt;230&lt;/key&gt;&lt;/foreign-keys&gt;&lt;ref-type name="Journal Article"&gt;17&lt;/ref-type&gt;&lt;contributors&gt;&lt;authors&gt;&lt;author&gt;Hummel, J. P.&lt;/author&gt;&lt;author&gt;Mayse, M. L.&lt;/author&gt;&lt;author&gt;Dimmer, S.&lt;/author&gt;&lt;author&gt;Johnson, P. J.&lt;/author&gt;&lt;/authors&gt;&lt;/contributors&gt;&lt;auth-address&gt;Division of Cardiology, University of Wisconsin , Madison, Wisconsin.&amp;#xD;Nuvaira, Inc. , Minneapolis, Minnesota.&lt;/auth-address&gt;&lt;titles&gt;&lt;title&gt;Physiologic and histopathologic effects of targeted lung denervation in an animal model&lt;/title&gt;&lt;secondary-title&gt;J Appl Physiol (1985)&lt;/secondary-title&gt;&lt;/titles&gt;&lt;periodical&gt;&lt;full-title&gt;J Appl Physiol (1985)&lt;/full-title&gt;&lt;/periodical&gt;&lt;pages&gt;67-76&lt;/pages&gt;&lt;volume&gt;126&lt;/volume&gt;&lt;number&gt;1&lt;/number&gt;&lt;edition&gt;2018/10/26&lt;/edition&gt;&lt;keywords&gt;&lt;keyword&gt;Airway Resistance&lt;/keyword&gt;&lt;keyword&gt;Animals&lt;/keyword&gt;&lt;keyword&gt;Bronchoscopy&lt;/keyword&gt;&lt;keyword&gt;Dogs&lt;/keyword&gt;&lt;keyword&gt;Lung/*innervation&lt;/keyword&gt;&lt;keyword&gt;Radiofrequency Ablation&lt;/keyword&gt;&lt;keyword&gt;Sheep&lt;/keyword&gt;&lt;keyword&gt;Vagotomy/*methods&lt;/keyword&gt;&lt;keyword&gt;Vagus Nerve/*surgery&lt;/keyword&gt;&lt;keyword&gt;Copd&lt;/keyword&gt;&lt;keyword&gt;nonpharmacologic therapy&lt;/keyword&gt;&lt;keyword&gt;targeted lung denervation&lt;/keyword&gt;&lt;/keywords&gt;&lt;dates&gt;&lt;year&gt;2019&lt;/year&gt;&lt;pub-dates&gt;&lt;date&gt;Jan 1&lt;/date&gt;&lt;/pub-dates&gt;&lt;/dates&gt;&lt;isbn&gt;1522-1601 (Electronic)&amp;#xD;8750-7587 (Print)&amp;#xD;0161-7567 (Linking)&lt;/isbn&gt;&lt;accession-num&gt;30359539&lt;/accession-num&gt;&lt;urls&gt;&lt;related-urls&gt;&lt;url&gt;https://www.ncbi.nlm.nih.gov/pubmed/30359539&lt;/url&gt;&lt;/related-urls&gt;&lt;/urls&gt;&lt;custom2&gt;PMC6383645&lt;/custom2&gt;&lt;electronic-resource-num&gt;10.1152/japplphysiol.00565.2018&lt;/electronic-resource-num&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46)</w:t>
            </w:r>
            <w:r w:rsidRPr="00E30F58">
              <w:rPr>
                <w:rFonts w:asciiTheme="minorHAnsi" w:hAnsiTheme="minorHAnsi" w:cstheme="minorHAnsi"/>
              </w:rPr>
              <w:fldChar w:fldCharType="end"/>
            </w:r>
          </w:p>
        </w:tc>
        <w:tc>
          <w:tcPr>
            <w:tcW w:w="2931" w:type="dxa"/>
            <w:tcBorders>
              <w:top w:val="single" w:sz="2" w:space="0" w:color="auto"/>
              <w:bottom w:val="single" w:sz="6" w:space="0" w:color="auto"/>
            </w:tcBorders>
          </w:tcPr>
          <w:p w14:paraId="7DF3E50F" w14:textId="69AA3220" w:rsidR="00A92C9B" w:rsidRPr="00E30F58" w:rsidRDefault="00A92C9B"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Bronchoscopy</w:t>
            </w:r>
            <w:r w:rsidR="00C92898" w:rsidRPr="00E30F58">
              <w:rPr>
                <w:rFonts w:asciiTheme="minorHAnsi" w:hAnsiTheme="minorHAnsi" w:cstheme="minorHAnsi"/>
              </w:rPr>
              <w:t xml:space="preserve"> &amp; </w:t>
            </w:r>
            <w:r w:rsidRPr="00E30F58">
              <w:rPr>
                <w:rFonts w:asciiTheme="minorHAnsi" w:hAnsiTheme="minorHAnsi" w:cstheme="minorHAnsi"/>
              </w:rPr>
              <w:t xml:space="preserve"> </w:t>
            </w:r>
            <w:r w:rsidR="00BB3BF3" w:rsidRPr="00E30F58">
              <w:rPr>
                <w:rFonts w:asciiTheme="minorHAnsi" w:hAnsiTheme="minorHAnsi" w:cstheme="minorHAnsi"/>
              </w:rPr>
              <w:t>endo</w:t>
            </w:r>
            <w:r w:rsidRPr="00E30F58">
              <w:rPr>
                <w:rFonts w:asciiTheme="minorHAnsi" w:hAnsiTheme="minorHAnsi" w:cstheme="minorHAnsi"/>
              </w:rPr>
              <w:t xml:space="preserve">bronchial inoculation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Prohl&lt;/Author&gt;&lt;Year&gt;2014&lt;/Year&gt;&lt;RecNum&gt;231&lt;/RecNum&gt;&lt;DisplayText&gt;(147)&lt;/DisplayText&gt;&lt;record&gt;&lt;rec-number&gt;231&lt;/rec-number&gt;&lt;foreign-keys&gt;&lt;key app="EN" db-id="x005rdz0lrfev0e9wafpfpvaazppeszde2z5" timestamp="1681488782"&gt;231&lt;/key&gt;&lt;/foreign-keys&gt;&lt;ref-type name="Journal Article"&gt;17&lt;/ref-type&gt;&lt;contributors&gt;&lt;authors&gt;&lt;author&gt;Prohl, A.&lt;/author&gt;&lt;author&gt;Ostermann, C.&lt;/author&gt;&lt;author&gt;Lohr, M.&lt;/author&gt;&lt;author&gt;Reinhold, P.&lt;/author&gt;&lt;/authors&gt;&lt;/contributors&gt;&lt;auth-address&gt;Institute of Molecular Pathogenesis, Friedrich-Loeffler-Institut.&amp;#xD;Institute of Molecular Pathogenesis, Friedrich-Loeffler-Institut; Petra.Reinhold@fli.bund.de.&lt;/auth-address&gt;&lt;titles&gt;&lt;title&gt;The bovine lung in biomedical research: visually guided bronchoscopy, intrabronchial inoculation and in vivo sampling techniques&lt;/title&gt;&lt;secondary-title&gt;J Vis Exp&lt;/secondary-title&gt;&lt;/titles&gt;&lt;periodical&gt;&lt;full-title&gt;J Vis Exp&lt;/full-title&gt;&lt;/periodical&gt;&lt;number&gt;89&lt;/number&gt;&lt;edition&gt;2014/07/22&lt;/edition&gt;&lt;keywords&gt;&lt;keyword&gt;Animals&lt;/keyword&gt;&lt;keyword&gt;Biopsy/*methods&lt;/keyword&gt;&lt;keyword&gt;Bronchoalveolar Lavage/*methods&lt;/keyword&gt;&lt;keyword&gt;Bronchoscopy/*methods&lt;/keyword&gt;&lt;keyword&gt;Cattle/*physiology&lt;/keyword&gt;&lt;keyword&gt;Chlamydophila psittaci/isolation &amp;amp; purification&lt;/keyword&gt;&lt;keyword&gt;Lung/cytology/*physiology&lt;/keyword&gt;&lt;keyword&gt;Pneumonia/diagnosis/microbiology&lt;/keyword&gt;&lt;keyword&gt;Psittacosis/diagnosis/microbiology&lt;/keyword&gt;&lt;/keywords&gt;&lt;dates&gt;&lt;year&gt;2014&lt;/year&gt;&lt;pub-dates&gt;&lt;date&gt;Jul 3&lt;/date&gt;&lt;/pub-dates&gt;&lt;/dates&gt;&lt;isbn&gt;1940-087X (Electronic)&amp;#xD;1940-087X (Linking)&lt;/isbn&gt;&lt;accession-num&gt;25046445&lt;/accession-num&gt;&lt;urls&gt;&lt;related-urls&gt;&lt;url&gt;https://www.ncbi.nlm.nih.gov/pubmed/25046445&lt;/url&gt;&lt;/related-urls&gt;&lt;/urls&gt;&lt;custom2&gt;PMC4211593&lt;/custom2&gt;&lt;electronic-resource-num&gt;10.3791/51557&lt;/electronic-resource-num&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47)</w:t>
            </w:r>
            <w:r w:rsidRPr="00E30F58">
              <w:rPr>
                <w:rFonts w:asciiTheme="minorHAnsi" w:hAnsiTheme="minorHAnsi" w:cstheme="minorHAnsi"/>
              </w:rPr>
              <w:fldChar w:fldCharType="end"/>
            </w:r>
          </w:p>
        </w:tc>
        <w:tc>
          <w:tcPr>
            <w:tcW w:w="2931" w:type="dxa"/>
            <w:tcBorders>
              <w:top w:val="single" w:sz="2" w:space="0" w:color="auto"/>
              <w:bottom w:val="single" w:sz="6" w:space="0" w:color="auto"/>
            </w:tcBorders>
          </w:tcPr>
          <w:p w14:paraId="10A76078" w14:textId="77777777" w:rsidR="00A92C9B" w:rsidRPr="00E30F58" w:rsidRDefault="00A92C9B" w:rsidP="007B2ED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7B2EDF" w:rsidRPr="00E30F58" w14:paraId="46C3D4E4" w14:textId="77777777" w:rsidTr="00174505">
        <w:trPr>
          <w:trHeight w:val="794"/>
        </w:trPr>
        <w:tc>
          <w:tcPr>
            <w:cnfStyle w:val="001000000000" w:firstRow="0" w:lastRow="0" w:firstColumn="1" w:lastColumn="0" w:oddVBand="0" w:evenVBand="0" w:oddHBand="0" w:evenHBand="0" w:firstRowFirstColumn="0" w:firstRowLastColumn="0" w:lastRowFirstColumn="0" w:lastRowLastColumn="0"/>
            <w:tcW w:w="1277" w:type="dxa"/>
            <w:vMerge w:val="restart"/>
            <w:tcBorders>
              <w:top w:val="single" w:sz="6" w:space="0" w:color="auto"/>
              <w:right w:val="single" w:sz="2" w:space="0" w:color="auto"/>
            </w:tcBorders>
            <w:vAlign w:val="center"/>
          </w:tcPr>
          <w:p w14:paraId="4BA9D27B" w14:textId="6E2AE9B2" w:rsidR="0044609F" w:rsidRPr="00E30F58" w:rsidRDefault="0044609F" w:rsidP="007B2EDF">
            <w:pPr>
              <w:rPr>
                <w:rFonts w:asciiTheme="minorHAnsi" w:hAnsiTheme="minorHAnsi" w:cstheme="minorHAnsi"/>
              </w:rPr>
            </w:pPr>
            <w:r w:rsidRPr="00E30F58">
              <w:rPr>
                <w:rFonts w:asciiTheme="minorHAnsi" w:hAnsiTheme="minorHAnsi" w:cstheme="minorHAnsi"/>
              </w:rPr>
              <w:t xml:space="preserve">Mild to moderate </w:t>
            </w:r>
          </w:p>
        </w:tc>
        <w:tc>
          <w:tcPr>
            <w:tcW w:w="2126" w:type="dxa"/>
            <w:tcBorders>
              <w:top w:val="single" w:sz="6" w:space="0" w:color="auto"/>
              <w:left w:val="single" w:sz="2" w:space="0" w:color="auto"/>
              <w:bottom w:val="single" w:sz="2" w:space="0" w:color="auto"/>
            </w:tcBorders>
          </w:tcPr>
          <w:p w14:paraId="4CFCA4F5" w14:textId="77777777" w:rsidR="0044609F" w:rsidRPr="00E30F58" w:rsidRDefault="0044609F"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Minor laparotomy </w:t>
            </w:r>
          </w:p>
        </w:tc>
        <w:tc>
          <w:tcPr>
            <w:tcW w:w="2930" w:type="dxa"/>
            <w:tcBorders>
              <w:top w:val="single" w:sz="6" w:space="0" w:color="auto"/>
              <w:bottom w:val="single" w:sz="2" w:space="0" w:color="auto"/>
            </w:tcBorders>
          </w:tcPr>
          <w:p w14:paraId="13511EED" w14:textId="77777777" w:rsidR="0044609F" w:rsidRPr="00E30F58" w:rsidRDefault="0044609F"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931" w:type="dxa"/>
            <w:tcBorders>
              <w:top w:val="single" w:sz="6" w:space="0" w:color="auto"/>
              <w:bottom w:val="single" w:sz="2" w:space="0" w:color="auto"/>
            </w:tcBorders>
          </w:tcPr>
          <w:p w14:paraId="2A1C2E5C" w14:textId="753203A0" w:rsidR="0044609F" w:rsidRPr="00E30F58" w:rsidRDefault="0044609F"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Ovariectomy </w:t>
            </w:r>
            <w:r w:rsidRPr="00E30F58">
              <w:rPr>
                <w:rFonts w:asciiTheme="minorHAnsi" w:hAnsiTheme="minorHAnsi" w:cstheme="minorHAnsi"/>
              </w:rPr>
              <w:fldChar w:fldCharType="begin">
                <w:fldData xml:space="preserve">PEVuZE5vdGU+PENpdGU+PEF1dGhvcj5Db2VsaG88L0F1dGhvcj48WWVhcj4yMDIwPC9ZZWFyPjxS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Db2VsaG88L0F1dGhvcj48WWVhcj4yMDIwPC9ZZWFyPjxS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48)</w:t>
            </w:r>
            <w:r w:rsidRPr="00E30F58">
              <w:rPr>
                <w:rFonts w:asciiTheme="minorHAnsi" w:hAnsiTheme="minorHAnsi" w:cstheme="minorHAnsi"/>
              </w:rPr>
              <w:fldChar w:fldCharType="end"/>
            </w:r>
          </w:p>
        </w:tc>
        <w:tc>
          <w:tcPr>
            <w:tcW w:w="2931" w:type="dxa"/>
            <w:tcBorders>
              <w:top w:val="single" w:sz="6" w:space="0" w:color="auto"/>
              <w:bottom w:val="single" w:sz="2" w:space="0" w:color="auto"/>
            </w:tcBorders>
          </w:tcPr>
          <w:p w14:paraId="162B451C" w14:textId="77777777" w:rsidR="0044609F" w:rsidRPr="00E30F58" w:rsidRDefault="0044609F"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931" w:type="dxa"/>
            <w:tcBorders>
              <w:top w:val="single" w:sz="6" w:space="0" w:color="auto"/>
              <w:bottom w:val="single" w:sz="2" w:space="0" w:color="auto"/>
            </w:tcBorders>
          </w:tcPr>
          <w:p w14:paraId="1506F3CE" w14:textId="4C02E7C7" w:rsidR="0044609F" w:rsidRPr="00E30F58" w:rsidRDefault="0044609F"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Ovariectomy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Yu&lt;/Author&gt;&lt;Year&gt;2015&lt;/Year&gt;&lt;RecNum&gt;418&lt;/RecNum&gt;&lt;DisplayText&gt;(149)&lt;/DisplayText&gt;&lt;record&gt;&lt;rec-number&gt;418&lt;/rec-number&gt;&lt;foreign-keys&gt;&lt;key app="EN" db-id="x005rdz0lrfev0e9wafpfpvaazppeszde2z5" timestamp="1684822671"&gt;418&lt;/key&gt;&lt;/foreign-keys&gt;&lt;ref-type name="Journal Article"&gt;17&lt;/ref-type&gt;&lt;contributors&gt;&lt;authors&gt;&lt;author&gt;Yu, Z.&lt;/author&gt;&lt;author&gt;Wang, G.&lt;/author&gt;&lt;author&gt;Tang, T.&lt;/author&gt;&lt;author&gt;Fu, L.&lt;/author&gt;&lt;author&gt;Yu, X.&lt;/author&gt;&lt;author&gt;Zhu, Z.&lt;/author&gt;&lt;author&gt;Dai, K.&lt;/author&gt;&lt;/authors&gt;&lt;/contributors&gt;&lt;auth-address&gt;Shanghai Key Laboratory of Orthopedic Implants, Department of Orthopedic Surgery, Shanghai Ninth People&amp;apos;s Hospital, Shanghai Jiaotong University School of Medicine, Shanghai 200011, P.R. China.&amp;#xD;Shanghai Key Laboratory of Orthopedic Implants, Department of Orthopedic Surgery, Shanghai Ninth People&amp;apos;s Hospital, Shanghai Jiaotong University School of Medicine, Shanghai 200011, P.R. China ; Department of Orthopedic Surgery, The Second Affiliated Hospital of Nanjing Medical University, Nanjing, Jiangsu 210011, P.R. China.&lt;/auth-address&gt;&lt;titles&gt;&lt;title&gt;Long-term effects of ovariectomy on the properties of bone in goats&lt;/title&gt;&lt;secondary-title&gt;Exp Ther Med&lt;/secondary-title&gt;&lt;/titles&gt;&lt;periodical&gt;&lt;full-title&gt;Exp Ther Med&lt;/full-title&gt;&lt;/periodical&gt;&lt;pages&gt;1967-1973&lt;/pages&gt;&lt;volume&gt;9&lt;/volume&gt;&lt;number&gt;5&lt;/number&gt;&lt;edition&gt;2015/07/03&lt;/edition&gt;&lt;keywords&gt;&lt;keyword&gt;Chinese mountain goats&lt;/keyword&gt;&lt;keyword&gt;biomechanical test&lt;/keyword&gt;&lt;keyword&gt;bone mineral density&lt;/keyword&gt;&lt;keyword&gt;estrogen deficiency&lt;/keyword&gt;&lt;keyword&gt;osteoporosis model&lt;/keyword&gt;&lt;/keywords&gt;&lt;dates&gt;&lt;year&gt;2015&lt;/year&gt;&lt;pub-dates&gt;&lt;date&gt;May&lt;/date&gt;&lt;/pub-dates&gt;&lt;/dates&gt;&lt;isbn&gt;1792-0981 (Print)&amp;#xD;1792-1015 (Electronic)&amp;#xD;1792-0981 (Linking)&lt;/isbn&gt;&lt;accession-num&gt;26136924&lt;/accession-num&gt;&lt;urls&gt;&lt;related-urls&gt;&lt;url&gt;https://www.ncbi.nlm.nih.gov/pubmed/26136924&lt;/url&gt;&lt;/related-urls&gt;&lt;/urls&gt;&lt;custom2&gt;PMC4471718&lt;/custom2&gt;&lt;electronic-resource-num&gt;10.3892/etm.2015.2303&lt;/electronic-resource-num&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49)</w:t>
            </w:r>
            <w:r w:rsidRPr="00E30F58">
              <w:rPr>
                <w:rFonts w:asciiTheme="minorHAnsi" w:hAnsiTheme="minorHAnsi" w:cstheme="minorHAnsi"/>
              </w:rPr>
              <w:fldChar w:fldCharType="end"/>
            </w:r>
          </w:p>
        </w:tc>
      </w:tr>
      <w:tr w:rsidR="007B2EDF" w:rsidRPr="00E30F58" w14:paraId="66E0E0A2" w14:textId="77777777" w:rsidTr="00174505">
        <w:trPr>
          <w:trHeight w:val="260"/>
        </w:trPr>
        <w:tc>
          <w:tcPr>
            <w:cnfStyle w:val="001000000000" w:firstRow="0" w:lastRow="0" w:firstColumn="1" w:lastColumn="0" w:oddVBand="0" w:evenVBand="0" w:oddHBand="0" w:evenHBand="0" w:firstRowFirstColumn="0" w:firstRowLastColumn="0" w:lastRowFirstColumn="0" w:lastRowLastColumn="0"/>
            <w:tcW w:w="1277" w:type="dxa"/>
            <w:vMerge/>
            <w:tcBorders>
              <w:right w:val="single" w:sz="2" w:space="0" w:color="auto"/>
            </w:tcBorders>
          </w:tcPr>
          <w:p w14:paraId="61CB0B5D" w14:textId="77777777" w:rsidR="0044609F" w:rsidRPr="00E30F58" w:rsidRDefault="0044609F" w:rsidP="007B2EDF">
            <w:pPr>
              <w:rPr>
                <w:rFonts w:asciiTheme="minorHAnsi" w:hAnsiTheme="minorHAnsi" w:cstheme="minorHAnsi"/>
              </w:rPr>
            </w:pPr>
          </w:p>
        </w:tc>
        <w:tc>
          <w:tcPr>
            <w:tcW w:w="2126" w:type="dxa"/>
            <w:tcBorders>
              <w:top w:val="single" w:sz="2" w:space="0" w:color="auto"/>
              <w:left w:val="single" w:sz="2" w:space="0" w:color="auto"/>
              <w:bottom w:val="single" w:sz="2" w:space="0" w:color="auto"/>
            </w:tcBorders>
          </w:tcPr>
          <w:p w14:paraId="457FD523" w14:textId="77777777" w:rsidR="0044609F" w:rsidRPr="00E30F58" w:rsidRDefault="0044609F"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Minimal invasive surgery </w:t>
            </w:r>
          </w:p>
          <w:p w14:paraId="54207E33" w14:textId="77777777" w:rsidR="0044609F" w:rsidRPr="00E30F58" w:rsidRDefault="0044609F"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930" w:type="dxa"/>
            <w:tcBorders>
              <w:top w:val="single" w:sz="2" w:space="0" w:color="auto"/>
              <w:bottom w:val="single" w:sz="2" w:space="0" w:color="auto"/>
            </w:tcBorders>
          </w:tcPr>
          <w:p w14:paraId="7D96463C" w14:textId="5E102700" w:rsidR="0044609F" w:rsidRPr="00E30F58" w:rsidRDefault="003A0F1C"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Laparoscopy</w:t>
            </w:r>
            <w:r w:rsidR="0044609F" w:rsidRPr="00E30F58">
              <w:rPr>
                <w:rFonts w:asciiTheme="minorHAnsi" w:hAnsiTheme="minorHAnsi" w:cstheme="minorHAnsi"/>
              </w:rPr>
              <w:t xml:space="preserve"> </w:t>
            </w:r>
            <w:r w:rsidR="008F5DCF" w:rsidRPr="00E30F58">
              <w:rPr>
                <w:rFonts w:asciiTheme="minorHAnsi" w:hAnsiTheme="minorHAnsi" w:cstheme="minorHAnsi"/>
              </w:rPr>
              <w:t>(training)</w:t>
            </w:r>
            <w:r w:rsidR="0044609F" w:rsidRPr="00E30F58">
              <w:rPr>
                <w:rFonts w:asciiTheme="minorHAnsi" w:hAnsiTheme="minorHAnsi" w:cstheme="minorHAnsi"/>
              </w:rPr>
              <w:t xml:space="preserve"> </w:t>
            </w:r>
            <w:r w:rsidR="0044609F"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van Velthoven&lt;/Author&gt;&lt;Year&gt;2006&lt;/Year&gt;&lt;RecNum&gt;233&lt;/RecNum&gt;&lt;DisplayText&gt;(150)&lt;/DisplayText&gt;&lt;record&gt;&lt;rec-number&gt;233&lt;/rec-number&gt;&lt;foreign-keys&gt;&lt;key app="EN" db-id="x005rdz0lrfev0e9wafpfpvaazppeszde2z5" timestamp="1681488868"&gt;233&lt;/key&gt;&lt;/foreign-keys&gt;&lt;ref-type name="Journal Article"&gt;17&lt;/ref-type&gt;&lt;contributors&gt;&lt;authors&gt;&lt;author&gt;van Velthoven, R. F.&lt;/author&gt;&lt;author&gt;Hoffmann, P.&lt;/author&gt;&lt;/authors&gt;&lt;/contributors&gt;&lt;auth-address&gt;Department of Urology, Institut Jules Bordet - Saint-Pierre Hospital Universite Libre de Bruxelles, Heger-Bordet Str 1, 1000 Brussels, Belgium. rvanvelt@ulb.ac.be&lt;/auth-address&gt;&lt;titles&gt;&lt;title&gt;Methods for laparoscopic training using animal models&lt;/title&gt;&lt;secondary-title&gt;Curr Urol Rep&lt;/secondary-title&gt;&lt;/titles&gt;&lt;periodical&gt;&lt;full-title&gt;Curr Urol Rep&lt;/full-title&gt;&lt;/periodical&gt;&lt;pages&gt;114-9&lt;/pages&gt;&lt;volume&gt;7&lt;/volume&gt;&lt;number&gt;2&lt;/number&gt;&lt;edition&gt;2006/03/11&lt;/edition&gt;&lt;keywords&gt;&lt;keyword&gt;Animals&lt;/keyword&gt;&lt;keyword&gt;Clinical Competence&lt;/keyword&gt;&lt;keyword&gt;Dogs&lt;/keyword&gt;&lt;keyword&gt;Humans&lt;/keyword&gt;&lt;keyword&gt;*Laparoscopy&lt;/keyword&gt;&lt;keyword&gt;Mice&lt;/keyword&gt;&lt;keyword&gt;*Models, Animal&lt;/keyword&gt;&lt;keyword&gt;Rabbits&lt;/keyword&gt;&lt;keyword&gt;Rats&lt;/keyword&gt;&lt;keyword&gt;Swine&lt;/keyword&gt;&lt;keyword&gt;Urologic Surgical Procedures/*education&lt;/keyword&gt;&lt;/keywords&gt;&lt;dates&gt;&lt;year&gt;2006&lt;/year&gt;&lt;pub-dates&gt;&lt;date&gt;Mar&lt;/date&gt;&lt;/pub-dates&gt;&lt;/dates&gt;&lt;isbn&gt;1527-2737 (Print)&amp;#xD;1527-2737 (Linking)&lt;/isbn&gt;&lt;accession-num&gt;16526995&lt;/accession-num&gt;&lt;urls&gt;&lt;related-urls&gt;&lt;url&gt;https://www.ncbi.nlm.nih.gov/pubmed/16526995&lt;/url&gt;&lt;/related-urls&gt;&lt;/urls&gt;&lt;electronic-resource-num&gt;10.1007/s11934-006-0069-y&lt;/electronic-resource-num&gt;&lt;/record&gt;&lt;/Cite&gt;&lt;/EndNote&gt;</w:instrText>
            </w:r>
            <w:r w:rsidR="0044609F" w:rsidRPr="00E30F58">
              <w:rPr>
                <w:rFonts w:asciiTheme="minorHAnsi" w:hAnsiTheme="minorHAnsi" w:cstheme="minorHAnsi"/>
              </w:rPr>
              <w:fldChar w:fldCharType="separate"/>
            </w:r>
            <w:r w:rsidR="00FC2719">
              <w:rPr>
                <w:rFonts w:asciiTheme="minorHAnsi" w:hAnsiTheme="minorHAnsi" w:cstheme="minorHAnsi"/>
                <w:noProof/>
              </w:rPr>
              <w:t>(150)</w:t>
            </w:r>
            <w:r w:rsidR="0044609F" w:rsidRPr="00E30F58">
              <w:rPr>
                <w:rFonts w:asciiTheme="minorHAnsi" w:hAnsiTheme="minorHAnsi" w:cstheme="minorHAnsi"/>
              </w:rPr>
              <w:fldChar w:fldCharType="end"/>
            </w:r>
            <w:r w:rsidR="0044609F" w:rsidRPr="00E30F58">
              <w:rPr>
                <w:rFonts w:asciiTheme="minorHAnsi" w:hAnsiTheme="minorHAnsi" w:cstheme="minorHAnsi"/>
                <w:vertAlign w:val="superscript"/>
              </w:rPr>
              <w:t xml:space="preserve"> </w:t>
            </w:r>
            <w:r w:rsidR="008F0A0A" w:rsidRPr="00E30F58">
              <w:rPr>
                <w:rFonts w:asciiTheme="minorHAnsi" w:hAnsiTheme="minorHAnsi" w:cstheme="minorHAnsi"/>
              </w:rPr>
              <w:t>Thoracoscopy</w:t>
            </w:r>
            <w:r w:rsidR="0044609F" w:rsidRPr="00E30F58">
              <w:rPr>
                <w:rFonts w:asciiTheme="minorHAnsi" w:hAnsiTheme="minorHAnsi" w:cstheme="minorHAnsi"/>
              </w:rPr>
              <w:t xml:space="preserve"> </w:t>
            </w:r>
            <w:r w:rsidR="0044609F" w:rsidRPr="00E30F58">
              <w:rPr>
                <w:rFonts w:asciiTheme="minorHAnsi" w:hAnsiTheme="minorHAnsi" w:cstheme="minorHAnsi"/>
              </w:rPr>
              <w:fldChar w:fldCharType="begin">
                <w:fldData xml:space="preserve">PEVuZE5vdGU+PENpdGU+PEF1dGhvcj5Qb3VwYWxvdTwvQXV0aG9yPjxZZWFyPjIwMTc8L1llYXI+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Qb3VwYWxvdTwvQXV0aG9yPjxZZWFyPjIwMTc8L1llYXI+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0044609F" w:rsidRPr="00E30F58">
              <w:rPr>
                <w:rFonts w:asciiTheme="minorHAnsi" w:hAnsiTheme="minorHAnsi" w:cstheme="minorHAnsi"/>
              </w:rPr>
            </w:r>
            <w:r w:rsidR="0044609F" w:rsidRPr="00E30F58">
              <w:rPr>
                <w:rFonts w:asciiTheme="minorHAnsi" w:hAnsiTheme="minorHAnsi" w:cstheme="minorHAnsi"/>
              </w:rPr>
              <w:fldChar w:fldCharType="separate"/>
            </w:r>
            <w:r w:rsidR="00FC2719">
              <w:rPr>
                <w:rFonts w:asciiTheme="minorHAnsi" w:hAnsiTheme="minorHAnsi" w:cstheme="minorHAnsi"/>
                <w:noProof/>
              </w:rPr>
              <w:t>(151)</w:t>
            </w:r>
            <w:r w:rsidR="0044609F" w:rsidRPr="00E30F58">
              <w:rPr>
                <w:rFonts w:asciiTheme="minorHAnsi" w:hAnsiTheme="minorHAnsi" w:cstheme="minorHAnsi"/>
              </w:rPr>
              <w:fldChar w:fldCharType="end"/>
            </w:r>
            <w:r w:rsidR="0044609F" w:rsidRPr="00E30F58">
              <w:rPr>
                <w:rFonts w:asciiTheme="minorHAnsi" w:hAnsiTheme="minorHAnsi" w:cstheme="minorHAnsi"/>
                <w:vertAlign w:val="superscript"/>
              </w:rPr>
              <w:t xml:space="preserve"> </w:t>
            </w:r>
          </w:p>
        </w:tc>
        <w:tc>
          <w:tcPr>
            <w:tcW w:w="2931" w:type="dxa"/>
            <w:tcBorders>
              <w:top w:val="single" w:sz="2" w:space="0" w:color="auto"/>
              <w:bottom w:val="single" w:sz="2" w:space="0" w:color="auto"/>
            </w:tcBorders>
          </w:tcPr>
          <w:p w14:paraId="09117897" w14:textId="322A2272" w:rsidR="0044609F" w:rsidRPr="00E30F58" w:rsidRDefault="0044609F"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Laparoscopic </w:t>
            </w:r>
            <w:r w:rsidR="003A0F1C" w:rsidRPr="00E30F58">
              <w:rPr>
                <w:rFonts w:asciiTheme="minorHAnsi" w:hAnsiTheme="minorHAnsi" w:cstheme="minorHAnsi"/>
              </w:rPr>
              <w:t xml:space="preserve">uterine </w:t>
            </w:r>
            <w:r w:rsidR="008F0A0A" w:rsidRPr="00E30F58">
              <w:rPr>
                <w:rFonts w:asciiTheme="minorHAnsi" w:hAnsiTheme="minorHAnsi" w:cstheme="minorHAnsi"/>
              </w:rPr>
              <w:t>surgery</w:t>
            </w:r>
            <w:r w:rsidRPr="00E30F58">
              <w:rPr>
                <w:rFonts w:asciiTheme="minorHAnsi" w:hAnsiTheme="minorHAnsi" w:cstheme="minorHAnsi"/>
              </w:rPr>
              <w:t xml:space="preserve"> </w:t>
            </w:r>
            <w:r w:rsidRPr="00E30F58">
              <w:rPr>
                <w:rFonts w:asciiTheme="minorHAnsi" w:hAnsiTheme="minorHAnsi" w:cstheme="minorHAnsi"/>
              </w:rPr>
              <w:fldChar w:fldCharType="begin">
                <w:fldData xml:space="preserve">PEVuZE5vdGU+PENpdGU+PEF1dGhvcj5TYW5jaGV6LU1hcmdhbGxvPC9BdXRob3I+PFllYXI+MjAx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TYW5jaGV6LU1hcmdhbGxvPC9BdXRob3I+PFllYXI+MjAx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52)</w:t>
            </w:r>
            <w:r w:rsidRPr="00E30F58">
              <w:rPr>
                <w:rFonts w:asciiTheme="minorHAnsi" w:hAnsiTheme="minorHAnsi" w:cstheme="minorHAnsi"/>
              </w:rPr>
              <w:fldChar w:fldCharType="end"/>
            </w:r>
          </w:p>
        </w:tc>
        <w:tc>
          <w:tcPr>
            <w:tcW w:w="2931" w:type="dxa"/>
            <w:tcBorders>
              <w:top w:val="single" w:sz="2" w:space="0" w:color="auto"/>
              <w:bottom w:val="single" w:sz="2" w:space="0" w:color="auto"/>
            </w:tcBorders>
          </w:tcPr>
          <w:p w14:paraId="7E4BF804" w14:textId="3BE29594" w:rsidR="0044609F" w:rsidRPr="00E30F58" w:rsidRDefault="0044102D"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lang w:val="es-ES"/>
              </w:rPr>
            </w:pPr>
            <w:r w:rsidRPr="00E30F58">
              <w:rPr>
                <w:rFonts w:asciiTheme="minorHAnsi" w:hAnsiTheme="minorHAnsi" w:cstheme="minorHAnsi"/>
                <w:lang w:val="es-ES"/>
              </w:rPr>
              <w:t>Laparoscop</w:t>
            </w:r>
            <w:r w:rsidR="003A0F1C" w:rsidRPr="00E30F58">
              <w:rPr>
                <w:rFonts w:asciiTheme="minorHAnsi" w:hAnsiTheme="minorHAnsi" w:cstheme="minorHAnsi"/>
                <w:lang w:val="es-ES"/>
              </w:rPr>
              <w:t>ic renal surgery (</w:t>
            </w:r>
            <w:r w:rsidRPr="00E30F58">
              <w:rPr>
                <w:rFonts w:asciiTheme="minorHAnsi" w:hAnsiTheme="minorHAnsi" w:cstheme="minorHAnsi"/>
                <w:lang w:val="es-ES"/>
              </w:rPr>
              <w:t>nephrectomy</w:t>
            </w:r>
            <w:r w:rsidR="003A0F1C" w:rsidRPr="00E30F58">
              <w:rPr>
                <w:rFonts w:asciiTheme="minorHAnsi" w:hAnsiTheme="minorHAnsi" w:cstheme="minorHAnsi"/>
                <w:lang w:val="es-ES"/>
              </w:rPr>
              <w:t>)</w:t>
            </w:r>
            <w:r w:rsidR="0044609F" w:rsidRPr="00E30F58">
              <w:rPr>
                <w:rFonts w:asciiTheme="minorHAnsi" w:hAnsiTheme="minorHAnsi" w:cstheme="minorHAnsi"/>
                <w:lang w:val="es-ES"/>
              </w:rPr>
              <w:t xml:space="preserve"> </w:t>
            </w:r>
            <w:r w:rsidR="0044609F"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Moinzadeh&lt;/Author&gt;&lt;Year&gt;2005&lt;/Year&gt;&lt;RecNum&gt;236&lt;/RecNum&gt;&lt;DisplayText&gt;(153)&lt;/DisplayText&gt;&lt;record&gt;&lt;rec-number&gt;236&lt;/rec-number&gt;&lt;foreign-keys&gt;&lt;key app="EN" db-id="x005rdz0lrfev0e9wafpfpvaazppeszde2z5" timestamp="1681488982"&gt;236&lt;/key&gt;&lt;/foreign-keys&gt;&lt;ref-type name="Journal Article"&gt;17&lt;/ref-type&gt;&lt;contributors&gt;&lt;authors&gt;&lt;author&gt;Moinzadeh, A.&lt;/author&gt;&lt;author&gt;Hasan, W.&lt;/author&gt;&lt;author&gt;Spaliviero, M.&lt;/author&gt;&lt;author&gt;Finelli, A.&lt;/author&gt;&lt;author&gt;Kilciler, M.&lt;/author&gt;&lt;author&gt;Magi-Galluzzi, C.&lt;/author&gt;&lt;author&gt;El Gabry, E.&lt;/author&gt;&lt;author&gt;Desai, M.&lt;/author&gt;&lt;author&gt;Kaouk, J.&lt;/author&gt;&lt;author&gt;Gill, I. S.&lt;/author&gt;&lt;/authors&gt;&lt;/contributors&gt;&lt;auth-address&gt;Section of Laparoscopic and Robotic Surgery, Glickman Urological Institute and Department of Anatomic Pathology, Cleveland Clinic Foundation, Cleveland, Ohio, USA.&lt;/auth-address&gt;&lt;titles&gt;&lt;title&gt;Water jet assisted laparoscopic partial nephrectomy without hilar clamping in the calf model&lt;/title&gt;&lt;secondary-title&gt;J Urol&lt;/secondary-title&gt;&lt;/titles&gt;&lt;periodical&gt;&lt;full-title&gt;J Urol&lt;/full-title&gt;&lt;/periodical&gt;&lt;pages&gt;317-21&lt;/pages&gt;&lt;volume&gt;174&lt;/volume&gt;&lt;number&gt;1&lt;/number&gt;&lt;edition&gt;2005/06/11&lt;/edition&gt;&lt;keywords&gt;&lt;keyword&gt;Animals&lt;/keyword&gt;&lt;keyword&gt;Cattle&lt;/keyword&gt;&lt;keyword&gt;Equipment Design&lt;/keyword&gt;&lt;keyword&gt;Hemostatic Techniques/instrumentation&lt;/keyword&gt;&lt;keyword&gt;Kidney/pathology/surgery&lt;/keyword&gt;&lt;keyword&gt;*Laparoscopy/methods&lt;/keyword&gt;&lt;keyword&gt;Male&lt;/keyword&gt;&lt;keyword&gt;Nephrectomy/*methods&lt;/keyword&gt;&lt;keyword&gt;Water&lt;/keyword&gt;&lt;/keywords&gt;&lt;dates&gt;&lt;year&gt;2005&lt;/year&gt;&lt;pub-dates&gt;&lt;date&gt;Jul&lt;/date&gt;&lt;/pub-dates&gt;&lt;/dates&gt;&lt;isbn&gt;0022-5347 (Print)&amp;#xD;0022-5347 (Linking)&lt;/isbn&gt;&lt;accession-num&gt;15947682&lt;/accession-num&gt;&lt;urls&gt;&lt;related-urls&gt;&lt;url&gt;https://www.ncbi.nlm.nih.gov/pubmed/15947682&lt;/url&gt;&lt;/related-urls&gt;&lt;/urls&gt;&lt;electronic-resource-num&gt;10.1097/01.ju.0000161587.95033.c9&lt;/electronic-resource-num&gt;&lt;/record&gt;&lt;/Cite&gt;&lt;/EndNote&gt;</w:instrText>
            </w:r>
            <w:r w:rsidR="0044609F" w:rsidRPr="00E30F58">
              <w:rPr>
                <w:rFonts w:asciiTheme="minorHAnsi" w:hAnsiTheme="minorHAnsi" w:cstheme="minorHAnsi"/>
              </w:rPr>
              <w:fldChar w:fldCharType="separate"/>
            </w:r>
            <w:r w:rsidR="00FC2719">
              <w:rPr>
                <w:rFonts w:asciiTheme="minorHAnsi" w:hAnsiTheme="minorHAnsi" w:cstheme="minorHAnsi"/>
                <w:noProof/>
              </w:rPr>
              <w:t>(153)</w:t>
            </w:r>
            <w:r w:rsidR="0044609F" w:rsidRPr="00E30F58">
              <w:rPr>
                <w:rFonts w:asciiTheme="minorHAnsi" w:hAnsiTheme="minorHAnsi" w:cstheme="minorHAnsi"/>
              </w:rPr>
              <w:fldChar w:fldCharType="end"/>
            </w:r>
          </w:p>
          <w:p w14:paraId="4376B660" w14:textId="1981DC63" w:rsidR="0044609F" w:rsidRPr="00E30F58" w:rsidRDefault="0044609F"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rPr>
            </w:pPr>
            <w:r w:rsidRPr="00E30F58">
              <w:rPr>
                <w:rFonts w:asciiTheme="minorHAnsi" w:hAnsiTheme="minorHAnsi" w:cstheme="minorHAnsi"/>
                <w:lang w:val="es-ES"/>
              </w:rPr>
              <w:t xml:space="preserve">Laparoscopic embryo-transfer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Baldassarre&lt;/Author&gt;&lt;Year&gt;2018&lt;/Year&gt;&lt;RecNum&gt;420&lt;/RecNum&gt;&lt;DisplayText&gt;(154)&lt;/DisplayText&gt;&lt;record&gt;&lt;rec-number&gt;420&lt;/rec-number&gt;&lt;foreign-keys&gt;&lt;key app="EN" db-id="x005rdz0lrfev0e9wafpfpvaazppeszde2z5" timestamp="1684823103"&gt;420&lt;/key&gt;&lt;/foreign-keys&gt;&lt;ref-type name="Journal Article"&gt;17&lt;/ref-type&gt;&lt;contributors&gt;&lt;authors&gt;&lt;author&gt;Baldassarre, H.&lt;/author&gt;&lt;author&gt;Bordignon, V.&lt;/author&gt;&lt;/authors&gt;&lt;/contributors&gt;&lt;auth-address&gt;Department of Animal Science, McGill University, Quebec, Canada.&lt;/auth-address&gt;&lt;titles&gt;&lt;title&gt;Laparoscopic ovum pick-up for in vitro embryo production from dairy bovine and buffalo calves&lt;/title&gt;&lt;secondary-title&gt;Anim Reprod&lt;/secondary-title&gt;&lt;/titles&gt;&lt;periodical&gt;&lt;full-title&gt;Anim Reprod&lt;/full-title&gt;&lt;/periodical&gt;&lt;pages&gt;191-196&lt;/pages&gt;&lt;volume&gt;15&lt;/volume&gt;&lt;number&gt;3&lt;/number&gt;&lt;edition&gt;2018/08/16&lt;/edition&gt;&lt;keywords&gt;&lt;keyword&gt;Holstein&lt;/keyword&gt;&lt;keyword&gt;accelerated genetic gain&lt;/keyword&gt;&lt;keyword&gt;buffalo&lt;/keyword&gt;&lt;keyword&gt;calf oocyte&lt;/keyword&gt;&lt;keyword&gt;prepubertal&lt;/keyword&gt;&lt;/keywords&gt;&lt;dates&gt;&lt;year&gt;2018&lt;/year&gt;&lt;pub-dates&gt;&lt;date&gt;Aug 16&lt;/date&gt;&lt;/pub-dates&gt;&lt;/dates&gt;&lt;isbn&gt;1984-3143 (Electronic)&amp;#xD;1806-9614 (Print)&amp;#xD;1806-9614 (Linking)&lt;/isbn&gt;&lt;accession-num&gt;34178141&lt;/accession-num&gt;&lt;urls&gt;&lt;related-urls&gt;&lt;url&gt;https://www.ncbi.nlm.nih.gov/pubmed/34178141&lt;/url&gt;&lt;/related-urls&gt;&lt;/urls&gt;&lt;custom2&gt;PMC8202233&lt;/custom2&gt;&lt;electronic-resource-num&gt;10.21451/1984-3143-AR2018-0057&lt;/electronic-resource-num&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54)</w:t>
            </w:r>
            <w:r w:rsidRPr="00E30F58">
              <w:rPr>
                <w:rFonts w:asciiTheme="minorHAnsi" w:hAnsiTheme="minorHAnsi" w:cstheme="minorHAnsi"/>
              </w:rPr>
              <w:fldChar w:fldCharType="end"/>
            </w:r>
          </w:p>
        </w:tc>
        <w:tc>
          <w:tcPr>
            <w:tcW w:w="2931" w:type="dxa"/>
            <w:tcBorders>
              <w:top w:val="single" w:sz="2" w:space="0" w:color="auto"/>
              <w:bottom w:val="single" w:sz="2" w:space="0" w:color="auto"/>
            </w:tcBorders>
          </w:tcPr>
          <w:p w14:paraId="66D2BB93" w14:textId="4225452F" w:rsidR="0044102D" w:rsidRPr="00E30F58" w:rsidRDefault="0044609F" w:rsidP="00E96396">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Cardiac pacemaker implantation </w:t>
            </w:r>
            <w:r w:rsidRPr="00E30F58">
              <w:rPr>
                <w:rFonts w:asciiTheme="minorHAnsi" w:hAnsiTheme="minorHAnsi" w:cstheme="minorHAnsi"/>
              </w:rPr>
              <w:fldChar w:fldCharType="begin">
                <w:fldData xml:space="preserve">PEVuZE5vdGU+PENpdGU+PEF1dGhvcj5Tb2F0dGluPC9BdXRob3I+PFllYXI+MjAyMTwvWWVhcj48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Tb2F0dGluPC9BdXRob3I+PFllYXI+MjAyMTwvWWVhcj48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55)</w:t>
            </w:r>
            <w:r w:rsidRPr="00E30F58">
              <w:rPr>
                <w:rFonts w:asciiTheme="minorHAnsi" w:hAnsiTheme="minorHAnsi" w:cstheme="minorHAnsi"/>
              </w:rPr>
              <w:fldChar w:fldCharType="end"/>
            </w:r>
            <w:r w:rsidRPr="00E30F58">
              <w:rPr>
                <w:rFonts w:asciiTheme="minorHAnsi" w:hAnsiTheme="minorHAnsi" w:cstheme="minorHAnsi"/>
              </w:rPr>
              <w:t xml:space="preserve"> </w:t>
            </w:r>
          </w:p>
          <w:p w14:paraId="3C3F63B5" w14:textId="73710CF3" w:rsidR="0044609F" w:rsidRPr="00E30F58" w:rsidRDefault="0044609F"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Embryo-transfer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Shin&lt;/Author&gt;&lt;Year&gt;2008&lt;/Year&gt;&lt;RecNum&gt;419&lt;/RecNum&gt;&lt;DisplayText&gt;(156)&lt;/DisplayText&gt;&lt;record&gt;&lt;rec-number&gt;419&lt;/rec-number&gt;&lt;foreign-keys&gt;&lt;key app="EN" db-id="x005rdz0lrfev0e9wafpfpvaazppeszde2z5" timestamp="1684822824"&gt;419&lt;/key&gt;&lt;/foreign-keys&gt;&lt;ref-type name="Journal Article"&gt;17&lt;/ref-type&gt;&lt;contributors&gt;&lt;authors&gt;&lt;author&gt;Shin, S. T.&lt;/author&gt;&lt;author&gt;Jang, S. K.&lt;/author&gt;&lt;author&gt;Yang, H. S.&lt;/author&gt;&lt;author&gt;Lee, O. K.&lt;/author&gt;&lt;author&gt;Shim, Y. H.&lt;/author&gt;&lt;author&gt;Choi, W. I.&lt;/author&gt;&lt;author&gt;Lee, D. S.&lt;/author&gt;&lt;author&gt;Lee, G. S.&lt;/author&gt;&lt;author&gt;Cho, J. K.&lt;/author&gt;&lt;author&gt;Lee, Y. W.&lt;/author&gt;&lt;/authors&gt;&lt;/contributors&gt;&lt;auth-address&gt;College of Veterinary Medicine, Chungnam National University, Daejeon 305-764, Korea. stshin@cnu.ac.kr&lt;/auth-address&gt;&lt;titles&gt;&lt;title&gt;Laparoscopy vs. laparotomy for embryo transfer to produce transgenic goats (Capra hircus)&lt;/title&gt;&lt;secondary-title&gt;J Vet Sci&lt;/secondary-title&gt;&lt;/titles&gt;&lt;periodical&gt;&lt;full-title&gt;J Vet Sci&lt;/full-title&gt;&lt;/periodical&gt;&lt;pages&gt;103-7&lt;/pages&gt;&lt;volume&gt;9&lt;/volume&gt;&lt;number&gt;1&lt;/number&gt;&lt;edition&gt;2008/02/26&lt;/edition&gt;&lt;keywords&gt;&lt;keyword&gt;Animals&lt;/keyword&gt;&lt;keyword&gt;Animals, Genetically Modified/*embryology&lt;/keyword&gt;&lt;keyword&gt;Embryo Transfer/methods/*veterinary&lt;/keyword&gt;&lt;keyword&gt;Female&lt;/keyword&gt;&lt;keyword&gt;Goats/*genetics/physiology&lt;/keyword&gt;&lt;keyword&gt;Laparoscopy/*veterinary&lt;/keyword&gt;&lt;keyword&gt;Laparotomy/*veterinary&lt;/keyword&gt;&lt;keyword&gt;Microinjections/veterinary&lt;/keyword&gt;&lt;keyword&gt;Oocytes&lt;/keyword&gt;&lt;/keywords&gt;&lt;dates&gt;&lt;year&gt;2008&lt;/year&gt;&lt;pub-dates&gt;&lt;date&gt;Mar&lt;/date&gt;&lt;/pub-dates&gt;&lt;/dates&gt;&lt;isbn&gt;1229-845X (Print)&amp;#xD;1976-555X (Electronic)&amp;#xD;1229-845X (Linking)&lt;/isbn&gt;&lt;accession-num&gt;18296894&lt;/accession-num&gt;&lt;urls&gt;&lt;related-urls&gt;&lt;url&gt;https://www.ncbi.nlm.nih.gov/pubmed/18296894&lt;/url&gt;&lt;/related-urls&gt;&lt;/urls&gt;&lt;custom2&gt;PMC2839104&lt;/custom2&gt;&lt;electronic-resource-num&gt;10.4142/jvs.2008.9.1.103&lt;/electronic-resource-num&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56)</w:t>
            </w:r>
            <w:r w:rsidRPr="00E30F58">
              <w:rPr>
                <w:rFonts w:asciiTheme="minorHAnsi" w:hAnsiTheme="minorHAnsi" w:cstheme="minorHAnsi"/>
              </w:rPr>
              <w:fldChar w:fldCharType="end"/>
            </w:r>
          </w:p>
        </w:tc>
      </w:tr>
      <w:tr w:rsidR="007B2EDF" w:rsidRPr="00E30F58" w14:paraId="340F2115" w14:textId="77777777" w:rsidTr="00174505">
        <w:trPr>
          <w:trHeight w:val="260"/>
        </w:trPr>
        <w:tc>
          <w:tcPr>
            <w:cnfStyle w:val="001000000000" w:firstRow="0" w:lastRow="0" w:firstColumn="1" w:lastColumn="0" w:oddVBand="0" w:evenVBand="0" w:oddHBand="0" w:evenHBand="0" w:firstRowFirstColumn="0" w:firstRowLastColumn="0" w:lastRowFirstColumn="0" w:lastRowLastColumn="0"/>
            <w:tcW w:w="1277" w:type="dxa"/>
            <w:vMerge/>
            <w:tcBorders>
              <w:bottom w:val="single" w:sz="8" w:space="0" w:color="auto"/>
              <w:right w:val="single" w:sz="2" w:space="0" w:color="auto"/>
            </w:tcBorders>
          </w:tcPr>
          <w:p w14:paraId="5C168470" w14:textId="77777777" w:rsidR="0044609F" w:rsidRPr="00E30F58" w:rsidRDefault="0044609F" w:rsidP="007B2EDF">
            <w:pPr>
              <w:rPr>
                <w:rFonts w:asciiTheme="minorHAnsi" w:hAnsiTheme="minorHAnsi" w:cstheme="minorHAnsi"/>
              </w:rPr>
            </w:pPr>
          </w:p>
        </w:tc>
        <w:tc>
          <w:tcPr>
            <w:tcW w:w="2126" w:type="dxa"/>
            <w:tcBorders>
              <w:top w:val="single" w:sz="2" w:space="0" w:color="auto"/>
              <w:left w:val="single" w:sz="2" w:space="0" w:color="auto"/>
              <w:bottom w:val="single" w:sz="8" w:space="0" w:color="auto"/>
            </w:tcBorders>
          </w:tcPr>
          <w:p w14:paraId="66E39181" w14:textId="77777777" w:rsidR="0044609F" w:rsidRPr="00E30F58" w:rsidRDefault="0044609F"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Craniotomy </w:t>
            </w:r>
          </w:p>
        </w:tc>
        <w:tc>
          <w:tcPr>
            <w:tcW w:w="2930" w:type="dxa"/>
            <w:tcBorders>
              <w:top w:val="single" w:sz="2" w:space="0" w:color="auto"/>
              <w:bottom w:val="single" w:sz="8" w:space="0" w:color="auto"/>
            </w:tcBorders>
          </w:tcPr>
          <w:p w14:paraId="4351F361" w14:textId="66D97D17" w:rsidR="0044609F" w:rsidRPr="00E30F58" w:rsidRDefault="0044609F"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CSF leak repair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de Almeida&lt;/Author&gt;&lt;Year&gt;2009&lt;/Year&gt;&lt;RecNum&gt;238&lt;/RecNum&gt;&lt;DisplayText&gt;(157)&lt;/DisplayText&gt;&lt;record&gt;&lt;rec-number&gt;238&lt;/rec-number&gt;&lt;foreign-keys&gt;&lt;key app="EN" db-id="x005rdz0lrfev0e9wafpfpvaazppeszde2z5" timestamp="1681489045"&gt;238&lt;/key&gt;&lt;/foreign-keys&gt;&lt;ref-type name="Journal Article"&gt;17&lt;/ref-type&gt;&lt;contributors&gt;&lt;authors&gt;&lt;author&gt;de Almeida, J. R.&lt;/author&gt;&lt;author&gt;Ghotme, K.&lt;/author&gt;&lt;author&gt;Leong, I.&lt;/author&gt;&lt;author&gt;Drake, J.&lt;/author&gt;&lt;author&gt;James, A. L.&lt;/author&gt;&lt;author&gt;Witterick, I. J.&lt;/author&gt;&lt;/authors&gt;&lt;/contributors&gt;&lt;auth-address&gt;Department of Otolaryngology-Head and Neck Surgery, Mount Sinai Hospital, Toronto, Ontario, Canada. john.dealmeida@utoronto.ca&lt;/auth-address&gt;&lt;titles&gt;&lt;title&gt;A new porcine skull base model: fibrin glue improves strength of cerebrospinal fluid leak repairs&lt;/title&gt;&lt;secondary-title&gt;Otolaryngol Head Neck Surg&lt;/secondary-title&gt;&lt;/titles&gt;&lt;periodical&gt;&lt;full-title&gt;Otolaryngol Head Neck Surg&lt;/full-title&gt;&lt;/periodical&gt;&lt;pages&gt;184-9&lt;/pages&gt;&lt;volume&gt;141&lt;/volume&gt;&lt;number&gt;2&lt;/number&gt;&lt;edition&gt;2009/08/01&lt;/edition&gt;&lt;keywords&gt;&lt;keyword&gt;Animals&lt;/keyword&gt;&lt;keyword&gt;Cerebrospinal Fluid Rhinorrhea/*drug therapy/surgery&lt;/keyword&gt;&lt;keyword&gt;Disease Models, Animal&lt;/keyword&gt;&lt;keyword&gt;Fibrin Tissue Adhesive/*therapeutic use&lt;/keyword&gt;&lt;keyword&gt;Laryngoscopy&lt;/keyword&gt;&lt;keyword&gt;Random Allocation&lt;/keyword&gt;&lt;keyword&gt;Skull Base/*surgery&lt;/keyword&gt;&lt;keyword&gt;Surgical Flaps&lt;/keyword&gt;&lt;keyword&gt;Sus scrofa&lt;/keyword&gt;&lt;keyword&gt;Swine&lt;/keyword&gt;&lt;keyword&gt;Treatment Outcome&lt;/keyword&gt;&lt;/keywords&gt;&lt;dates&gt;&lt;year&gt;2009&lt;/year&gt;&lt;pub-dates&gt;&lt;date&gt;Aug&lt;/date&gt;&lt;/pub-dates&gt;&lt;/dates&gt;&lt;isbn&gt;0194-5998 (Print)&amp;#xD;0194-5998 (Linking)&lt;/isbn&gt;&lt;accession-num&gt;19643249&lt;/accession-num&gt;&lt;urls&gt;&lt;related-urls&gt;&lt;url&gt;https://www.ncbi.nlm.nih.gov/pubmed/19643249&lt;/url&gt;&lt;/related-urls&gt;&lt;/urls&gt;&lt;electronic-resource-num&gt;10.1016/j.otohns.2009.03.008&lt;/electronic-resource-num&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57)</w:t>
            </w:r>
            <w:r w:rsidRPr="00E30F58">
              <w:rPr>
                <w:rFonts w:asciiTheme="minorHAnsi" w:hAnsiTheme="minorHAnsi" w:cstheme="minorHAnsi"/>
              </w:rPr>
              <w:fldChar w:fldCharType="end"/>
            </w:r>
            <w:r w:rsidRPr="00E30F58">
              <w:rPr>
                <w:rFonts w:asciiTheme="minorHAnsi" w:hAnsiTheme="minorHAnsi" w:cstheme="minorHAnsi"/>
                <w:vertAlign w:val="superscript"/>
              </w:rPr>
              <w:t xml:space="preserve"> </w:t>
            </w:r>
          </w:p>
        </w:tc>
        <w:tc>
          <w:tcPr>
            <w:tcW w:w="2931" w:type="dxa"/>
            <w:tcBorders>
              <w:top w:val="single" w:sz="2" w:space="0" w:color="auto"/>
              <w:bottom w:val="single" w:sz="8" w:space="0" w:color="auto"/>
            </w:tcBorders>
          </w:tcPr>
          <w:p w14:paraId="39F2B132" w14:textId="08D8DFEE" w:rsidR="0044609F" w:rsidRPr="00E30F58" w:rsidRDefault="0044609F"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Cranial flap fixation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Foley&lt;/Author&gt;&lt;Year&gt;2020&lt;/Year&gt;&lt;RecNum&gt;239&lt;/RecNum&gt;&lt;DisplayText&gt;(158)&lt;/DisplayText&gt;&lt;record&gt;&lt;rec-number&gt;239&lt;/rec-number&gt;&lt;foreign-keys&gt;&lt;key app="EN" db-id="x005rdz0lrfev0e9wafpfpvaazppeszde2z5" timestamp="1681489211"&gt;239&lt;/key&gt;&lt;/foreign-keys&gt;&lt;ref-type name="Journal Article"&gt;17&lt;/ref-type&gt;&lt;contributors&gt;&lt;authors&gt;&lt;author&gt;Foley, K. T.&lt;/author&gt;&lt;author&gt;Woodard, E. J.&lt;/author&gt;&lt;author&gt;Slotkin, J. R.&lt;/author&gt;&lt;author&gt;Mayotte, C. K.&lt;/author&gt;&lt;author&gt;Baldwin, A. C.&lt;/author&gt;&lt;author&gt;Brown, M. C.&lt;/author&gt;&lt;author&gt;Hess, B. J.&lt;/author&gt;&lt;/authors&gt;&lt;/contributors&gt;&lt;auth-address&gt;1Department of Neurosurgery, University of Tennessee Health Science Center and Semmes Murphey Neurologic and Spine Institute, Memphis, Tennessee.&amp;#xD;2Department of Neurosurgery, New England Baptist Hospital, Boston, Massachusetts.&amp;#xD;3Department of Neurosurgery, Geisinger Health System, Danville, Pennsylvania.&amp;#xD;4Stryker Corporation, Mahwah, New Jersey; and.&amp;#xD;5LaunchPad Medical, Lowell, Massachusetts.&lt;/auth-address&gt;&lt;titles&gt;&lt;title&gt;Cranial flap fixation in sheep using a resorbable bone adhesive&lt;/title&gt;&lt;secondary-title&gt;J Neurosurg&lt;/secondary-title&gt;&lt;/titles&gt;&lt;periodical&gt;&lt;full-title&gt;J Neurosurg&lt;/full-title&gt;&lt;/periodical&gt;&lt;pages&gt;1-9&lt;/pages&gt;&lt;edition&gt;2020/02/08&lt;/edition&gt;&lt;keywords&gt;&lt;keyword&gt;TTCP-PS = tetracalcium phosphate and phosphoserine&lt;/keyword&gt;&lt;keyword&gt;bioresorbable&lt;/keyword&gt;&lt;keyword&gt;bone adhesive&lt;/keyword&gt;&lt;keyword&gt;fibrosis&lt;/keyword&gt;&lt;keyword&gt;flap fixation&lt;/keyword&gt;&lt;keyword&gt;osteoconduction&lt;/keyword&gt;&lt;keyword&gt;osteointegration&lt;/keyword&gt;&lt;keyword&gt;surgical technique&lt;/keyword&gt;&lt;/keywords&gt;&lt;dates&gt;&lt;year&gt;2020&lt;/year&gt;&lt;pub-dates&gt;&lt;date&gt;Feb 7&lt;/date&gt;&lt;/pub-dates&gt;&lt;/dates&gt;&lt;isbn&gt;0022-3085&lt;/isbn&gt;&lt;accession-num&gt;32032955&lt;/accession-num&gt;&lt;urls&gt;&lt;/urls&gt;&lt;electronic-resource-num&gt;10.3171/2019.11.Jns192806&lt;/electronic-resource-num&gt;&lt;remote-database-provider&gt;NLM&lt;/remote-database-provider&gt;&lt;language&gt;eng&lt;/language&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58)</w:t>
            </w:r>
            <w:r w:rsidRPr="00E30F58">
              <w:rPr>
                <w:rFonts w:asciiTheme="minorHAnsi" w:hAnsiTheme="minorHAnsi" w:cstheme="minorHAnsi"/>
              </w:rPr>
              <w:fldChar w:fldCharType="end"/>
            </w:r>
          </w:p>
          <w:p w14:paraId="2E84A6A7" w14:textId="19DFCF1C" w:rsidR="0044609F" w:rsidRPr="00E30F58" w:rsidRDefault="0044609F"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Skull base reconstruction </w:t>
            </w:r>
            <w:r w:rsidRPr="00E30F58">
              <w:rPr>
                <w:rFonts w:asciiTheme="minorHAnsi" w:hAnsiTheme="minorHAnsi" w:cstheme="minorHAnsi"/>
              </w:rPr>
              <w:fldChar w:fldCharType="begin">
                <w:fldData xml:space="preserve">PEVuZE5vdGU+PENpdGU+PEF1dGhvcj5NdWVsbGVyPC9BdXRob3I+PFllYXI+MjAxODwvWWVhcj48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NdWVsbGVyPC9BdXRob3I+PFllYXI+MjAxODwvWWVhcj48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59)</w:t>
            </w:r>
            <w:r w:rsidRPr="00E30F58">
              <w:rPr>
                <w:rFonts w:asciiTheme="minorHAnsi" w:hAnsiTheme="minorHAnsi" w:cstheme="minorHAnsi"/>
              </w:rPr>
              <w:fldChar w:fldCharType="end"/>
            </w:r>
          </w:p>
        </w:tc>
        <w:tc>
          <w:tcPr>
            <w:tcW w:w="2931" w:type="dxa"/>
            <w:tcBorders>
              <w:top w:val="single" w:sz="2" w:space="0" w:color="auto"/>
              <w:bottom w:val="single" w:sz="8" w:space="0" w:color="auto"/>
            </w:tcBorders>
          </w:tcPr>
          <w:p w14:paraId="31FA2631" w14:textId="77777777" w:rsidR="0044609F" w:rsidRPr="00E30F58" w:rsidRDefault="0044609F"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931" w:type="dxa"/>
            <w:tcBorders>
              <w:top w:val="single" w:sz="2" w:space="0" w:color="auto"/>
              <w:bottom w:val="single" w:sz="8" w:space="0" w:color="auto"/>
            </w:tcBorders>
          </w:tcPr>
          <w:p w14:paraId="6497F140" w14:textId="77777777" w:rsidR="0044609F" w:rsidRPr="00E30F58" w:rsidRDefault="0044609F"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bl>
    <w:p w14:paraId="65869878" w14:textId="4BE15A93" w:rsidR="00273001" w:rsidRPr="00E30F58" w:rsidRDefault="00273001">
      <w:pPr>
        <w:rPr>
          <w:rFonts w:asciiTheme="minorHAnsi" w:hAnsiTheme="minorHAnsi" w:cstheme="minorHAnsi"/>
        </w:rPr>
      </w:pPr>
    </w:p>
    <w:p w14:paraId="1F5C9112" w14:textId="77777777" w:rsidR="00273001" w:rsidRPr="00E30F58" w:rsidRDefault="00273001">
      <w:pPr>
        <w:autoSpaceDE/>
        <w:autoSpaceDN/>
        <w:adjustRightInd/>
        <w:spacing w:line="259" w:lineRule="auto"/>
        <w:rPr>
          <w:rFonts w:asciiTheme="minorHAnsi" w:hAnsiTheme="minorHAnsi" w:cstheme="minorHAnsi"/>
        </w:rPr>
      </w:pPr>
      <w:r w:rsidRPr="00E30F58">
        <w:rPr>
          <w:rFonts w:asciiTheme="minorHAnsi" w:hAnsiTheme="minorHAnsi" w:cstheme="minorHAnsi"/>
        </w:rPr>
        <w:br w:type="page"/>
      </w:r>
    </w:p>
    <w:p w14:paraId="44D8CA9A" w14:textId="3AFDF2A0" w:rsidR="003768CA" w:rsidRPr="00E30F58" w:rsidRDefault="003768CA" w:rsidP="00896D9E">
      <w:pPr>
        <w:ind w:left="-851"/>
        <w:rPr>
          <w:rFonts w:asciiTheme="minorHAnsi" w:hAnsiTheme="minorHAnsi" w:cstheme="minorHAnsi"/>
          <w:b/>
          <w:bCs/>
        </w:rPr>
      </w:pPr>
    </w:p>
    <w:p w14:paraId="514E5CA8" w14:textId="0DBE63A9" w:rsidR="00C701D2" w:rsidRPr="00E30F58" w:rsidRDefault="00C701D2" w:rsidP="00C701D2">
      <w:pPr>
        <w:pStyle w:val="Napis"/>
        <w:keepNext/>
        <w:rPr>
          <w:rFonts w:asciiTheme="minorHAnsi" w:hAnsiTheme="minorHAnsi" w:cstheme="minorHAnsi"/>
        </w:rPr>
      </w:pPr>
      <w:bookmarkStart w:id="8" w:name="_Ref165033343"/>
      <w:r w:rsidRPr="00E30F58">
        <w:rPr>
          <w:rFonts w:asciiTheme="minorHAnsi" w:hAnsiTheme="minorHAnsi" w:cstheme="minorHAnsi"/>
        </w:rPr>
        <w:t xml:space="preserve">Table </w:t>
      </w:r>
      <w:r w:rsidR="00AC0341">
        <w:rPr>
          <w:rFonts w:asciiTheme="minorHAnsi" w:hAnsiTheme="minorHAnsi" w:cstheme="minorHAnsi"/>
        </w:rPr>
        <w:fldChar w:fldCharType="begin"/>
      </w:r>
      <w:r w:rsidR="00AC0341">
        <w:rPr>
          <w:rFonts w:asciiTheme="minorHAnsi" w:hAnsiTheme="minorHAnsi" w:cstheme="minorHAnsi"/>
        </w:rPr>
        <w:instrText xml:space="preserve"> SEQ Table \* ARABIC </w:instrText>
      </w:r>
      <w:r w:rsidR="00AC0341">
        <w:rPr>
          <w:rFonts w:asciiTheme="minorHAnsi" w:hAnsiTheme="minorHAnsi" w:cstheme="minorHAnsi"/>
        </w:rPr>
        <w:fldChar w:fldCharType="separate"/>
      </w:r>
      <w:r w:rsidR="00AC0341">
        <w:rPr>
          <w:rFonts w:asciiTheme="minorHAnsi" w:hAnsiTheme="minorHAnsi" w:cstheme="minorHAnsi"/>
          <w:noProof/>
        </w:rPr>
        <w:t>2</w:t>
      </w:r>
      <w:r w:rsidR="00AC0341">
        <w:rPr>
          <w:rFonts w:asciiTheme="minorHAnsi" w:hAnsiTheme="minorHAnsi" w:cstheme="minorHAnsi"/>
        </w:rPr>
        <w:fldChar w:fldCharType="end"/>
      </w:r>
      <w:bookmarkEnd w:id="8"/>
      <w:r w:rsidRPr="00E30F58">
        <w:rPr>
          <w:rFonts w:asciiTheme="minorHAnsi" w:hAnsiTheme="minorHAnsi" w:cstheme="minorHAnsi"/>
        </w:rPr>
        <w:t xml:space="preserve"> Estimated pain severity (moderate - severe) associated with experimental procedures in production animals.</w:t>
      </w:r>
    </w:p>
    <w:tbl>
      <w:tblPr>
        <w:tblStyle w:val="Tabelasvetlamrea1poudarek1"/>
        <w:tblW w:w="15126" w:type="dxa"/>
        <w:tblInd w:w="-856" w:type="dxa"/>
        <w:tblLook w:val="04A0" w:firstRow="1" w:lastRow="0" w:firstColumn="1" w:lastColumn="0" w:noHBand="0" w:noVBand="1"/>
      </w:tblPr>
      <w:tblGrid>
        <w:gridCol w:w="1277"/>
        <w:gridCol w:w="2126"/>
        <w:gridCol w:w="2930"/>
        <w:gridCol w:w="2931"/>
        <w:gridCol w:w="2931"/>
        <w:gridCol w:w="2931"/>
      </w:tblGrid>
      <w:tr w:rsidR="00273001" w:rsidRPr="00E30F58" w14:paraId="79878CB6" w14:textId="77777777" w:rsidTr="00174505">
        <w:trPr>
          <w:cnfStyle w:val="100000000000" w:firstRow="1" w:lastRow="0" w:firstColumn="0" w:lastColumn="0" w:oddVBand="0" w:evenVBand="0" w:oddHBand="0"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1277" w:type="dxa"/>
            <w:tcBorders>
              <w:top w:val="single" w:sz="8" w:space="0" w:color="auto"/>
              <w:bottom w:val="single" w:sz="6" w:space="0" w:color="auto"/>
            </w:tcBorders>
            <w:vAlign w:val="center"/>
          </w:tcPr>
          <w:p w14:paraId="645375D2" w14:textId="44C96238" w:rsidR="00273001" w:rsidRPr="00E30F58" w:rsidRDefault="00273001" w:rsidP="00273001">
            <w:pPr>
              <w:rPr>
                <w:rFonts w:asciiTheme="minorHAnsi" w:hAnsiTheme="minorHAnsi" w:cstheme="minorHAnsi"/>
              </w:rPr>
            </w:pPr>
            <w:r w:rsidRPr="00E30F58">
              <w:rPr>
                <w:rFonts w:asciiTheme="minorHAnsi" w:hAnsiTheme="minorHAnsi" w:cstheme="minorHAnsi"/>
              </w:rPr>
              <w:t>Estimated pain</w:t>
            </w:r>
          </w:p>
        </w:tc>
        <w:tc>
          <w:tcPr>
            <w:tcW w:w="2126" w:type="dxa"/>
            <w:tcBorders>
              <w:top w:val="single" w:sz="8" w:space="0" w:color="auto"/>
              <w:bottom w:val="single" w:sz="6" w:space="0" w:color="auto"/>
            </w:tcBorders>
            <w:vAlign w:val="center"/>
          </w:tcPr>
          <w:p w14:paraId="70DBD4EC" w14:textId="7CC9CE70" w:rsidR="00273001" w:rsidRPr="00E30F58" w:rsidRDefault="00273001" w:rsidP="00273001">
            <w:pPr>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Procedure or model</w:t>
            </w:r>
          </w:p>
        </w:tc>
        <w:tc>
          <w:tcPr>
            <w:tcW w:w="11723" w:type="dxa"/>
            <w:gridSpan w:val="4"/>
            <w:tcBorders>
              <w:top w:val="single" w:sz="8" w:space="0" w:color="auto"/>
              <w:bottom w:val="single" w:sz="6" w:space="0" w:color="auto"/>
            </w:tcBorders>
            <w:vAlign w:val="center"/>
          </w:tcPr>
          <w:p w14:paraId="3DFEF847" w14:textId="6501A58E" w:rsidR="00273001" w:rsidRPr="00E30F58" w:rsidRDefault="00273001" w:rsidP="00273001">
            <w:pPr>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Species-based examples</w:t>
            </w:r>
          </w:p>
        </w:tc>
      </w:tr>
      <w:tr w:rsidR="00327C7C" w:rsidRPr="00E30F58" w14:paraId="2A23FFA8" w14:textId="77777777" w:rsidTr="00174505">
        <w:trPr>
          <w:trHeight w:val="521"/>
        </w:trPr>
        <w:tc>
          <w:tcPr>
            <w:cnfStyle w:val="001000000000" w:firstRow="0" w:lastRow="0" w:firstColumn="1" w:lastColumn="0" w:oddVBand="0" w:evenVBand="0" w:oddHBand="0" w:evenHBand="0" w:firstRowFirstColumn="0" w:firstRowLastColumn="0" w:lastRowFirstColumn="0" w:lastRowLastColumn="0"/>
            <w:tcW w:w="1277" w:type="dxa"/>
            <w:vMerge w:val="restart"/>
            <w:tcBorders>
              <w:top w:val="single" w:sz="6" w:space="0" w:color="auto"/>
              <w:right w:val="single" w:sz="6" w:space="0" w:color="auto"/>
            </w:tcBorders>
            <w:vAlign w:val="center"/>
          </w:tcPr>
          <w:p w14:paraId="4374EDA2" w14:textId="063425E2" w:rsidR="00273001" w:rsidRPr="00E30F58" w:rsidRDefault="00273001" w:rsidP="007B2EDF">
            <w:pPr>
              <w:rPr>
                <w:rFonts w:asciiTheme="minorHAnsi" w:hAnsiTheme="minorHAnsi" w:cstheme="minorHAnsi"/>
              </w:rPr>
            </w:pPr>
            <w:r w:rsidRPr="00E30F58">
              <w:rPr>
                <w:rFonts w:asciiTheme="minorHAnsi" w:hAnsiTheme="minorHAnsi" w:cstheme="minorHAnsi"/>
              </w:rPr>
              <w:t xml:space="preserve">Moderate to severe </w:t>
            </w:r>
          </w:p>
        </w:tc>
        <w:tc>
          <w:tcPr>
            <w:tcW w:w="2126" w:type="dxa"/>
            <w:tcBorders>
              <w:top w:val="single" w:sz="6" w:space="0" w:color="auto"/>
              <w:left w:val="single" w:sz="6" w:space="0" w:color="auto"/>
              <w:bottom w:val="single" w:sz="6" w:space="0" w:color="auto"/>
              <w:right w:val="nil"/>
            </w:tcBorders>
          </w:tcPr>
          <w:p w14:paraId="77CD32DE" w14:textId="77777777"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Orthopaedic surgery </w:t>
            </w:r>
          </w:p>
        </w:tc>
        <w:tc>
          <w:tcPr>
            <w:tcW w:w="2930" w:type="dxa"/>
            <w:tcBorders>
              <w:top w:val="single" w:sz="6" w:space="0" w:color="auto"/>
              <w:left w:val="nil"/>
              <w:bottom w:val="single" w:sz="6" w:space="0" w:color="auto"/>
              <w:right w:val="nil"/>
            </w:tcBorders>
          </w:tcPr>
          <w:p w14:paraId="162578BF" w14:textId="29FE39BB" w:rsidR="00273001" w:rsidRPr="00E30F58" w:rsidRDefault="00273001"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Tibial implant </w:t>
            </w:r>
            <w:r w:rsidRPr="00E30F58">
              <w:rPr>
                <w:rFonts w:asciiTheme="minorHAnsi" w:hAnsiTheme="minorHAnsi" w:cstheme="minorHAnsi"/>
              </w:rPr>
              <w:fldChar w:fldCharType="begin">
                <w:fldData xml:space="preserve">PEVuZE5vdGU+PENpdGU+PEF1dGhvcj5MdXRoamU8L0F1dGhvcj48WWVhcj4yMDE4PC9ZZWFyPjxS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MdXRoamU8L0F1dGhvcj48WWVhcj4yMDE4PC9ZZWFyPjxS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60)</w:t>
            </w:r>
            <w:r w:rsidRPr="00E30F58">
              <w:rPr>
                <w:rFonts w:asciiTheme="minorHAnsi" w:hAnsiTheme="minorHAnsi" w:cstheme="minorHAnsi"/>
              </w:rPr>
              <w:fldChar w:fldCharType="end"/>
            </w:r>
          </w:p>
        </w:tc>
        <w:tc>
          <w:tcPr>
            <w:tcW w:w="2931" w:type="dxa"/>
            <w:tcBorders>
              <w:top w:val="single" w:sz="6" w:space="0" w:color="auto"/>
              <w:left w:val="nil"/>
              <w:bottom w:val="single" w:sz="6" w:space="0" w:color="auto"/>
              <w:right w:val="nil"/>
            </w:tcBorders>
          </w:tcPr>
          <w:p w14:paraId="3695E1DF" w14:textId="1CD7D3BF" w:rsidR="00273001" w:rsidRPr="00E30F58" w:rsidRDefault="00273001"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Osteotomy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Hill&lt;/Author&gt;&lt;Year&gt;2002&lt;/Year&gt;&lt;RecNum&gt;242&lt;/RecNum&gt;&lt;DisplayText&gt;(161)&lt;/DisplayText&gt;&lt;record&gt;&lt;rec-number&gt;242&lt;/rec-number&gt;&lt;foreign-keys&gt;&lt;key app="EN" db-id="x005rdz0lrfev0e9wafpfpvaazppeszde2z5" timestamp="1681489321"&gt;242&lt;/key&gt;&lt;/foreign-keys&gt;&lt;ref-type name="Journal Article"&gt;17&lt;/ref-type&gt;&lt;contributors&gt;&lt;authors&gt;&lt;author&gt;Hill, P. F.&lt;/author&gt;&lt;author&gt;Clasper, J. C.&lt;/author&gt;&lt;author&gt;Parker, S. J.&lt;/author&gt;&lt;author&gt;Watkins, P. E.&lt;/author&gt;&lt;/authors&gt;&lt;/contributors&gt;&lt;auth-address&gt;Department of Biomedical Sciences, DERA Porton Down, Salisbury, Wilts, UK.&lt;/auth-address&gt;&lt;titles&gt;&lt;title&gt;Early intramedullary nailing in an animal model of a heavily contaminated fracture of the tibia&lt;/title&gt;&lt;secondary-title&gt;J Orthop Res&lt;/secondary-title&gt;&lt;/titles&gt;&lt;periodical&gt;&lt;full-title&gt;J Orthop Res&lt;/full-title&gt;&lt;/periodical&gt;&lt;pages&gt;648-53&lt;/pages&gt;&lt;volume&gt;20&lt;/volume&gt;&lt;number&gt;4&lt;/number&gt;&lt;edition&gt;2002/08/10&lt;/edition&gt;&lt;keywords&gt;&lt;keyword&gt;Animals&lt;/keyword&gt;&lt;keyword&gt;*Bone Nails&lt;/keyword&gt;&lt;keyword&gt;Debridement&lt;/keyword&gt;&lt;keyword&gt;Disease Models, Animal&lt;/keyword&gt;&lt;keyword&gt;Female&lt;/keyword&gt;&lt;keyword&gt;Fracture Fixation, Intramedullary/*methods&lt;/keyword&gt;&lt;keyword&gt;Radiography&lt;/keyword&gt;&lt;keyword&gt;Sheep&lt;/keyword&gt;&lt;keyword&gt;Staphylococcus aureus/isolation &amp;amp; purification&lt;/keyword&gt;&lt;keyword&gt;Tibial Fractures/diagnostic imaging/microbiology/*surgery&lt;/keyword&gt;&lt;/keywords&gt;&lt;dates&gt;&lt;year&gt;2002&lt;/year&gt;&lt;pub-dates&gt;&lt;date&gt;Jul&lt;/date&gt;&lt;/pub-dates&gt;&lt;/dates&gt;&lt;isbn&gt;0736-0266 (Print)&amp;#xD;0736-0266 (Linking)&lt;/isbn&gt;&lt;accession-num&gt;12168650&lt;/accession-num&gt;&lt;urls&gt;&lt;related-urls&gt;&lt;url&gt;https://www.ncbi.nlm.nih.gov/pubmed/12168650&lt;/url&gt;&lt;/related-urls&gt;&lt;/urls&gt;&lt;electronic-resource-num&gt;10.1016/S0736-0266(01)00163-2&lt;/electronic-resource-num&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61)</w:t>
            </w:r>
            <w:r w:rsidRPr="00E30F58">
              <w:rPr>
                <w:rFonts w:asciiTheme="minorHAnsi" w:hAnsiTheme="minorHAnsi" w:cstheme="minorHAnsi"/>
              </w:rPr>
              <w:fldChar w:fldCharType="end"/>
            </w:r>
          </w:p>
        </w:tc>
        <w:tc>
          <w:tcPr>
            <w:tcW w:w="2931" w:type="dxa"/>
            <w:tcBorders>
              <w:top w:val="single" w:sz="6" w:space="0" w:color="auto"/>
              <w:left w:val="nil"/>
              <w:bottom w:val="single" w:sz="6" w:space="0" w:color="auto"/>
              <w:right w:val="nil"/>
            </w:tcBorders>
          </w:tcPr>
          <w:p w14:paraId="2F07017A" w14:textId="46A92C31" w:rsidR="00273001" w:rsidRPr="00E30F58" w:rsidRDefault="00273001"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Cuff rotator surgery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Bisson&lt;/Author&gt;&lt;Year&gt;2008&lt;/Year&gt;&lt;RecNum&gt;421&lt;/RecNum&gt;&lt;DisplayText&gt;(162)&lt;/DisplayText&gt;&lt;record&gt;&lt;rec-number&gt;421&lt;/rec-number&gt;&lt;foreign-keys&gt;&lt;key app="EN" db-id="x005rdz0lrfev0e9wafpfpvaazppeszde2z5" timestamp="1684823303"&gt;421&lt;/key&gt;&lt;/foreign-keys&gt;&lt;ref-type name="Journal Article"&gt;17&lt;/ref-type&gt;&lt;contributors&gt;&lt;authors&gt;&lt;author&gt;Bisson, L. J.&lt;/author&gt;&lt;author&gt;Manohar, L. M.&lt;/author&gt;&lt;author&gt;Wilkins, R. D.&lt;/author&gt;&lt;author&gt;Gurske-Deperio, J.&lt;/author&gt;&lt;author&gt;Ehrensberger, M. T.&lt;/author&gt;&lt;/authors&gt;&lt;/contributors&gt;&lt;auth-address&gt;University Orthopaedics, 4949 Harlem Road, Amherst, NY 14226, USA. klbisson@aol.com&lt;/auth-address&gt;&lt;titles&gt;&lt;title&gt;Influence of suture material on the biomechanical behavior of suture-tendon specimens: a controlled study in bovine rotator cuff&lt;/title&gt;&lt;secondary-title&gt;Am J Sports Med&lt;/secondary-title&gt;&lt;/titles&gt;&lt;periodical&gt;&lt;full-title&gt;Am J Sports Med&lt;/full-title&gt;&lt;/periodical&gt;&lt;pages&gt;907-12&lt;/pages&gt;&lt;volume&gt;36&lt;/volume&gt;&lt;number&gt;5&lt;/number&gt;&lt;edition&gt;2008/03/25&lt;/edition&gt;&lt;keywords&gt;&lt;keyword&gt;Animals&lt;/keyword&gt;&lt;keyword&gt;Biomechanical Phenomena&lt;/keyword&gt;&lt;keyword&gt;Cattle&lt;/keyword&gt;&lt;keyword&gt;Rotator Cuff/*physiology/surgery&lt;/keyword&gt;&lt;keyword&gt;*Sutures&lt;/keyword&gt;&lt;keyword&gt;Tensile Strength&lt;/keyword&gt;&lt;/keywords&gt;&lt;dates&gt;&lt;year&gt;2008&lt;/year&gt;&lt;pub-dates&gt;&lt;date&gt;May&lt;/date&gt;&lt;/pub-dates&gt;&lt;/dates&gt;&lt;isbn&gt;1552-3365 (Electronic)&amp;#xD;0363-5465 (Linking)&lt;/isbn&gt;&lt;accession-num&gt;18359819&lt;/accession-num&gt;&lt;urls&gt;&lt;related-urls&gt;&lt;url&gt;https://www.ncbi.nlm.nih.gov/pubmed/18359819&lt;/url&gt;&lt;/related-urls&gt;&lt;/urls&gt;&lt;electronic-resource-num&gt;10.1177/0363546508314793&lt;/electronic-resource-num&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62)</w:t>
            </w:r>
            <w:r w:rsidRPr="00E30F58">
              <w:rPr>
                <w:rFonts w:asciiTheme="minorHAnsi" w:hAnsiTheme="minorHAnsi" w:cstheme="minorHAnsi"/>
              </w:rPr>
              <w:fldChar w:fldCharType="end"/>
            </w:r>
          </w:p>
        </w:tc>
        <w:tc>
          <w:tcPr>
            <w:tcW w:w="2931" w:type="dxa"/>
            <w:tcBorders>
              <w:top w:val="single" w:sz="6" w:space="0" w:color="auto"/>
              <w:left w:val="nil"/>
              <w:bottom w:val="single" w:sz="6" w:space="0" w:color="auto"/>
            </w:tcBorders>
          </w:tcPr>
          <w:p w14:paraId="3AD07A84" w14:textId="384AACC4"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Bone augmentation </w:t>
            </w:r>
            <w:r w:rsidRPr="00E30F58">
              <w:rPr>
                <w:rFonts w:asciiTheme="minorHAnsi" w:hAnsiTheme="minorHAnsi" w:cstheme="minorHAnsi"/>
              </w:rPr>
              <w:fldChar w:fldCharType="begin">
                <w:fldData xml:space="preserve">PEVuZE5vdGU+PENpdGU+PEF1dGhvcj5GZWxsYWg8L0F1dGhvcj48WWVhcj4yMDA4PC9ZZWFyPjxS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GZWxsYWg8L0F1dGhvcj48WWVhcj4yMDA4PC9ZZWFyPjxS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63)</w:t>
            </w:r>
            <w:r w:rsidRPr="00E30F58">
              <w:rPr>
                <w:rFonts w:asciiTheme="minorHAnsi" w:hAnsiTheme="minorHAnsi" w:cstheme="minorHAnsi"/>
              </w:rPr>
              <w:fldChar w:fldCharType="end"/>
            </w:r>
          </w:p>
          <w:p w14:paraId="6AF8E195" w14:textId="6DD21D45"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Bone-defect repairs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Li&lt;/Author&gt;&lt;Year&gt;2015&lt;/Year&gt;&lt;RecNum&gt;244&lt;/RecNum&gt;&lt;DisplayText&gt;(164)&lt;/DisplayText&gt;&lt;record&gt;&lt;rec-number&gt;244&lt;/rec-number&gt;&lt;foreign-keys&gt;&lt;key app="EN" db-id="x005rdz0lrfev0e9wafpfpvaazppeszde2z5" timestamp="1681489399"&gt;244&lt;/key&gt;&lt;/foreign-keys&gt;&lt;ref-type name="Journal Article"&gt;17&lt;/ref-type&gt;&lt;contributors&gt;&lt;authors&gt;&lt;author&gt;Li, Y.&lt;/author&gt;&lt;author&gt;Chen, S. K.&lt;/author&gt;&lt;author&gt;Li, L.&lt;/author&gt;&lt;author&gt;Qin, L.&lt;/author&gt;&lt;author&gt;Wang, X. L.&lt;/author&gt;&lt;author&gt;Lai, Y. X.&lt;/author&gt;&lt;/authors&gt;&lt;/contributors&gt;&lt;auth-address&gt;Centre for Translational Medicine Research and Development, Shenzhen Institutes of Advanced Technology, Chinese Academy of Sciences, Shenzhen, China.&amp;#xD;Shenzhen College of Advanced Technology, University of Chinese Academy of Sciences, Shenzhen, China.&amp;#xD;Musculoskeletal Research Laboratory, Department of Orthopaedics and Traumatology, The Chinese University of Hong Kong, Hong Kong SAR, China.&amp;#xD;State Key Laboratory of Molecular Engineering of Polymers, Fudan University, Shanghai, China.&lt;/auth-address&gt;&lt;titles&gt;&lt;title&gt;Bone defect animal models for testing efficacy of bone substitute biomaterials&lt;/title&gt;&lt;secondary-title&gt;J Orthop Translat&lt;/secondary-title&gt;&lt;/titles&gt;&lt;periodical&gt;&lt;full-title&gt;J Orthop Translat&lt;/full-title&gt;&lt;/periodical&gt;&lt;pages&gt;95-104&lt;/pages&gt;&lt;volume&gt;3&lt;/volume&gt;&lt;number&gt;3&lt;/number&gt;&lt;edition&gt;2015/06/16&lt;/edition&gt;&lt;keywords&gt;&lt;keyword&gt;animal models&lt;/keyword&gt;&lt;keyword&gt;bone defect&lt;/keyword&gt;&lt;keyword&gt;bone regeneration&lt;/keyword&gt;&lt;keyword&gt;bone substitutes&lt;/keyword&gt;&lt;/keywords&gt;&lt;dates&gt;&lt;year&gt;2015&lt;/year&gt;&lt;pub-dates&gt;&lt;date&gt;Jul&lt;/date&gt;&lt;/pub-dates&gt;&lt;/dates&gt;&lt;isbn&gt;2214-031X (Print)&amp;#xD;2214-0328 (Electronic)&amp;#xD;2214-031X (Linking)&lt;/isbn&gt;&lt;accession-num&gt;30035046&lt;/accession-num&gt;&lt;urls&gt;&lt;related-urls&gt;&lt;url&gt;https://www.ncbi.nlm.nih.gov/pubmed/30035046&lt;/url&gt;&lt;/related-urls&gt;&lt;/urls&gt;&lt;custom2&gt;PMC5982383&lt;/custom2&gt;&lt;electronic-resource-num&gt;10.1016/j.jot.2015.05.002&lt;/electronic-resource-num&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64)</w:t>
            </w:r>
            <w:r w:rsidRPr="00E30F58">
              <w:rPr>
                <w:rFonts w:asciiTheme="minorHAnsi" w:hAnsiTheme="minorHAnsi" w:cstheme="minorHAnsi"/>
              </w:rPr>
              <w:fldChar w:fldCharType="end"/>
            </w:r>
            <w:r w:rsidRPr="00E30F58">
              <w:rPr>
                <w:rFonts w:asciiTheme="minorHAnsi" w:hAnsiTheme="minorHAnsi" w:cstheme="minorHAnsi"/>
              </w:rPr>
              <w:t xml:space="preserve"> </w:t>
            </w:r>
          </w:p>
          <w:p w14:paraId="68F303D8" w14:textId="7FFA5F1A"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Ligaments damage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Olson&lt;/Author&gt;&lt;Year&gt;2008&lt;/Year&gt;&lt;RecNum&gt;245&lt;/RecNum&gt;&lt;DisplayText&gt;(165)&lt;/DisplayText&gt;&lt;record&gt;&lt;rec-number&gt;245&lt;/rec-number&gt;&lt;foreign-keys&gt;&lt;key app="EN" db-id="x005rdz0lrfev0e9wafpfpvaazppeszde2z5" timestamp="1681489419"&gt;245&lt;/key&gt;&lt;/foreign-keys&gt;&lt;ref-type name="Journal Article"&gt;17&lt;/ref-type&gt;&lt;contributors&gt;&lt;authors&gt;&lt;author&gt;Olson, E. J.&lt;/author&gt;&lt;author&gt;Wentorf, F. A.&lt;/author&gt;&lt;author&gt;McNulty, M. A.&lt;/author&gt;&lt;author&gt;Parker, J. B.&lt;/author&gt;&lt;author&gt;Carlson, C. S.&lt;/author&gt;&lt;author&gt;LaPrade, R. F.&lt;/author&gt;&lt;/authors&gt;&lt;/contributors&gt;&lt;auth-address&gt;Department of Veterinary Population Medicine, College of Veterinary Medicine, University of Minnesota, 1988 Fitch Avenue, St. Paul, Minnesota 55108, USA.&lt;/auth-address&gt;&lt;titles&gt;&lt;title&gt;Assessment of a goat model of posterolateral knee instability&lt;/title&gt;&lt;secondary-title&gt;J Orthop Res&lt;/secondary-title&gt;&lt;/titles&gt;&lt;periodical&gt;&lt;full-title&gt;J Orthop Res&lt;/full-title&gt;&lt;/periodical&gt;&lt;pages&gt;651-9&lt;/pages&gt;&lt;volume&gt;26&lt;/volume&gt;&lt;number&gt;5&lt;/number&gt;&lt;edition&gt;2007/12/01&lt;/edition&gt;&lt;keywords&gt;&lt;keyword&gt;Animals&lt;/keyword&gt;&lt;keyword&gt;Biomechanical Phenomena&lt;/keyword&gt;&lt;keyword&gt;*Disease Models, Animal&lt;/keyword&gt;&lt;keyword&gt;*Goats&lt;/keyword&gt;&lt;keyword&gt;Joint Instability/complications/diagnosis/*physiopathology&lt;/keyword&gt;&lt;keyword&gt;Knee Injuries/complications/diagnosis/*physiopathology&lt;/keyword&gt;&lt;keyword&gt;Knee Joint/diagnostic imaging/pathology/*physiopathology&lt;/keyword&gt;&lt;keyword&gt;Osteoarthritis, Knee/*etiology/pathology&lt;/keyword&gt;&lt;keyword&gt;Radiography&lt;/keyword&gt;&lt;/keywords&gt;&lt;dates&gt;&lt;year&gt;2008&lt;/year&gt;&lt;pub-dates&gt;&lt;date&gt;May&lt;/date&gt;&lt;/pub-dates&gt;&lt;/dates&gt;&lt;isbn&gt;1554-527X (Electronic)&amp;#xD;0736-0266 (Linking)&lt;/isbn&gt;&lt;accession-num&gt;18050307&lt;/accession-num&gt;&lt;urls&gt;&lt;related-urls&gt;&lt;url&gt;https://www.ncbi.nlm.nih.gov/pubmed/18050307&lt;/url&gt;&lt;/related-urls&gt;&lt;/urls&gt;&lt;electronic-resource-num&gt;10.1002/jor.20529&lt;/electronic-resource-num&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65)</w:t>
            </w:r>
            <w:r w:rsidRPr="00E30F58">
              <w:rPr>
                <w:rFonts w:asciiTheme="minorHAnsi" w:hAnsiTheme="minorHAnsi" w:cstheme="minorHAnsi"/>
              </w:rPr>
              <w:fldChar w:fldCharType="end"/>
            </w:r>
          </w:p>
          <w:p w14:paraId="4DE752E7" w14:textId="3DD86B3E"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Cartilage damage </w:t>
            </w:r>
            <w:r w:rsidRPr="00E30F58">
              <w:rPr>
                <w:rFonts w:asciiTheme="minorHAnsi" w:hAnsiTheme="minorHAnsi" w:cstheme="minorHAnsi"/>
              </w:rPr>
              <w:fldChar w:fldCharType="begin">
                <w:fldData xml:space="preserve">PEVuZE5vdGU+PENpdGU+PEF1dGhvcj5IdXJ0aWc8L0F1dGhvcj48WWVhcj4yMDExPC9ZZWFyPjxS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=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IdXJ0aWc8L0F1dGhvcj48WWVhcj4yMDExPC9ZZWFyPjxS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=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66)</w:t>
            </w:r>
            <w:r w:rsidRPr="00E30F58">
              <w:rPr>
                <w:rFonts w:asciiTheme="minorHAnsi" w:hAnsiTheme="minorHAnsi" w:cstheme="minorHAnsi"/>
              </w:rPr>
              <w:fldChar w:fldCharType="end"/>
            </w:r>
          </w:p>
          <w:p w14:paraId="3E64552A" w14:textId="08635795" w:rsidR="00273001" w:rsidRPr="00E30F58" w:rsidRDefault="00273001"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Arthrotomy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Moran&lt;/Author&gt;&lt;Year&gt;2017&lt;/Year&gt;&lt;RecNum&gt;247&lt;/RecNum&gt;&lt;DisplayText&gt;(167)&lt;/DisplayText&gt;&lt;record&gt;&lt;rec-number&gt;247&lt;/rec-number&gt;&lt;foreign-keys&gt;&lt;key app="EN" db-id="x005rdz0lrfev0e9wafpfpvaazppeszde2z5" timestamp="1681489554"&gt;247&lt;/key&gt;&lt;/foreign-keys&gt;&lt;ref-type name="Journal Article"&gt;17&lt;/ref-type&gt;&lt;contributors&gt;&lt;authors&gt;&lt;author&gt;Moran, M. M.&lt;/author&gt;&lt;author&gt;Wilson, B. M.&lt;/author&gt;&lt;author&gt;Ross, R. D.&lt;/author&gt;&lt;author&gt;Virdi, A. S.&lt;/author&gt;&lt;author&gt;Sumner, D. R.&lt;/author&gt;&lt;/authors&gt;&lt;/contributors&gt;&lt;auth-address&gt;Department of Cell &amp;amp; Molecular Medicine, Rush University Medical Center, Chicago, Illinois.&lt;/auth-address&gt;&lt;titles&gt;&lt;title&gt;Arthrotomy-based preclinical models of particle-induced osteolysis: A systematic review&lt;/title&gt;&lt;secondary-title&gt;J Orthop Res&lt;/secondary-title&gt;&lt;/titles&gt;&lt;periodical&gt;&lt;full-title&gt;J Orthop Res&lt;/full-title&gt;&lt;/periodical&gt;&lt;pages&gt;2595-2605&lt;/pages&gt;&lt;volume&gt;35&lt;/volume&gt;&lt;number&gt;12&lt;/number&gt;&lt;edition&gt;2017/05/27&lt;/edition&gt;&lt;keywords&gt;&lt;keyword&gt;Animals&lt;/keyword&gt;&lt;keyword&gt;*Disease Models, Animal&lt;/keyword&gt;&lt;keyword&gt;*Osteolysis&lt;/keyword&gt;&lt;keyword&gt;animal models&lt;/keyword&gt;&lt;keyword&gt;implant loosening&lt;/keyword&gt;&lt;keyword&gt;osteolysis&lt;/keyword&gt;&lt;keyword&gt;particles&lt;/keyword&gt;&lt;keyword&gt;systematic review&lt;/keyword&gt;&lt;/keywords&gt;&lt;dates&gt;&lt;year&gt;2017&lt;/year&gt;&lt;pub-dates&gt;&lt;date&gt;Dec&lt;/date&gt;&lt;/pub-dates&gt;&lt;/dates&gt;&lt;isbn&gt;1554-527X (Electronic)&amp;#xD;0736-0266 (Print)&amp;#xD;0736-0266 (Linking)&lt;/isbn&gt;&lt;accession-num&gt;28548682&lt;/accession-num&gt;&lt;urls&gt;&lt;related-urls&gt;&lt;url&gt;https://www.ncbi.nlm.nih.gov/pubmed/28548682&lt;/url&gt;&lt;/related-urls&gt;&lt;/urls&gt;&lt;custom2&gt;PMC5702596&lt;/custom2&gt;&lt;electronic-resource-num&gt;10.1002/jor.23619&lt;/electronic-resource-num&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67)</w:t>
            </w:r>
            <w:r w:rsidRPr="00E30F58">
              <w:rPr>
                <w:rFonts w:asciiTheme="minorHAnsi" w:hAnsiTheme="minorHAnsi" w:cstheme="minorHAnsi"/>
              </w:rPr>
              <w:fldChar w:fldCharType="end"/>
            </w:r>
          </w:p>
        </w:tc>
      </w:tr>
      <w:tr w:rsidR="00327C7C" w:rsidRPr="00E30F58" w14:paraId="58AA06E7" w14:textId="77777777" w:rsidTr="00174505">
        <w:trPr>
          <w:trHeight w:val="1589"/>
        </w:trPr>
        <w:tc>
          <w:tcPr>
            <w:cnfStyle w:val="001000000000" w:firstRow="0" w:lastRow="0" w:firstColumn="1" w:lastColumn="0" w:oddVBand="0" w:evenVBand="0" w:oddHBand="0" w:evenHBand="0" w:firstRowFirstColumn="0" w:firstRowLastColumn="0" w:lastRowFirstColumn="0" w:lastRowLastColumn="0"/>
            <w:tcW w:w="1277" w:type="dxa"/>
            <w:vMerge/>
            <w:tcBorders>
              <w:right w:val="single" w:sz="6" w:space="0" w:color="auto"/>
            </w:tcBorders>
          </w:tcPr>
          <w:p w14:paraId="421389E0" w14:textId="77777777" w:rsidR="00273001" w:rsidRPr="00E30F58" w:rsidRDefault="00273001" w:rsidP="007B2EDF">
            <w:pPr>
              <w:rPr>
                <w:rFonts w:asciiTheme="minorHAnsi" w:hAnsiTheme="minorHAnsi" w:cstheme="minorHAnsi"/>
              </w:rPr>
            </w:pPr>
          </w:p>
        </w:tc>
        <w:tc>
          <w:tcPr>
            <w:tcW w:w="2126" w:type="dxa"/>
            <w:tcBorders>
              <w:top w:val="single" w:sz="6" w:space="0" w:color="auto"/>
              <w:left w:val="single" w:sz="6" w:space="0" w:color="auto"/>
              <w:bottom w:val="single" w:sz="6" w:space="0" w:color="auto"/>
              <w:right w:val="nil"/>
            </w:tcBorders>
          </w:tcPr>
          <w:p w14:paraId="029D38E9" w14:textId="77777777"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Major laparotomy </w:t>
            </w:r>
          </w:p>
        </w:tc>
        <w:tc>
          <w:tcPr>
            <w:tcW w:w="2930" w:type="dxa"/>
            <w:tcBorders>
              <w:top w:val="single" w:sz="6" w:space="0" w:color="auto"/>
              <w:left w:val="nil"/>
              <w:bottom w:val="single" w:sz="6" w:space="0" w:color="auto"/>
              <w:right w:val="nil"/>
            </w:tcBorders>
          </w:tcPr>
          <w:p w14:paraId="649CF0A6" w14:textId="4B00F6C9"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Bariatric surgery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Simianu&lt;/Author&gt;&lt;Year&gt;2015&lt;/Year&gt;&lt;RecNum&gt;248&lt;/RecNum&gt;&lt;DisplayText&gt;(168)&lt;/DisplayText&gt;&lt;record&gt;&lt;rec-number&gt;248&lt;/rec-number&gt;&lt;foreign-keys&gt;&lt;key app="EN" db-id="x005rdz0lrfev0e9wafpfpvaazppeszde2z5" timestamp="1681489571"&gt;248&lt;/key&gt;&lt;/foreign-keys&gt;&lt;ref-type name="Journal Article"&gt;17&lt;/ref-type&gt;&lt;contributors&gt;&lt;authors&gt;&lt;author&gt;Simianu, V. V.&lt;/author&gt;&lt;author&gt;Sham, J. G.&lt;/author&gt;&lt;author&gt;Wright, A. S.&lt;/author&gt;&lt;author&gt;Stewart, S. D.&lt;/author&gt;&lt;author&gt;Alloosh, M.&lt;/author&gt;&lt;author&gt;Sturek, M.&lt;/author&gt;&lt;author&gt;Cummings, D. E.&lt;/author&gt;&lt;author&gt;Flum, D. R.&lt;/author&gt;&lt;/authors&gt;&lt;/contributors&gt;&lt;auth-address&gt;Departments of Surgery, University of Washington, Seattle, USA.&amp;#xD;Department of Cellular and Integrative Physiology, Indiana University School of Medicine, Indianapolis, USA.&amp;#xD;Departments of Medicine, University of Washington, Seattle, USA.&amp;#xD;Departments of Surgery, University of Washington, Seattle, USA ; Departments of Health Services, University of Washington, Seattle, USA.&lt;/auth-address&gt;&lt;titles&gt;&lt;title&gt;A Large Animal Survival Model to Evaluate Bariatric Surgery Mechanisms&lt;/title&gt;&lt;secondary-title&gt;Surg Sci&lt;/secondary-title&gt;&lt;/titles&gt;&lt;periodical&gt;&lt;full-title&gt;Surg Sci&lt;/full-title&gt;&lt;/periodical&gt;&lt;pages&gt;337-345&lt;/pages&gt;&lt;volume&gt;6&lt;/volume&gt;&lt;number&gt;8&lt;/number&gt;&lt;edition&gt;2016/05/24&lt;/edition&gt;&lt;keywords&gt;&lt;keyword&gt;Bariatric Surgery&lt;/keyword&gt;&lt;keyword&gt;Metabolic Syndrome&lt;/keyword&gt;&lt;keyword&gt;Ossabaw&lt;/keyword&gt;&lt;keyword&gt;Roux-en-Y Gastric Bypass&lt;/keyword&gt;&lt;keyword&gt;Weight Loss&lt;/keyword&gt;&lt;/keywords&gt;&lt;dates&gt;&lt;year&gt;2015&lt;/year&gt;&lt;pub-dates&gt;&lt;date&gt;Aug&lt;/date&gt;&lt;/pub-dates&gt;&lt;/dates&gt;&lt;isbn&gt;2157-9407 (Print)&amp;#xD;2157-9415 (Electronic)&amp;#xD;2157-9407 (Linking)&lt;/isbn&gt;&lt;accession-num&gt;27213116&lt;/accession-num&gt;&lt;urls&gt;&lt;related-urls&gt;&lt;url&gt;https://www.ncbi.nlm.nih.gov/pubmed/27213116&lt;/url&gt;&lt;/related-urls&gt;&lt;/urls&gt;&lt;custom2&gt;PMC4871691&lt;/custom2&gt;&lt;electronic-resource-num&gt;10.4236/ss.2015.68050&lt;/electronic-resource-num&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68)</w:t>
            </w:r>
            <w:r w:rsidRPr="00E30F58">
              <w:rPr>
                <w:rFonts w:asciiTheme="minorHAnsi" w:hAnsiTheme="minorHAnsi" w:cstheme="minorHAnsi"/>
              </w:rPr>
              <w:fldChar w:fldCharType="end"/>
            </w:r>
            <w:r w:rsidRPr="00E30F58">
              <w:rPr>
                <w:rFonts w:asciiTheme="minorHAnsi" w:hAnsiTheme="minorHAnsi" w:cstheme="minorHAnsi"/>
              </w:rPr>
              <w:t xml:space="preserve"> </w:t>
            </w:r>
          </w:p>
          <w:p w14:paraId="73C8FE60" w14:textId="5B2CBF34"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Live</w:t>
            </w:r>
            <w:r w:rsidR="00E81014" w:rsidRPr="00E30F58">
              <w:rPr>
                <w:rFonts w:asciiTheme="minorHAnsi" w:hAnsiTheme="minorHAnsi" w:cstheme="minorHAnsi"/>
              </w:rPr>
              <w:t xml:space="preserve">r transplantation </w:t>
            </w:r>
            <w:r w:rsidRPr="00E30F58">
              <w:rPr>
                <w:rFonts w:asciiTheme="minorHAnsi" w:hAnsiTheme="minorHAnsi" w:cstheme="minorHAnsi"/>
              </w:rPr>
              <w:fldChar w:fldCharType="begin">
                <w:fldData xml:space="preserve">PEVuZE5vdGU+PENpdGU+PEF1dGhvcj5QYXJrPC9BdXRob3I+PFllYXI+MjAxOTwvWWVhcj48UmVj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QYXJrPC9BdXRob3I+PFllYXI+MjAxOTwvWWVhcj48UmVj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69)</w:t>
            </w:r>
            <w:r w:rsidRPr="00E30F58">
              <w:rPr>
                <w:rFonts w:asciiTheme="minorHAnsi" w:hAnsiTheme="minorHAnsi" w:cstheme="minorHAnsi"/>
              </w:rPr>
              <w:fldChar w:fldCharType="end"/>
            </w:r>
          </w:p>
          <w:p w14:paraId="6CA5A9AE" w14:textId="6DA05F5B" w:rsidR="00DA1122" w:rsidRPr="00E30F58" w:rsidRDefault="00273001" w:rsidP="009C04C3">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Kidney</w:t>
            </w:r>
            <w:r w:rsidR="00C66C69" w:rsidRPr="00E30F58">
              <w:rPr>
                <w:rFonts w:asciiTheme="minorHAnsi" w:hAnsiTheme="minorHAnsi" w:cstheme="minorHAnsi"/>
              </w:rPr>
              <w:t xml:space="preserve"> transplantation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Jochmans&lt;/Author&gt;&lt;Year&gt;2009&lt;/Year&gt;&lt;RecNum&gt;250&lt;/RecNum&gt;&lt;DisplayText&gt;(170)&lt;/DisplayText&gt;&lt;record&gt;&lt;rec-number&gt;250&lt;/rec-number&gt;&lt;foreign-keys&gt;&lt;key app="EN" db-id="x005rdz0lrfev0e9wafpfpvaazppeszde2z5" timestamp="1681489602"&gt;250&lt;/key&gt;&lt;/foreign-keys&gt;&lt;ref-type name="Journal Article"&gt;17&lt;/ref-type&gt;&lt;contributors&gt;&lt;authors&gt;&lt;author&gt;Jochmans, I.&lt;/author&gt;&lt;author&gt;Lerut, E.&lt;/author&gt;&lt;author&gt;Heedfeld, V.&lt;/author&gt;&lt;author&gt;Wylin, T.&lt;/author&gt;&lt;author&gt;Pirenne, J.&lt;/author&gt;&lt;author&gt;Monbaliu, D.&lt;/author&gt;&lt;/authors&gt;&lt;/contributors&gt;&lt;auth-address&gt;Department of Surgery, Abdominal Transplant Surgery, Catholic University of Leuven, Herestraat 49, 3000 Leuven, Belgium. jochmans@med.kuleuven.be&lt;/auth-address&gt;&lt;titles&gt;&lt;title&gt;Reproducible model for kidney autotransplantation in pigs&lt;/title&gt;&lt;secondary-title&gt;Transplant Proc&lt;/secondary-title&gt;&lt;/titles&gt;&lt;periodical&gt;&lt;full-title&gt;Transplant Proc&lt;/full-title&gt;&lt;/periodical&gt;&lt;pages&gt;3417-21&lt;/pages&gt;&lt;volume&gt;41&lt;/volume&gt;&lt;number&gt;8&lt;/number&gt;&lt;edition&gt;2009/10/28&lt;/edition&gt;&lt;keywords&gt;&lt;keyword&gt;Animals&lt;/keyword&gt;&lt;keyword&gt;Creatinine/blood&lt;/keyword&gt;&lt;keyword&gt;Female&lt;/keyword&gt;&lt;keyword&gt;Kidney Transplantation/*methods/pathology&lt;/keyword&gt;&lt;keyword&gt;Laparotomy&lt;/keyword&gt;&lt;keyword&gt;Models, Animal&lt;/keyword&gt;&lt;keyword&gt;Monitoring, Physiologic&lt;/keyword&gt;&lt;keyword&gt;Nephrectomy/methods&lt;/keyword&gt;&lt;keyword&gt;Postoperative Complications/classification&lt;/keyword&gt;&lt;keyword&gt;Postoperative Period&lt;/keyword&gt;&lt;keyword&gt;Reperfusion&lt;/keyword&gt;&lt;keyword&gt;Reproducibility of Results&lt;/keyword&gt;&lt;keyword&gt;Swine&lt;/keyword&gt;&lt;keyword&gt;Transplantation, Autologous/*methods&lt;/keyword&gt;&lt;keyword&gt;Ureter/surgery&lt;/keyword&gt;&lt;/keywords&gt;&lt;dates&gt;&lt;year&gt;2009&lt;/year&gt;&lt;pub-dates&gt;&lt;date&gt;Oct&lt;/date&gt;&lt;/pub-dates&gt;&lt;/dates&gt;&lt;isbn&gt;1873-2623 (Electronic)&amp;#xD;0041-1345 (Linking)&lt;/isbn&gt;&lt;accession-num&gt;19857760&lt;/accession-num&gt;&lt;urls&gt;&lt;related-urls&gt;&lt;url&gt;https://www.ncbi.nlm.nih.gov/pubmed/19857760&lt;/url&gt;&lt;/related-urls&gt;&lt;/urls&gt;&lt;electronic-resource-num&gt;10.1016/j.transproceed.2009.09.024&lt;/electronic-resource-num&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70)</w:t>
            </w:r>
            <w:r w:rsidRPr="00E30F58">
              <w:rPr>
                <w:rFonts w:asciiTheme="minorHAnsi" w:hAnsiTheme="minorHAnsi" w:cstheme="minorHAnsi"/>
              </w:rPr>
              <w:fldChar w:fldCharType="end"/>
            </w:r>
            <w:r w:rsidRPr="00E30F58">
              <w:rPr>
                <w:rFonts w:asciiTheme="minorHAnsi" w:hAnsiTheme="minorHAnsi" w:cstheme="minorHAnsi"/>
              </w:rPr>
              <w:t xml:space="preserve"> </w:t>
            </w:r>
          </w:p>
          <w:p w14:paraId="00D39334" w14:textId="52E518D5" w:rsidR="00273001" w:rsidRPr="00E30F58" w:rsidRDefault="00DA1122" w:rsidP="00DA1122">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I</w:t>
            </w:r>
            <w:r w:rsidR="00273001" w:rsidRPr="00E30F58">
              <w:rPr>
                <w:rFonts w:asciiTheme="minorHAnsi" w:hAnsiTheme="minorHAnsi" w:cstheme="minorHAnsi"/>
              </w:rPr>
              <w:t xml:space="preserve">ntestinal transplantation </w:t>
            </w:r>
            <w:r w:rsidR="00273001"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Yandza&lt;/Author&gt;&lt;Year&gt;2012&lt;/Year&gt;&lt;RecNum&gt;251&lt;/RecNum&gt;&lt;DisplayText&gt;(171)&lt;/DisplayText&gt;&lt;record&gt;&lt;rec-number&gt;251&lt;/rec-number&gt;&lt;foreign-keys&gt;&lt;key app="EN" db-id="x005rdz0lrfev0e9wafpfpvaazppeszde2z5" timestamp="1681489677"&gt;251&lt;/key&gt;&lt;/foreign-keys&gt;&lt;ref-type name="Journal Article"&gt;17&lt;/ref-type&gt;&lt;contributors&gt;&lt;authors&gt;&lt;author&gt;Yandza, T.&lt;/author&gt;&lt;author&gt;Tauc, M.&lt;/author&gt;&lt;author&gt;Saint-Paul, M. C.&lt;/author&gt;&lt;author&gt;Ouaissi, M.&lt;/author&gt;&lt;author&gt;Gugenheim, J.&lt;/author&gt;&lt;author&gt;Hébuterne, X.&lt;/author&gt;&lt;/authors&gt;&lt;/contributors&gt;&lt;auth-address&gt;Pôle Digestif, Service de Chirurgie Digestive et Centre de Transplantation Hépatique, Hôpital de l&amp;apos;Archet 2, Centre Hospitalo-Universitaire de Nice, Nice, France. yandza.t@chu-nice.fr&lt;/auth-address&gt;&lt;titles&gt;&lt;title&gt;The pig as a preclinical model for intestinal ischemia-reperfusion and transplantation studies&lt;/title&gt;&lt;secondary-title&gt;J Surg Res&lt;/secondary-title&gt;&lt;/titles&gt;&lt;periodical&gt;&lt;full-title&gt;J Surg Res&lt;/full-title&gt;&lt;abbr-1&gt;The Journal of surgical research&lt;/abbr-1&gt;&lt;/periodical&gt;&lt;pages&gt;807-19&lt;/pages&gt;&lt;volume&gt;178&lt;/volume&gt;&lt;number&gt;2&lt;/number&gt;&lt;edition&gt;2012/08/14&lt;/edition&gt;&lt;keywords&gt;&lt;keyword&gt;Animals&lt;/keyword&gt;&lt;keyword&gt;Heme Oxygenase-1/physiology&lt;/keyword&gt;&lt;keyword&gt;Immune System/anatomy &amp;amp; histology&lt;/keyword&gt;&lt;keyword&gt;Intestines/anatomy &amp;amp; histology/*blood supply/*transplantation&lt;/keyword&gt;&lt;keyword&gt;*Models, Animal&lt;/keyword&gt;&lt;keyword&gt;Nitric Oxide/physiology&lt;/keyword&gt;&lt;keyword&gt;Reperfusion Injury/*etiology/immunology&lt;/keyword&gt;&lt;keyword&gt;Swine&lt;/keyword&gt;&lt;keyword&gt;Transplantation, Homologous&lt;/keyword&gt;&lt;/keywords&gt;&lt;dates&gt;&lt;year&gt;2012&lt;/year&gt;&lt;pub-dates&gt;&lt;date&gt;Dec&lt;/date&gt;&lt;/pub-dates&gt;&lt;/dates&gt;&lt;isbn&gt;0022-4804&lt;/isbn&gt;&lt;accession-num&gt;22884450&lt;/accession-num&gt;&lt;urls&gt;&lt;/urls&gt;&lt;electronic-resource-num&gt;10.1016/j.jss.2012.07.025&lt;/electronic-resource-num&gt;&lt;remote-database-provider&gt;NLM&lt;/remote-database-provider&gt;&lt;language&gt;eng&lt;/language&gt;&lt;/record&gt;&lt;/Cite&gt;&lt;/EndNote&gt;</w:instrText>
            </w:r>
            <w:r w:rsidR="00273001" w:rsidRPr="00E30F58">
              <w:rPr>
                <w:rFonts w:asciiTheme="minorHAnsi" w:hAnsiTheme="minorHAnsi" w:cstheme="minorHAnsi"/>
              </w:rPr>
              <w:fldChar w:fldCharType="separate"/>
            </w:r>
            <w:r w:rsidR="00FC2719">
              <w:rPr>
                <w:rFonts w:asciiTheme="minorHAnsi" w:hAnsiTheme="minorHAnsi" w:cstheme="minorHAnsi"/>
                <w:noProof/>
              </w:rPr>
              <w:t>(171)</w:t>
            </w:r>
            <w:r w:rsidR="00273001" w:rsidRPr="00E30F58">
              <w:rPr>
                <w:rFonts w:asciiTheme="minorHAnsi" w:hAnsiTheme="minorHAnsi" w:cstheme="minorHAnsi"/>
              </w:rPr>
              <w:fldChar w:fldCharType="end"/>
            </w:r>
          </w:p>
          <w:p w14:paraId="4FC2DBC6" w14:textId="3D08497C"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Cholecystectomy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Cainzos&lt;/Author&gt;&lt;Year&gt;2006&lt;/Year&gt;&lt;RecNum&gt;252&lt;/RecNum&gt;&lt;DisplayText&gt;(172)&lt;/DisplayText&gt;&lt;record&gt;&lt;rec-number&gt;252&lt;/rec-number&gt;&lt;foreign-keys&gt;&lt;key app="EN" db-id="x005rdz0lrfev0e9wafpfpvaazppeszde2z5" timestamp="1681489732"&gt;252&lt;/key&gt;&lt;/foreign-keys&gt;&lt;ref-type name="Journal Article"&gt;17&lt;/ref-type&gt;&lt;contributors&gt;&lt;authors&gt;&lt;author&gt;Cainzos, M.&lt;/author&gt;&lt;author&gt;Rodriguez-Segade, F.&lt;/author&gt;&lt;author&gt;Martinez-Castro, J.&lt;/author&gt;&lt;author&gt;Prieto, D.&lt;/author&gt;&lt;author&gt;Becker, M. R.&lt;/author&gt;&lt;author&gt;Aneiros, F.&lt;/author&gt;&lt;author&gt;Cortes, J.&lt;/author&gt;&lt;/authors&gt;&lt;/contributors&gt;&lt;auth-address&gt;General Surgery, Hospital Clinico Universitario Medical School, Santiago de Compostela, Spain. ci28@usc.es&lt;/auth-address&gt;&lt;titles&gt;&lt;title&gt;Intra-abdominal adhesions after open and laparoscopic cholecystectomy: an experimental model&lt;/title&gt;&lt;secondary-title&gt;J Laparoendosc Adv Surg Tech A&lt;/secondary-title&gt;&lt;/titles&gt;&lt;periodical&gt;&lt;full-title&gt;J Laparoendosc Adv Surg Tech A&lt;/full-title&gt;&lt;/periodical&gt;&lt;pages&gt;108-12&lt;/pages&gt;&lt;volume&gt;16&lt;/volume&gt;&lt;number&gt;2&lt;/number&gt;&lt;edition&gt;2006/05/02&lt;/edition&gt;&lt;keywords&gt;&lt;keyword&gt;Animals&lt;/keyword&gt;&lt;keyword&gt;Chi-Square Distribution&lt;/keyword&gt;&lt;keyword&gt;Cholecystectomy/*methods&lt;/keyword&gt;&lt;keyword&gt;*Cholecystectomy, Laparoscopic&lt;/keyword&gt;&lt;keyword&gt;Female&lt;/keyword&gt;&lt;keyword&gt;Incidence&lt;/keyword&gt;&lt;keyword&gt;Postoperative Complications/*epidemiology&lt;/keyword&gt;&lt;keyword&gt;Swine&lt;/keyword&gt;&lt;keyword&gt;Tissue Adhesions/*epidemiology&lt;/keyword&gt;&lt;/keywords&gt;&lt;dates&gt;&lt;year&gt;2006&lt;/year&gt;&lt;pub-dates&gt;&lt;date&gt;Apr&lt;/date&gt;&lt;/pub-dates&gt;&lt;/dates&gt;&lt;isbn&gt;1092-6429 (Print)&amp;#xD;1092-6429 (Linking)&lt;/isbn&gt;&lt;accession-num&gt;16646698&lt;/accession-num&gt;&lt;urls&gt;&lt;related-urls&gt;&lt;url&gt;https://www.ncbi.nlm.nih.gov/pubmed/16646698&lt;/url&gt;&lt;/related-urls&gt;&lt;/urls&gt;&lt;electronic-resource-num&gt;10.1089/lap.2006.16.108&lt;/electronic-resource-num&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72)</w:t>
            </w:r>
            <w:r w:rsidRPr="00E30F58">
              <w:rPr>
                <w:rFonts w:asciiTheme="minorHAnsi" w:hAnsiTheme="minorHAnsi" w:cstheme="minorHAnsi"/>
              </w:rPr>
              <w:fldChar w:fldCharType="end"/>
            </w:r>
            <w:r w:rsidRPr="00E30F58">
              <w:rPr>
                <w:rFonts w:asciiTheme="minorHAnsi" w:hAnsiTheme="minorHAnsi" w:cstheme="minorHAnsi"/>
                <w:vertAlign w:val="superscript"/>
              </w:rPr>
              <w:t xml:space="preserve"> </w:t>
            </w:r>
          </w:p>
          <w:p w14:paraId="01762961" w14:textId="381F168A"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Pancreatic ablation </w:t>
            </w:r>
            <w:r w:rsidRPr="00E30F58">
              <w:rPr>
                <w:rFonts w:asciiTheme="minorHAnsi" w:hAnsiTheme="minorHAnsi" w:cstheme="minorHAnsi"/>
              </w:rPr>
              <w:fldChar w:fldCharType="begin">
                <w:fldData xml:space="preserve">PEVuZE5vdGU+PENpdGU+PEF1dGhvcj5GZWdyYWNoaTwvQXV0aG9yPjxZZWFyPjIwMTQ8L1llYXI+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GZWdyYWNoaTwvQXV0aG9yPjxZZWFyPjIwMTQ8L1llYXI+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73)</w:t>
            </w:r>
            <w:r w:rsidRPr="00E30F58">
              <w:rPr>
                <w:rFonts w:asciiTheme="minorHAnsi" w:hAnsiTheme="minorHAnsi" w:cstheme="minorHAnsi"/>
              </w:rPr>
              <w:fldChar w:fldCharType="end"/>
            </w:r>
          </w:p>
          <w:p w14:paraId="2D1E2324" w14:textId="56525659" w:rsidR="00273001" w:rsidRPr="00E30F58" w:rsidRDefault="00781D84"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Fetal c</w:t>
            </w:r>
            <w:r w:rsidR="00903CBA" w:rsidRPr="00E30F58">
              <w:rPr>
                <w:rFonts w:asciiTheme="minorHAnsi" w:hAnsiTheme="minorHAnsi" w:cstheme="minorHAnsi"/>
              </w:rPr>
              <w:t>ell i</w:t>
            </w:r>
            <w:r w:rsidR="00273001" w:rsidRPr="00E30F58">
              <w:rPr>
                <w:rFonts w:asciiTheme="minorHAnsi" w:hAnsiTheme="minorHAnsi" w:cstheme="minorHAnsi"/>
              </w:rPr>
              <w:t xml:space="preserve">njection </w:t>
            </w:r>
            <w:r w:rsidR="00273001" w:rsidRPr="00E30F58">
              <w:rPr>
                <w:rFonts w:asciiTheme="minorHAnsi" w:hAnsiTheme="minorHAnsi" w:cstheme="minorHAnsi"/>
              </w:rPr>
              <w:fldChar w:fldCharType="begin">
                <w:fldData xml:space="preserve">PEVuZE5vdGU+PENpdGU+PEF1dGhvcj5Cb2V0dGNoZXI8L0F1dGhvcj48WWVhcj4yMDE5PC9ZZWFy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Cb2V0dGNoZXI8L0F1dGhvcj48WWVhcj4yMDE5PC9ZZWFy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00273001" w:rsidRPr="00E30F58">
              <w:rPr>
                <w:rFonts w:asciiTheme="minorHAnsi" w:hAnsiTheme="minorHAnsi" w:cstheme="minorHAnsi"/>
              </w:rPr>
            </w:r>
            <w:r w:rsidR="00273001" w:rsidRPr="00E30F58">
              <w:rPr>
                <w:rFonts w:asciiTheme="minorHAnsi" w:hAnsiTheme="minorHAnsi" w:cstheme="minorHAnsi"/>
              </w:rPr>
              <w:fldChar w:fldCharType="separate"/>
            </w:r>
            <w:r w:rsidR="00FC2719">
              <w:rPr>
                <w:rFonts w:asciiTheme="minorHAnsi" w:hAnsiTheme="minorHAnsi" w:cstheme="minorHAnsi"/>
                <w:noProof/>
              </w:rPr>
              <w:t>(174)</w:t>
            </w:r>
            <w:r w:rsidR="00273001" w:rsidRPr="00E30F58">
              <w:rPr>
                <w:rFonts w:asciiTheme="minorHAnsi" w:hAnsiTheme="minorHAnsi" w:cstheme="minorHAnsi"/>
              </w:rPr>
              <w:fldChar w:fldCharType="end"/>
            </w:r>
          </w:p>
          <w:p w14:paraId="7836D8B1" w14:textId="35E6F917" w:rsidR="00273001" w:rsidRPr="00E30F58" w:rsidRDefault="00273001"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Sepsis induction </w:t>
            </w:r>
            <w:r w:rsidRPr="00E30F58">
              <w:rPr>
                <w:rFonts w:asciiTheme="minorHAnsi" w:hAnsiTheme="minorHAnsi" w:cstheme="minorHAnsi"/>
              </w:rPr>
              <w:fldChar w:fldCharType="begin">
                <w:fldData xml:space="preserve">PEVuZE5vdGU+PENpdGU+PEF1dGhvcj5Ta2plZmxvPC9BdXRob3I+PFllYXI+MjAxNTwvWWVhcj48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==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Ta2plZmxvPC9BdXRob3I+PFllYXI+MjAxNTwvWWVhcj48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==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75)</w:t>
            </w:r>
            <w:r w:rsidRPr="00E30F58">
              <w:rPr>
                <w:rFonts w:asciiTheme="minorHAnsi" w:hAnsiTheme="minorHAnsi" w:cstheme="minorHAnsi"/>
              </w:rPr>
              <w:fldChar w:fldCharType="end"/>
            </w:r>
            <w:r w:rsidRPr="00E30F58">
              <w:rPr>
                <w:rFonts w:asciiTheme="minorHAnsi" w:hAnsiTheme="minorHAnsi" w:cstheme="minorHAnsi"/>
              </w:rPr>
              <w:t xml:space="preserve"> </w:t>
            </w:r>
          </w:p>
        </w:tc>
        <w:tc>
          <w:tcPr>
            <w:tcW w:w="2931" w:type="dxa"/>
            <w:tcBorders>
              <w:top w:val="single" w:sz="6" w:space="0" w:color="auto"/>
              <w:left w:val="nil"/>
              <w:bottom w:val="single" w:sz="6" w:space="0" w:color="auto"/>
              <w:right w:val="nil"/>
            </w:tcBorders>
          </w:tcPr>
          <w:p w14:paraId="6B2407FB" w14:textId="423A93D5" w:rsidR="00273001" w:rsidRPr="00E30F58" w:rsidRDefault="00273001"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Fetal surgery </w:t>
            </w:r>
            <w:r w:rsidR="0057799A" w:rsidRPr="00E30F58">
              <w:rPr>
                <w:rFonts w:asciiTheme="minorHAnsi" w:hAnsiTheme="minorHAnsi" w:cstheme="minorHAnsi"/>
              </w:rPr>
              <w:t xml:space="preserve">after </w:t>
            </w:r>
            <w:r w:rsidRPr="00E30F58">
              <w:rPr>
                <w:rFonts w:asciiTheme="minorHAnsi" w:hAnsiTheme="minorHAnsi" w:cstheme="minorHAnsi"/>
              </w:rPr>
              <w:t xml:space="preserve">maternal laparotomy and hysterostomy </w:t>
            </w:r>
            <w:r w:rsidRPr="00E30F58">
              <w:rPr>
                <w:rFonts w:asciiTheme="minorHAnsi" w:hAnsiTheme="minorHAnsi" w:cstheme="minorHAnsi"/>
              </w:rPr>
              <w:fldChar w:fldCharType="begin">
                <w:fldData xml:space="preserve">PEVuZE5vdGU+PENpdGU+PEF1dGhvcj5LZW1wPC9BdXRob3I+PFllYXI+MjAxODwvWWVhcj48UmVj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LZW1wPC9BdXRob3I+PFllYXI+MjAxODwvWWVhcj48UmVj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76, 177)</w:t>
            </w:r>
            <w:r w:rsidRPr="00E30F58">
              <w:rPr>
                <w:rFonts w:asciiTheme="minorHAnsi" w:hAnsiTheme="minorHAnsi" w:cstheme="minorHAnsi"/>
              </w:rPr>
              <w:fldChar w:fldCharType="end"/>
            </w:r>
          </w:p>
        </w:tc>
        <w:tc>
          <w:tcPr>
            <w:tcW w:w="2931" w:type="dxa"/>
            <w:tcBorders>
              <w:top w:val="single" w:sz="6" w:space="0" w:color="auto"/>
              <w:left w:val="nil"/>
              <w:bottom w:val="single" w:sz="6" w:space="0" w:color="auto"/>
              <w:right w:val="nil"/>
            </w:tcBorders>
          </w:tcPr>
          <w:p w14:paraId="60530C36" w14:textId="77777777"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931" w:type="dxa"/>
            <w:tcBorders>
              <w:top w:val="single" w:sz="6" w:space="0" w:color="auto"/>
              <w:left w:val="nil"/>
              <w:bottom w:val="single" w:sz="6" w:space="0" w:color="auto"/>
            </w:tcBorders>
          </w:tcPr>
          <w:p w14:paraId="6D086056" w14:textId="77777777"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327C7C" w:rsidRPr="00E30F58" w14:paraId="7F8B1261" w14:textId="77777777" w:rsidTr="00174505">
        <w:trPr>
          <w:trHeight w:val="260"/>
        </w:trPr>
        <w:tc>
          <w:tcPr>
            <w:cnfStyle w:val="001000000000" w:firstRow="0" w:lastRow="0" w:firstColumn="1" w:lastColumn="0" w:oddVBand="0" w:evenVBand="0" w:oddHBand="0" w:evenHBand="0" w:firstRowFirstColumn="0" w:firstRowLastColumn="0" w:lastRowFirstColumn="0" w:lastRowLastColumn="0"/>
            <w:tcW w:w="1277" w:type="dxa"/>
            <w:vMerge/>
            <w:tcBorders>
              <w:right w:val="single" w:sz="6" w:space="0" w:color="auto"/>
            </w:tcBorders>
          </w:tcPr>
          <w:p w14:paraId="3323FB56" w14:textId="77777777" w:rsidR="00273001" w:rsidRPr="00E30F58" w:rsidRDefault="00273001" w:rsidP="007B2EDF">
            <w:pPr>
              <w:rPr>
                <w:rFonts w:asciiTheme="minorHAnsi" w:hAnsiTheme="minorHAnsi" w:cstheme="minorHAnsi"/>
              </w:rPr>
            </w:pPr>
          </w:p>
        </w:tc>
        <w:tc>
          <w:tcPr>
            <w:tcW w:w="2126" w:type="dxa"/>
            <w:tcBorders>
              <w:top w:val="single" w:sz="6" w:space="0" w:color="auto"/>
              <w:left w:val="single" w:sz="6" w:space="0" w:color="auto"/>
              <w:bottom w:val="single" w:sz="6" w:space="0" w:color="auto"/>
              <w:right w:val="nil"/>
            </w:tcBorders>
          </w:tcPr>
          <w:p w14:paraId="066DD9CD" w14:textId="77777777"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Thoracotomy </w:t>
            </w:r>
          </w:p>
        </w:tc>
        <w:tc>
          <w:tcPr>
            <w:tcW w:w="2930" w:type="dxa"/>
            <w:tcBorders>
              <w:top w:val="single" w:sz="6" w:space="0" w:color="auto"/>
              <w:left w:val="nil"/>
              <w:bottom w:val="single" w:sz="6" w:space="0" w:color="auto"/>
              <w:right w:val="nil"/>
            </w:tcBorders>
          </w:tcPr>
          <w:p w14:paraId="3F4952DB" w14:textId="272F96C7"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Lung resection </w:t>
            </w:r>
            <w:r w:rsidRPr="00E30F58">
              <w:rPr>
                <w:rFonts w:asciiTheme="minorHAnsi" w:hAnsiTheme="minorHAnsi" w:cstheme="minorHAnsi"/>
              </w:rPr>
              <w:fldChar w:fldCharType="begin">
                <w:fldData xml:space="preserve">PEVuZE5vdGU+PENpdGU+PEF1dGhvcj5Qb3VwYWxvdTwvQXV0aG9yPjxZZWFyPjIwMTc8L1llYXI+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Qb3VwYWxvdTwvQXV0aG9yPjxZZWFyPjIwMTc8L1llYXI+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51)</w:t>
            </w:r>
            <w:r w:rsidRPr="00E30F58">
              <w:rPr>
                <w:rFonts w:asciiTheme="minorHAnsi" w:hAnsiTheme="minorHAnsi" w:cstheme="minorHAnsi"/>
              </w:rPr>
              <w:fldChar w:fldCharType="end"/>
            </w:r>
          </w:p>
          <w:p w14:paraId="7AFC7D09" w14:textId="0BC99BFC"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Myocardial infarction </w:t>
            </w:r>
            <w:r w:rsidRPr="00E30F58">
              <w:rPr>
                <w:rFonts w:asciiTheme="minorHAnsi" w:hAnsiTheme="minorHAnsi" w:cstheme="minorHAnsi"/>
              </w:rPr>
              <w:fldChar w:fldCharType="begin">
                <w:fldData xml:space="preserve">PEVuZE5vdGU+PENpdGU+PEF1dGhvcj5MdWJiZXJkaW5nPC9BdXRob3I+PFllYXI+MjAyMDwvWWVh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MdWJiZXJkaW5nPC9BdXRob3I+PFllYXI+MjAyMDwvWWVh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78)</w:t>
            </w:r>
            <w:r w:rsidRPr="00E30F58">
              <w:rPr>
                <w:rFonts w:asciiTheme="minorHAnsi" w:hAnsiTheme="minorHAnsi" w:cstheme="minorHAnsi"/>
              </w:rPr>
              <w:fldChar w:fldCharType="end"/>
            </w:r>
            <w:r w:rsidRPr="00E30F58">
              <w:rPr>
                <w:rFonts w:asciiTheme="minorHAnsi" w:hAnsiTheme="minorHAnsi" w:cstheme="minorHAnsi"/>
              </w:rPr>
              <w:t xml:space="preserve"> </w:t>
            </w:r>
          </w:p>
          <w:p w14:paraId="4355CE89" w14:textId="676F5AE2" w:rsidR="00273001" w:rsidRPr="00E30F58" w:rsidRDefault="00273001"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Oesophageal anastomosis </w:t>
            </w:r>
            <w:r w:rsidRPr="00E30F58">
              <w:rPr>
                <w:rFonts w:asciiTheme="minorHAnsi" w:hAnsiTheme="minorHAnsi" w:cstheme="minorHAnsi"/>
              </w:rPr>
              <w:fldChar w:fldCharType="begin">
                <w:fldData xml:space="preserve">PEVuZE5vdGU+PENpdGU+PEF1dGhvcj5NdWVuc3RlcmVyPC9BdXRob3I+PFllYXI+MjAyMDwvWWVh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NdWVuc3RlcmVyPC9BdXRob3I+PFllYXI+MjAyMDwvWWVh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79)</w:t>
            </w:r>
            <w:r w:rsidRPr="00E30F58">
              <w:rPr>
                <w:rFonts w:asciiTheme="minorHAnsi" w:hAnsiTheme="minorHAnsi" w:cstheme="minorHAnsi"/>
              </w:rPr>
              <w:fldChar w:fldCharType="end"/>
            </w:r>
          </w:p>
        </w:tc>
        <w:tc>
          <w:tcPr>
            <w:tcW w:w="2931" w:type="dxa"/>
            <w:tcBorders>
              <w:top w:val="single" w:sz="6" w:space="0" w:color="auto"/>
              <w:left w:val="nil"/>
              <w:bottom w:val="single" w:sz="6" w:space="0" w:color="auto"/>
              <w:right w:val="nil"/>
            </w:tcBorders>
          </w:tcPr>
          <w:p w14:paraId="4DE138CF" w14:textId="564D260D"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Myocardial infarction (coronary ligation)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Rabbani&lt;/Author&gt;&lt;Year&gt;2008&lt;/Year&gt;&lt;RecNum&gt;260&lt;/RecNum&gt;&lt;DisplayText&gt;(180)&lt;/DisplayText&gt;&lt;record&gt;&lt;rec-number&gt;260&lt;/rec-number&gt;&lt;foreign-keys&gt;&lt;key app="EN" db-id="x005rdz0lrfev0e9wafpfpvaazppeszde2z5" timestamp="1681489895"&gt;260&lt;/key&gt;&lt;/foreign-keys&gt;&lt;ref-type name="Journal Article"&gt;17&lt;/ref-type&gt;&lt;contributors&gt;&lt;authors&gt;&lt;author&gt;Rabbani, S.&lt;/author&gt;&lt;author&gt;Ahmadi, H.&lt;/author&gt;&lt;author&gt;Fayazzadeh, E.&lt;/author&gt;&lt;author&gt;Sahebjam, M.&lt;/author&gt;&lt;author&gt;Boroumand, M. A.&lt;/author&gt;&lt;author&gt;Sotudeh, M.&lt;/author&gt;&lt;author&gt;Nassiri, S. M.&lt;/author&gt;&lt;/authors&gt;&lt;/contributors&gt;&lt;auth-address&gt;Research Department, Tehran Heart Center, Medical Sciences, University of Tehran, Tehran, Iran. shrabbani@gmail.com&lt;/auth-address&gt;&lt;titles&gt;&lt;title&gt;Development of an ovine model of myocardial infarction&lt;/title&gt;&lt;secondary-title&gt;ANZ J Surg&lt;/secondary-title&gt;&lt;/titles&gt;&lt;periodical&gt;&lt;full-title&gt;ANZ J Surg&lt;/full-title&gt;&lt;/periodical&gt;&lt;pages&gt;78-81&lt;/pages&gt;&lt;volume&gt;78&lt;/volume&gt;&lt;number&gt;1-2&lt;/number&gt;&lt;edition&gt;2008/01/18&lt;/edition&gt;&lt;keywords&gt;&lt;keyword&gt;Animals&lt;/keyword&gt;&lt;keyword&gt;Blood Pressure/physiology&lt;/keyword&gt;&lt;keyword&gt;Cardiac Surgical Procedures/methods&lt;/keyword&gt;&lt;keyword&gt;Coronary Vessels/surgery&lt;/keyword&gt;&lt;keyword&gt;*Disease Models, Animal&lt;/keyword&gt;&lt;keyword&gt;Echocardiography&lt;/keyword&gt;&lt;keyword&gt;Electrocardiography&lt;/keyword&gt;&lt;keyword&gt;Heart Rate/physiology&lt;/keyword&gt;&lt;keyword&gt;Ligation&lt;/keyword&gt;&lt;keyword&gt;Myocardial Infarction/diagnosis/*etiology/physiopathology&lt;/keyword&gt;&lt;keyword&gt;Sheep&lt;/keyword&gt;&lt;keyword&gt;Stroke Volume/physiology&lt;/keyword&gt;&lt;/keywords&gt;&lt;dates&gt;&lt;year&gt;2008&lt;/year&gt;&lt;pub-dates&gt;&lt;date&gt;Jan-Feb&lt;/date&gt;&lt;/pub-dates&gt;&lt;/dates&gt;&lt;isbn&gt;1445-2197 (Electronic)&amp;#xD;1445-1433 (Linking)&lt;/isbn&gt;&lt;accession-num&gt;18199212&lt;/accession-num&gt;&lt;urls&gt;&lt;related-urls&gt;&lt;url&gt;https://www.ncbi.nlm.nih.gov/pubmed/18199212&lt;/url&gt;&lt;/related-urls&gt;&lt;/urls&gt;&lt;electronic-resource-num&gt;10.1111/j.1445-2197.2007.04359.x&lt;/electronic-resource-num&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80)</w:t>
            </w:r>
            <w:r w:rsidRPr="00E30F58">
              <w:rPr>
                <w:rFonts w:asciiTheme="minorHAnsi" w:hAnsiTheme="minorHAnsi" w:cstheme="minorHAnsi"/>
              </w:rPr>
              <w:fldChar w:fldCharType="end"/>
            </w:r>
            <w:r w:rsidRPr="00E30F58">
              <w:rPr>
                <w:rFonts w:asciiTheme="minorHAnsi" w:hAnsiTheme="minorHAnsi" w:cstheme="minorHAnsi"/>
                <w:vertAlign w:val="superscript"/>
              </w:rPr>
              <w:t xml:space="preserve"> </w:t>
            </w:r>
          </w:p>
          <w:p w14:paraId="544D2B46" w14:textId="77777777"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931" w:type="dxa"/>
            <w:tcBorders>
              <w:top w:val="single" w:sz="6" w:space="0" w:color="auto"/>
              <w:left w:val="nil"/>
              <w:bottom w:val="single" w:sz="6" w:space="0" w:color="auto"/>
              <w:right w:val="nil"/>
            </w:tcBorders>
          </w:tcPr>
          <w:p w14:paraId="2F82009C" w14:textId="4EC40675" w:rsidR="00273001" w:rsidRPr="00E30F58" w:rsidRDefault="00273001"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Artificial heart implantation </w:t>
            </w:r>
            <w:r w:rsidRPr="00E30F58">
              <w:rPr>
                <w:rFonts w:asciiTheme="minorHAnsi" w:hAnsiTheme="minorHAnsi" w:cstheme="minorHAnsi"/>
              </w:rPr>
              <w:fldChar w:fldCharType="begin">
                <w:fldData xml:space="preserve">PEVuZE5vdGU+PENpdGU+PEF1dGhvcj5LYXJpbW92PC9BdXRob3I+PFllYXI+MjAxNjwvWWVhcj48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LYXJpbW92PC9BdXRob3I+PFllYXI+MjAxNjwvWWVhcj48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81)</w:t>
            </w:r>
            <w:r w:rsidRPr="00E30F58">
              <w:rPr>
                <w:rFonts w:asciiTheme="minorHAnsi" w:hAnsiTheme="minorHAnsi" w:cstheme="minorHAnsi"/>
              </w:rPr>
              <w:fldChar w:fldCharType="end"/>
            </w:r>
          </w:p>
        </w:tc>
        <w:tc>
          <w:tcPr>
            <w:tcW w:w="2931" w:type="dxa"/>
            <w:tcBorders>
              <w:top w:val="single" w:sz="6" w:space="0" w:color="auto"/>
              <w:left w:val="nil"/>
              <w:bottom w:val="single" w:sz="6" w:space="0" w:color="auto"/>
            </w:tcBorders>
          </w:tcPr>
          <w:p w14:paraId="295E34E5" w14:textId="0157259D"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Myocardial infarction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Kim&lt;/Author&gt;&lt;Year&gt;2003&lt;/Year&gt;&lt;RecNum&gt;261&lt;/RecNum&gt;&lt;DisplayText&gt;(182)&lt;/DisplayText&gt;&lt;record&gt;&lt;rec-number&gt;261&lt;/rec-number&gt;&lt;foreign-keys&gt;&lt;key app="EN" db-id="x005rdz0lrfev0e9wafpfpvaazppeszde2z5" timestamp="1681489917"&gt;261&lt;/key&gt;&lt;/foreign-keys&gt;&lt;ref-type name="Journal Article"&gt;17&lt;/ref-type&gt;&lt;contributors&gt;&lt;authors&gt;&lt;author&gt;Kim, W. G.&lt;/author&gt;&lt;author&gt;Cho, S. R.&lt;/author&gt;&lt;author&gt;Sung, S. H.&lt;/author&gt;&lt;author&gt;Park, H. J.&lt;/author&gt;&lt;/authors&gt;&lt;/contributors&gt;&lt;auth-address&gt;Department of Thoracic and Cardiovascular Surgery, Heart Research Institute, Seoul National University College of Medicine, Seoul, Korea.&lt;/auth-address&gt;&lt;titles&gt;&lt;title&gt;A chronic heart failure model by coronary artery ligation in the goat&lt;/title&gt;&lt;secondary-title&gt;Int J Artif Organs&lt;/secondary-title&gt;&lt;/titles&gt;&lt;periodical&gt;&lt;full-title&gt;Int J Artif Organs&lt;/full-title&gt;&lt;/periodical&gt;&lt;pages&gt;929-34&lt;/pages&gt;&lt;volume&gt;26&lt;/volume&gt;&lt;number&gt;10&lt;/number&gt;&lt;edition&gt;2003/11/26&lt;/edition&gt;&lt;keywords&gt;&lt;keyword&gt;Animals&lt;/keyword&gt;&lt;keyword&gt;Coronary Vessels/surgery&lt;/keyword&gt;&lt;keyword&gt;Goats&lt;/keyword&gt;&lt;keyword&gt;*Heart Failure/physiopathology&lt;/keyword&gt;&lt;keyword&gt;Ligation&lt;/keyword&gt;&lt;keyword&gt;*Models, Animal&lt;/keyword&gt;&lt;keyword&gt;Ultrasonography, Doppler, Color&lt;/keyword&gt;&lt;/keywords&gt;&lt;dates&gt;&lt;year&gt;2003&lt;/year&gt;&lt;pub-dates&gt;&lt;date&gt;Oct&lt;/date&gt;&lt;/pub-dates&gt;&lt;/dates&gt;&lt;isbn&gt;0391-3988 (Print)&amp;#xD;0391-3988 (Linking)&lt;/isbn&gt;&lt;accession-num&gt;14636010&lt;/accession-num&gt;&lt;urls&gt;&lt;related-urls&gt;&lt;url&gt;https://www.ncbi.nlm.nih.gov/pubmed/14636010&lt;/url&gt;&lt;/related-urls&gt;&lt;/urls&gt;&lt;electronic-resource-num&gt;10.1177/039139880302601010&lt;/electronic-resource-num&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82)</w:t>
            </w:r>
            <w:r w:rsidRPr="00E30F58">
              <w:rPr>
                <w:rFonts w:asciiTheme="minorHAnsi" w:hAnsiTheme="minorHAnsi" w:cstheme="minorHAnsi"/>
              </w:rPr>
              <w:fldChar w:fldCharType="end"/>
            </w:r>
          </w:p>
          <w:p w14:paraId="1E1FEEF7" w14:textId="0A0BD93E" w:rsidR="00273001" w:rsidRPr="00E30F58" w:rsidRDefault="00273001"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Pneumonectomy and xenotransplantation </w:t>
            </w:r>
            <w:r w:rsidRPr="00E30F58">
              <w:rPr>
                <w:rFonts w:asciiTheme="minorHAnsi" w:hAnsiTheme="minorHAnsi" w:cstheme="minorHAnsi"/>
              </w:rPr>
              <w:fldChar w:fldCharType="begin">
                <w:fldData xml:space="preserve">PEVuZE5vdGU+PENpdGU+PEF1dGhvcj5NYWNjaGlhcmluaTwvQXV0aG9yPjxZZWFyPjE5OTk8L1ll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NYWNjaGlhcmluaTwvQXV0aG9yPjxZZWFyPjE5OTk8L1ll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83)</w:t>
            </w:r>
            <w:r w:rsidRPr="00E30F58">
              <w:rPr>
                <w:rFonts w:asciiTheme="minorHAnsi" w:hAnsiTheme="minorHAnsi" w:cstheme="minorHAnsi"/>
              </w:rPr>
              <w:fldChar w:fldCharType="end"/>
            </w:r>
          </w:p>
        </w:tc>
      </w:tr>
      <w:tr w:rsidR="00327C7C" w:rsidRPr="00E30F58" w14:paraId="4D64E10F" w14:textId="77777777" w:rsidTr="00174505">
        <w:trPr>
          <w:trHeight w:val="260"/>
        </w:trPr>
        <w:tc>
          <w:tcPr>
            <w:cnfStyle w:val="001000000000" w:firstRow="0" w:lastRow="0" w:firstColumn="1" w:lastColumn="0" w:oddVBand="0" w:evenVBand="0" w:oddHBand="0" w:evenHBand="0" w:firstRowFirstColumn="0" w:firstRowLastColumn="0" w:lastRowFirstColumn="0" w:lastRowLastColumn="0"/>
            <w:tcW w:w="1277" w:type="dxa"/>
            <w:vMerge/>
            <w:tcBorders>
              <w:right w:val="single" w:sz="6" w:space="0" w:color="auto"/>
            </w:tcBorders>
          </w:tcPr>
          <w:p w14:paraId="295838F4" w14:textId="77777777" w:rsidR="00273001" w:rsidRPr="00E30F58" w:rsidRDefault="00273001" w:rsidP="007B2EDF">
            <w:pPr>
              <w:rPr>
                <w:rFonts w:asciiTheme="minorHAnsi" w:hAnsiTheme="minorHAnsi" w:cstheme="minorHAnsi"/>
              </w:rPr>
            </w:pPr>
          </w:p>
        </w:tc>
        <w:tc>
          <w:tcPr>
            <w:tcW w:w="2126" w:type="dxa"/>
            <w:tcBorders>
              <w:top w:val="single" w:sz="6" w:space="0" w:color="auto"/>
              <w:left w:val="single" w:sz="6" w:space="0" w:color="auto"/>
              <w:bottom w:val="single" w:sz="6" w:space="0" w:color="auto"/>
              <w:right w:val="nil"/>
            </w:tcBorders>
          </w:tcPr>
          <w:p w14:paraId="388DAFF9" w14:textId="77777777"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Sternotomy </w:t>
            </w:r>
          </w:p>
        </w:tc>
        <w:tc>
          <w:tcPr>
            <w:tcW w:w="2930" w:type="dxa"/>
            <w:tcBorders>
              <w:top w:val="single" w:sz="6" w:space="0" w:color="auto"/>
              <w:left w:val="nil"/>
              <w:bottom w:val="single" w:sz="6" w:space="0" w:color="auto"/>
              <w:right w:val="nil"/>
            </w:tcBorders>
          </w:tcPr>
          <w:p w14:paraId="2EA4BA4D" w14:textId="6CDD6A8A" w:rsidR="00273001" w:rsidRPr="00E30F58" w:rsidRDefault="00273001"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Mitral valve replacement </w:t>
            </w:r>
            <w:r w:rsidRPr="00E30F58">
              <w:rPr>
                <w:rFonts w:asciiTheme="minorHAnsi" w:hAnsiTheme="minorHAnsi" w:cstheme="minorHAnsi"/>
              </w:rPr>
              <w:fldChar w:fldCharType="begin">
                <w:fldData xml:space="preserve">PEVuZE5vdGU+PENpdGU+PEF1dGhvcj5WdTwvQXV0aG9yPjxZZWFyPjIwMTg8L1llYXI+PFJlY051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=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WdTwvQXV0aG9yPjxZZWFyPjIwMTg8L1llYXI+PFJlY051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=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84)</w:t>
            </w:r>
            <w:r w:rsidRPr="00E30F58">
              <w:rPr>
                <w:rFonts w:asciiTheme="minorHAnsi" w:hAnsiTheme="minorHAnsi" w:cstheme="minorHAnsi"/>
              </w:rPr>
              <w:fldChar w:fldCharType="end"/>
            </w:r>
            <w:r w:rsidRPr="00E30F58">
              <w:rPr>
                <w:rFonts w:asciiTheme="minorHAnsi" w:hAnsiTheme="minorHAnsi" w:cstheme="minorHAnsi"/>
              </w:rPr>
              <w:t xml:space="preserve"> </w:t>
            </w:r>
          </w:p>
        </w:tc>
        <w:tc>
          <w:tcPr>
            <w:tcW w:w="2931" w:type="dxa"/>
            <w:tcBorders>
              <w:top w:val="single" w:sz="6" w:space="0" w:color="auto"/>
              <w:left w:val="nil"/>
              <w:bottom w:val="single" w:sz="6" w:space="0" w:color="auto"/>
              <w:right w:val="nil"/>
            </w:tcBorders>
          </w:tcPr>
          <w:p w14:paraId="008BE375" w14:textId="415B55BC" w:rsidR="00273001" w:rsidRPr="00E30F58" w:rsidRDefault="00273001"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Cardiopulmonary bypass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DiVincenti&lt;/Author&gt;&lt;Year&gt;2014&lt;/Year&gt;&lt;RecNum&gt;264&lt;/RecNum&gt;&lt;DisplayText&gt;(185)&lt;/DisplayText&gt;&lt;record&gt;&lt;rec-number&gt;264&lt;/rec-number&gt;&lt;foreign-keys&gt;&lt;key app="EN" db-id="x005rdz0lrfev0e9wafpfpvaazppeszde2z5" timestamp="1681490003"&gt;264&lt;/key&gt;&lt;/foreign-keys&gt;&lt;ref-type name="Journal Article"&gt;17&lt;/ref-type&gt;&lt;contributors&gt;&lt;authors&gt;&lt;author&gt;DiVincenti, L., Jr.&lt;/author&gt;&lt;author&gt;Westcott, R.&lt;/author&gt;&lt;author&gt;Lee, C.&lt;/author&gt;&lt;/authors&gt;&lt;/contributors&gt;&lt;auth-address&gt;Department of Comparative Medicine, University of Rochester Medical Center, Rochester, New York, USA. louis_divincenti@urmc.rochester.edu.&amp;#xD;Division of Laboratory Animal Medicine, University of Rochester Medical Center, Rochester, New York, USA.&amp;#xD;Department of Surgery, University of Rochester Medical Center, Rochester, New York, USA.&lt;/auth-address&gt;&lt;titles&gt;&lt;title&gt;Sheep (Ovis aries) as a model for cardiovascular surgery and management before, during, and after cardiopulmonary bypass&lt;/title&gt;&lt;secondary-title&gt;J Am Assoc Lab Anim Sci&lt;/secondary-title&gt;&lt;/titles&gt;&lt;periodical&gt;&lt;full-title&gt;J Am Assoc Lab Anim Sci&lt;/full-title&gt;&lt;/periodical&gt;&lt;pages&gt;439-48&lt;/pages&gt;&lt;volume&gt;53&lt;/volume&gt;&lt;number&gt;5&lt;/number&gt;&lt;edition&gt;2014/09/26&lt;/edition&gt;&lt;keywords&gt;&lt;keyword&gt;Anesthesia&lt;/keyword&gt;&lt;keyword&gt;Animals&lt;/keyword&gt;&lt;keyword&gt;Cardiopulmonary Bypass/*methods&lt;/keyword&gt;&lt;keyword&gt;Heart/anatomy &amp;amp; histology/physiology&lt;/keyword&gt;&lt;keyword&gt;Humans&lt;/keyword&gt;&lt;keyword&gt;*Models, Animal&lt;/keyword&gt;&lt;keyword&gt;Perioperative Care&lt;/keyword&gt;&lt;keyword&gt;Preoperative Care&lt;/keyword&gt;&lt;keyword&gt;*Sheep, Domestic&lt;/keyword&gt;&lt;/keywords&gt;&lt;dates&gt;&lt;year&gt;2014&lt;/year&gt;&lt;pub-dates&gt;&lt;date&gt;Sep&lt;/date&gt;&lt;/pub-dates&gt;&lt;/dates&gt;&lt;isbn&gt;2769-6677 (Electronic)&amp;#xD;1559-6109 (Print)&amp;#xD;1559-6109 (Linking)&lt;/isbn&gt;&lt;accession-num&gt;25255065&lt;/accession-num&gt;&lt;urls&gt;&lt;related-urls&gt;&lt;url&gt;https://www.ncbi.nlm.nih.gov/pubmed/25255065&lt;/url&gt;&lt;/related-urls&gt;&lt;/urls&gt;&lt;custom2&gt;PMC4181684&lt;/custom2&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85)</w:t>
            </w:r>
            <w:r w:rsidRPr="00E30F58">
              <w:rPr>
                <w:rFonts w:asciiTheme="minorHAnsi" w:hAnsiTheme="minorHAnsi" w:cstheme="minorHAnsi"/>
              </w:rPr>
              <w:fldChar w:fldCharType="end"/>
            </w:r>
          </w:p>
        </w:tc>
        <w:tc>
          <w:tcPr>
            <w:tcW w:w="2931" w:type="dxa"/>
            <w:tcBorders>
              <w:top w:val="single" w:sz="6" w:space="0" w:color="auto"/>
              <w:left w:val="nil"/>
              <w:bottom w:val="single" w:sz="6" w:space="0" w:color="auto"/>
              <w:right w:val="nil"/>
            </w:tcBorders>
          </w:tcPr>
          <w:p w14:paraId="11A1BDEC" w14:textId="77777777"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931" w:type="dxa"/>
            <w:tcBorders>
              <w:top w:val="single" w:sz="6" w:space="0" w:color="auto"/>
              <w:left w:val="nil"/>
              <w:bottom w:val="single" w:sz="6" w:space="0" w:color="auto"/>
            </w:tcBorders>
          </w:tcPr>
          <w:p w14:paraId="04FFC5FB" w14:textId="77777777"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327C7C" w:rsidRPr="00E30F58" w14:paraId="70B9B36F" w14:textId="77777777" w:rsidTr="00174505">
        <w:trPr>
          <w:trHeight w:val="260"/>
        </w:trPr>
        <w:tc>
          <w:tcPr>
            <w:cnfStyle w:val="001000000000" w:firstRow="0" w:lastRow="0" w:firstColumn="1" w:lastColumn="0" w:oddVBand="0" w:evenVBand="0" w:oddHBand="0" w:evenHBand="0" w:firstRowFirstColumn="0" w:firstRowLastColumn="0" w:lastRowFirstColumn="0" w:lastRowLastColumn="0"/>
            <w:tcW w:w="1277" w:type="dxa"/>
            <w:vMerge/>
            <w:tcBorders>
              <w:right w:val="single" w:sz="6" w:space="0" w:color="auto"/>
            </w:tcBorders>
          </w:tcPr>
          <w:p w14:paraId="2E49CC42" w14:textId="77777777" w:rsidR="00273001" w:rsidRPr="00E30F58" w:rsidRDefault="00273001" w:rsidP="007B2EDF">
            <w:pPr>
              <w:rPr>
                <w:rFonts w:asciiTheme="minorHAnsi" w:hAnsiTheme="minorHAnsi" w:cstheme="minorHAnsi"/>
              </w:rPr>
            </w:pPr>
          </w:p>
        </w:tc>
        <w:tc>
          <w:tcPr>
            <w:tcW w:w="2126" w:type="dxa"/>
            <w:tcBorders>
              <w:top w:val="single" w:sz="6" w:space="0" w:color="auto"/>
              <w:left w:val="single" w:sz="6" w:space="0" w:color="auto"/>
              <w:bottom w:val="single" w:sz="6" w:space="0" w:color="auto"/>
              <w:right w:val="nil"/>
            </w:tcBorders>
          </w:tcPr>
          <w:p w14:paraId="602DBCAB" w14:textId="77777777"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Maxillofacial surgery </w:t>
            </w:r>
          </w:p>
        </w:tc>
        <w:tc>
          <w:tcPr>
            <w:tcW w:w="2930" w:type="dxa"/>
            <w:tcBorders>
              <w:top w:val="single" w:sz="6" w:space="0" w:color="auto"/>
              <w:left w:val="nil"/>
              <w:bottom w:val="single" w:sz="6" w:space="0" w:color="auto"/>
              <w:right w:val="nil"/>
            </w:tcBorders>
          </w:tcPr>
          <w:p w14:paraId="55ABCAE8" w14:textId="2BDE930A" w:rsidR="00273001" w:rsidRPr="00E30F58" w:rsidRDefault="00273001"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Bone Regeneration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Mardas&lt;/Author&gt;&lt;Year&gt;2014&lt;/Year&gt;&lt;RecNum&gt;265&lt;/RecNum&gt;&lt;DisplayText&gt;(186)&lt;/DisplayText&gt;&lt;record&gt;&lt;rec-number&gt;265&lt;/rec-number&gt;&lt;foreign-keys&gt;&lt;key app="EN" db-id="x005rdz0lrfev0e9wafpfpvaazppeszde2z5" timestamp="1681490020"&gt;265&lt;/key&gt;&lt;/foreign-keys&gt;&lt;ref-type name="Journal Article"&gt;17&lt;/ref-type&gt;&lt;contributors&gt;&lt;authors&gt;&lt;author&gt;Mardas, N.&lt;/author&gt;&lt;author&gt;Dereka, X.&lt;/author&gt;&lt;author&gt;Donos, N.&lt;/author&gt;&lt;author&gt;Dard, M.&lt;/author&gt;&lt;/authors&gt;&lt;/contributors&gt;&lt;auth-address&gt;1Department of Periodontology, Eastman Dental Institute, University College London , London , UK .&lt;/auth-address&gt;&lt;titles&gt;&lt;title&gt;Experimental model for bone regeneration in oral and cranio-maxillo-facial surgery&lt;/title&gt;&lt;secondary-title&gt;J Invest Surg&lt;/secondary-title&gt;&lt;/titles&gt;&lt;periodical&gt;&lt;full-title&gt;J Invest Surg&lt;/full-title&gt;&lt;/periodical&gt;&lt;pages&gt;32-49&lt;/pages&gt;&lt;volume&gt;27&lt;/volume&gt;&lt;number&gt;1&lt;/number&gt;&lt;edition&gt;2013/08/21&lt;/edition&gt;&lt;keywords&gt;&lt;keyword&gt;Animals&lt;/keyword&gt;&lt;keyword&gt;Bone Regeneration/*physiology&lt;/keyword&gt;&lt;keyword&gt;Bone Substitutes/therapeutic use&lt;/keyword&gt;&lt;keyword&gt;Bone Transplantation/methods&lt;/keyword&gt;&lt;keyword&gt;Facial Bones/physiology/*surgery&lt;/keyword&gt;&lt;keyword&gt;Maxilla/physiology/*surgery&lt;/keyword&gt;&lt;keyword&gt;*Models, Animal&lt;/keyword&gt;&lt;keyword&gt;Osteogenesis, Distraction/methods&lt;/keyword&gt;&lt;keyword&gt;Periodontics/methods&lt;/keyword&gt;&lt;keyword&gt;Skull/physiology/*surgery&lt;/keyword&gt;&lt;keyword&gt;Surgery, Oral/*methods&lt;/keyword&gt;&lt;keyword&gt;*Swine&lt;/keyword&gt;&lt;keyword&gt;Swine, Miniature&lt;/keyword&gt;&lt;keyword&gt;Wound Healing/physiology&lt;/keyword&gt;&lt;/keywords&gt;&lt;dates&gt;&lt;year&gt;2014&lt;/year&gt;&lt;pub-dates&gt;&lt;date&gt;Feb&lt;/date&gt;&lt;/pub-dates&gt;&lt;/dates&gt;&lt;isbn&gt;1521-0553 (Electronic)&amp;#xD;0894-1939 (Linking)&lt;/isbn&gt;&lt;accession-num&gt;23957784&lt;/accession-num&gt;&lt;urls&gt;&lt;related-urls&gt;&lt;url&gt;https://www.ncbi.nlm.nih.gov/pubmed/23957784&lt;/url&gt;&lt;/related-urls&gt;&lt;/urls&gt;&lt;electronic-resource-num&gt;10.3109/08941939.2013.817628&lt;/electronic-resource-num&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86)</w:t>
            </w:r>
            <w:r w:rsidRPr="00E30F58">
              <w:rPr>
                <w:rFonts w:asciiTheme="minorHAnsi" w:hAnsiTheme="minorHAnsi" w:cstheme="minorHAnsi"/>
              </w:rPr>
              <w:fldChar w:fldCharType="end"/>
            </w:r>
          </w:p>
        </w:tc>
        <w:tc>
          <w:tcPr>
            <w:tcW w:w="2931" w:type="dxa"/>
            <w:tcBorders>
              <w:top w:val="single" w:sz="6" w:space="0" w:color="auto"/>
              <w:left w:val="nil"/>
              <w:bottom w:val="single" w:sz="6" w:space="0" w:color="auto"/>
              <w:right w:val="nil"/>
            </w:tcBorders>
          </w:tcPr>
          <w:p w14:paraId="3A93F781" w14:textId="77777777"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931" w:type="dxa"/>
            <w:tcBorders>
              <w:top w:val="single" w:sz="6" w:space="0" w:color="auto"/>
              <w:left w:val="nil"/>
              <w:bottom w:val="single" w:sz="6" w:space="0" w:color="auto"/>
              <w:right w:val="nil"/>
            </w:tcBorders>
          </w:tcPr>
          <w:p w14:paraId="598AE5CE" w14:textId="77777777"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931" w:type="dxa"/>
            <w:tcBorders>
              <w:top w:val="single" w:sz="6" w:space="0" w:color="auto"/>
              <w:left w:val="nil"/>
              <w:bottom w:val="single" w:sz="6" w:space="0" w:color="auto"/>
            </w:tcBorders>
          </w:tcPr>
          <w:p w14:paraId="409EF6CA" w14:textId="77777777"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327C7C" w:rsidRPr="00E30F58" w14:paraId="2FC94C77" w14:textId="77777777" w:rsidTr="00174505">
        <w:trPr>
          <w:trHeight w:val="272"/>
        </w:trPr>
        <w:tc>
          <w:tcPr>
            <w:cnfStyle w:val="001000000000" w:firstRow="0" w:lastRow="0" w:firstColumn="1" w:lastColumn="0" w:oddVBand="0" w:evenVBand="0" w:oddHBand="0" w:evenHBand="0" w:firstRowFirstColumn="0" w:firstRowLastColumn="0" w:lastRowFirstColumn="0" w:lastRowLastColumn="0"/>
            <w:tcW w:w="1277" w:type="dxa"/>
            <w:vMerge/>
            <w:tcBorders>
              <w:bottom w:val="single" w:sz="8" w:space="0" w:color="auto"/>
              <w:right w:val="single" w:sz="6" w:space="0" w:color="auto"/>
            </w:tcBorders>
          </w:tcPr>
          <w:p w14:paraId="00542193" w14:textId="77777777" w:rsidR="00273001" w:rsidRPr="00E30F58" w:rsidRDefault="00273001" w:rsidP="007B2EDF">
            <w:pPr>
              <w:rPr>
                <w:rFonts w:asciiTheme="minorHAnsi" w:hAnsiTheme="minorHAnsi" w:cstheme="minorHAnsi"/>
              </w:rPr>
            </w:pPr>
          </w:p>
        </w:tc>
        <w:tc>
          <w:tcPr>
            <w:tcW w:w="2126" w:type="dxa"/>
            <w:tcBorders>
              <w:top w:val="single" w:sz="6" w:space="0" w:color="auto"/>
              <w:left w:val="single" w:sz="6" w:space="0" w:color="auto"/>
              <w:bottom w:val="single" w:sz="8" w:space="0" w:color="auto"/>
              <w:right w:val="nil"/>
            </w:tcBorders>
          </w:tcPr>
          <w:p w14:paraId="3698C777" w14:textId="7E4FA9B3" w:rsidR="00273001" w:rsidRPr="00E30F58" w:rsidRDefault="009C04C3"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M</w:t>
            </w:r>
            <w:r w:rsidR="00273001" w:rsidRPr="00E30F58">
              <w:rPr>
                <w:rFonts w:asciiTheme="minorHAnsi" w:hAnsiTheme="minorHAnsi" w:cstheme="minorHAnsi"/>
              </w:rPr>
              <w:t xml:space="preserve">odels of </w:t>
            </w:r>
            <w:r w:rsidR="006731EE" w:rsidRPr="00E30F58">
              <w:rPr>
                <w:rFonts w:asciiTheme="minorHAnsi" w:hAnsiTheme="minorHAnsi" w:cstheme="minorHAnsi"/>
              </w:rPr>
              <w:t xml:space="preserve">painful </w:t>
            </w:r>
            <w:r w:rsidR="00273001" w:rsidRPr="00E30F58">
              <w:rPr>
                <w:rFonts w:asciiTheme="minorHAnsi" w:hAnsiTheme="minorHAnsi" w:cstheme="minorHAnsi"/>
              </w:rPr>
              <w:t xml:space="preserve">conditions in humans </w:t>
            </w:r>
          </w:p>
        </w:tc>
        <w:tc>
          <w:tcPr>
            <w:tcW w:w="2930" w:type="dxa"/>
            <w:tcBorders>
              <w:top w:val="single" w:sz="6" w:space="0" w:color="auto"/>
              <w:left w:val="nil"/>
              <w:bottom w:val="single" w:sz="8" w:space="0" w:color="auto"/>
              <w:right w:val="nil"/>
            </w:tcBorders>
          </w:tcPr>
          <w:p w14:paraId="1E28E984" w14:textId="26088E70"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Pancreatitis </w:t>
            </w:r>
            <w:r w:rsidRPr="00E30F58">
              <w:rPr>
                <w:rFonts w:asciiTheme="minorHAnsi" w:hAnsiTheme="minorHAnsi" w:cstheme="minorHAnsi"/>
              </w:rPr>
              <w:fldChar w:fldCharType="begin">
                <w:fldData xml:space="preserve">PEVuZE5vdGU+PENpdGU+PEF1dGhvcj5QYXJrPC9BdXRob3I+PFllYXI+MjAxOTwvWWVhcj48UmVj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QYXJrPC9BdXRob3I+PFllYXI+MjAxOTwvWWVhcj48UmVj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87)</w:t>
            </w:r>
            <w:r w:rsidRPr="00E30F58">
              <w:rPr>
                <w:rFonts w:asciiTheme="minorHAnsi" w:hAnsiTheme="minorHAnsi" w:cstheme="minorHAnsi"/>
              </w:rPr>
              <w:fldChar w:fldCharType="end"/>
            </w:r>
          </w:p>
          <w:p w14:paraId="2293212E" w14:textId="73B58ACA"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Burn </w:t>
            </w:r>
            <w:r w:rsidRPr="00E30F58">
              <w:rPr>
                <w:rFonts w:asciiTheme="minorHAnsi" w:hAnsiTheme="minorHAnsi" w:cstheme="minorHAnsi"/>
              </w:rPr>
              <w:fldChar w:fldCharType="begin">
                <w:fldData xml:space="preserve">PEVuZE5vdGU+PENpdGU+PEF1dGhvcj5Lb3JrbWF6PC9BdXRob3I+PFllYXI+MjAxNzwvWWVhcj48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Lb3JrbWF6PC9BdXRob3I+PFllYXI+MjAxNzwvWWVhcj48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88)</w:t>
            </w:r>
            <w:r w:rsidRPr="00E30F58">
              <w:rPr>
                <w:rFonts w:asciiTheme="minorHAnsi" w:hAnsiTheme="minorHAnsi" w:cstheme="minorHAnsi"/>
              </w:rPr>
              <w:fldChar w:fldCharType="end"/>
            </w:r>
            <w:r w:rsidRPr="00E30F58">
              <w:rPr>
                <w:rFonts w:asciiTheme="minorHAnsi" w:hAnsiTheme="minorHAnsi" w:cstheme="minorHAnsi"/>
              </w:rPr>
              <w:t xml:space="preserve"> </w:t>
            </w:r>
          </w:p>
          <w:p w14:paraId="016CAC58" w14:textId="4F82340F"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Trauma</w:t>
            </w:r>
            <w:r w:rsidRPr="00E30F58">
              <w:rPr>
                <w:rFonts w:asciiTheme="minorHAnsi" w:hAnsiTheme="minorHAnsi" w:cstheme="minorHAnsi"/>
              </w:rPr>
              <w:fldChar w:fldCharType="begin">
                <w:fldData xml:space="preserve">PEVuZE5vdGU+PENpdGU+PEF1dGhvcj5MdTwvQXV0aG9yPjxZZWFyPjIwMTU8L1llYXI+PFJlY051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MdTwvQXV0aG9yPjxZZWFyPjIwMTU8L1llYXI+PFJlY051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89, 190)</w:t>
            </w:r>
            <w:r w:rsidRPr="00E30F58">
              <w:rPr>
                <w:rFonts w:asciiTheme="minorHAnsi" w:hAnsiTheme="minorHAnsi" w:cstheme="minorHAnsi"/>
              </w:rPr>
              <w:fldChar w:fldCharType="end"/>
            </w:r>
            <w:r w:rsidRPr="00E30F58">
              <w:rPr>
                <w:rFonts w:asciiTheme="minorHAnsi" w:hAnsiTheme="minorHAnsi" w:cstheme="minorHAnsi"/>
              </w:rPr>
              <w:t xml:space="preserve"> </w:t>
            </w:r>
          </w:p>
          <w:p w14:paraId="411C5C26" w14:textId="2AC20FAA" w:rsidR="00273001" w:rsidRPr="00E30F58" w:rsidRDefault="00273001"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Reproductive diseases </w:t>
            </w:r>
            <w:r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Author&gt;Santos&lt;/Author&gt;&lt;Year&gt;2014&lt;/Year&gt;&lt;RecNum&gt;270&lt;/RecNum&gt;&lt;DisplayText&gt;(191)&lt;/DisplayText&gt;&lt;record&gt;&lt;rec-number&gt;270&lt;/rec-number&gt;&lt;foreign-keys&gt;&lt;key app="EN" db-id="x005rdz0lrfev0e9wafpfpvaazppeszde2z5" timestamp="1681490222"&gt;270&lt;/key&gt;&lt;/foreign-keys&gt;&lt;ref-type name="Journal Article"&gt;17&lt;/ref-type&gt;&lt;contributors&gt;&lt;authors&gt;&lt;author&gt;Santos, R. R.&lt;/author&gt;&lt;author&gt;Schoevers, E. J.&lt;/author&gt;&lt;author&gt;Roelen, B. A.&lt;/author&gt;&lt;/authors&gt;&lt;/contributors&gt;&lt;auth-address&gt;Institute for Risk Assessment Sciences, Faculty of Veterinary Medicine, Utrecht University, P,O Box 80152, 3508 TD Utrecht, The Netherlands. R.Rodriguesdossantos@pq.cnpq.br.&lt;/auth-address&gt;&lt;titles&gt;&lt;title&gt;Usefulness of bovine and porcine IVM/IVF models for reproductive toxicology&lt;/title&gt;&lt;secondary-title&gt;Reprod Biol Endocrinol&lt;/secondary-title&gt;&lt;/titles&gt;&lt;periodical&gt;&lt;full-title&gt;Reprod Biol Endocrinol&lt;/full-title&gt;&lt;/periodical&gt;&lt;pages&gt;117&lt;/pages&gt;&lt;volume&gt;12&lt;/volume&gt;&lt;edition&gt;2014/11/28&lt;/edition&gt;&lt;keywords&gt;&lt;keyword&gt;Animals&lt;/keyword&gt;&lt;keyword&gt;Cattle&lt;/keyword&gt;&lt;keyword&gt;Environmental Pollutants/*toxicity&lt;/keyword&gt;&lt;keyword&gt;Female&lt;/keyword&gt;&lt;keyword&gt;*Fertilization in Vitro&lt;/keyword&gt;&lt;keyword&gt;Humans&lt;/keyword&gt;&lt;keyword&gt;*In Vitro Oocyte Maturation Techniques&lt;/keyword&gt;&lt;keyword&gt;Models, Animal&lt;/keyword&gt;&lt;keyword&gt;Oocytes/cytology/*drug effects/growth &amp;amp; development&lt;/keyword&gt;&lt;keyword&gt;Swine&lt;/keyword&gt;&lt;/keywords&gt;&lt;dates&gt;&lt;year&gt;2014&lt;/year&gt;&lt;pub-dates&gt;&lt;date&gt;Nov 26&lt;/date&gt;&lt;/pub-dates&gt;&lt;/dates&gt;&lt;isbn&gt;1477-7827&lt;/isbn&gt;&lt;accession-num&gt;25427762&lt;/accession-num&gt;&lt;urls&gt;&lt;/urls&gt;&lt;custom2&gt;PMC4258035&lt;/custom2&gt;&lt;electronic-resource-num&gt;10.1186/1477-7827-12-117&lt;/electronic-resource-num&gt;&lt;remote-database-provider&gt;NLM&lt;/remote-database-provider&gt;&lt;language&gt;eng&lt;/language&gt;&lt;/record&gt;&lt;/Cite&gt;&lt;/EndNote&gt;</w:instrText>
            </w:r>
            <w:r w:rsidRPr="00E30F58">
              <w:rPr>
                <w:rFonts w:asciiTheme="minorHAnsi" w:hAnsiTheme="minorHAnsi" w:cstheme="minorHAnsi"/>
              </w:rPr>
              <w:fldChar w:fldCharType="separate"/>
            </w:r>
            <w:r w:rsidR="00FC2719">
              <w:rPr>
                <w:rFonts w:asciiTheme="minorHAnsi" w:hAnsiTheme="minorHAnsi" w:cstheme="minorHAnsi"/>
                <w:noProof/>
              </w:rPr>
              <w:t>(191)</w:t>
            </w:r>
            <w:r w:rsidRPr="00E30F58">
              <w:rPr>
                <w:rFonts w:asciiTheme="minorHAnsi" w:hAnsiTheme="minorHAnsi" w:cstheme="minorHAnsi"/>
              </w:rPr>
              <w:fldChar w:fldCharType="end"/>
            </w:r>
            <w:r w:rsidRPr="00E30F58">
              <w:rPr>
                <w:rFonts w:asciiTheme="minorHAnsi" w:hAnsiTheme="minorHAnsi" w:cstheme="minorHAnsi"/>
              </w:rPr>
              <w:t xml:space="preserve"> </w:t>
            </w:r>
          </w:p>
        </w:tc>
        <w:tc>
          <w:tcPr>
            <w:tcW w:w="2931" w:type="dxa"/>
            <w:tcBorders>
              <w:top w:val="single" w:sz="6" w:space="0" w:color="auto"/>
              <w:left w:val="nil"/>
              <w:bottom w:val="single" w:sz="8" w:space="0" w:color="auto"/>
              <w:right w:val="nil"/>
            </w:tcBorders>
          </w:tcPr>
          <w:p w14:paraId="7807EFC6" w14:textId="77777777"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931" w:type="dxa"/>
            <w:tcBorders>
              <w:top w:val="single" w:sz="6" w:space="0" w:color="auto"/>
              <w:left w:val="nil"/>
              <w:bottom w:val="single" w:sz="8" w:space="0" w:color="auto"/>
              <w:right w:val="nil"/>
            </w:tcBorders>
          </w:tcPr>
          <w:p w14:paraId="63867FA8" w14:textId="2F3B576D" w:rsidR="00273001" w:rsidRPr="00E30F58" w:rsidRDefault="00273001" w:rsidP="007B2ED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Reproductive diseases </w:t>
            </w:r>
            <w:r w:rsidRPr="00E30F58">
              <w:rPr>
                <w:rFonts w:asciiTheme="minorHAnsi" w:hAnsiTheme="minorHAnsi" w:cstheme="minorHAnsi"/>
              </w:rPr>
              <w:fldChar w:fldCharType="begin">
                <w:fldData xml:space="preserve">PEVuZE5vdGU+PENpdGU+PEF1dGhvcj5TYW50b3M8L0F1dGhvcj48WWVhcj4yMDE0PC9ZZWFyPjxS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==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TYW50b3M8L0F1dGhvcj48WWVhcj4yMDE0PC9ZZWFyPjxS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==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91-193)</w:t>
            </w:r>
            <w:r w:rsidRPr="00E30F58">
              <w:rPr>
                <w:rFonts w:asciiTheme="minorHAnsi" w:hAnsiTheme="minorHAnsi" w:cstheme="minorHAnsi"/>
              </w:rPr>
              <w:fldChar w:fldCharType="end"/>
            </w:r>
            <w:r w:rsidRPr="00E30F58">
              <w:rPr>
                <w:rFonts w:asciiTheme="minorHAnsi" w:hAnsiTheme="minorHAnsi" w:cstheme="minorHAnsi"/>
              </w:rPr>
              <w:t xml:space="preserve"> </w:t>
            </w:r>
          </w:p>
          <w:p w14:paraId="39DC2C45" w14:textId="761B0FC3" w:rsidR="00273001" w:rsidRPr="00E30F58" w:rsidRDefault="00273001"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vertAlign w:val="superscript"/>
              </w:rPr>
            </w:pPr>
            <w:r w:rsidRPr="00E30F58">
              <w:rPr>
                <w:rFonts w:asciiTheme="minorHAnsi" w:hAnsiTheme="minorHAnsi" w:cstheme="minorHAnsi"/>
              </w:rPr>
              <w:t xml:space="preserve">Polycystic ovarian syndrome </w:t>
            </w:r>
            <w:r w:rsidRPr="00E30F58">
              <w:rPr>
                <w:rFonts w:asciiTheme="minorHAnsi" w:hAnsiTheme="minorHAnsi" w:cstheme="minorHAnsi"/>
              </w:rPr>
              <w:fldChar w:fldCharType="begin">
                <w:fldData xml:space="preserve">PEVuZE5vdGU+PENpdGU+PEF1dGhvcj5SeXU8L0F1dGhvcj48WWVhcj4yMDE5PC9ZZWFyPjxSZWNO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SeXU8L0F1dGhvcj48WWVhcj4yMDE5PC9ZZWFyPjxSZWNO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94)</w:t>
            </w:r>
            <w:r w:rsidRPr="00E30F58">
              <w:rPr>
                <w:rFonts w:asciiTheme="minorHAnsi" w:hAnsiTheme="minorHAnsi" w:cstheme="minorHAnsi"/>
              </w:rPr>
              <w:fldChar w:fldCharType="end"/>
            </w:r>
          </w:p>
        </w:tc>
        <w:tc>
          <w:tcPr>
            <w:tcW w:w="2931" w:type="dxa"/>
            <w:tcBorders>
              <w:top w:val="single" w:sz="6" w:space="0" w:color="auto"/>
              <w:left w:val="nil"/>
              <w:bottom w:val="single" w:sz="8" w:space="0" w:color="auto"/>
            </w:tcBorders>
          </w:tcPr>
          <w:p w14:paraId="4E9B1D8B" w14:textId="0486ACE6" w:rsidR="00273001" w:rsidRPr="00E30F58" w:rsidRDefault="00273001" w:rsidP="00FC2719">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30F58">
              <w:rPr>
                <w:rFonts w:asciiTheme="minorHAnsi" w:hAnsiTheme="minorHAnsi" w:cstheme="minorHAnsi"/>
              </w:rPr>
              <w:t xml:space="preserve">Osteochondrosis </w:t>
            </w:r>
            <w:r w:rsidRPr="00E30F58">
              <w:rPr>
                <w:rFonts w:asciiTheme="minorHAnsi" w:hAnsiTheme="minorHAnsi" w:cstheme="minorHAnsi"/>
              </w:rPr>
              <w:fldChar w:fldCharType="begin">
                <w:fldData xml:space="preserve">PEVuZE5vdGU+PENpdGU+PEF1dGhvcj5Ub3RoPC9BdXRob3I+PFllYXI+MjAxNTwvWWVhcj48UmVj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=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Ub3RoPC9BdXRob3I+PFllYXI+MjAxNTwvWWVhcj48UmVj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=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33, 134)</w:t>
            </w:r>
            <w:r w:rsidRPr="00E30F58">
              <w:rPr>
                <w:rFonts w:asciiTheme="minorHAnsi" w:hAnsiTheme="minorHAnsi" w:cstheme="minorHAnsi"/>
              </w:rPr>
              <w:fldChar w:fldCharType="end"/>
            </w:r>
            <w:r w:rsidRPr="00E30F58">
              <w:rPr>
                <w:rFonts w:asciiTheme="minorHAnsi" w:hAnsiTheme="minorHAnsi" w:cstheme="minorHAnsi"/>
              </w:rPr>
              <w:t xml:space="preserve"> Osteoporosis </w:t>
            </w:r>
            <w:r w:rsidRPr="00E30F58">
              <w:rPr>
                <w:rFonts w:asciiTheme="minorHAnsi" w:hAnsiTheme="minorHAnsi" w:cstheme="minorHAnsi"/>
              </w:rPr>
              <w:fldChar w:fldCharType="begin">
                <w:fldData xml:space="preserve">PEVuZE5vdGU+PENpdGU+PEF1dGhvcj5MZXVuZzwvQXV0aG9yPjxZZWFyPjIwMDE8L1llYXI+PFJl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=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MZXVuZzwvQXV0aG9yPjxZZWFyPjIwMDE8L1llYXI+PFJl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=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195, 196)</w:t>
            </w:r>
            <w:r w:rsidRPr="00E30F58">
              <w:rPr>
                <w:rFonts w:asciiTheme="minorHAnsi" w:hAnsiTheme="minorHAnsi" w:cstheme="minorHAnsi"/>
              </w:rPr>
              <w:fldChar w:fldCharType="end"/>
            </w:r>
          </w:p>
        </w:tc>
      </w:tr>
    </w:tbl>
    <w:p w14:paraId="58874B71" w14:textId="68D152C5" w:rsidR="00385B50" w:rsidRPr="00E30F58" w:rsidRDefault="00385B50" w:rsidP="00500710">
      <w:pPr>
        <w:pStyle w:val="Napis"/>
        <w:rPr>
          <w:rFonts w:asciiTheme="minorHAnsi" w:hAnsiTheme="minorHAnsi" w:cstheme="minorHAnsi"/>
          <w:szCs w:val="20"/>
          <w:lang w:val="en-GB"/>
        </w:rPr>
        <w:sectPr w:rsidR="00385B50" w:rsidRPr="00E30F58" w:rsidSect="005F5C76">
          <w:type w:val="continuous"/>
          <w:pgSz w:w="16838" w:h="11906" w:orient="landscape"/>
          <w:pgMar w:top="1440" w:right="1440" w:bottom="1440" w:left="1440" w:header="708" w:footer="708" w:gutter="0"/>
          <w:cols w:space="708"/>
          <w:docGrid w:linePitch="360"/>
        </w:sectPr>
      </w:pPr>
      <w:r w:rsidRPr="00E30F58">
        <w:rPr>
          <w:rFonts w:asciiTheme="minorHAnsi" w:hAnsiTheme="minorHAnsi" w:cstheme="minorHAnsi"/>
          <w:szCs w:val="20"/>
          <w:lang w:val="en-GB"/>
        </w:rPr>
        <w:t>.</w:t>
      </w:r>
    </w:p>
    <w:p w14:paraId="68D1C208" w14:textId="36C7B4FB" w:rsidR="0049063C" w:rsidRPr="00913819" w:rsidRDefault="005754BB" w:rsidP="00372CF6">
      <w:pPr>
        <w:pStyle w:val="Naslov2"/>
        <w:jc w:val="both"/>
        <w:rPr>
          <w:rFonts w:asciiTheme="minorHAnsi" w:hAnsiTheme="minorHAnsi" w:cstheme="minorHAnsi"/>
          <w:sz w:val="22"/>
          <w:szCs w:val="22"/>
        </w:rPr>
      </w:pPr>
      <w:bookmarkStart w:id="9" w:name="_Toc136500138"/>
      <w:r w:rsidRPr="00913819">
        <w:rPr>
          <w:rFonts w:asciiTheme="minorHAnsi" w:hAnsiTheme="minorHAnsi" w:cstheme="minorHAnsi"/>
          <w:sz w:val="22"/>
          <w:szCs w:val="22"/>
        </w:rPr>
        <w:t>Recommendations for Anaesthesia</w:t>
      </w:r>
      <w:bookmarkEnd w:id="9"/>
    </w:p>
    <w:p w14:paraId="37096FBA" w14:textId="05997A3A" w:rsidR="00D53ACC" w:rsidRPr="00913819" w:rsidRDefault="00D53ACC"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Anaesthesia for animals in experimental procedures can be produced in numerous ways because the wide range of anaesthetic and analgesic drugs available exponentiates the number of possible combinations arising therefrom. The dose range of individual agents producing clinical effects, different routes of administration, and the use of 'adjunct' drugs e.g., inotropes, antimuscarinic drugs, anticonvulsants, </w:t>
      </w:r>
      <w:r w:rsidR="00D33747" w:rsidRPr="00913819">
        <w:rPr>
          <w:rFonts w:asciiTheme="minorHAnsi" w:hAnsiTheme="minorHAnsi" w:cstheme="minorHAnsi"/>
          <w:sz w:val="22"/>
          <w:szCs w:val="22"/>
        </w:rPr>
        <w:t xml:space="preserve">antiemetics, </w:t>
      </w:r>
      <w:r w:rsidRPr="00913819">
        <w:rPr>
          <w:rFonts w:asciiTheme="minorHAnsi" w:hAnsiTheme="minorHAnsi" w:cstheme="minorHAnsi"/>
          <w:sz w:val="22"/>
          <w:szCs w:val="22"/>
        </w:rPr>
        <w:t>to provide physiologic support or to control adverse phenomena caused by surgery, further extends the range of suitable anaesthetic techniques. Importantly, anaesthesia must not be regarded as a set of instructions in which specified drugs are given in a set sequence at pre-determined doses by prescribed routes. Other, non-pharmacological considerations complicate the formulation of an anaesthetic technique and may indeed have a greater effect on study outcome than the drugs used</w:t>
      </w:r>
      <w:r w:rsidR="00C73980" w:rsidRPr="00913819">
        <w:rPr>
          <w:rFonts w:asciiTheme="minorHAnsi" w:hAnsiTheme="minorHAnsi" w:cstheme="minorHAnsi"/>
          <w:sz w:val="22"/>
          <w:szCs w:val="22"/>
        </w:rPr>
        <w:t xml:space="preserve"> (</w:t>
      </w:r>
      <w:r w:rsidR="00C701D2" w:rsidRPr="00913819">
        <w:rPr>
          <w:rFonts w:asciiTheme="minorHAnsi" w:hAnsiTheme="minorHAnsi" w:cstheme="minorHAnsi"/>
          <w:sz w:val="22"/>
          <w:szCs w:val="22"/>
        </w:rPr>
        <w:fldChar w:fldCharType="begin"/>
      </w:r>
      <w:r w:rsidR="00C701D2" w:rsidRPr="00913819">
        <w:rPr>
          <w:rFonts w:asciiTheme="minorHAnsi" w:hAnsiTheme="minorHAnsi" w:cstheme="minorHAnsi"/>
          <w:sz w:val="22"/>
          <w:szCs w:val="22"/>
        </w:rPr>
        <w:instrText xml:space="preserve"> REF _Ref165033324 \h </w:instrText>
      </w:r>
      <w:r w:rsidR="00E30F58" w:rsidRPr="00913819">
        <w:rPr>
          <w:rFonts w:asciiTheme="minorHAnsi" w:hAnsiTheme="minorHAnsi" w:cstheme="minorHAnsi"/>
          <w:sz w:val="22"/>
          <w:szCs w:val="22"/>
        </w:rPr>
        <w:instrText xml:space="preserve"> \* MERGEFORMAT </w:instrText>
      </w:r>
      <w:r w:rsidR="00C701D2" w:rsidRPr="00913819">
        <w:rPr>
          <w:rFonts w:asciiTheme="minorHAnsi" w:hAnsiTheme="minorHAnsi" w:cstheme="minorHAnsi"/>
          <w:sz w:val="22"/>
          <w:szCs w:val="22"/>
        </w:rPr>
      </w:r>
      <w:r w:rsidR="00C701D2" w:rsidRPr="00913819">
        <w:rPr>
          <w:rFonts w:asciiTheme="minorHAnsi" w:hAnsiTheme="minorHAnsi" w:cstheme="minorHAnsi"/>
          <w:sz w:val="22"/>
          <w:szCs w:val="22"/>
        </w:rPr>
        <w:fldChar w:fldCharType="separate"/>
      </w:r>
      <w:r w:rsidR="00C701D2" w:rsidRPr="00913819">
        <w:rPr>
          <w:rFonts w:asciiTheme="minorHAnsi" w:hAnsiTheme="minorHAnsi" w:cstheme="minorHAnsi"/>
          <w:sz w:val="22"/>
          <w:szCs w:val="22"/>
        </w:rPr>
        <w:t xml:space="preserve">Table </w:t>
      </w:r>
      <w:r w:rsidR="00C701D2" w:rsidRPr="00913819">
        <w:rPr>
          <w:rFonts w:asciiTheme="minorHAnsi" w:hAnsiTheme="minorHAnsi" w:cstheme="minorHAnsi"/>
          <w:noProof/>
          <w:sz w:val="22"/>
          <w:szCs w:val="22"/>
        </w:rPr>
        <w:t>3</w:t>
      </w:r>
      <w:r w:rsidR="00C701D2" w:rsidRPr="00913819">
        <w:rPr>
          <w:rFonts w:asciiTheme="minorHAnsi" w:hAnsiTheme="minorHAnsi" w:cstheme="minorHAnsi"/>
          <w:sz w:val="22"/>
          <w:szCs w:val="22"/>
        </w:rPr>
        <w:fldChar w:fldCharType="end"/>
      </w:r>
      <w:r w:rsidR="00D806D6" w:rsidRPr="00913819">
        <w:rPr>
          <w:rFonts w:asciiTheme="minorHAnsi" w:hAnsiTheme="minorHAnsi" w:cstheme="minorHAnsi"/>
          <w:sz w:val="22"/>
          <w:szCs w:val="22"/>
        </w:rPr>
        <w:t xml:space="preserve">; </w:t>
      </w:r>
      <w:r w:rsidRPr="00913819">
        <w:rPr>
          <w:rFonts w:asciiTheme="minorHAnsi" w:hAnsiTheme="minorHAnsi" w:cstheme="minorHAnsi"/>
          <w:sz w:val="22"/>
          <w:szCs w:val="22"/>
        </w:rPr>
        <w:t xml:space="preserve">column </w:t>
      </w:r>
      <w:r w:rsidR="00D806D6" w:rsidRPr="00913819">
        <w:rPr>
          <w:rFonts w:asciiTheme="minorHAnsi" w:hAnsiTheme="minorHAnsi" w:cstheme="minorHAnsi"/>
          <w:sz w:val="22"/>
          <w:szCs w:val="22"/>
        </w:rPr>
        <w:t>3</w:t>
      </w:r>
      <w:r w:rsidRPr="00913819">
        <w:rPr>
          <w:rFonts w:asciiTheme="minorHAnsi" w:hAnsiTheme="minorHAnsi" w:cstheme="minorHAnsi"/>
          <w:sz w:val="22"/>
          <w:szCs w:val="22"/>
        </w:rPr>
        <w:t>).</w:t>
      </w:r>
    </w:p>
    <w:p w14:paraId="35014C15" w14:textId="77777777" w:rsidR="002113F1" w:rsidRPr="00E30F58" w:rsidRDefault="002113F1">
      <w:pPr>
        <w:autoSpaceDE/>
        <w:autoSpaceDN/>
        <w:adjustRightInd/>
        <w:spacing w:line="259" w:lineRule="auto"/>
        <w:rPr>
          <w:rFonts w:asciiTheme="minorHAnsi" w:hAnsiTheme="minorHAnsi" w:cstheme="minorHAnsi"/>
          <w:b/>
          <w:bCs/>
          <w:kern w:val="0"/>
          <w14:ligatures w14:val="none"/>
        </w:rPr>
        <w:sectPr w:rsidR="002113F1" w:rsidRPr="00E30F58" w:rsidSect="005F5C76">
          <w:type w:val="continuous"/>
          <w:pgSz w:w="11906" w:h="16838"/>
          <w:pgMar w:top="1440" w:right="1440" w:bottom="1440" w:left="1440" w:header="708" w:footer="708" w:gutter="0"/>
          <w:lnNumType w:countBy="1" w:restart="continuous"/>
          <w:cols w:space="708"/>
          <w:docGrid w:linePitch="360"/>
        </w:sectPr>
      </w:pPr>
    </w:p>
    <w:p w14:paraId="52B7F7CB" w14:textId="1EEB3D36" w:rsidR="00192EDA" w:rsidRPr="00E30F58" w:rsidRDefault="00192EDA" w:rsidP="00CA2E13">
      <w:pPr>
        <w:pStyle w:val="Napis"/>
        <w:ind w:left="-284"/>
        <w:rPr>
          <w:rFonts w:asciiTheme="minorHAnsi" w:hAnsiTheme="minorHAnsi" w:cstheme="minorHAnsi"/>
          <w:szCs w:val="20"/>
          <w:lang w:val="en-GB"/>
        </w:rPr>
      </w:pPr>
    </w:p>
    <w:p w14:paraId="6F0B7171" w14:textId="2344CCA0" w:rsidR="00C701D2" w:rsidRPr="00E30F58" w:rsidRDefault="00C701D2" w:rsidP="00C701D2">
      <w:pPr>
        <w:pStyle w:val="Napis"/>
        <w:keepNext/>
        <w:rPr>
          <w:rFonts w:asciiTheme="minorHAnsi" w:hAnsiTheme="minorHAnsi" w:cstheme="minorHAnsi"/>
        </w:rPr>
      </w:pPr>
      <w:bookmarkStart w:id="10" w:name="_Ref165033324"/>
      <w:r w:rsidRPr="00E30F58">
        <w:rPr>
          <w:rFonts w:asciiTheme="minorHAnsi" w:hAnsiTheme="minorHAnsi" w:cstheme="minorHAnsi"/>
        </w:rPr>
        <w:t xml:space="preserve">Table </w:t>
      </w:r>
      <w:r w:rsidR="00AC0341">
        <w:rPr>
          <w:rFonts w:asciiTheme="minorHAnsi" w:hAnsiTheme="minorHAnsi" w:cstheme="minorHAnsi"/>
        </w:rPr>
        <w:fldChar w:fldCharType="begin"/>
      </w:r>
      <w:r w:rsidR="00AC0341">
        <w:rPr>
          <w:rFonts w:asciiTheme="minorHAnsi" w:hAnsiTheme="minorHAnsi" w:cstheme="minorHAnsi"/>
        </w:rPr>
        <w:instrText xml:space="preserve"> SEQ Table \* ARABIC </w:instrText>
      </w:r>
      <w:r w:rsidR="00AC0341">
        <w:rPr>
          <w:rFonts w:asciiTheme="minorHAnsi" w:hAnsiTheme="minorHAnsi" w:cstheme="minorHAnsi"/>
        </w:rPr>
        <w:fldChar w:fldCharType="separate"/>
      </w:r>
      <w:r w:rsidR="00AC0341">
        <w:rPr>
          <w:rFonts w:asciiTheme="minorHAnsi" w:hAnsiTheme="minorHAnsi" w:cstheme="minorHAnsi"/>
          <w:noProof/>
        </w:rPr>
        <w:t>3</w:t>
      </w:r>
      <w:r w:rsidR="00AC0341">
        <w:rPr>
          <w:rFonts w:asciiTheme="minorHAnsi" w:hAnsiTheme="minorHAnsi" w:cstheme="minorHAnsi"/>
        </w:rPr>
        <w:fldChar w:fldCharType="end"/>
      </w:r>
      <w:bookmarkEnd w:id="10"/>
      <w:r w:rsidRPr="00E30F58">
        <w:rPr>
          <w:rFonts w:asciiTheme="minorHAnsi" w:hAnsiTheme="minorHAnsi" w:cstheme="minorHAnsi"/>
        </w:rPr>
        <w:t xml:space="preserve"> Pharmacological and non-pharmacological elements of an anaesthetic technique.</w:t>
      </w:r>
    </w:p>
    <w:tbl>
      <w:tblPr>
        <w:tblStyle w:val="Tabelamrea"/>
        <w:tblW w:w="0" w:type="auto"/>
        <w:tblInd w:w="-284" w:type="dxa"/>
        <w:tblLook w:val="04A0" w:firstRow="1" w:lastRow="0" w:firstColumn="1" w:lastColumn="0" w:noHBand="0" w:noVBand="1"/>
      </w:tblPr>
      <w:tblGrid>
        <w:gridCol w:w="2626"/>
        <w:gridCol w:w="3201"/>
        <w:gridCol w:w="5410"/>
        <w:gridCol w:w="2995"/>
      </w:tblGrid>
      <w:tr w:rsidR="009A3E5F" w:rsidRPr="00E30F58" w14:paraId="33E79A0F" w14:textId="77777777" w:rsidTr="00CA2E13">
        <w:trPr>
          <w:trHeight w:val="431"/>
        </w:trPr>
        <w:tc>
          <w:tcPr>
            <w:tcW w:w="2626" w:type="dxa"/>
            <w:vAlign w:val="center"/>
          </w:tcPr>
          <w:p w14:paraId="50198309"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Anaesthetic Period</w:t>
            </w:r>
          </w:p>
        </w:tc>
        <w:tc>
          <w:tcPr>
            <w:tcW w:w="3201" w:type="dxa"/>
            <w:vAlign w:val="center"/>
          </w:tcPr>
          <w:p w14:paraId="7DC4CE9A" w14:textId="1B49054A"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Objective</w:t>
            </w:r>
            <w:r w:rsidR="009445AF" w:rsidRPr="00E30F58">
              <w:rPr>
                <w:rFonts w:asciiTheme="minorHAnsi" w:hAnsiTheme="minorHAnsi" w:cstheme="minorHAnsi"/>
              </w:rPr>
              <w:t>(s)</w:t>
            </w:r>
          </w:p>
        </w:tc>
        <w:tc>
          <w:tcPr>
            <w:tcW w:w="5410" w:type="dxa"/>
            <w:vAlign w:val="center"/>
          </w:tcPr>
          <w:p w14:paraId="0236DE17"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Non-pharmacological elements</w:t>
            </w:r>
          </w:p>
        </w:tc>
        <w:tc>
          <w:tcPr>
            <w:tcW w:w="2995" w:type="dxa"/>
            <w:vAlign w:val="center"/>
          </w:tcPr>
          <w:p w14:paraId="62131CDE" w14:textId="77777777" w:rsidR="007A2658"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Pharmacological elements</w:t>
            </w:r>
            <w:r w:rsidR="005714B4" w:rsidRPr="00E30F58">
              <w:rPr>
                <w:rFonts w:asciiTheme="minorHAnsi" w:hAnsiTheme="minorHAnsi" w:cstheme="minorHAnsi"/>
              </w:rPr>
              <w:t xml:space="preserve"> </w:t>
            </w:r>
          </w:p>
          <w:p w14:paraId="0DF2BA74" w14:textId="34DF57ED" w:rsidR="009A3E5F" w:rsidRPr="00E30F58" w:rsidRDefault="009A3E5F" w:rsidP="007B2EDF">
            <w:pPr>
              <w:spacing w:line="276" w:lineRule="auto"/>
              <w:rPr>
                <w:rFonts w:asciiTheme="minorHAnsi" w:hAnsiTheme="minorHAnsi" w:cstheme="minorHAnsi"/>
              </w:rPr>
            </w:pPr>
          </w:p>
        </w:tc>
      </w:tr>
      <w:tr w:rsidR="007B2EDF" w:rsidRPr="00E30F58" w14:paraId="3E164235" w14:textId="77777777" w:rsidTr="007B2EDF">
        <w:trPr>
          <w:trHeight w:val="313"/>
        </w:trPr>
        <w:tc>
          <w:tcPr>
            <w:tcW w:w="2626" w:type="dxa"/>
            <w:vAlign w:val="center"/>
          </w:tcPr>
          <w:p w14:paraId="6F9E15EC" w14:textId="77777777" w:rsidR="00916CE8" w:rsidRPr="00E30F58" w:rsidRDefault="00916CE8" w:rsidP="007B2EDF">
            <w:pPr>
              <w:spacing w:line="276" w:lineRule="auto"/>
              <w:rPr>
                <w:rFonts w:asciiTheme="minorHAnsi" w:hAnsiTheme="minorHAnsi" w:cstheme="minorHAnsi"/>
              </w:rPr>
            </w:pPr>
          </w:p>
        </w:tc>
        <w:tc>
          <w:tcPr>
            <w:tcW w:w="3201" w:type="dxa"/>
          </w:tcPr>
          <w:p w14:paraId="1EBBFFB0" w14:textId="0F393915" w:rsidR="00916CE8" w:rsidRPr="00E30F58" w:rsidRDefault="00916CE8" w:rsidP="007B2EDF">
            <w:pPr>
              <w:spacing w:line="276" w:lineRule="auto"/>
              <w:rPr>
                <w:rFonts w:asciiTheme="minorHAnsi" w:hAnsiTheme="minorHAnsi" w:cstheme="minorHAnsi"/>
              </w:rPr>
            </w:pPr>
            <w:r w:rsidRPr="00E30F58">
              <w:rPr>
                <w:rFonts w:asciiTheme="minorHAnsi" w:hAnsiTheme="minorHAnsi" w:cstheme="minorHAnsi"/>
              </w:rPr>
              <w:t>To:</w:t>
            </w:r>
          </w:p>
        </w:tc>
        <w:tc>
          <w:tcPr>
            <w:tcW w:w="5410" w:type="dxa"/>
            <w:vAlign w:val="center"/>
          </w:tcPr>
          <w:p w14:paraId="2D4CCDA4" w14:textId="77777777" w:rsidR="00916CE8" w:rsidRPr="00E30F58" w:rsidRDefault="00916CE8" w:rsidP="007B2EDF">
            <w:pPr>
              <w:spacing w:line="276" w:lineRule="auto"/>
              <w:rPr>
                <w:rFonts w:asciiTheme="minorHAnsi" w:hAnsiTheme="minorHAnsi" w:cstheme="minorHAnsi"/>
              </w:rPr>
            </w:pPr>
          </w:p>
        </w:tc>
        <w:tc>
          <w:tcPr>
            <w:tcW w:w="2995" w:type="dxa"/>
          </w:tcPr>
          <w:p w14:paraId="4AF910B2" w14:textId="0E6F8C6B" w:rsidR="00A63407"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 xml:space="preserve">To: select drugs, doses, </w:t>
            </w:r>
          </w:p>
          <w:p w14:paraId="7679EA16" w14:textId="67EEC949" w:rsidR="00916CE8"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routes of administration of:</w:t>
            </w:r>
          </w:p>
        </w:tc>
      </w:tr>
      <w:tr w:rsidR="009A3E5F" w:rsidRPr="00E30F58" w14:paraId="43B7D8A8" w14:textId="77777777" w:rsidTr="00CA2E13">
        <w:trPr>
          <w:trHeight w:val="1098"/>
        </w:trPr>
        <w:tc>
          <w:tcPr>
            <w:tcW w:w="2626" w:type="dxa"/>
            <w:vAlign w:val="center"/>
          </w:tcPr>
          <w:p w14:paraId="3D77DBB4"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Pre-operative examination</w:t>
            </w:r>
          </w:p>
        </w:tc>
        <w:tc>
          <w:tcPr>
            <w:tcW w:w="3201" w:type="dxa"/>
          </w:tcPr>
          <w:p w14:paraId="3A3464C7" w14:textId="755E2C70"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 xml:space="preserve">i) </w:t>
            </w:r>
            <w:r w:rsidR="00A63407" w:rsidRPr="00E30F58">
              <w:rPr>
                <w:rFonts w:asciiTheme="minorHAnsi" w:hAnsiTheme="minorHAnsi" w:cstheme="minorHAnsi"/>
              </w:rPr>
              <w:t xml:space="preserve">identify </w:t>
            </w:r>
            <w:r w:rsidRPr="00E30F58">
              <w:rPr>
                <w:rFonts w:asciiTheme="minorHAnsi" w:hAnsiTheme="minorHAnsi" w:cstheme="minorHAnsi"/>
              </w:rPr>
              <w:t xml:space="preserve">risks associated </w:t>
            </w:r>
          </w:p>
          <w:p w14:paraId="070AFEB6"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with procedures and anaesthesia.</w:t>
            </w:r>
          </w:p>
          <w:p w14:paraId="4BDA4C7B" w14:textId="6336E3E6"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 xml:space="preserve">ii) </w:t>
            </w:r>
            <w:r w:rsidR="00A63407" w:rsidRPr="00E30F58">
              <w:rPr>
                <w:rFonts w:asciiTheme="minorHAnsi" w:hAnsiTheme="minorHAnsi" w:cstheme="minorHAnsi"/>
              </w:rPr>
              <w:t xml:space="preserve">provide </w:t>
            </w:r>
            <w:r w:rsidRPr="00E30F58">
              <w:rPr>
                <w:rFonts w:asciiTheme="minorHAnsi" w:hAnsiTheme="minorHAnsi" w:cstheme="minorHAnsi"/>
              </w:rPr>
              <w:t>information for pre-operative preparation and anaesthetic technique selection.</w:t>
            </w:r>
          </w:p>
        </w:tc>
        <w:tc>
          <w:tcPr>
            <w:tcW w:w="5410" w:type="dxa"/>
            <w:vAlign w:val="center"/>
          </w:tcPr>
          <w:p w14:paraId="10B4E5A6"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i) Review medical &amp; previous procedural history</w:t>
            </w:r>
          </w:p>
          <w:p w14:paraId="06DAD86A"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 xml:space="preserve">ii) Physical examination </w:t>
            </w:r>
          </w:p>
          <w:p w14:paraId="14AD1C73"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 xml:space="preserve">iii) Further examination, e.g., haematology, biochemistry, </w:t>
            </w:r>
          </w:p>
          <w:p w14:paraId="50291542"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imaging, electrocardiography, if necessary.</w:t>
            </w:r>
          </w:p>
        </w:tc>
        <w:tc>
          <w:tcPr>
            <w:tcW w:w="2995" w:type="dxa"/>
          </w:tcPr>
          <w:p w14:paraId="532168A1" w14:textId="77777777" w:rsidR="009A3E5F" w:rsidRPr="00E30F58" w:rsidRDefault="009A3E5F" w:rsidP="007B2EDF">
            <w:pPr>
              <w:spacing w:line="276" w:lineRule="auto"/>
              <w:rPr>
                <w:rFonts w:asciiTheme="minorHAnsi" w:hAnsiTheme="minorHAnsi" w:cstheme="minorHAnsi"/>
              </w:rPr>
            </w:pPr>
          </w:p>
        </w:tc>
      </w:tr>
      <w:tr w:rsidR="009A3E5F" w:rsidRPr="00E30F58" w14:paraId="5FC6DD84" w14:textId="77777777" w:rsidTr="00CA2E13">
        <w:trPr>
          <w:trHeight w:val="1000"/>
        </w:trPr>
        <w:tc>
          <w:tcPr>
            <w:tcW w:w="2626" w:type="dxa"/>
            <w:vAlign w:val="center"/>
          </w:tcPr>
          <w:p w14:paraId="7EFF7BA5"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Pre-operative preparation</w:t>
            </w:r>
          </w:p>
        </w:tc>
        <w:tc>
          <w:tcPr>
            <w:tcW w:w="3201" w:type="dxa"/>
            <w:vAlign w:val="center"/>
          </w:tcPr>
          <w:p w14:paraId="2A37683F" w14:textId="4DB351D1"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 xml:space="preserve">reduce </w:t>
            </w:r>
            <w:r w:rsidR="009A3E5F" w:rsidRPr="00E30F58">
              <w:rPr>
                <w:rFonts w:asciiTheme="minorHAnsi" w:hAnsiTheme="minorHAnsi" w:cstheme="minorHAnsi"/>
              </w:rPr>
              <w:t xml:space="preserve">risks associated with the </w:t>
            </w:r>
          </w:p>
          <w:p w14:paraId="2AA703BE" w14:textId="6397EFC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scheduled anaesthetic</w:t>
            </w:r>
          </w:p>
        </w:tc>
        <w:tc>
          <w:tcPr>
            <w:tcW w:w="5410" w:type="dxa"/>
            <w:vAlign w:val="center"/>
          </w:tcPr>
          <w:p w14:paraId="6447551B"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i) Ensure availability &amp; adequacy of personnel, equipment, facilities.</w:t>
            </w:r>
          </w:p>
          <w:p w14:paraId="1F98D8C8"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ii) Select anaesthetic technique.</w:t>
            </w:r>
          </w:p>
          <w:p w14:paraId="45C140AE"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iii) Determine body mass.</w:t>
            </w:r>
          </w:p>
          <w:p w14:paraId="21DB2CC1" w14:textId="3658E9F6"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iv) Consider pre-operative food and water deprivation</w:t>
            </w:r>
            <w:r w:rsidR="003746BE" w:rsidRPr="00E30F58">
              <w:rPr>
                <w:rFonts w:asciiTheme="minorHAnsi" w:hAnsiTheme="minorHAnsi" w:cstheme="minorHAnsi"/>
              </w:rPr>
              <w:t>.</w:t>
            </w:r>
          </w:p>
        </w:tc>
        <w:tc>
          <w:tcPr>
            <w:tcW w:w="2995" w:type="dxa"/>
          </w:tcPr>
          <w:p w14:paraId="70509DE9" w14:textId="77777777" w:rsidR="009A3E5F" w:rsidRPr="00E30F58" w:rsidRDefault="009A3E5F" w:rsidP="007B2EDF">
            <w:pPr>
              <w:spacing w:line="276" w:lineRule="auto"/>
              <w:rPr>
                <w:rFonts w:asciiTheme="minorHAnsi" w:hAnsiTheme="minorHAnsi" w:cstheme="minorHAnsi"/>
              </w:rPr>
            </w:pPr>
          </w:p>
        </w:tc>
      </w:tr>
      <w:tr w:rsidR="009A3E5F" w:rsidRPr="00E30F58" w14:paraId="62D79A46" w14:textId="77777777" w:rsidTr="00CA2E13">
        <w:trPr>
          <w:trHeight w:val="511"/>
        </w:trPr>
        <w:tc>
          <w:tcPr>
            <w:tcW w:w="2626" w:type="dxa"/>
            <w:vAlign w:val="center"/>
          </w:tcPr>
          <w:p w14:paraId="6B2D041E"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Pre-anaesthetic medication</w:t>
            </w:r>
          </w:p>
        </w:tc>
        <w:tc>
          <w:tcPr>
            <w:tcW w:w="3201" w:type="dxa"/>
            <w:vAlign w:val="center"/>
          </w:tcPr>
          <w:p w14:paraId="3903D3B5" w14:textId="647F7BB3"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 xml:space="preserve">administer </w:t>
            </w:r>
            <w:r w:rsidR="009A3E5F" w:rsidRPr="00E30F58">
              <w:rPr>
                <w:rFonts w:asciiTheme="minorHAnsi" w:hAnsiTheme="minorHAnsi" w:cstheme="minorHAnsi"/>
              </w:rPr>
              <w:t>drugs</w:t>
            </w:r>
            <w:r w:rsidR="00762834" w:rsidRPr="00E30F58">
              <w:rPr>
                <w:rFonts w:asciiTheme="minorHAnsi" w:hAnsiTheme="minorHAnsi" w:cstheme="minorHAnsi"/>
              </w:rPr>
              <w:t xml:space="preserve"> reducing</w:t>
            </w:r>
            <w:r w:rsidR="009A3E5F" w:rsidRPr="00E30F58">
              <w:rPr>
                <w:rFonts w:asciiTheme="minorHAnsi" w:hAnsiTheme="minorHAnsi" w:cstheme="minorHAnsi"/>
              </w:rPr>
              <w:t xml:space="preserve"> </w:t>
            </w:r>
          </w:p>
          <w:p w14:paraId="62DD944E" w14:textId="6D4FF476"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anaesthe</w:t>
            </w:r>
            <w:r w:rsidR="00762834" w:rsidRPr="00E30F58">
              <w:rPr>
                <w:rFonts w:asciiTheme="minorHAnsi" w:hAnsiTheme="minorHAnsi" w:cstheme="minorHAnsi"/>
              </w:rPr>
              <w:t>tic doses</w:t>
            </w:r>
            <w:r w:rsidRPr="00E30F58">
              <w:rPr>
                <w:rFonts w:asciiTheme="minorHAnsi" w:hAnsiTheme="minorHAnsi" w:cstheme="minorHAnsi"/>
              </w:rPr>
              <w:t xml:space="preserve"> </w:t>
            </w:r>
          </w:p>
        </w:tc>
        <w:tc>
          <w:tcPr>
            <w:tcW w:w="5410" w:type="dxa"/>
            <w:vAlign w:val="center"/>
          </w:tcPr>
          <w:p w14:paraId="2FE51A11" w14:textId="77777777" w:rsidR="00A27729"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 xml:space="preserve">Consider pre-induction oxygenation; physiological </w:t>
            </w:r>
          </w:p>
          <w:p w14:paraId="698F4E19" w14:textId="2DDDC541"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monitoring.</w:t>
            </w:r>
          </w:p>
        </w:tc>
        <w:tc>
          <w:tcPr>
            <w:tcW w:w="2995" w:type="dxa"/>
            <w:vAlign w:val="center"/>
          </w:tcPr>
          <w:p w14:paraId="39B40626" w14:textId="2A0E54A2"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sedatives</w:t>
            </w:r>
          </w:p>
          <w:p w14:paraId="4A5CBD51" w14:textId="02D1829A"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anxiolytics</w:t>
            </w:r>
          </w:p>
        </w:tc>
      </w:tr>
      <w:tr w:rsidR="009A3E5F" w:rsidRPr="00E30F58" w14:paraId="0EAF17D1" w14:textId="77777777" w:rsidTr="00CA2E13">
        <w:trPr>
          <w:trHeight w:val="661"/>
        </w:trPr>
        <w:tc>
          <w:tcPr>
            <w:tcW w:w="2626" w:type="dxa"/>
            <w:vAlign w:val="center"/>
          </w:tcPr>
          <w:p w14:paraId="04466512" w14:textId="77777777" w:rsidR="009A3E5F" w:rsidRPr="00E30F58" w:rsidRDefault="009A3E5F" w:rsidP="007B2EDF">
            <w:pPr>
              <w:spacing w:line="276" w:lineRule="auto"/>
              <w:rPr>
                <w:rFonts w:asciiTheme="minorHAnsi" w:hAnsiTheme="minorHAnsi" w:cstheme="minorHAnsi"/>
              </w:rPr>
            </w:pPr>
          </w:p>
        </w:tc>
        <w:tc>
          <w:tcPr>
            <w:tcW w:w="3201" w:type="dxa"/>
            <w:vAlign w:val="center"/>
          </w:tcPr>
          <w:p w14:paraId="1BA01DC3" w14:textId="28EE5499"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a</w:t>
            </w:r>
            <w:r w:rsidR="00916CE8" w:rsidRPr="00E30F58">
              <w:rPr>
                <w:rFonts w:asciiTheme="minorHAnsi" w:hAnsiTheme="minorHAnsi" w:cstheme="minorHAnsi"/>
              </w:rPr>
              <w:t xml:space="preserve">dminister </w:t>
            </w:r>
            <w:r w:rsidR="009A3E5F" w:rsidRPr="00E30F58">
              <w:rPr>
                <w:rFonts w:asciiTheme="minorHAnsi" w:hAnsiTheme="minorHAnsi" w:cstheme="minorHAnsi"/>
              </w:rPr>
              <w:t>drugs supporting</w:t>
            </w:r>
          </w:p>
          <w:p w14:paraId="68A27A7C"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procedure</w:t>
            </w:r>
          </w:p>
        </w:tc>
        <w:tc>
          <w:tcPr>
            <w:tcW w:w="5410" w:type="dxa"/>
            <w:vAlign w:val="center"/>
          </w:tcPr>
          <w:p w14:paraId="48924027" w14:textId="77777777" w:rsidR="00A27729"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Practical objective of pre-anaesthetic medication is to</w:t>
            </w:r>
          </w:p>
          <w:p w14:paraId="3C41CD2D" w14:textId="583380C8"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facilitate venous cannulation</w:t>
            </w:r>
          </w:p>
        </w:tc>
        <w:tc>
          <w:tcPr>
            <w:tcW w:w="2995" w:type="dxa"/>
            <w:vAlign w:val="center"/>
          </w:tcPr>
          <w:p w14:paraId="436900ED" w14:textId="5A3045CD"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analgesics</w:t>
            </w:r>
          </w:p>
          <w:p w14:paraId="2E556C2D" w14:textId="08F2A99C"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 xml:space="preserve">antibiotics </w:t>
            </w:r>
          </w:p>
          <w:p w14:paraId="1E23B94A" w14:textId="60617ADF"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antimuscarinics</w:t>
            </w:r>
          </w:p>
          <w:p w14:paraId="058C41A6" w14:textId="16B39581"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anti</w:t>
            </w:r>
            <w:r w:rsidR="00D42A64" w:rsidRPr="00E30F58">
              <w:rPr>
                <w:rFonts w:asciiTheme="minorHAnsi" w:hAnsiTheme="minorHAnsi" w:cstheme="minorHAnsi"/>
              </w:rPr>
              <w:t>-inflammatories</w:t>
            </w:r>
          </w:p>
          <w:p w14:paraId="5B881589" w14:textId="027B3D33" w:rsidR="00D33747"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antiemetics</w:t>
            </w:r>
          </w:p>
        </w:tc>
      </w:tr>
      <w:tr w:rsidR="009A3E5F" w:rsidRPr="00E30F58" w14:paraId="46006B89" w14:textId="77777777" w:rsidTr="00CA2E13">
        <w:trPr>
          <w:trHeight w:val="557"/>
        </w:trPr>
        <w:tc>
          <w:tcPr>
            <w:tcW w:w="2626" w:type="dxa"/>
            <w:vAlign w:val="center"/>
          </w:tcPr>
          <w:p w14:paraId="6E3167BE"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Induction</w:t>
            </w:r>
          </w:p>
        </w:tc>
        <w:tc>
          <w:tcPr>
            <w:tcW w:w="3201" w:type="dxa"/>
            <w:vAlign w:val="center"/>
          </w:tcPr>
          <w:p w14:paraId="7865D46A" w14:textId="67D9DA35"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 xml:space="preserve">produce </w:t>
            </w:r>
            <w:r w:rsidR="009A3E5F" w:rsidRPr="00E30F58">
              <w:rPr>
                <w:rFonts w:asciiTheme="minorHAnsi" w:hAnsiTheme="minorHAnsi" w:cstheme="minorHAnsi"/>
              </w:rPr>
              <w:t xml:space="preserve">unconsciousness </w:t>
            </w:r>
          </w:p>
        </w:tc>
        <w:tc>
          <w:tcPr>
            <w:tcW w:w="5410" w:type="dxa"/>
            <w:vAlign w:val="center"/>
          </w:tcPr>
          <w:p w14:paraId="7592D207" w14:textId="7C2B5D2F"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 xml:space="preserve">i) Select </w:t>
            </w:r>
            <w:r w:rsidR="00BA3298" w:rsidRPr="00E30F58">
              <w:rPr>
                <w:rFonts w:asciiTheme="minorHAnsi" w:hAnsiTheme="minorHAnsi" w:cstheme="minorHAnsi"/>
              </w:rPr>
              <w:t xml:space="preserve">administration </w:t>
            </w:r>
            <w:r w:rsidR="006D20FC" w:rsidRPr="00E30F58">
              <w:rPr>
                <w:rFonts w:asciiTheme="minorHAnsi" w:hAnsiTheme="minorHAnsi" w:cstheme="minorHAnsi"/>
              </w:rPr>
              <w:t>route,</w:t>
            </w:r>
            <w:r w:rsidRPr="00E30F58">
              <w:rPr>
                <w:rFonts w:asciiTheme="minorHAnsi" w:hAnsiTheme="minorHAnsi" w:cstheme="minorHAnsi"/>
              </w:rPr>
              <w:t xml:space="preserve"> e.g., </w:t>
            </w:r>
            <w:r w:rsidR="00A63407" w:rsidRPr="00E30F58">
              <w:rPr>
                <w:rFonts w:asciiTheme="minorHAnsi" w:hAnsiTheme="minorHAnsi" w:cstheme="minorHAnsi"/>
              </w:rPr>
              <w:t>IM</w:t>
            </w:r>
            <w:r w:rsidRPr="00E30F58">
              <w:rPr>
                <w:rFonts w:asciiTheme="minorHAnsi" w:hAnsiTheme="minorHAnsi" w:cstheme="minorHAnsi"/>
              </w:rPr>
              <w:t xml:space="preserve">, </w:t>
            </w:r>
            <w:r w:rsidR="00A63407" w:rsidRPr="00E30F58">
              <w:rPr>
                <w:rFonts w:asciiTheme="minorHAnsi" w:hAnsiTheme="minorHAnsi" w:cstheme="minorHAnsi"/>
              </w:rPr>
              <w:t xml:space="preserve">IV, </w:t>
            </w:r>
            <w:r w:rsidRPr="00E30F58">
              <w:rPr>
                <w:rFonts w:asciiTheme="minorHAnsi" w:hAnsiTheme="minorHAnsi" w:cstheme="minorHAnsi"/>
              </w:rPr>
              <w:t>mask</w:t>
            </w:r>
            <w:r w:rsidR="00D641B9" w:rsidRPr="00E30F58">
              <w:rPr>
                <w:rFonts w:asciiTheme="minorHAnsi" w:hAnsiTheme="minorHAnsi" w:cstheme="minorHAnsi"/>
              </w:rPr>
              <w:t>.</w:t>
            </w:r>
          </w:p>
          <w:p w14:paraId="1C90498F" w14:textId="77777777" w:rsidR="009A3E5F" w:rsidRPr="00E30F58" w:rsidRDefault="009A3E5F" w:rsidP="007B2EDF">
            <w:pPr>
              <w:spacing w:line="276" w:lineRule="auto"/>
              <w:rPr>
                <w:rFonts w:asciiTheme="minorHAnsi" w:hAnsiTheme="minorHAnsi" w:cstheme="minorHAnsi"/>
                <w:lang w:val="fr-CH"/>
              </w:rPr>
            </w:pPr>
            <w:r w:rsidRPr="00E30F58">
              <w:rPr>
                <w:rFonts w:asciiTheme="minorHAnsi" w:hAnsiTheme="minorHAnsi" w:cstheme="minorHAnsi"/>
                <w:lang w:val="fr-CH"/>
              </w:rPr>
              <w:t>ii) Select vein &amp; cannulation technique.</w:t>
            </w:r>
          </w:p>
          <w:p w14:paraId="6662C5E5"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Practical objective: to provide conditions for tracheal intubation.</w:t>
            </w:r>
          </w:p>
        </w:tc>
        <w:tc>
          <w:tcPr>
            <w:tcW w:w="2995" w:type="dxa"/>
            <w:vAlign w:val="center"/>
          </w:tcPr>
          <w:p w14:paraId="764EBEF3" w14:textId="26A2D8ED"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 xml:space="preserve">induction </w:t>
            </w:r>
            <w:r w:rsidR="00D42A64" w:rsidRPr="00E30F58">
              <w:rPr>
                <w:rFonts w:asciiTheme="minorHAnsi" w:hAnsiTheme="minorHAnsi" w:cstheme="minorHAnsi"/>
              </w:rPr>
              <w:t>agent(s)</w:t>
            </w:r>
          </w:p>
        </w:tc>
      </w:tr>
      <w:tr w:rsidR="009A3E5F" w:rsidRPr="00E30F58" w14:paraId="71FF4DE5" w14:textId="77777777" w:rsidTr="00CA2E13">
        <w:trPr>
          <w:trHeight w:val="558"/>
        </w:trPr>
        <w:tc>
          <w:tcPr>
            <w:tcW w:w="2626" w:type="dxa"/>
            <w:vAlign w:val="center"/>
          </w:tcPr>
          <w:p w14:paraId="192A38F8"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Maintenance</w:t>
            </w:r>
          </w:p>
        </w:tc>
        <w:tc>
          <w:tcPr>
            <w:tcW w:w="3201" w:type="dxa"/>
            <w:vAlign w:val="center"/>
          </w:tcPr>
          <w:p w14:paraId="03D83F8A" w14:textId="5B6F28B6"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 xml:space="preserve">produce </w:t>
            </w:r>
            <w:r w:rsidR="009A3E5F" w:rsidRPr="00E30F58">
              <w:rPr>
                <w:rFonts w:asciiTheme="minorHAnsi" w:hAnsiTheme="minorHAnsi" w:cstheme="minorHAnsi"/>
              </w:rPr>
              <w:t xml:space="preserve">stable conditions for the </w:t>
            </w:r>
          </w:p>
          <w:p w14:paraId="1A0A4283" w14:textId="5863E998"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procedure and safety for animal an</w:t>
            </w:r>
            <w:r w:rsidR="0092614D" w:rsidRPr="00E30F58">
              <w:rPr>
                <w:rFonts w:asciiTheme="minorHAnsi" w:hAnsiTheme="minorHAnsi" w:cstheme="minorHAnsi"/>
              </w:rPr>
              <w:t>d</w:t>
            </w:r>
            <w:r w:rsidRPr="00E30F58">
              <w:rPr>
                <w:rFonts w:asciiTheme="minorHAnsi" w:hAnsiTheme="minorHAnsi" w:cstheme="minorHAnsi"/>
              </w:rPr>
              <w:t xml:space="preserve"> operators</w:t>
            </w:r>
          </w:p>
        </w:tc>
        <w:tc>
          <w:tcPr>
            <w:tcW w:w="5410" w:type="dxa"/>
            <w:vAlign w:val="center"/>
          </w:tcPr>
          <w:p w14:paraId="16A669F8" w14:textId="43018BE8"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 xml:space="preserve">i) Select airway management, e.g., tracheal tube, </w:t>
            </w:r>
          </w:p>
          <w:p w14:paraId="093C026C"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laryngeal mask, tracheostomy, mask.</w:t>
            </w:r>
          </w:p>
          <w:p w14:paraId="5E35ACF8"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 xml:space="preserve">ii) Select breathing system, e.g., rebreathing </w:t>
            </w:r>
            <w:r w:rsidRPr="00E30F58">
              <w:rPr>
                <w:rFonts w:asciiTheme="minorHAnsi" w:hAnsiTheme="minorHAnsi" w:cstheme="minorHAnsi"/>
                <w:i/>
                <w:iCs/>
              </w:rPr>
              <w:t>vs</w:t>
            </w:r>
            <w:r w:rsidRPr="00E30F58">
              <w:rPr>
                <w:rFonts w:asciiTheme="minorHAnsi" w:hAnsiTheme="minorHAnsi" w:cstheme="minorHAnsi"/>
              </w:rPr>
              <w:t xml:space="preserve"> non-rebreathing.</w:t>
            </w:r>
          </w:p>
          <w:p w14:paraId="4C3987BA"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iii) Select ventilatory mode, e.g., spontaneous, assisted, controlled.</w:t>
            </w:r>
          </w:p>
          <w:p w14:paraId="5618B80C"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iv) Consider body positioning &amp; implications</w:t>
            </w:r>
          </w:p>
          <w:p w14:paraId="0D597729"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v) Consider fluid volume replacement.</w:t>
            </w:r>
          </w:p>
          <w:p w14:paraId="3C3D085B" w14:textId="5279AF73"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 xml:space="preserve">vi) Consider urinary bladder </w:t>
            </w:r>
            <w:r w:rsidR="00255AFB" w:rsidRPr="00E30F58">
              <w:rPr>
                <w:rFonts w:asciiTheme="minorHAnsi" w:hAnsiTheme="minorHAnsi" w:cstheme="minorHAnsi"/>
              </w:rPr>
              <w:t>catheterization</w:t>
            </w:r>
            <w:r w:rsidR="00A63407" w:rsidRPr="00E30F58">
              <w:rPr>
                <w:rFonts w:asciiTheme="minorHAnsi" w:hAnsiTheme="minorHAnsi" w:cstheme="minorHAnsi"/>
              </w:rPr>
              <w:t xml:space="preserve"> </w:t>
            </w:r>
            <w:r w:rsidRPr="00E30F58">
              <w:rPr>
                <w:rFonts w:asciiTheme="minorHAnsi" w:hAnsiTheme="minorHAnsi" w:cstheme="minorHAnsi"/>
              </w:rPr>
              <w:t>and urine collection</w:t>
            </w:r>
          </w:p>
          <w:p w14:paraId="0C766833"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vii) Consider ocular &amp; integumentary protection.</w:t>
            </w:r>
          </w:p>
          <w:p w14:paraId="3588178A"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viii) Select methods to support thermoregulation.</w:t>
            </w:r>
          </w:p>
          <w:p w14:paraId="40FBC6A6"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ix) Select physiological variables for monitoring.</w:t>
            </w:r>
          </w:p>
        </w:tc>
        <w:tc>
          <w:tcPr>
            <w:tcW w:w="2995" w:type="dxa"/>
            <w:vAlign w:val="center"/>
          </w:tcPr>
          <w:p w14:paraId="1600AD04" w14:textId="214CA6BF"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anaesthetics</w:t>
            </w:r>
          </w:p>
          <w:p w14:paraId="32FA3CB5" w14:textId="14A5AA4E"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analgesics</w:t>
            </w:r>
          </w:p>
          <w:p w14:paraId="44F7C5D1" w14:textId="32833FAA"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 xml:space="preserve">muscle </w:t>
            </w:r>
            <w:r w:rsidR="00D42A64" w:rsidRPr="00E30F58">
              <w:rPr>
                <w:rFonts w:asciiTheme="minorHAnsi" w:hAnsiTheme="minorHAnsi" w:cstheme="minorHAnsi"/>
              </w:rPr>
              <w:t>relaxants</w:t>
            </w:r>
          </w:p>
          <w:p w14:paraId="706CC980" w14:textId="702E219D"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fluids</w:t>
            </w:r>
          </w:p>
          <w:p w14:paraId="187B26E4" w14:textId="34CC8177"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 xml:space="preserve">local </w:t>
            </w:r>
            <w:r w:rsidR="00D42A64" w:rsidRPr="00E30F58">
              <w:rPr>
                <w:rFonts w:asciiTheme="minorHAnsi" w:hAnsiTheme="minorHAnsi" w:cstheme="minorHAnsi"/>
              </w:rPr>
              <w:t>anaesthetics</w:t>
            </w:r>
          </w:p>
          <w:p w14:paraId="478FC82D" w14:textId="3264DB8E"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 xml:space="preserve">adjunct </w:t>
            </w:r>
            <w:r w:rsidR="009A3E5F" w:rsidRPr="00E30F58">
              <w:rPr>
                <w:rFonts w:asciiTheme="minorHAnsi" w:hAnsiTheme="minorHAnsi" w:cstheme="minorHAnsi"/>
              </w:rPr>
              <w:t>drugs</w:t>
            </w:r>
          </w:p>
        </w:tc>
      </w:tr>
      <w:tr w:rsidR="009A3E5F" w:rsidRPr="00E30F58" w14:paraId="7A15FAE0" w14:textId="77777777" w:rsidTr="00CA2E13">
        <w:trPr>
          <w:trHeight w:val="2021"/>
        </w:trPr>
        <w:tc>
          <w:tcPr>
            <w:tcW w:w="2626" w:type="dxa"/>
            <w:vAlign w:val="center"/>
          </w:tcPr>
          <w:p w14:paraId="6A5C4B71"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Recovery</w:t>
            </w:r>
          </w:p>
        </w:tc>
        <w:tc>
          <w:tcPr>
            <w:tcW w:w="3201" w:type="dxa"/>
            <w:vAlign w:val="center"/>
          </w:tcPr>
          <w:p w14:paraId="71C714A0"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 xml:space="preserve">accelerate restoration of </w:t>
            </w:r>
          </w:p>
          <w:p w14:paraId="7D6F3183"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pre-procedural state</w:t>
            </w:r>
          </w:p>
        </w:tc>
        <w:tc>
          <w:tcPr>
            <w:tcW w:w="5410" w:type="dxa"/>
            <w:vAlign w:val="center"/>
          </w:tcPr>
          <w:p w14:paraId="2DCB644E" w14:textId="65BB8443"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 xml:space="preserve">i) Elimination </w:t>
            </w:r>
            <w:r w:rsidR="00762834" w:rsidRPr="00E30F58">
              <w:rPr>
                <w:rFonts w:asciiTheme="minorHAnsi" w:hAnsiTheme="minorHAnsi" w:cstheme="minorHAnsi"/>
              </w:rPr>
              <w:t xml:space="preserve">(and antagonism) </w:t>
            </w:r>
            <w:r w:rsidRPr="00E30F58">
              <w:rPr>
                <w:rFonts w:asciiTheme="minorHAnsi" w:hAnsiTheme="minorHAnsi" w:cstheme="minorHAnsi"/>
              </w:rPr>
              <w:t xml:space="preserve">of anaesthetic and adjunct drugs. </w:t>
            </w:r>
          </w:p>
          <w:p w14:paraId="6ED3C599"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ii) Pain management.</w:t>
            </w:r>
          </w:p>
          <w:p w14:paraId="4D506070"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iii) Physiological monitoring with restoration of ventilation, tissue perfusion, circulating volume, core temperature.</w:t>
            </w:r>
          </w:p>
          <w:p w14:paraId="1F908B38"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iv) Staged withdrawal of non-vital physiological support.</w:t>
            </w:r>
          </w:p>
          <w:p w14:paraId="0739B7B8"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 xml:space="preserve">v) Wound management. </w:t>
            </w:r>
          </w:p>
          <w:p w14:paraId="4C49AF30"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vi) Body repositioning.</w:t>
            </w:r>
          </w:p>
          <w:p w14:paraId="41D297C2"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vii) Restoring eating, drinking &amp; thermoregulatory behaviours.</w:t>
            </w:r>
          </w:p>
          <w:p w14:paraId="4714C6B7" w14:textId="77777777" w:rsidR="009A3E5F" w:rsidRPr="00E30F58" w:rsidRDefault="009A3E5F" w:rsidP="007B2EDF">
            <w:pPr>
              <w:spacing w:line="276" w:lineRule="auto"/>
              <w:rPr>
                <w:rFonts w:asciiTheme="minorHAnsi" w:hAnsiTheme="minorHAnsi" w:cstheme="minorHAnsi"/>
              </w:rPr>
            </w:pPr>
            <w:r w:rsidRPr="00E30F58">
              <w:rPr>
                <w:rFonts w:asciiTheme="minorHAnsi" w:hAnsiTheme="minorHAnsi" w:cstheme="minorHAnsi"/>
              </w:rPr>
              <w:t>viii) Restoring eliminative, grooming &amp; kinetic behaviours.</w:t>
            </w:r>
          </w:p>
        </w:tc>
        <w:tc>
          <w:tcPr>
            <w:tcW w:w="2995" w:type="dxa"/>
            <w:vAlign w:val="center"/>
          </w:tcPr>
          <w:p w14:paraId="03184123" w14:textId="6247B512" w:rsidR="009A3E5F" w:rsidRPr="00E30F58" w:rsidRDefault="00A63407" w:rsidP="00D16F9D">
            <w:pPr>
              <w:spacing w:line="276" w:lineRule="auto"/>
              <w:rPr>
                <w:rFonts w:asciiTheme="minorHAnsi" w:hAnsiTheme="minorHAnsi" w:cstheme="minorHAnsi"/>
              </w:rPr>
            </w:pPr>
            <w:r w:rsidRPr="00E30F58">
              <w:rPr>
                <w:rFonts w:asciiTheme="minorHAnsi" w:hAnsiTheme="minorHAnsi" w:cstheme="minorHAnsi"/>
              </w:rPr>
              <w:t>analgesics</w:t>
            </w:r>
          </w:p>
          <w:p w14:paraId="36537CF8" w14:textId="48CBEFB7" w:rsidR="00DB1516" w:rsidRPr="00E30F58" w:rsidRDefault="00DB1516" w:rsidP="00DB1516">
            <w:pPr>
              <w:spacing w:line="276" w:lineRule="auto"/>
              <w:rPr>
                <w:rFonts w:asciiTheme="minorHAnsi" w:hAnsiTheme="minorHAnsi" w:cstheme="minorHAnsi"/>
              </w:rPr>
            </w:pPr>
            <w:r w:rsidRPr="00E30F58">
              <w:rPr>
                <w:rFonts w:asciiTheme="minorHAnsi" w:hAnsiTheme="minorHAnsi" w:cstheme="minorHAnsi"/>
              </w:rPr>
              <w:t>sedatives</w:t>
            </w:r>
          </w:p>
          <w:p w14:paraId="54878958" w14:textId="73FA4F40"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 xml:space="preserve">adjunct </w:t>
            </w:r>
            <w:r w:rsidR="00053ADB" w:rsidRPr="00E30F58">
              <w:rPr>
                <w:rFonts w:asciiTheme="minorHAnsi" w:hAnsiTheme="minorHAnsi" w:cstheme="minorHAnsi"/>
              </w:rPr>
              <w:t>drugs</w:t>
            </w:r>
          </w:p>
          <w:p w14:paraId="6EACE68F" w14:textId="64BF30AD" w:rsidR="009A3E5F" w:rsidRPr="00E30F58" w:rsidRDefault="00A63407" w:rsidP="007B2EDF">
            <w:pPr>
              <w:spacing w:line="276" w:lineRule="auto"/>
              <w:rPr>
                <w:rFonts w:asciiTheme="minorHAnsi" w:hAnsiTheme="minorHAnsi" w:cstheme="minorHAnsi"/>
              </w:rPr>
            </w:pPr>
            <w:r w:rsidRPr="00E30F58">
              <w:rPr>
                <w:rFonts w:asciiTheme="minorHAnsi" w:hAnsiTheme="minorHAnsi" w:cstheme="minorHAnsi"/>
              </w:rPr>
              <w:t xml:space="preserve">drug </w:t>
            </w:r>
            <w:r w:rsidR="00053ADB" w:rsidRPr="00E30F58">
              <w:rPr>
                <w:rFonts w:asciiTheme="minorHAnsi" w:hAnsiTheme="minorHAnsi" w:cstheme="minorHAnsi"/>
              </w:rPr>
              <w:t>antagonists</w:t>
            </w:r>
          </w:p>
        </w:tc>
      </w:tr>
    </w:tbl>
    <w:p w14:paraId="59491857" w14:textId="0C723685" w:rsidR="007A2658" w:rsidRPr="00E30F58" w:rsidRDefault="007A2658" w:rsidP="00500710">
      <w:pPr>
        <w:rPr>
          <w:rFonts w:asciiTheme="minorHAnsi" w:hAnsiTheme="minorHAnsi" w:cstheme="minorHAnsi"/>
        </w:rPr>
      </w:pPr>
    </w:p>
    <w:p w14:paraId="00100E10" w14:textId="77777777" w:rsidR="00D53ACC" w:rsidRPr="00E30F58" w:rsidRDefault="00D53ACC" w:rsidP="00500710">
      <w:pPr>
        <w:rPr>
          <w:rFonts w:asciiTheme="minorHAnsi" w:hAnsiTheme="minorHAnsi" w:cstheme="minorHAnsi"/>
        </w:rPr>
      </w:pPr>
    </w:p>
    <w:p w14:paraId="18FD0753" w14:textId="77777777" w:rsidR="00417289" w:rsidRPr="00E30F58" w:rsidRDefault="00417289" w:rsidP="00500710">
      <w:pPr>
        <w:rPr>
          <w:rFonts w:asciiTheme="minorHAnsi" w:hAnsiTheme="minorHAnsi" w:cstheme="minorHAnsi"/>
          <w:lang w:eastAsia="sl-SI"/>
        </w:rPr>
        <w:sectPr w:rsidR="00417289" w:rsidRPr="00E30F58" w:rsidSect="005F5C76">
          <w:type w:val="continuous"/>
          <w:pgSz w:w="16838" w:h="11906" w:orient="landscape"/>
          <w:pgMar w:top="1440" w:right="1440" w:bottom="1440" w:left="1440" w:header="708" w:footer="708" w:gutter="0"/>
          <w:cols w:space="708"/>
          <w:docGrid w:linePitch="360"/>
        </w:sectPr>
      </w:pPr>
    </w:p>
    <w:p w14:paraId="703BA44A" w14:textId="1648380F" w:rsidR="00B25A15" w:rsidRPr="00913819" w:rsidRDefault="00EA30AD"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Establishing a suitable </w:t>
      </w:r>
      <w:r w:rsidR="00B25A15" w:rsidRPr="00913819">
        <w:rPr>
          <w:rFonts w:asciiTheme="minorHAnsi" w:hAnsiTheme="minorHAnsi" w:cstheme="minorHAnsi"/>
          <w:sz w:val="22"/>
          <w:szCs w:val="22"/>
        </w:rPr>
        <w:t>anaesthetic technique requires consideration of: i) the target species; ii) individual animal characteristics; iii) the anticipated procedure(s); iv) human factors; v) equipment factors; and vi) the experiment.</w:t>
      </w:r>
    </w:p>
    <w:p w14:paraId="3B1A9A3A" w14:textId="3479586F" w:rsidR="00B25A15" w:rsidRPr="00913819" w:rsidRDefault="00B25A15" w:rsidP="00372CF6">
      <w:pPr>
        <w:pStyle w:val="Odstavekseznama"/>
        <w:numPr>
          <w:ilvl w:val="0"/>
          <w:numId w:val="12"/>
        </w:numPr>
        <w:spacing w:line="360" w:lineRule="auto"/>
        <w:ind w:left="142" w:hanging="142"/>
        <w:jc w:val="both"/>
        <w:rPr>
          <w:rFonts w:asciiTheme="minorHAnsi" w:hAnsiTheme="minorHAnsi" w:cstheme="minorHAnsi"/>
          <w:sz w:val="22"/>
          <w:szCs w:val="22"/>
          <w:lang w:val="en-GB"/>
        </w:rPr>
      </w:pPr>
      <w:r w:rsidRPr="00913819">
        <w:rPr>
          <w:rFonts w:asciiTheme="minorHAnsi" w:hAnsiTheme="minorHAnsi" w:cstheme="minorHAnsi"/>
          <w:sz w:val="22"/>
          <w:szCs w:val="22"/>
          <w:lang w:val="en-GB"/>
        </w:rPr>
        <w:t>Species characteristics</w:t>
      </w:r>
    </w:p>
    <w:p w14:paraId="069B79EB" w14:textId="56B5BF33" w:rsidR="00B25A15" w:rsidRPr="00913819" w:rsidRDefault="00B25A15"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Differences in the biological characteristics of small ruminants, pigs and calves affect non-pharmacological elements of anaesthesia more than drug selection. An anaesthetic must accommodate the target species with respect to their: a) anatomical; b) ethological; c) physiological; and d) pharmacological characteristics. This point will be illustrated by providing examples, rather than a comprehensive review. </w:t>
      </w:r>
    </w:p>
    <w:p w14:paraId="1911B04F" w14:textId="0BFBB267" w:rsidR="006F0F73" w:rsidRPr="00913819" w:rsidRDefault="006F0F73" w:rsidP="00372CF6">
      <w:pPr>
        <w:ind w:left="1418" w:hanging="1418"/>
        <w:jc w:val="both"/>
        <w:rPr>
          <w:rFonts w:asciiTheme="minorHAnsi" w:hAnsiTheme="minorHAnsi" w:cstheme="minorHAnsi"/>
          <w:sz w:val="22"/>
          <w:szCs w:val="22"/>
        </w:rPr>
      </w:pPr>
      <w:r w:rsidRPr="00913819">
        <w:rPr>
          <w:rFonts w:asciiTheme="minorHAnsi" w:hAnsiTheme="minorHAnsi" w:cstheme="minorHAnsi"/>
          <w:sz w:val="22"/>
          <w:szCs w:val="22"/>
        </w:rPr>
        <w:t>Anatomy</w:t>
      </w:r>
      <w:r w:rsidR="004622E9" w:rsidRPr="00913819">
        <w:rPr>
          <w:rFonts w:asciiTheme="minorHAnsi" w:hAnsiTheme="minorHAnsi" w:cstheme="minorHAnsi"/>
          <w:sz w:val="22"/>
          <w:szCs w:val="22"/>
        </w:rPr>
        <w:t>.</w:t>
      </w:r>
      <w:r w:rsidR="00633E71" w:rsidRPr="00913819">
        <w:rPr>
          <w:rFonts w:asciiTheme="minorHAnsi" w:hAnsiTheme="minorHAnsi" w:cstheme="minorHAnsi"/>
          <w:sz w:val="22"/>
          <w:szCs w:val="22"/>
        </w:rPr>
        <w:t xml:space="preserve"> </w:t>
      </w:r>
      <w:r w:rsidR="00633E71" w:rsidRPr="00913819">
        <w:rPr>
          <w:rFonts w:asciiTheme="minorHAnsi" w:hAnsiTheme="minorHAnsi" w:cstheme="minorHAnsi"/>
          <w:sz w:val="22"/>
          <w:szCs w:val="22"/>
        </w:rPr>
        <w:tab/>
        <w:t>The superficiality of jugular veins makes central vein cannulation straightforward in unsedated calves and sheep compared with pigs. Differences in lumbosacral spinal cord anatomy will affect techniques for extradural and spinal injection in farmed animal species.  The presence of a right accessory bronchus in pigs demands attention to tracheal tube length.</w:t>
      </w:r>
    </w:p>
    <w:p w14:paraId="3977CCDD" w14:textId="6B3DAA60" w:rsidR="004622E9" w:rsidRPr="00913819" w:rsidRDefault="004622E9" w:rsidP="00372CF6">
      <w:pPr>
        <w:ind w:left="1418" w:hanging="1418"/>
        <w:jc w:val="both"/>
        <w:rPr>
          <w:rFonts w:asciiTheme="minorHAnsi" w:hAnsiTheme="minorHAnsi" w:cstheme="minorHAnsi"/>
          <w:sz w:val="22"/>
          <w:szCs w:val="22"/>
        </w:rPr>
      </w:pPr>
      <w:r w:rsidRPr="00913819">
        <w:rPr>
          <w:rFonts w:asciiTheme="minorHAnsi" w:hAnsiTheme="minorHAnsi" w:cstheme="minorHAnsi"/>
          <w:sz w:val="22"/>
          <w:szCs w:val="22"/>
        </w:rPr>
        <w:t xml:space="preserve">Ethology. </w:t>
      </w:r>
      <w:r w:rsidRPr="00913819">
        <w:rPr>
          <w:rFonts w:asciiTheme="minorHAnsi" w:hAnsiTheme="minorHAnsi" w:cstheme="minorHAnsi"/>
          <w:sz w:val="22"/>
          <w:szCs w:val="22"/>
        </w:rPr>
        <w:tab/>
      </w:r>
      <w:r w:rsidR="00AA7483" w:rsidRPr="00913819">
        <w:rPr>
          <w:rFonts w:asciiTheme="minorHAnsi" w:hAnsiTheme="minorHAnsi" w:cstheme="minorHAnsi"/>
          <w:sz w:val="22"/>
          <w:szCs w:val="22"/>
        </w:rPr>
        <w:tab/>
      </w:r>
      <w:r w:rsidRPr="00913819">
        <w:rPr>
          <w:rFonts w:asciiTheme="minorHAnsi" w:hAnsiTheme="minorHAnsi" w:cstheme="minorHAnsi"/>
          <w:sz w:val="22"/>
          <w:szCs w:val="22"/>
        </w:rPr>
        <w:t>Pigs react to physical restraint more violently than small ruminants and calves, which justifies the use of intramuscular sedative drugs before attempted venepuncture.</w:t>
      </w:r>
    </w:p>
    <w:p w14:paraId="1B2DD108" w14:textId="1029CB90" w:rsidR="00431F2E" w:rsidRPr="00913819" w:rsidRDefault="00431F2E" w:rsidP="00372CF6">
      <w:pPr>
        <w:ind w:left="1418" w:hanging="1418"/>
        <w:jc w:val="both"/>
        <w:rPr>
          <w:rFonts w:asciiTheme="minorHAnsi" w:hAnsiTheme="minorHAnsi" w:cstheme="minorHAnsi"/>
          <w:sz w:val="22"/>
          <w:szCs w:val="22"/>
        </w:rPr>
      </w:pPr>
      <w:r w:rsidRPr="00913819">
        <w:rPr>
          <w:rFonts w:asciiTheme="minorHAnsi" w:hAnsiTheme="minorHAnsi" w:cstheme="minorHAnsi"/>
          <w:sz w:val="22"/>
          <w:szCs w:val="22"/>
        </w:rPr>
        <w:t xml:space="preserve">Physiology.  </w:t>
      </w:r>
      <w:r w:rsidR="00AA7483" w:rsidRPr="00913819">
        <w:rPr>
          <w:rFonts w:asciiTheme="minorHAnsi" w:hAnsiTheme="minorHAnsi" w:cstheme="minorHAnsi"/>
          <w:sz w:val="22"/>
          <w:szCs w:val="22"/>
        </w:rPr>
        <w:tab/>
      </w:r>
      <w:r w:rsidRPr="00913819">
        <w:rPr>
          <w:rFonts w:asciiTheme="minorHAnsi" w:hAnsiTheme="minorHAnsi" w:cstheme="minorHAnsi"/>
          <w:sz w:val="22"/>
          <w:szCs w:val="22"/>
        </w:rPr>
        <w:t xml:space="preserve">A functional rumen creates problems, e.g., ptyalism, tympany, regurgitation-aspiration, </w:t>
      </w:r>
      <w:r w:rsidR="005179B4" w:rsidRPr="00913819">
        <w:rPr>
          <w:rFonts w:asciiTheme="minorHAnsi" w:hAnsiTheme="minorHAnsi" w:cstheme="minorHAnsi"/>
          <w:sz w:val="22"/>
          <w:szCs w:val="22"/>
        </w:rPr>
        <w:t>t</w:t>
      </w:r>
      <w:r w:rsidRPr="00913819">
        <w:rPr>
          <w:rFonts w:asciiTheme="minorHAnsi" w:hAnsiTheme="minorHAnsi" w:cstheme="minorHAnsi"/>
          <w:sz w:val="22"/>
          <w:szCs w:val="22"/>
        </w:rPr>
        <w:t xml:space="preserve">hat are seldom encountered in monogastric species. Pre-operative food and water deprivation requires greater consideration in ruminants than in </w:t>
      </w:r>
      <w:r w:rsidRPr="00913819">
        <w:rPr>
          <w:rFonts w:asciiTheme="minorHAnsi" w:hAnsiTheme="minorHAnsi" w:cstheme="minorHAnsi"/>
          <w:i/>
          <w:iCs/>
          <w:sz w:val="22"/>
          <w:szCs w:val="22"/>
        </w:rPr>
        <w:t>suidae</w:t>
      </w:r>
      <w:r w:rsidRPr="00913819">
        <w:rPr>
          <w:rFonts w:asciiTheme="minorHAnsi" w:hAnsiTheme="minorHAnsi" w:cstheme="minorHAnsi"/>
          <w:sz w:val="22"/>
          <w:szCs w:val="22"/>
        </w:rPr>
        <w:t xml:space="preserve">. </w:t>
      </w:r>
    </w:p>
    <w:p w14:paraId="70006099" w14:textId="74560EDA" w:rsidR="00421503" w:rsidRPr="00913819" w:rsidRDefault="00421503" w:rsidP="00372CF6">
      <w:pPr>
        <w:ind w:left="1418" w:hanging="1418"/>
        <w:jc w:val="both"/>
        <w:rPr>
          <w:rFonts w:asciiTheme="minorHAnsi" w:hAnsiTheme="minorHAnsi" w:cstheme="minorHAnsi"/>
          <w:sz w:val="22"/>
          <w:szCs w:val="22"/>
        </w:rPr>
      </w:pPr>
      <w:r w:rsidRPr="00913819">
        <w:rPr>
          <w:rFonts w:asciiTheme="minorHAnsi" w:hAnsiTheme="minorHAnsi" w:cstheme="minorHAnsi"/>
          <w:sz w:val="22"/>
          <w:szCs w:val="22"/>
        </w:rPr>
        <w:t>Pharmacology.</w:t>
      </w:r>
      <w:r w:rsidR="00AA7483" w:rsidRPr="00913819">
        <w:rPr>
          <w:rFonts w:asciiTheme="minorHAnsi" w:hAnsiTheme="minorHAnsi" w:cstheme="minorHAnsi"/>
          <w:sz w:val="22"/>
          <w:szCs w:val="22"/>
        </w:rPr>
        <w:tab/>
      </w:r>
      <w:r w:rsidRPr="00913819">
        <w:rPr>
          <w:rFonts w:asciiTheme="minorHAnsi" w:hAnsiTheme="minorHAnsi" w:cstheme="minorHAnsi"/>
          <w:sz w:val="22"/>
          <w:szCs w:val="22"/>
        </w:rPr>
        <w:t xml:space="preserve">Inter-species differences in drug sensitivity and dosing are drug dependent. The minimum alveolar concentration of volatile anaesthetics varies marginally </w:t>
      </w:r>
      <w:r w:rsidR="00151C67" w:rsidRPr="00913819">
        <w:rPr>
          <w:rFonts w:asciiTheme="minorHAnsi" w:hAnsiTheme="minorHAnsi" w:cstheme="minorHAnsi"/>
          <w:sz w:val="22"/>
          <w:szCs w:val="22"/>
        </w:rPr>
        <w:t xml:space="preserve">when compared with </w:t>
      </w:r>
      <w:r w:rsidRPr="00913819">
        <w:rPr>
          <w:rFonts w:asciiTheme="minorHAnsi" w:hAnsiTheme="minorHAnsi" w:cstheme="minorHAnsi"/>
          <w:sz w:val="22"/>
          <w:szCs w:val="22"/>
        </w:rPr>
        <w:t xml:space="preserve">responses to </w:t>
      </w:r>
      <w:r w:rsidRPr="00913819">
        <w:rPr>
          <w:rFonts w:asciiTheme="minorHAnsi" w:hAnsiTheme="minorHAnsi" w:cstheme="minorHAnsi"/>
          <w:sz w:val="22"/>
          <w:szCs w:val="22"/>
        </w:rPr>
        <w:sym w:font="Symbol" w:char="F061"/>
      </w:r>
      <w:r w:rsidRPr="00913819">
        <w:rPr>
          <w:rFonts w:asciiTheme="minorHAnsi" w:hAnsiTheme="minorHAnsi" w:cstheme="minorHAnsi"/>
          <w:sz w:val="22"/>
          <w:szCs w:val="22"/>
          <w:vertAlign w:val="subscript"/>
        </w:rPr>
        <w:t>2</w:t>
      </w:r>
      <w:r w:rsidRPr="00913819">
        <w:rPr>
          <w:rFonts w:asciiTheme="minorHAnsi" w:hAnsiTheme="minorHAnsi" w:cstheme="minorHAnsi"/>
          <w:sz w:val="22"/>
          <w:szCs w:val="22"/>
        </w:rPr>
        <w:t xml:space="preserve"> agonist</w:t>
      </w:r>
      <w:r w:rsidR="00151C67" w:rsidRPr="00913819">
        <w:rPr>
          <w:rFonts w:asciiTheme="minorHAnsi" w:hAnsiTheme="minorHAnsi" w:cstheme="minorHAnsi"/>
          <w:sz w:val="22"/>
          <w:szCs w:val="22"/>
        </w:rPr>
        <w:t>s</w:t>
      </w:r>
      <w:r w:rsidRPr="00913819">
        <w:rPr>
          <w:rFonts w:asciiTheme="minorHAnsi" w:hAnsiTheme="minorHAnsi" w:cstheme="minorHAnsi"/>
          <w:sz w:val="22"/>
          <w:szCs w:val="22"/>
        </w:rPr>
        <w:t xml:space="preserve">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Carter&lt;/Author&gt;&lt;Year&gt;2013&lt;/Year&gt;&lt;RecNum&gt;457&lt;/RecNum&gt;&lt;DisplayText&gt;(197)&lt;/DisplayText&gt;&lt;record&gt;&lt;rec-number&gt;457&lt;/rec-number&gt;&lt;foreign-keys&gt;&lt;key app="EN" db-id="x005rdz0lrfev0e9wafpfpvaazppeszde2z5" timestamp="1685596648"&gt;457&lt;/key&gt;&lt;/foreign-keys&gt;&lt;ref-type name="Journal Article"&gt;17&lt;/ref-type&gt;&lt;contributors&gt;&lt;authors&gt;&lt;author&gt;Carter, J.&lt;/author&gt;&lt;author&gt;Story, D. A.&lt;/author&gt;&lt;/authors&gt;&lt;/contributors&gt;&lt;auth-address&gt;Faculty of Veterinary Science and Melbourne Medical School, the University of Melbourne, Melbourne, Victoria.&lt;/auth-address&gt;&lt;titles&gt;&lt;title&gt;Veterinary and human anaesthesia: an overview of some parallels and contrasts&lt;/title&gt;&lt;secondary-title&gt;Anaesth Intensive Care&lt;/secondary-title&gt;&lt;/titles&gt;&lt;periodical&gt;&lt;full-title&gt;Anaesth Intensive Care&lt;/full-title&gt;&lt;/periodical&gt;&lt;pages&gt;710-8&lt;/pages&gt;&lt;volume&gt;41&lt;/volume&gt;&lt;number&gt;6&lt;/number&gt;&lt;edition&gt;2013/11/05&lt;/edition&gt;&lt;keywords&gt;&lt;keyword&gt;Anesthesia/*methods&lt;/keyword&gt;&lt;keyword&gt;Anesthesiology/*methods&lt;/keyword&gt;&lt;keyword&gt;Animals&lt;/keyword&gt;&lt;keyword&gt;Australia&lt;/keyword&gt;&lt;keyword&gt;Education, Veterinary&lt;/keyword&gt;&lt;keyword&gt;Humans&lt;/keyword&gt;&lt;keyword&gt;New Zealand&lt;/keyword&gt;&lt;keyword&gt;Veterinary Medicine/*methods&lt;/keyword&gt;&lt;keyword&gt;anaesthesia&lt;/keyword&gt;&lt;keyword&gt;human&lt;/keyword&gt;&lt;keyword&gt;vetinary&lt;/keyword&gt;&lt;/keywords&gt;&lt;dates&gt;&lt;year&gt;2013&lt;/year&gt;&lt;pub-dates&gt;&lt;date&gt;Nov&lt;/date&gt;&lt;/pub-dates&gt;&lt;/dates&gt;&lt;isbn&gt;0310-057X (Print)&amp;#xD;0310-057x&lt;/isbn&gt;&lt;accession-num&gt;24180711&lt;/accession-num&gt;&lt;urls&gt;&lt;related-urls&gt;&lt;url&gt;https://journals.sagepub.com/doi/pdf/10.1177/0310057X1304100605&lt;/url&gt;&lt;/related-urls&gt;&lt;/urls&gt;&lt;electronic-resource-num&gt;10.1177/0310057x1304100605&lt;/electronic-resource-num&gt;&lt;remote-database-provider&gt;NLM&lt;/remote-database-provider&gt;&lt;language&gt;eng&lt;/language&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97)</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There are also absolute differences: paracetamol causes methaemoglobinaemia in pigs, but not sheep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Henne-Bruns&lt;/Author&gt;&lt;Year&gt;1988&lt;/Year&gt;&lt;RecNum&gt;458&lt;/RecNum&gt;&lt;DisplayText&gt;(198)&lt;/DisplayText&gt;&lt;record&gt;&lt;rec-number&gt;458&lt;/rec-number&gt;&lt;foreign-keys&gt;&lt;key app="EN" db-id="x005rdz0lrfev0e9wafpfpvaazppeszde2z5" timestamp="1685596648"&gt;458&lt;/key&gt;&lt;/foreign-keys&gt;&lt;ref-type name="Journal Article"&gt;17&lt;/ref-type&gt;&lt;contributors&gt;&lt;authors&gt;&lt;author&gt;Henne-Bruns, D.&lt;/author&gt;&lt;author&gt;Artwohl, J.&lt;/author&gt;&lt;author&gt;Broelsch, C.&lt;/author&gt;&lt;author&gt;Kremer, B.&lt;/author&gt;&lt;/authors&gt;&lt;/contributors&gt;&lt;auth-address&gt;Dept. of Surgery, University of Hamburg, Federal Republic of Germany.&lt;/auth-address&gt;&lt;titles&gt;&lt;title&gt;Acetaminophen-induced acute hepatic failure in pigs: controversical results to other animal models&lt;/title&gt;&lt;secondary-title&gt;Res Exp Med (Berl)&lt;/secondary-title&gt;&lt;/titles&gt;&lt;periodical&gt;&lt;full-title&gt;Res Exp Med (Berl)&lt;/full-title&gt;&lt;/periodical&gt;&lt;pages&gt;463-72&lt;/pages&gt;&lt;volume&gt;188&lt;/volume&gt;&lt;number&gt;6&lt;/number&gt;&lt;edition&gt;1988/01/01&lt;/edition&gt;&lt;keywords&gt;&lt;keyword&gt;Acetaminophen/administration &amp;amp; dosage/*toxicity&lt;/keyword&gt;&lt;keyword&gt;Acute Disease&lt;/keyword&gt;&lt;keyword&gt;Anesthesia&lt;/keyword&gt;&lt;keyword&gt;Animals&lt;/keyword&gt;&lt;keyword&gt;*Chemical and Drug Induced Liver Injury&lt;/keyword&gt;&lt;keyword&gt;*Disease Models, Animal&lt;/keyword&gt;&lt;keyword&gt;Dose-Response Relationship, Drug&lt;/keyword&gt;&lt;keyword&gt;Female&lt;/keyword&gt;&lt;keyword&gt;Liver/pathology&lt;/keyword&gt;&lt;keyword&gt;Liver Diseases/pathology&lt;/keyword&gt;&lt;keyword&gt;Male&lt;/keyword&gt;&lt;keyword&gt;Methemoglobin/analysis&lt;/keyword&gt;&lt;keyword&gt;Swine/*physiology&lt;/keyword&gt;&lt;/keywords&gt;&lt;dates&gt;&lt;year&gt;1988&lt;/year&gt;&lt;/dates&gt;&lt;isbn&gt;0300-9130 (Print)&amp;#xD;0300-9130&lt;/isbn&gt;&lt;accession-num&gt;3238177&lt;/accession-num&gt;&lt;urls&gt;&lt;related-urls&gt;&lt;url&gt;https://link.springer.com/content/pdf/10.1007/BF01852004.pdf&lt;/url&gt;&lt;/related-urls&gt;&lt;/urls&gt;&lt;electronic-resource-num&gt;10.1007/bf01852004&lt;/electronic-resource-num&gt;&lt;remote-database-provider&gt;NLM&lt;/remote-database-provider&gt;&lt;language&gt;eng&lt;/language&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98)</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There are major differences between sheep and pigs in their response to neuromuscular blocking agents (NMBs)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Clutton&lt;/Author&gt;&lt;Year&gt;2001&lt;/Year&gt;&lt;RecNum&gt;459&lt;/RecNum&gt;&lt;DisplayText&gt;(199)&lt;/DisplayText&gt;&lt;record&gt;&lt;rec-number&gt;459&lt;/rec-number&gt;&lt;foreign-keys&gt;&lt;key app="EN" db-id="x005rdz0lrfev0e9wafpfpvaazppeszde2z5" timestamp="1685596648"&gt;459&lt;/key&gt;&lt;/foreign-keys&gt;&lt;ref-type name="Conference Proceedings"&gt;10&lt;/ref-type&gt;&lt;contributors&gt;&lt;authors&gt;&lt;author&gt;Clutton, R.E.&lt;/author&gt;&lt;/authors&gt;&lt;/contributors&gt;&lt;titles&gt;&lt;title&gt;Neuromuscular block and its antagonism in sheep: enigma and paradox&lt;/title&gt;&lt;secondary-title&gt;Proceedings of the 7th International Neuromuscular Meeting Belfast&lt;/secondary-title&gt;&lt;/titles&gt;&lt;pages&gt;138 – 141&lt;/pages&gt;&lt;section&gt;138&lt;/section&gt;&lt;dates&gt;&lt;year&gt;2001&lt;/year&gt;&lt;/dates&gt;&lt;work-type&gt;Abstract&lt;/work-type&gt;&lt;urls&gt;&lt;/urls&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99)</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w:t>
      </w:r>
    </w:p>
    <w:p w14:paraId="59EDD6F3" w14:textId="42AE52BB" w:rsidR="00B25A15" w:rsidRPr="00913819" w:rsidRDefault="00ED2C84"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ii) </w:t>
      </w:r>
      <w:r w:rsidR="00B25A15" w:rsidRPr="00913819">
        <w:rPr>
          <w:rFonts w:asciiTheme="minorHAnsi" w:hAnsiTheme="minorHAnsi" w:cstheme="minorHAnsi"/>
          <w:sz w:val="22"/>
          <w:szCs w:val="22"/>
        </w:rPr>
        <w:t>Individual characteristics</w:t>
      </w:r>
    </w:p>
    <w:p w14:paraId="5142CC3C" w14:textId="11B8F257" w:rsidR="00F00FB9" w:rsidRPr="00913819" w:rsidRDefault="00B25A15"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Intra-species variation in the response to anaesthetics may be intrinsic, i.e., pharmacogenomic, and unquantifiable – that is until the anaesthetic is given, and the effects are observed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Searle&lt;/Author&gt;&lt;Year&gt;2009&lt;/Year&gt;&lt;RecNum&gt;460&lt;/RecNum&gt;&lt;DisplayText&gt;(200)&lt;/DisplayText&gt;&lt;record&gt;&lt;rec-number&gt;460&lt;/rec-number&gt;&lt;foreign-keys&gt;&lt;key app="EN" db-id="x005rdz0lrfev0e9wafpfpvaazppeszde2z5" timestamp="1685596648"&gt;460&lt;/key&gt;&lt;/foreign-keys&gt;&lt;ref-type name="Journal Article"&gt;17&lt;/ref-type&gt;&lt;contributors&gt;&lt;authors&gt;&lt;author&gt;Searle, R.&lt;/author&gt;&lt;author&gt;Hopkins, P. M.&lt;/author&gt;&lt;/authors&gt;&lt;/contributors&gt;&lt;auth-address&gt;Section of Translational Anaesthetic and Surgical Sciences, Leeds Institute of Molecular Medicine, University of Leeds, Leeds, UK.&lt;/auth-address&gt;&lt;titles&gt;&lt;title&gt;Pharmacogenomic variability and anaesthesia&lt;/title&gt;&lt;secondary-title&gt;Br J Anaesth&lt;/secondary-title&gt;&lt;/titles&gt;&lt;periodical&gt;&lt;full-title&gt;Br J Anaesth&lt;/full-title&gt;&lt;abbr-1&gt;British journal of anaesthesia&lt;/abbr-1&gt;&lt;/periodical&gt;&lt;pages&gt;14-25&lt;/pages&gt;&lt;volume&gt;103&lt;/volume&gt;&lt;number&gt;1&lt;/number&gt;&lt;edition&gt;2009/06/02&lt;/edition&gt;&lt;keywords&gt;&lt;keyword&gt;Analgesics, Opioid/pharmacology&lt;/keyword&gt;&lt;keyword&gt;Anesthesia/*methods&lt;/keyword&gt;&lt;keyword&gt;Anesthetics, Inhalation/pharmacology&lt;/keyword&gt;&lt;keyword&gt;Anesthetics, Intravenous/pharmacology&lt;/keyword&gt;&lt;keyword&gt;Genetic Variation&lt;/keyword&gt;&lt;keyword&gt;Humans&lt;/keyword&gt;&lt;keyword&gt;Pharmacogenetics/*methods&lt;/keyword&gt;&lt;/keywords&gt;&lt;dates&gt;&lt;year&gt;2009&lt;/year&gt;&lt;pub-dates&gt;&lt;date&gt;Jul&lt;/date&gt;&lt;/pub-dates&gt;&lt;/dates&gt;&lt;isbn&gt;0007-0912&lt;/isbn&gt;&lt;accession-num&gt;19482856&lt;/accession-num&gt;&lt;urls&gt;&lt;related-urls&gt;&lt;url&gt;https://www.bjanaesthesia.org/article/S0007-0912(17)34038-2/pdf&lt;/url&gt;&lt;/related-urls&gt;&lt;/urls&gt;&lt;electronic-resource-num&gt;10.1093/bja/aep130&lt;/electronic-resource-num&gt;&lt;remote-database-provider&gt;NLM&lt;/remote-database-provider&gt;&lt;language&gt;eng&lt;/language&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00)</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Other widely recognised factors affecting drug responses and technique selection </w:t>
      </w:r>
      <w:r w:rsidR="00A711A4" w:rsidRPr="00913819">
        <w:rPr>
          <w:rFonts w:asciiTheme="minorHAnsi" w:hAnsiTheme="minorHAnsi" w:cstheme="minorHAnsi"/>
          <w:sz w:val="22"/>
          <w:szCs w:val="22"/>
        </w:rPr>
        <w:t>include</w:t>
      </w:r>
      <w:r w:rsidRPr="00913819">
        <w:rPr>
          <w:rFonts w:asciiTheme="minorHAnsi" w:hAnsiTheme="minorHAnsi" w:cstheme="minorHAnsi"/>
          <w:sz w:val="22"/>
          <w:szCs w:val="22"/>
        </w:rPr>
        <w:t>: age; sex; temperament; size; breed; health status; concurrent medication; reproductive status and source</w:t>
      </w:r>
      <w:r w:rsidR="00F00FB9" w:rsidRPr="00913819">
        <w:rPr>
          <w:rFonts w:asciiTheme="minorHAnsi" w:hAnsiTheme="minorHAnsi" w:cstheme="minorHAnsi"/>
          <w:sz w:val="22"/>
          <w:szCs w:val="22"/>
        </w:rPr>
        <w:t>.</w:t>
      </w:r>
    </w:p>
    <w:p w14:paraId="4BF732AB" w14:textId="2154B560" w:rsidR="003A78EB" w:rsidRPr="00913819" w:rsidRDefault="003A78EB" w:rsidP="00372CF6">
      <w:pPr>
        <w:ind w:left="1440" w:hanging="1392"/>
        <w:jc w:val="both"/>
        <w:rPr>
          <w:rFonts w:asciiTheme="minorHAnsi" w:hAnsiTheme="minorHAnsi" w:cstheme="minorHAnsi"/>
          <w:sz w:val="22"/>
          <w:szCs w:val="22"/>
        </w:rPr>
      </w:pPr>
      <w:r w:rsidRPr="00913819">
        <w:rPr>
          <w:rFonts w:asciiTheme="minorHAnsi" w:hAnsiTheme="minorHAnsi" w:cstheme="minorHAnsi"/>
          <w:sz w:val="22"/>
          <w:szCs w:val="22"/>
        </w:rPr>
        <w:t>Age</w:t>
      </w:r>
      <w:r w:rsidR="00DA43F9" w:rsidRPr="00913819">
        <w:rPr>
          <w:rFonts w:asciiTheme="minorHAnsi" w:hAnsiTheme="minorHAnsi" w:cstheme="minorHAnsi"/>
          <w:sz w:val="22"/>
          <w:szCs w:val="22"/>
        </w:rPr>
        <w:t>.</w:t>
      </w:r>
      <w:r w:rsidR="00DA43F9" w:rsidRPr="00913819">
        <w:rPr>
          <w:rFonts w:asciiTheme="minorHAnsi" w:hAnsiTheme="minorHAnsi" w:cstheme="minorHAnsi"/>
          <w:sz w:val="22"/>
          <w:szCs w:val="22"/>
        </w:rPr>
        <w:tab/>
      </w:r>
      <w:r w:rsidRPr="00913819">
        <w:rPr>
          <w:rFonts w:asciiTheme="minorHAnsi" w:hAnsiTheme="minorHAnsi" w:cstheme="minorHAnsi"/>
          <w:sz w:val="22"/>
          <w:szCs w:val="22"/>
        </w:rPr>
        <w:t xml:space="preserve">Very young or aged animals are generally believed to be more sensitive to fixed drug doses because of a reduced clearance capacity. Age-related changes in body composition introduce similar pharmacokinetic variability. The central nervous effects of anaesthetics are age-dependent in </w:t>
      </w:r>
      <w:r w:rsidR="002E19E9" w:rsidRPr="00913819">
        <w:rPr>
          <w:rFonts w:asciiTheme="minorHAnsi" w:hAnsiTheme="minorHAnsi" w:cstheme="minorHAnsi"/>
          <w:sz w:val="22"/>
          <w:szCs w:val="22"/>
        </w:rPr>
        <w:t>other species</w:t>
      </w:r>
      <w:r w:rsidRPr="00913819">
        <w:rPr>
          <w:rFonts w:asciiTheme="minorHAnsi" w:hAnsiTheme="minorHAnsi" w:cstheme="minorHAnsi"/>
          <w:sz w:val="22"/>
          <w:szCs w:val="22"/>
        </w:rPr>
        <w:t xml:space="preserve"> </w:t>
      </w:r>
      <w:r w:rsidRPr="00913819">
        <w:rPr>
          <w:rFonts w:asciiTheme="minorHAnsi" w:hAnsiTheme="minorHAnsi" w:cstheme="minorHAnsi"/>
          <w:sz w:val="22"/>
          <w:szCs w:val="22"/>
        </w:rPr>
        <w:fldChar w:fldCharType="begin">
          <w:fldData xml:space="preserve">PEVuZE5vdGU+PENpdGU+PEF1dGhvcj5DaGVtYWxpPC9BdXRob3I+PFllYXI+MjAxNTwvWWVhcj48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</w:fldData>
        </w:fldChar>
      </w:r>
      <w:r w:rsidR="00FC2719">
        <w:rPr>
          <w:rFonts w:asciiTheme="minorHAnsi" w:hAnsiTheme="minorHAnsi" w:cstheme="minorHAnsi"/>
          <w:sz w:val="22"/>
          <w:szCs w:val="22"/>
        </w:rPr>
        <w:instrText xml:space="preserve"> ADDIN EN.CITE </w:instrText>
      </w:r>
      <w:r w:rsidR="00FC2719">
        <w:rPr>
          <w:rFonts w:asciiTheme="minorHAnsi" w:hAnsiTheme="minorHAnsi" w:cstheme="minorHAnsi"/>
          <w:sz w:val="22"/>
          <w:szCs w:val="22"/>
        </w:rPr>
        <w:fldChar w:fldCharType="begin">
          <w:fldData xml:space="preserve">PEVuZE5vdGU+PENpdGU+PEF1dGhvcj5DaGVtYWxpPC9BdXRob3I+PFllYXI+MjAxNTwvWWVhcj48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</w:fldData>
        </w:fldChar>
      </w:r>
      <w:r w:rsidR="00FC2719">
        <w:rPr>
          <w:rFonts w:asciiTheme="minorHAnsi" w:hAnsiTheme="minorHAnsi" w:cstheme="minorHAnsi"/>
          <w:sz w:val="22"/>
          <w:szCs w:val="22"/>
        </w:rPr>
        <w:instrText xml:space="preserve"> ADDIN EN.CITE.DATA </w:instrText>
      </w:r>
      <w:r w:rsidR="00FC2719">
        <w:rPr>
          <w:rFonts w:asciiTheme="minorHAnsi" w:hAnsiTheme="minorHAnsi" w:cstheme="minorHAnsi"/>
          <w:sz w:val="22"/>
          <w:szCs w:val="22"/>
        </w:rPr>
      </w:r>
      <w:r w:rsidR="00FC2719">
        <w:rPr>
          <w:rFonts w:asciiTheme="minorHAnsi" w:hAnsiTheme="minorHAnsi" w:cstheme="minorHAnsi"/>
          <w:sz w:val="22"/>
          <w:szCs w:val="22"/>
        </w:rPr>
        <w:fldChar w:fldCharType="end"/>
      </w:r>
      <w:r w:rsidRPr="00913819">
        <w:rPr>
          <w:rFonts w:asciiTheme="minorHAnsi" w:hAnsiTheme="minorHAnsi" w:cstheme="minorHAnsi"/>
          <w:sz w:val="22"/>
          <w:szCs w:val="22"/>
        </w:rPr>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01, 202)</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Anaesthetic equipment designed for adult human use which is suitable for size-relevant pig and sheep models may cause critical problems if used in minipigs, piglets or lambs.</w:t>
      </w:r>
    </w:p>
    <w:p w14:paraId="217B0208" w14:textId="517AF06B" w:rsidR="003A78EB" w:rsidRPr="00913819" w:rsidRDefault="003A78EB" w:rsidP="00372CF6">
      <w:pPr>
        <w:ind w:left="1440" w:hanging="1440"/>
        <w:jc w:val="both"/>
        <w:rPr>
          <w:rFonts w:asciiTheme="minorHAnsi" w:hAnsiTheme="minorHAnsi" w:cstheme="minorHAnsi"/>
          <w:sz w:val="22"/>
          <w:szCs w:val="22"/>
        </w:rPr>
      </w:pPr>
      <w:r w:rsidRPr="00913819">
        <w:rPr>
          <w:rFonts w:asciiTheme="minorHAnsi" w:hAnsiTheme="minorHAnsi" w:cstheme="minorHAnsi"/>
          <w:sz w:val="22"/>
          <w:szCs w:val="22"/>
        </w:rPr>
        <w:t>Sex</w:t>
      </w:r>
      <w:r w:rsidR="00AF33B5" w:rsidRPr="00913819">
        <w:rPr>
          <w:rFonts w:asciiTheme="minorHAnsi" w:hAnsiTheme="minorHAnsi" w:cstheme="minorHAnsi"/>
          <w:sz w:val="22"/>
          <w:szCs w:val="22"/>
        </w:rPr>
        <w:t>.</w:t>
      </w:r>
      <w:r w:rsidRPr="00913819">
        <w:rPr>
          <w:rFonts w:asciiTheme="minorHAnsi" w:hAnsiTheme="minorHAnsi" w:cstheme="minorHAnsi"/>
          <w:sz w:val="22"/>
          <w:szCs w:val="22"/>
        </w:rPr>
        <w:tab/>
        <w:t xml:space="preserve">Sex differences in drug biotransformation and pharmacokinetics have been identified in sheep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Hosking&lt;/Author&gt;&lt;Year&gt;2010&lt;/Year&gt;&lt;RecNum&gt;463&lt;/RecNum&gt;&lt;DisplayText&gt;(203)&lt;/DisplayText&gt;&lt;record&gt;&lt;rec-number&gt;463&lt;/rec-number&gt;&lt;foreign-keys&gt;&lt;key app="EN" db-id="x005rdz0lrfev0e9wafpfpvaazppeszde2z5" timestamp="1685596648"&gt;463&lt;/key&gt;&lt;/foreign-keys&gt;&lt;ref-type name="Journal Article"&gt;17&lt;/ref-type&gt;&lt;contributors&gt;&lt;authors&gt;&lt;author&gt;Hosking, B. C.&lt;/author&gt;&lt;author&gt;Kaminsky, R.&lt;/author&gt;&lt;author&gt;Sager, H.&lt;/author&gt;&lt;author&gt;Karadzovska, D.&lt;/author&gt;&lt;author&gt;Seewald, W.&lt;/author&gt;&lt;author&gt;Giraudel, J. M.&lt;/author&gt;&lt;author&gt;Vercruysse, J.&lt;/author&gt;&lt;/authors&gt;&lt;/contributors&gt;&lt;auth-address&gt;Novartis Animal Health Australasia Pty Limited, Yarrandoo R &amp;amp; D Centre, 245 Western Road, Kemps Creek, New South Wales 2178, Australia. barry.hosking@novartis.com&lt;/auth-address&gt;&lt;titles&gt;&lt;title&gt;The effect of sheep breed, age, and gender on the pharmacokinetics and efficacy of monepantel, an amino-acetonitrile derivative&lt;/title&gt;&lt;secondary-title&gt;Parasitol Res&lt;/secondary-title&gt;&lt;/titles&gt;&lt;periodical&gt;&lt;full-title&gt;Parasitol Res&lt;/full-title&gt;&lt;/periodical&gt;&lt;pages&gt;367-75&lt;/pages&gt;&lt;volume&gt;106&lt;/volume&gt;&lt;number&gt;2&lt;/number&gt;&lt;edition&gt;2009/11/10&lt;/edition&gt;&lt;keywords&gt;&lt;keyword&gt;Age Factors&lt;/keyword&gt;&lt;keyword&gt;Aminoacetonitrile/*analogs &amp;amp; derivatives/pharmacokinetics/pharmacology&lt;/keyword&gt;&lt;keyword&gt;Animals&lt;/keyword&gt;&lt;keyword&gt;Anthelmintics/*pharmacokinetics/*pharmacology&lt;/keyword&gt;&lt;keyword&gt;Female&lt;/keyword&gt;&lt;keyword&gt;Helminthiasis, Animal/*drug therapy&lt;/keyword&gt;&lt;keyword&gt;Male&lt;/keyword&gt;&lt;keyword&gt;Pedigree&lt;/keyword&gt;&lt;keyword&gt;Sex Factors&lt;/keyword&gt;&lt;keyword&gt;Sheep&lt;/keyword&gt;&lt;keyword&gt;Sheep Diseases/*drug therapy&lt;/keyword&gt;&lt;/keywords&gt;&lt;dates&gt;&lt;year&gt;2010&lt;/year&gt;&lt;pub-dates&gt;&lt;date&gt;Jan&lt;/date&gt;&lt;/pub-dates&gt;&lt;/dates&gt;&lt;isbn&gt;0932-0113&lt;/isbn&gt;&lt;accession-num&gt;19898870&lt;/accession-num&gt;&lt;urls&gt;&lt;/urls&gt;&lt;electronic-resource-num&gt;10.1007/s00436-009-1671-y&lt;/electronic-resource-num&gt;&lt;remote-database-provider&gt;NLM&lt;/remote-database-provider&gt;&lt;language&gt;eng&lt;/language&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03)</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and pigs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Tang&lt;/Author&gt;&lt;Year&gt;2018&lt;/Year&gt;&lt;RecNum&gt;464&lt;/RecNum&gt;&lt;DisplayText&gt;(204)&lt;/DisplayText&gt;&lt;record&gt;&lt;rec-number&gt;464&lt;/rec-number&gt;&lt;foreign-keys&gt;&lt;key app="EN" db-id="x005rdz0lrfev0e9wafpfpvaazppeszde2z5" timestamp="1685596648"&gt;464&lt;/key&gt;&lt;/foreign-keys&gt;&lt;ref-type name="Journal Article"&gt;17&lt;/ref-type&gt;&lt;contributors&gt;&lt;authors&gt;&lt;author&gt;Tang, H.&lt;/author&gt;&lt;author&gt;Mayersohn, M.&lt;/author&gt;&lt;/authors&gt;&lt;/contributors&gt;&lt;auth-address&gt;Guangzhou Dazhou Biomedicine, Guangzhou, China (H.T., M.M.); and Department of Pharmacy Practice and Science, College of Pharmacy, University of Arizona, Tucson, Arizona (M.M.) huadong.tang@dazhoubiomed.com.&amp;#xD;Guangzhou Dazhou Biomedicine, Guangzhou, China (H.T., M.M.); and Department of Pharmacy Practice and Science, College of Pharmacy, University of Arizona, Tucson, Arizona (M.M.).&lt;/auth-address&gt;&lt;titles&gt;&lt;title&gt;Porcine Prediction of Pharmacokinetic Parameters in People: A Pig in a Poke?&lt;/title&gt;&lt;secondary-title&gt;Drug Metab Dispos&lt;/secondary-title&gt;&lt;/titles&gt;&lt;periodical&gt;&lt;full-title&gt;Drug Metab Dispos&lt;/full-title&gt;&lt;/periodical&gt;&lt;pages&gt;1712-1724&lt;/pages&gt;&lt;volume&gt;46&lt;/volume&gt;&lt;number&gt;11&lt;/number&gt;&lt;edition&gt;2018/09/02&lt;/edition&gt;&lt;keywords&gt;&lt;keyword&gt;Animals&lt;/keyword&gt;&lt;keyword&gt;Biological Availability&lt;/keyword&gt;&lt;keyword&gt;Gastrointestinal Tract/metabolism&lt;/keyword&gt;&lt;keyword&gt;Humans&lt;/keyword&gt;&lt;keyword&gt;Kidney/metabolism&lt;/keyword&gt;&lt;keyword&gt;Models, Animal&lt;/keyword&gt;&lt;keyword&gt;Pharmaceutical Preparations/*metabolism&lt;/keyword&gt;&lt;keyword&gt;Swine/*metabolism&lt;/keyword&gt;&lt;keyword&gt;Swine, Miniature/metabolism&lt;/keyword&gt;&lt;/keywords&gt;&lt;dates&gt;&lt;year&gt;2018&lt;/year&gt;&lt;pub-dates&gt;&lt;date&gt;Nov&lt;/date&gt;&lt;/pub-dates&gt;&lt;/dates&gt;&lt;isbn&gt;1521-009X (Electronic)&amp;#xD;0090-9556 (Linking)&lt;/isbn&gt;&lt;accession-num&gt;30171162&lt;/accession-num&gt;&lt;urls&gt;&lt;related-urls&gt;&lt;url&gt;https://www.ncbi.nlm.nih.gov/pubmed/30171162&lt;/url&gt;&lt;/related-urls&gt;&lt;/urls&gt;&lt;electronic-resource-num&gt;10.1124/dmd.118.083311&lt;/electronic-resource-num&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04)</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but their relevance to anaesthesia is unknown. Catheterisation of the urinary bladder via the urethra is not possible in male sheep nor male pigs, so direct bladder cannulation is required if urine output is to be measured.</w:t>
      </w:r>
    </w:p>
    <w:p w14:paraId="0709B9A3" w14:textId="31D7DFA8" w:rsidR="003A78EB" w:rsidRPr="00913819" w:rsidRDefault="003A78EB" w:rsidP="00372CF6">
      <w:pPr>
        <w:ind w:left="1440" w:hanging="1440"/>
        <w:jc w:val="both"/>
        <w:rPr>
          <w:rFonts w:asciiTheme="minorHAnsi" w:hAnsiTheme="minorHAnsi" w:cstheme="minorHAnsi"/>
          <w:sz w:val="22"/>
          <w:szCs w:val="22"/>
        </w:rPr>
      </w:pPr>
      <w:r w:rsidRPr="00913819">
        <w:rPr>
          <w:rFonts w:asciiTheme="minorHAnsi" w:hAnsiTheme="minorHAnsi" w:cstheme="minorHAnsi"/>
          <w:sz w:val="22"/>
          <w:szCs w:val="22"/>
        </w:rPr>
        <w:t>Temperament</w:t>
      </w:r>
      <w:r w:rsidR="00AF33B5" w:rsidRPr="00913819">
        <w:rPr>
          <w:rFonts w:asciiTheme="minorHAnsi" w:hAnsiTheme="minorHAnsi" w:cstheme="minorHAnsi"/>
          <w:sz w:val="22"/>
          <w:szCs w:val="22"/>
        </w:rPr>
        <w:t xml:space="preserve">. </w:t>
      </w:r>
      <w:r w:rsidR="00AF33B5" w:rsidRPr="00913819">
        <w:rPr>
          <w:rFonts w:asciiTheme="minorHAnsi" w:hAnsiTheme="minorHAnsi" w:cstheme="minorHAnsi"/>
          <w:sz w:val="22"/>
          <w:szCs w:val="22"/>
        </w:rPr>
        <w:tab/>
      </w:r>
      <w:r w:rsidRPr="00913819">
        <w:rPr>
          <w:rFonts w:asciiTheme="minorHAnsi" w:hAnsiTheme="minorHAnsi" w:cstheme="minorHAnsi"/>
          <w:sz w:val="22"/>
          <w:szCs w:val="22"/>
        </w:rPr>
        <w:t xml:space="preserve">Animals acclimatised to the laboratory will generally be more sensitive to fixed anaesthetic doses compared with non-acclimatised </w:t>
      </w:r>
      <w:r w:rsidR="0078164A" w:rsidRPr="00913819">
        <w:rPr>
          <w:rFonts w:asciiTheme="minorHAnsi" w:hAnsiTheme="minorHAnsi" w:cstheme="minorHAnsi"/>
          <w:sz w:val="22"/>
          <w:szCs w:val="22"/>
        </w:rPr>
        <w:t>animals.</w:t>
      </w:r>
    </w:p>
    <w:p w14:paraId="1B2355B1" w14:textId="1A3C0EF1" w:rsidR="003A78EB" w:rsidRPr="00913819" w:rsidRDefault="003A78EB" w:rsidP="00372CF6">
      <w:pPr>
        <w:ind w:left="1440" w:hanging="1440"/>
        <w:jc w:val="both"/>
        <w:rPr>
          <w:rFonts w:asciiTheme="minorHAnsi" w:hAnsiTheme="minorHAnsi" w:cstheme="minorHAnsi"/>
          <w:sz w:val="22"/>
          <w:szCs w:val="22"/>
        </w:rPr>
      </w:pPr>
      <w:r w:rsidRPr="00913819">
        <w:rPr>
          <w:rFonts w:asciiTheme="minorHAnsi" w:hAnsiTheme="minorHAnsi" w:cstheme="minorHAnsi"/>
          <w:sz w:val="22"/>
          <w:szCs w:val="22"/>
        </w:rPr>
        <w:t>Size</w:t>
      </w:r>
      <w:r w:rsidRPr="00913819">
        <w:rPr>
          <w:rFonts w:asciiTheme="minorHAnsi" w:hAnsiTheme="minorHAnsi" w:cstheme="minorHAnsi"/>
          <w:sz w:val="22"/>
          <w:szCs w:val="22"/>
        </w:rPr>
        <w:tab/>
        <w:t xml:space="preserve">Allometric principles are well-recognised and applied in small laboratory animal species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Morris&lt;/Author&gt;&lt;Year&gt;2000&lt;/Year&gt;&lt;RecNum&gt;465&lt;/RecNum&gt;&lt;DisplayText&gt;(205)&lt;/DisplayText&gt;&lt;record&gt;&lt;rec-number&gt;465&lt;/rec-number&gt;&lt;foreign-keys&gt;&lt;key app="EN" db-id="x005rdz0lrfev0e9wafpfpvaazppeszde2z5" timestamp="1685596648"&gt;465&lt;/key&gt;&lt;/foreign-keys&gt;&lt;ref-type name="Journal Article"&gt;17&lt;/ref-type&gt;&lt;contributors&gt;&lt;authors&gt;&lt;author&gt;Morris, T.&lt;/author&gt;&lt;/authors&gt;&lt;/contributors&gt;&lt;auth-address&gt;SmithKline Beecham Pharmaceuticals, New Frontiers Science Park, Harlow, Essex, UK.&lt;/auth-address&gt;&lt;titles&gt;&lt;title&gt;Anaesthesia in the fourth dimension. Is biological scaling relevant to veterinary anaesthesia?&lt;/title&gt;&lt;secondary-title&gt;Vet Anaesth Analg&lt;/secondary-title&gt;&lt;/titles&gt;&lt;periodical&gt;&lt;full-title&gt;Vet Anaesth Analg&lt;/full-title&gt;&lt;/periodical&gt;&lt;pages&gt;2-5&lt;/pages&gt;&lt;volume&gt;27&lt;/volume&gt;&lt;number&gt;1&lt;/number&gt;&lt;edition&gt;2000/01/01&lt;/edition&gt;&lt;keywords&gt;&lt;keyword&gt;Allometric equation&lt;/keyword&gt;&lt;keyword&gt;anaesthesia&lt;/keyword&gt;&lt;keyword&gt;biology&lt;/keyword&gt;&lt;keyword&gt;scaling&lt;/keyword&gt;&lt;/keywords&gt;&lt;dates&gt;&lt;year&gt;2000&lt;/year&gt;&lt;pub-dates&gt;&lt;date&gt;Jan&lt;/date&gt;&lt;/pub-dates&gt;&lt;/dates&gt;&lt;isbn&gt;1467-2987&lt;/isbn&gt;&lt;accession-num&gt;28404162&lt;/accession-num&gt;&lt;urls&gt;&lt;related-urls&gt;&lt;url&gt;https://www.vaajournal.org/article/S1467-2987(16)31307-1/fulltext&lt;/url&gt;&lt;/related-urls&gt;&lt;/urls&gt;&lt;electronic-resource-num&gt;10.1046/j.1467-2995.2000.00007.x&lt;/electronic-resource-num&gt;&lt;remote-database-provider&gt;NLM&lt;/remote-database-provider&gt;&lt;language&gt;eng&lt;/language&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05)</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although their clinical relevance in farmed animals is less well-known.  However, basic thermodynamic principles predict that heat loss during anaesthesia is an inverse function of body size so anaesthetics promoting this will have a disproportionately greater effect on body temperature in smaller individuals. Consequently, ambient (laboratory) temperatures are of greater importance when anaesthetising lambs, piglets and minipigs compared to adult or larger animals.</w:t>
      </w:r>
    </w:p>
    <w:p w14:paraId="26477B34" w14:textId="4314418A" w:rsidR="003A78EB" w:rsidRPr="00913819" w:rsidRDefault="003A78EB" w:rsidP="00372CF6">
      <w:pPr>
        <w:ind w:left="1440" w:hanging="1440"/>
        <w:jc w:val="both"/>
        <w:rPr>
          <w:rFonts w:asciiTheme="minorHAnsi" w:hAnsiTheme="minorHAnsi" w:cstheme="minorHAnsi"/>
          <w:sz w:val="22"/>
          <w:szCs w:val="22"/>
        </w:rPr>
      </w:pPr>
      <w:r w:rsidRPr="00913819">
        <w:rPr>
          <w:rFonts w:asciiTheme="minorHAnsi" w:hAnsiTheme="minorHAnsi" w:cstheme="minorHAnsi"/>
          <w:sz w:val="22"/>
          <w:szCs w:val="22"/>
        </w:rPr>
        <w:t>Breed</w:t>
      </w:r>
      <w:r w:rsidRPr="00913819">
        <w:rPr>
          <w:rFonts w:asciiTheme="minorHAnsi" w:hAnsiTheme="minorHAnsi" w:cstheme="minorHAnsi"/>
          <w:sz w:val="22"/>
          <w:szCs w:val="22"/>
        </w:rPr>
        <w:tab/>
        <w:t xml:space="preserve">Breeding affects temperament in sheep and pigs, but whether this extends to anaesthetic sensitivity is unknown. Ethnicity affects anaesthetic requirement in human beings </w:t>
      </w:r>
      <w:r w:rsidRPr="00913819">
        <w:rPr>
          <w:rFonts w:asciiTheme="minorHAnsi" w:hAnsiTheme="minorHAnsi" w:cstheme="minorHAnsi"/>
          <w:sz w:val="22"/>
          <w:szCs w:val="22"/>
        </w:rPr>
        <w:fldChar w:fldCharType="begin">
          <w:fldData xml:space="preserve">PEVuZE5vdGU+PENpdGU+PEF1dGhvcj5Tb25uZXI8L0F1dGhvcj48WWVhcj4yMDA3PC9ZZWFyPjxS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</w:fldData>
        </w:fldChar>
      </w:r>
      <w:r w:rsidR="00FC2719">
        <w:rPr>
          <w:rFonts w:asciiTheme="minorHAnsi" w:hAnsiTheme="minorHAnsi" w:cstheme="minorHAnsi"/>
          <w:sz w:val="22"/>
          <w:szCs w:val="22"/>
        </w:rPr>
        <w:instrText xml:space="preserve"> ADDIN EN.CITE </w:instrText>
      </w:r>
      <w:r w:rsidR="00FC2719">
        <w:rPr>
          <w:rFonts w:asciiTheme="minorHAnsi" w:hAnsiTheme="minorHAnsi" w:cstheme="minorHAnsi"/>
          <w:sz w:val="22"/>
          <w:szCs w:val="22"/>
        </w:rPr>
        <w:fldChar w:fldCharType="begin">
          <w:fldData xml:space="preserve">PEVuZE5vdGU+PENpdGU+PEF1dGhvcj5Tb25uZXI8L0F1dGhvcj48WWVhcj4yMDA3PC9ZZWFyPjxS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</w:fldData>
        </w:fldChar>
      </w:r>
      <w:r w:rsidR="00FC2719">
        <w:rPr>
          <w:rFonts w:asciiTheme="minorHAnsi" w:hAnsiTheme="minorHAnsi" w:cstheme="minorHAnsi"/>
          <w:sz w:val="22"/>
          <w:szCs w:val="22"/>
        </w:rPr>
        <w:instrText xml:space="preserve"> ADDIN EN.CITE.DATA </w:instrText>
      </w:r>
      <w:r w:rsidR="00FC2719">
        <w:rPr>
          <w:rFonts w:asciiTheme="minorHAnsi" w:hAnsiTheme="minorHAnsi" w:cstheme="minorHAnsi"/>
          <w:sz w:val="22"/>
          <w:szCs w:val="22"/>
        </w:rPr>
      </w:r>
      <w:r w:rsidR="00FC2719">
        <w:rPr>
          <w:rFonts w:asciiTheme="minorHAnsi" w:hAnsiTheme="minorHAnsi" w:cstheme="minorHAnsi"/>
          <w:sz w:val="22"/>
          <w:szCs w:val="22"/>
        </w:rPr>
        <w:fldChar w:fldCharType="end"/>
      </w:r>
      <w:r w:rsidRPr="00913819">
        <w:rPr>
          <w:rFonts w:asciiTheme="minorHAnsi" w:hAnsiTheme="minorHAnsi" w:cstheme="minorHAnsi"/>
          <w:sz w:val="22"/>
          <w:szCs w:val="22"/>
        </w:rPr>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06)</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while sheep breeds differ in their sensitivity to xylazine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Ley&lt;/Author&gt;&lt;Year&gt;1990&lt;/Year&gt;&lt;RecNum&gt;467&lt;/RecNum&gt;&lt;DisplayText&gt;(207)&lt;/DisplayText&gt;&lt;record&gt;&lt;rec-number&gt;467&lt;/rec-number&gt;&lt;foreign-keys&gt;&lt;key app="EN" db-id="x005rdz0lrfev0e9wafpfpvaazppeszde2z5" timestamp="1685596648"&gt;467&lt;/key&gt;&lt;/foreign-keys&gt;&lt;ref-type name="Journal Article"&gt;17&lt;/ref-type&gt;&lt;contributors&gt;&lt;authors&gt;&lt;author&gt;Ley, S.&lt;/author&gt;&lt;author&gt;Waterman, A.&lt;/author&gt;&lt;author&gt;Livingston, A.&lt;/author&gt;&lt;/authors&gt;&lt;/contributors&gt;&lt;auth-address&gt;Department of Pharmacology, University of Bristol.&lt;/auth-address&gt;&lt;titles&gt;&lt;title&gt;Variation in the analgesic effects of xylazine in different breeds of sheep&lt;/title&gt;&lt;secondary-title&gt;Vet Rec&lt;/secondary-title&gt;&lt;/titles&gt;&lt;periodical&gt;&lt;full-title&gt;Vet Rec&lt;/full-title&gt;&lt;/periodical&gt;&lt;pages&gt;508&lt;/pages&gt;&lt;volume&gt;126&lt;/volume&gt;&lt;number&gt;20&lt;/number&gt;&lt;edition&gt;1990/05/19&lt;/edition&gt;&lt;keywords&gt;&lt;keyword&gt;Analgesia/*veterinary&lt;/keyword&gt;&lt;keyword&gt;Animals&lt;/keyword&gt;&lt;keyword&gt;Body Weight&lt;/keyword&gt;&lt;keyword&gt;Breeding&lt;/keyword&gt;&lt;keyword&gt;Sheep/genetics/*physiology&lt;/keyword&gt;&lt;keyword&gt;*Thiazines&lt;/keyword&gt;&lt;keyword&gt;*Xylazine&lt;/keyword&gt;&lt;/keywords&gt;&lt;dates&gt;&lt;year&gt;1990&lt;/year&gt;&lt;pub-dates&gt;&lt;date&gt;May 19&lt;/date&gt;&lt;/pub-dates&gt;&lt;/dates&gt;&lt;isbn&gt;0042-4900 (Print)&amp;#xD;0042-4900&lt;/isbn&gt;&lt;accession-num&gt;2368277&lt;/accession-num&gt;&lt;urls&gt;&lt;/urls&gt;&lt;remote-database-provider&gt;NLM&lt;/remote-database-provider&gt;&lt;language&gt;eng&lt;/language&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07)</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Kyles&lt;/Author&gt;&lt;Year&gt;1993&lt;/Year&gt;&lt;RecNum&gt;468&lt;/RecNum&gt;&lt;DisplayText&gt;(208)&lt;/DisplayText&gt;&lt;record&gt;&lt;rec-number&gt;468&lt;/rec-number&gt;&lt;foreign-keys&gt;&lt;key app="EN" db-id="x005rdz0lrfev0e9wafpfpvaazppeszde2z5" timestamp="1685596648"&gt;468&lt;/key&gt;&lt;/foreign-keys&gt;&lt;ref-type name="Journal Article"&gt;17&lt;/ref-type&gt;&lt;contributors&gt;&lt;authors&gt;&lt;author&gt;Kyles, A. E.&lt;/author&gt;&lt;author&gt;Waterman, A. E.&lt;/author&gt;&lt;author&gt;Livingston, A.&lt;/author&gt;&lt;/authors&gt;&lt;/contributors&gt;&lt;auth-address&gt;Department of Veterinary Surgery, University of Bristol, Langford.&lt;/auth-address&gt;&lt;titles&gt;&lt;title&gt;The spinal antinociceptive activity of the alpha 2-adrenoceptor agonist, xylazine in sheep&lt;/title&gt;&lt;secondary-title&gt;Br J Pharmacol&lt;/secondary-title&gt;&lt;/titles&gt;&lt;periodical&gt;&lt;full-title&gt;Br J Pharmacol&lt;/full-title&gt;&lt;/periodical&gt;&lt;pages&gt;907-13&lt;/pages&gt;&lt;volume&gt;108&lt;/volume&gt;&lt;number&gt;4&lt;/number&gt;&lt;edition&gt;1993/04/01&lt;/edition&gt;&lt;keywords&gt;&lt;keyword&gt;Adrenergic alpha-Agonists/*pharmacology&lt;/keyword&gt;&lt;keyword&gt;Adrenergic alpha-Antagonists/pharmacology&lt;/keyword&gt;&lt;keyword&gt;Analgesics/*pharmacology&lt;/keyword&gt;&lt;keyword&gt;Animals&lt;/keyword&gt;&lt;keyword&gt;Behavior, Animal/drug effects&lt;/keyword&gt;&lt;keyword&gt;Dioxanes/pharmacology&lt;/keyword&gt;&lt;keyword&gt;Female&lt;/keyword&gt;&lt;keyword&gt;Idazoxan&lt;/keyword&gt;&lt;keyword&gt;Injections, Intravenous&lt;/keyword&gt;&lt;keyword&gt;Injections, Spinal&lt;/keyword&gt;&lt;keyword&gt;Pain Measurement/drug effects&lt;/keyword&gt;&lt;keyword&gt;Pain Threshold/drug effects&lt;/keyword&gt;&lt;keyword&gt;Sheep&lt;/keyword&gt;&lt;keyword&gt;Spinal Cord/*drug effects&lt;/keyword&gt;&lt;keyword&gt;Xylazine/administration &amp;amp; dosage/*pharmacology&lt;/keyword&gt;&lt;/keywords&gt;&lt;dates&gt;&lt;year&gt;1993&lt;/year&gt;&lt;pub-dates&gt;&lt;date&gt;Apr&lt;/date&gt;&lt;/pub-dates&gt;&lt;/dates&gt;&lt;isbn&gt;0007-1188 (Print)&amp;#xD;0007-1188&lt;/isbn&gt;&lt;accession-num&gt;8097956&lt;/accession-num&gt;&lt;urls&gt;&lt;related-urls&gt;&lt;url&gt;https://www.ncbi.nlm.nih.gov/pmc/articles/PMC1908155/pdf/brjpharm00210-0059.pdf&lt;/url&gt;&lt;/related-urls&gt;&lt;/urls&gt;&lt;custom2&gt;PMC1908155&lt;/custom2&gt;&lt;electronic-resource-num&gt;10.1111/j.1476-5381.1993.tb13485.x&lt;/electronic-resource-num&gt;&lt;remote-database-provider&gt;NLM&lt;/remote-database-provider&gt;&lt;language&gt;eng&lt;/language&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08)</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which may have a genetic basis. It seems </w:t>
      </w:r>
      <w:r w:rsidR="00AF33B5" w:rsidRPr="00913819">
        <w:rPr>
          <w:rFonts w:asciiTheme="minorHAnsi" w:hAnsiTheme="minorHAnsi" w:cstheme="minorHAnsi"/>
          <w:sz w:val="22"/>
          <w:szCs w:val="22"/>
        </w:rPr>
        <w:t>possible</w:t>
      </w:r>
      <w:r w:rsidRPr="00913819">
        <w:rPr>
          <w:rFonts w:asciiTheme="minorHAnsi" w:hAnsiTheme="minorHAnsi" w:cstheme="minorHAnsi"/>
          <w:sz w:val="22"/>
          <w:szCs w:val="22"/>
        </w:rPr>
        <w:t xml:space="preserve"> that the inbred docility of some laboratory breeds, e.g., the Gottingen minipig, renders them more sensitive to sedatives than less well-handled commercial pig breeds. Breed predisposition of pigs to malignant hyperthermia, a condition triggered by stress, as well as specific anaesthetics, is a well-recognised pharmacogenetic problem in veterinary anaesthesia.</w:t>
      </w:r>
    </w:p>
    <w:p w14:paraId="1F4E45DF" w14:textId="77777777" w:rsidR="003A78EB" w:rsidRPr="00913819" w:rsidRDefault="003A78EB" w:rsidP="00372CF6">
      <w:pPr>
        <w:ind w:left="1440" w:hanging="1440"/>
        <w:jc w:val="both"/>
        <w:rPr>
          <w:rFonts w:asciiTheme="minorHAnsi" w:hAnsiTheme="minorHAnsi" w:cstheme="minorHAnsi"/>
          <w:sz w:val="22"/>
          <w:szCs w:val="22"/>
        </w:rPr>
      </w:pPr>
      <w:r w:rsidRPr="00913819">
        <w:rPr>
          <w:rFonts w:asciiTheme="minorHAnsi" w:hAnsiTheme="minorHAnsi" w:cstheme="minorHAnsi"/>
          <w:sz w:val="22"/>
          <w:szCs w:val="22"/>
        </w:rPr>
        <w:t>Health status</w:t>
      </w:r>
      <w:r w:rsidRPr="00913819">
        <w:rPr>
          <w:rFonts w:asciiTheme="minorHAnsi" w:hAnsiTheme="minorHAnsi" w:cstheme="minorHAnsi"/>
          <w:sz w:val="22"/>
          <w:szCs w:val="22"/>
        </w:rPr>
        <w:tab/>
        <w:t xml:space="preserve">Unhealthy animals – including genetically modified forms with morbid phenotypes – are seldom involved in studies because the underlying pathology may confound study outcomes. When this is not the case, greater care is needed in anaesthetising sick animals because anaesthetic risk is increased according to the nature and extent of the disease present.  </w:t>
      </w:r>
    </w:p>
    <w:p w14:paraId="18DB3689" w14:textId="54AA35B8" w:rsidR="003A78EB" w:rsidRPr="00913819" w:rsidRDefault="00AF33B5" w:rsidP="00372CF6">
      <w:pPr>
        <w:ind w:left="1440" w:hanging="1440"/>
        <w:jc w:val="both"/>
        <w:rPr>
          <w:rFonts w:asciiTheme="minorHAnsi" w:hAnsiTheme="minorHAnsi" w:cstheme="minorHAnsi"/>
          <w:sz w:val="22"/>
          <w:szCs w:val="22"/>
        </w:rPr>
      </w:pPr>
      <w:r w:rsidRPr="00913819">
        <w:rPr>
          <w:rFonts w:asciiTheme="minorHAnsi" w:hAnsiTheme="minorHAnsi" w:cstheme="minorHAnsi"/>
          <w:sz w:val="22"/>
          <w:szCs w:val="22"/>
        </w:rPr>
        <w:t>M</w:t>
      </w:r>
      <w:r w:rsidR="003A78EB" w:rsidRPr="00913819">
        <w:rPr>
          <w:rFonts w:asciiTheme="minorHAnsi" w:hAnsiTheme="minorHAnsi" w:cstheme="minorHAnsi"/>
          <w:sz w:val="22"/>
          <w:szCs w:val="22"/>
        </w:rPr>
        <w:t>edication</w:t>
      </w:r>
      <w:r w:rsidR="003A78EB" w:rsidRPr="00913819">
        <w:rPr>
          <w:rFonts w:asciiTheme="minorHAnsi" w:hAnsiTheme="minorHAnsi" w:cstheme="minorHAnsi"/>
          <w:sz w:val="22"/>
          <w:szCs w:val="22"/>
        </w:rPr>
        <w:tab/>
        <w:t xml:space="preserve">Seemingly innocuous medications, e.g., antibiotics, may adversely interact with anaesthetics and must be considered when techniques are selected </w:t>
      </w:r>
      <w:r w:rsidR="003A78EB"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Cheng&lt;/Author&gt;&lt;Year&gt;1995&lt;/Year&gt;&lt;RecNum&gt;469&lt;/RecNum&gt;&lt;DisplayText&gt;(209)&lt;/DisplayText&gt;&lt;record&gt;&lt;rec-number&gt;469&lt;/rec-number&gt;&lt;foreign-keys&gt;&lt;key app="EN" db-id="x005rdz0lrfev0e9wafpfpvaazppeszde2z5" timestamp="1685596648"&gt;469&lt;/key&gt;&lt;/foreign-keys&gt;&lt;ref-type name="Journal Article"&gt;17&lt;/ref-type&gt;&lt;contributors&gt;&lt;authors&gt;&lt;author&gt;Cheng, E. Y.&lt;/author&gt;&lt;author&gt;Nimphius, N.&lt;/author&gt;&lt;author&gt;Hennen, C. R.&lt;/author&gt;&lt;/authors&gt;&lt;/contributors&gt;&lt;auth-address&gt;Department of Anesthesiology, Medical College of Wisconsin, Milwaukee 53226, USA.&lt;/auth-address&gt;&lt;titles&gt;&lt;title&gt;Antibiotic therapy and the anesthesiologist&lt;/title&gt;&lt;secondary-title&gt;J Clin Anesth&lt;/secondary-title&gt;&lt;/titles&gt;&lt;periodical&gt;&lt;full-title&gt;J Clin Anesth&lt;/full-title&gt;&lt;/periodical&gt;&lt;pages&gt;425-39&lt;/pages&gt;&lt;volume&gt;7&lt;/volume&gt;&lt;number&gt;5&lt;/number&gt;&lt;edition&gt;1995/08/01&lt;/edition&gt;&lt;keywords&gt;&lt;keyword&gt;*Anesthesia&lt;/keyword&gt;&lt;keyword&gt;Anesthesiology&lt;/keyword&gt;&lt;keyword&gt;Anti-Bacterial Agents/administration &amp;amp; dosage/adverse effects/*therapeutic use&lt;/keyword&gt;&lt;keyword&gt;Drug Hypersensitivity/etiology&lt;/keyword&gt;&lt;keyword&gt;Drug Interactions&lt;/keyword&gt;&lt;keyword&gt;Drug Synergism&lt;/keyword&gt;&lt;keyword&gt;Humans&lt;/keyword&gt;&lt;keyword&gt;Intraoperative Care&lt;/keyword&gt;&lt;keyword&gt;Neuromuscular Blocking Agents/administration &amp;amp; dosage&lt;/keyword&gt;&lt;keyword&gt;Neuromuscular Junction/drug effects&lt;/keyword&gt;&lt;keyword&gt;Premedication&lt;/keyword&gt;&lt;/keywords&gt;&lt;dates&gt;&lt;year&gt;1995&lt;/year&gt;&lt;pub-dates&gt;&lt;date&gt;Aug&lt;/date&gt;&lt;/pub-dates&gt;&lt;/dates&gt;&lt;isbn&gt;0952-8180 (Print)&amp;#xD;0952-8180&lt;/isbn&gt;&lt;accession-num&gt;7576681&lt;/accession-num&gt;&lt;urls&gt;&lt;related-urls&gt;&lt;url&gt;https://www.sciencedirect.com/science/article/abs/pii/095281809500034F?via%3Dihub&lt;/url&gt;&lt;/related-urls&gt;&lt;/urls&gt;&lt;electronic-resource-num&gt;10.1016/0952-8180(95)00034-f&lt;/electronic-resource-num&gt;&lt;remote-database-provider&gt;NLM&lt;/remote-database-provider&gt;&lt;language&gt;eng&lt;/language&gt;&lt;/record&gt;&lt;/Cite&gt;&lt;/EndNote&gt;</w:instrText>
      </w:r>
      <w:r w:rsidR="003A78EB"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09)</w:t>
      </w:r>
      <w:r w:rsidR="003A78EB" w:rsidRPr="00913819">
        <w:rPr>
          <w:rFonts w:asciiTheme="minorHAnsi" w:hAnsiTheme="minorHAnsi" w:cstheme="minorHAnsi"/>
          <w:sz w:val="22"/>
          <w:szCs w:val="22"/>
        </w:rPr>
        <w:fldChar w:fldCharType="end"/>
      </w:r>
      <w:r w:rsidR="003A78EB" w:rsidRPr="00913819">
        <w:rPr>
          <w:rFonts w:asciiTheme="minorHAnsi" w:hAnsiTheme="minorHAnsi" w:cstheme="minorHAnsi"/>
          <w:sz w:val="22"/>
          <w:szCs w:val="22"/>
        </w:rPr>
        <w:t>.</w:t>
      </w:r>
    </w:p>
    <w:p w14:paraId="091A00BF" w14:textId="30952D24" w:rsidR="003A78EB" w:rsidRPr="00913819" w:rsidRDefault="00AF33B5" w:rsidP="00372CF6">
      <w:pPr>
        <w:ind w:left="1440" w:hanging="1440"/>
        <w:jc w:val="both"/>
        <w:rPr>
          <w:rFonts w:asciiTheme="minorHAnsi" w:hAnsiTheme="minorHAnsi" w:cstheme="minorHAnsi"/>
          <w:sz w:val="22"/>
          <w:szCs w:val="22"/>
        </w:rPr>
      </w:pPr>
      <w:r w:rsidRPr="00913819">
        <w:rPr>
          <w:rFonts w:asciiTheme="minorHAnsi" w:hAnsiTheme="minorHAnsi" w:cstheme="minorHAnsi"/>
          <w:sz w:val="22"/>
          <w:szCs w:val="22"/>
        </w:rPr>
        <w:t>Sexual</w:t>
      </w:r>
      <w:r w:rsidR="003A78EB" w:rsidRPr="00913819">
        <w:rPr>
          <w:rFonts w:asciiTheme="minorHAnsi" w:hAnsiTheme="minorHAnsi" w:cstheme="minorHAnsi"/>
          <w:sz w:val="22"/>
          <w:szCs w:val="22"/>
        </w:rPr>
        <w:t xml:space="preserve"> status</w:t>
      </w:r>
      <w:r w:rsidR="003A78EB" w:rsidRPr="00913819">
        <w:rPr>
          <w:rFonts w:asciiTheme="minorHAnsi" w:hAnsiTheme="minorHAnsi" w:cstheme="minorHAnsi"/>
          <w:sz w:val="22"/>
          <w:szCs w:val="22"/>
        </w:rPr>
        <w:tab/>
        <w:t xml:space="preserve">The potentially abortifacient effects of </w:t>
      </w:r>
      <w:r w:rsidR="003A78EB" w:rsidRPr="00913819">
        <w:rPr>
          <w:rFonts w:asciiTheme="minorHAnsi" w:hAnsiTheme="minorHAnsi" w:cstheme="minorHAnsi"/>
          <w:sz w:val="22"/>
          <w:szCs w:val="22"/>
        </w:rPr>
        <w:sym w:font="Symbol" w:char="F061"/>
      </w:r>
      <w:r w:rsidR="003A78EB" w:rsidRPr="00913819">
        <w:rPr>
          <w:rFonts w:asciiTheme="minorHAnsi" w:hAnsiTheme="minorHAnsi" w:cstheme="minorHAnsi"/>
          <w:sz w:val="22"/>
          <w:szCs w:val="22"/>
          <w:vertAlign w:val="subscript"/>
        </w:rPr>
        <w:t>2</w:t>
      </w:r>
      <w:r w:rsidR="003A78EB" w:rsidRPr="00913819">
        <w:rPr>
          <w:rFonts w:asciiTheme="minorHAnsi" w:hAnsiTheme="minorHAnsi" w:cstheme="minorHAnsi"/>
          <w:sz w:val="22"/>
          <w:szCs w:val="22"/>
        </w:rPr>
        <w:t xml:space="preserve"> agonist drugs </w:t>
      </w:r>
      <w:r w:rsidR="003A78EB" w:rsidRPr="00913819">
        <w:rPr>
          <w:rFonts w:asciiTheme="minorHAnsi" w:hAnsiTheme="minorHAnsi" w:cstheme="minorHAnsi"/>
          <w:sz w:val="22"/>
          <w:szCs w:val="22"/>
        </w:rPr>
        <w:fldChar w:fldCharType="begin">
          <w:fldData xml:space="preserve">PEVuZE5vdGU+PENpdGU+PEF1dGhvcj5TYWthbW90bzwvQXV0aG9yPjxZZWFyPjE5OTY8L1llYXI+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=
</w:fldData>
        </w:fldChar>
      </w:r>
      <w:r w:rsidR="00FC2719">
        <w:rPr>
          <w:rFonts w:asciiTheme="minorHAnsi" w:hAnsiTheme="minorHAnsi" w:cstheme="minorHAnsi"/>
          <w:sz w:val="22"/>
          <w:szCs w:val="22"/>
        </w:rPr>
        <w:instrText xml:space="preserve"> ADDIN EN.CITE </w:instrText>
      </w:r>
      <w:r w:rsidR="00FC2719">
        <w:rPr>
          <w:rFonts w:asciiTheme="minorHAnsi" w:hAnsiTheme="minorHAnsi" w:cstheme="minorHAnsi"/>
          <w:sz w:val="22"/>
          <w:szCs w:val="22"/>
        </w:rPr>
        <w:fldChar w:fldCharType="begin">
          <w:fldData xml:space="preserve">PEVuZE5vdGU+PENpdGU+PEF1dGhvcj5TYWthbW90bzwvQXV0aG9yPjxZZWFyPjE5OTY8L1llYXI+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=
</w:fldData>
        </w:fldChar>
      </w:r>
      <w:r w:rsidR="00FC2719">
        <w:rPr>
          <w:rFonts w:asciiTheme="minorHAnsi" w:hAnsiTheme="minorHAnsi" w:cstheme="minorHAnsi"/>
          <w:sz w:val="22"/>
          <w:szCs w:val="22"/>
        </w:rPr>
        <w:instrText xml:space="preserve"> ADDIN EN.CITE.DATA </w:instrText>
      </w:r>
      <w:r w:rsidR="00FC2719">
        <w:rPr>
          <w:rFonts w:asciiTheme="minorHAnsi" w:hAnsiTheme="minorHAnsi" w:cstheme="minorHAnsi"/>
          <w:sz w:val="22"/>
          <w:szCs w:val="22"/>
        </w:rPr>
      </w:r>
      <w:r w:rsidR="00FC2719">
        <w:rPr>
          <w:rFonts w:asciiTheme="minorHAnsi" w:hAnsiTheme="minorHAnsi" w:cstheme="minorHAnsi"/>
          <w:sz w:val="22"/>
          <w:szCs w:val="22"/>
        </w:rPr>
        <w:fldChar w:fldCharType="end"/>
      </w:r>
      <w:r w:rsidR="003A78EB" w:rsidRPr="00913819">
        <w:rPr>
          <w:rFonts w:asciiTheme="minorHAnsi" w:hAnsiTheme="minorHAnsi" w:cstheme="minorHAnsi"/>
          <w:sz w:val="22"/>
          <w:szCs w:val="22"/>
        </w:rPr>
      </w:r>
      <w:r w:rsidR="003A78EB"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10)</w:t>
      </w:r>
      <w:r w:rsidR="003A78EB" w:rsidRPr="00913819">
        <w:rPr>
          <w:rFonts w:asciiTheme="minorHAnsi" w:hAnsiTheme="minorHAnsi" w:cstheme="minorHAnsi"/>
          <w:sz w:val="22"/>
          <w:szCs w:val="22"/>
        </w:rPr>
        <w:fldChar w:fldCharType="end"/>
      </w:r>
      <w:r w:rsidR="003A78EB" w:rsidRPr="00913819">
        <w:rPr>
          <w:rFonts w:asciiTheme="minorHAnsi" w:hAnsiTheme="minorHAnsi" w:cstheme="minorHAnsi"/>
          <w:sz w:val="22"/>
          <w:szCs w:val="22"/>
        </w:rPr>
        <w:t xml:space="preserve">  and glucocorticoids </w:t>
      </w:r>
      <w:r w:rsidR="003A78EB"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Kastelic&lt;/Author&gt;&lt;Year&gt;1996&lt;/Year&gt;&lt;RecNum&gt;471&lt;/RecNum&gt;&lt;DisplayText&gt;(211)&lt;/DisplayText&gt;&lt;record&gt;&lt;rec-number&gt;471&lt;/rec-number&gt;&lt;foreign-keys&gt;&lt;key app="EN" db-id="x005rdz0lrfev0e9wafpfpvaazppeszde2z5" timestamp="1685596648"&gt;471&lt;/key&gt;&lt;/foreign-keys&gt;&lt;ref-type name="Journal Article"&gt;17&lt;/ref-type&gt;&lt;contributors&gt;&lt;authors&gt;&lt;author&gt;Kastelic, J. P.&lt;/author&gt;&lt;author&gt;Cook, R. B.&lt;/author&gt;&lt;author&gt;McMahon, L. R.&lt;/author&gt;&lt;author&gt;McAllister, T. A.&lt;/author&gt;&lt;author&gt;McClelland, L. A.&lt;/author&gt;&lt;author&gt;Cheng, K. J.&lt;/author&gt;&lt;/authors&gt;&lt;/contributors&gt;&lt;auth-address&gt;Agriculture and Agri-Food Canada, Lethbridge Research Centre, Alberta.&lt;/auth-address&gt;&lt;titles&gt;&lt;title&gt;Induction of parturition in ewes with dexamethasone or dexamethasone and cloprostenol&lt;/title&gt;&lt;secondary-title&gt;Can Vet J&lt;/secondary-title&gt;&lt;/titles&gt;&lt;periodical&gt;&lt;full-title&gt;Can Vet J&lt;/full-title&gt;&lt;/periodical&gt;&lt;pages&gt;101-2&lt;/pages&gt;&lt;volume&gt;37&lt;/volume&gt;&lt;number&gt;2&lt;/number&gt;&lt;edition&gt;1996/02/01&lt;/edition&gt;&lt;keywords&gt;&lt;keyword&gt;Analysis of Variance&lt;/keyword&gt;&lt;keyword&gt;Animals&lt;/keyword&gt;&lt;keyword&gt;Cloprostenol/*administration &amp;amp; dosage&lt;/keyword&gt;&lt;keyword&gt;Dexamethasone/*administration &amp;amp; dosage&lt;/keyword&gt;&lt;keyword&gt;Drug Therapy, Combination&lt;/keyword&gt;&lt;keyword&gt;Female&lt;/keyword&gt;&lt;keyword&gt;Labor, Induced/*veterinary&lt;/keyword&gt;&lt;keyword&gt;Oxytocics/*administration &amp;amp; dosage&lt;/keyword&gt;&lt;keyword&gt;Pregnancy&lt;/keyword&gt;&lt;keyword&gt;*Sheep&lt;/keyword&gt;&lt;keyword&gt;Time Factors&lt;/keyword&gt;&lt;keyword&gt;Treatment Outcome&lt;/keyword&gt;&lt;/keywords&gt;&lt;dates&gt;&lt;year&gt;1996&lt;/year&gt;&lt;pub-dates&gt;&lt;date&gt;Feb&lt;/date&gt;&lt;/pub-dates&gt;&lt;/dates&gt;&lt;isbn&gt;0008-5286 (Print)&amp;#xD;0008-5286&lt;/isbn&gt;&lt;accession-num&gt;8640645&lt;/accession-num&gt;&lt;urls&gt;&lt;/urls&gt;&lt;custom2&gt;PMC1576631&lt;/custom2&gt;&lt;remote-database-provider&gt;NLM&lt;/remote-database-provider&gt;&lt;language&gt;eng&lt;/language&gt;&lt;/record&gt;&lt;/Cite&gt;&lt;/EndNote&gt;</w:instrText>
      </w:r>
      <w:r w:rsidR="003A78EB"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11)</w:t>
      </w:r>
      <w:r w:rsidR="003A78EB" w:rsidRPr="00913819">
        <w:rPr>
          <w:rFonts w:asciiTheme="minorHAnsi" w:hAnsiTheme="minorHAnsi" w:cstheme="minorHAnsi"/>
          <w:sz w:val="22"/>
          <w:szCs w:val="22"/>
        </w:rPr>
        <w:fldChar w:fldCharType="end"/>
      </w:r>
      <w:r w:rsidR="003A78EB" w:rsidRPr="00913819">
        <w:rPr>
          <w:rFonts w:asciiTheme="minorHAnsi" w:hAnsiTheme="minorHAnsi" w:cstheme="minorHAnsi"/>
          <w:sz w:val="22"/>
          <w:szCs w:val="22"/>
        </w:rPr>
        <w:t xml:space="preserve"> should be considered in studies involving pregnant animals. The use of </w:t>
      </w:r>
      <w:r w:rsidR="002E19E9" w:rsidRPr="00913819">
        <w:rPr>
          <w:rFonts w:asciiTheme="minorHAnsi" w:hAnsiTheme="minorHAnsi" w:cstheme="minorHAnsi"/>
          <w:sz w:val="22"/>
          <w:szCs w:val="22"/>
        </w:rPr>
        <w:t>non-steroidal anti-inflammatory drugs (</w:t>
      </w:r>
      <w:r w:rsidR="003A78EB" w:rsidRPr="00913819">
        <w:rPr>
          <w:rFonts w:asciiTheme="minorHAnsi" w:hAnsiTheme="minorHAnsi" w:cstheme="minorHAnsi"/>
          <w:sz w:val="22"/>
          <w:szCs w:val="22"/>
        </w:rPr>
        <w:t>NSAIDs</w:t>
      </w:r>
      <w:r w:rsidR="002E19E9" w:rsidRPr="00913819">
        <w:rPr>
          <w:rFonts w:asciiTheme="minorHAnsi" w:hAnsiTheme="minorHAnsi" w:cstheme="minorHAnsi"/>
          <w:sz w:val="22"/>
          <w:szCs w:val="22"/>
        </w:rPr>
        <w:t>)</w:t>
      </w:r>
      <w:r w:rsidR="003A78EB" w:rsidRPr="00913819">
        <w:rPr>
          <w:rFonts w:asciiTheme="minorHAnsi" w:hAnsiTheme="minorHAnsi" w:cstheme="minorHAnsi"/>
          <w:sz w:val="22"/>
          <w:szCs w:val="22"/>
        </w:rPr>
        <w:t xml:space="preserve"> may also affect experimental results in pregnant animals </w:t>
      </w:r>
      <w:r w:rsidR="003A78EB"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Antonucci&lt;/Author&gt;&lt;Year&gt;2012&lt;/Year&gt;&lt;RecNum&gt;472&lt;/RecNum&gt;&lt;DisplayText&gt;(212)&lt;/DisplayText&gt;&lt;record&gt;&lt;rec-number&gt;472&lt;/rec-number&gt;&lt;foreign-keys&gt;&lt;key app="EN" db-id="x005rdz0lrfev0e9wafpfpvaazppeszde2z5" timestamp="1685596648"&gt;472&lt;/key&gt;&lt;/foreign-keys&gt;&lt;ref-type name="Journal Article"&gt;17&lt;/ref-type&gt;&lt;contributors&gt;&lt;authors&gt;&lt;author&gt;Antonucci, R.&lt;/author&gt;&lt;author&gt;Zaffanello, M.&lt;/author&gt;&lt;author&gt;Puxeddu, E.&lt;/author&gt;&lt;author&gt;Porcella, A.&lt;/author&gt;&lt;author&gt;Cuzzolin, L.&lt;/author&gt;&lt;author&gt;Pilloni, M. D.&lt;/author&gt;&lt;author&gt;Fanos, V.&lt;/author&gt;&lt;/authors&gt;&lt;/contributors&gt;&lt;auth-address&gt;Division of Neonatology and Pediatrics, Nostra Signora di Bonaria Hospital, San Gavino Monreale, Italy. roant@tiscali.it&lt;/auth-address&gt;&lt;titles&gt;&lt;title&gt;Use of non-steroidal anti-inflammatory drugs in pregnancy: impact on the fetus and newborn&lt;/title&gt;&lt;secondary-title&gt;Curr Drug Metab&lt;/secondary-title&gt;&lt;/titles&gt;&lt;periodical&gt;&lt;full-title&gt;Curr Drug Metab&lt;/full-title&gt;&lt;/periodical&gt;&lt;pages&gt;474-90&lt;/pages&gt;&lt;volume&gt;13&lt;/volume&gt;&lt;number&gt;4&lt;/number&gt;&lt;edition&gt;2012/02/04&lt;/edition&gt;&lt;keywords&gt;&lt;keyword&gt;Animals&lt;/keyword&gt;&lt;keyword&gt;Anti-Inflammatory Agents, Non-Steroidal/*adverse effects/pharmacokinetics&lt;/keyword&gt;&lt;keyword&gt;Cyclooxygenase Inhibitors/*adverse effects/pharmacokinetics&lt;/keyword&gt;&lt;keyword&gt;Female&lt;/keyword&gt;&lt;keyword&gt;Fetus/drug effects&lt;/keyword&gt;&lt;keyword&gt;Humans&lt;/keyword&gt;&lt;keyword&gt;Infant, Newborn&lt;/keyword&gt;&lt;keyword&gt;Maternal-Fetal Exchange&lt;/keyword&gt;&lt;keyword&gt;Pregnancy/metabolism&lt;/keyword&gt;&lt;keyword&gt;Tocolytic Agents/*adverse effects/pharmacokinetics&lt;/keyword&gt;&lt;/keywords&gt;&lt;dates&gt;&lt;year&gt;2012&lt;/year&gt;&lt;pub-dates&gt;&lt;date&gt;May 1&lt;/date&gt;&lt;/pub-dates&gt;&lt;/dates&gt;&lt;isbn&gt;1389-2002&lt;/isbn&gt;&lt;accession-num&gt;22299823&lt;/accession-num&gt;&lt;urls&gt;&lt;/urls&gt;&lt;electronic-resource-num&gt;10.2174/138920012800166607&lt;/electronic-resource-num&gt;&lt;remote-database-provider&gt;NLM&lt;/remote-database-provider&gt;&lt;language&gt;eng&lt;/language&gt;&lt;/record&gt;&lt;/Cite&gt;&lt;/EndNote&gt;</w:instrText>
      </w:r>
      <w:r w:rsidR="003A78EB"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12)</w:t>
      </w:r>
      <w:r w:rsidR="003A78EB" w:rsidRPr="00913819">
        <w:rPr>
          <w:rFonts w:asciiTheme="minorHAnsi" w:hAnsiTheme="minorHAnsi" w:cstheme="minorHAnsi"/>
          <w:sz w:val="22"/>
          <w:szCs w:val="22"/>
        </w:rPr>
        <w:fldChar w:fldCharType="end"/>
      </w:r>
      <w:r w:rsidR="003A78EB" w:rsidRPr="00913819">
        <w:rPr>
          <w:rFonts w:asciiTheme="minorHAnsi" w:hAnsiTheme="minorHAnsi" w:cstheme="minorHAnsi"/>
          <w:sz w:val="22"/>
          <w:szCs w:val="22"/>
        </w:rPr>
        <w:t>.</w:t>
      </w:r>
    </w:p>
    <w:p w14:paraId="7090736E" w14:textId="0D2438ED" w:rsidR="003A78EB" w:rsidRPr="00913819" w:rsidRDefault="003A78EB" w:rsidP="00372CF6">
      <w:pPr>
        <w:ind w:left="1440" w:hanging="1440"/>
        <w:jc w:val="both"/>
        <w:rPr>
          <w:rFonts w:asciiTheme="minorHAnsi" w:hAnsiTheme="minorHAnsi" w:cstheme="minorHAnsi"/>
          <w:sz w:val="22"/>
          <w:szCs w:val="22"/>
        </w:rPr>
      </w:pPr>
      <w:r w:rsidRPr="00913819">
        <w:rPr>
          <w:rFonts w:asciiTheme="minorHAnsi" w:hAnsiTheme="minorHAnsi" w:cstheme="minorHAnsi"/>
          <w:sz w:val="22"/>
          <w:szCs w:val="22"/>
        </w:rPr>
        <w:t>Source</w:t>
      </w:r>
      <w:r w:rsidRPr="00913819">
        <w:rPr>
          <w:rFonts w:asciiTheme="minorHAnsi" w:hAnsiTheme="minorHAnsi" w:cstheme="minorHAnsi"/>
          <w:sz w:val="22"/>
          <w:szCs w:val="22"/>
        </w:rPr>
        <w:tab/>
        <w:t xml:space="preserve">Whether an animal was obtained from a commercial or institutional farm, a laboratory animal breeder, or was “home” (laboratory) bred probably plays an understated role on the animal’s responses to anaesthetics. Laboratory-bred animals will be more familiar with the environment than animals from commercial sources and so less anxious, making them more sensitive to drugs with sedative properties </w:t>
      </w:r>
      <w:r w:rsidRPr="00913819">
        <w:rPr>
          <w:rFonts w:asciiTheme="minorHAnsi" w:hAnsiTheme="minorHAnsi" w:cstheme="minorHAnsi"/>
          <w:sz w:val="22"/>
          <w:szCs w:val="22"/>
        </w:rPr>
        <w:fldChar w:fldCharType="begin">
          <w:fldData xml:space="preserve">PEVuZE5vdGU+PENpdGU+PEF1dGhvcj5CZXJzZXQgQ29udmVub3I8L0F1dGhvcj48WWVhcj4yMDIx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</w:fldData>
        </w:fldChar>
      </w:r>
      <w:r w:rsidR="00FC2719">
        <w:rPr>
          <w:rFonts w:asciiTheme="minorHAnsi" w:hAnsiTheme="minorHAnsi" w:cstheme="minorHAnsi"/>
          <w:sz w:val="22"/>
          <w:szCs w:val="22"/>
        </w:rPr>
        <w:instrText xml:space="preserve"> ADDIN EN.CITE </w:instrText>
      </w:r>
      <w:r w:rsidR="00FC2719">
        <w:rPr>
          <w:rFonts w:asciiTheme="minorHAnsi" w:hAnsiTheme="minorHAnsi" w:cstheme="minorHAnsi"/>
          <w:sz w:val="22"/>
          <w:szCs w:val="22"/>
        </w:rPr>
        <w:fldChar w:fldCharType="begin">
          <w:fldData xml:space="preserve">PEVuZE5vdGU+PENpdGU+PEF1dGhvcj5CZXJzZXQgQ29udmVub3I8L0F1dGhvcj48WWVhcj4yMDIx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</w:fldData>
        </w:fldChar>
      </w:r>
      <w:r w:rsidR="00FC2719">
        <w:rPr>
          <w:rFonts w:asciiTheme="minorHAnsi" w:hAnsiTheme="minorHAnsi" w:cstheme="minorHAnsi"/>
          <w:sz w:val="22"/>
          <w:szCs w:val="22"/>
        </w:rPr>
        <w:instrText xml:space="preserve"> ADDIN EN.CITE.DATA </w:instrText>
      </w:r>
      <w:r w:rsidR="00FC2719">
        <w:rPr>
          <w:rFonts w:asciiTheme="minorHAnsi" w:hAnsiTheme="minorHAnsi" w:cstheme="minorHAnsi"/>
          <w:sz w:val="22"/>
          <w:szCs w:val="22"/>
        </w:rPr>
      </w:r>
      <w:r w:rsidR="00FC2719">
        <w:rPr>
          <w:rFonts w:asciiTheme="minorHAnsi" w:hAnsiTheme="minorHAnsi" w:cstheme="minorHAnsi"/>
          <w:sz w:val="22"/>
          <w:szCs w:val="22"/>
        </w:rPr>
        <w:fldChar w:fldCharType="end"/>
      </w:r>
      <w:r w:rsidRPr="00913819">
        <w:rPr>
          <w:rFonts w:asciiTheme="minorHAnsi" w:hAnsiTheme="minorHAnsi" w:cstheme="minorHAnsi"/>
          <w:sz w:val="22"/>
          <w:szCs w:val="22"/>
        </w:rPr>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13)</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w:t>
      </w:r>
    </w:p>
    <w:p w14:paraId="30BE489C" w14:textId="4F7B9750" w:rsidR="00B25A15" w:rsidRPr="00913819" w:rsidRDefault="00996B34"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iii) </w:t>
      </w:r>
      <w:r w:rsidR="00B25A15" w:rsidRPr="00913819">
        <w:rPr>
          <w:rFonts w:asciiTheme="minorHAnsi" w:hAnsiTheme="minorHAnsi" w:cstheme="minorHAnsi"/>
          <w:sz w:val="22"/>
          <w:szCs w:val="22"/>
        </w:rPr>
        <w:t>Procedural factors</w:t>
      </w:r>
    </w:p>
    <w:p w14:paraId="0EF456E6" w14:textId="2FD039A1" w:rsidR="00B25A15" w:rsidRPr="00913819" w:rsidRDefault="00B25A15"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Features of the procedure (duration; invasiveness; required precision; initial </w:t>
      </w:r>
      <w:r w:rsidRPr="00913819">
        <w:rPr>
          <w:rFonts w:asciiTheme="minorHAnsi" w:hAnsiTheme="minorHAnsi" w:cstheme="minorHAnsi"/>
          <w:i/>
          <w:iCs/>
          <w:sz w:val="22"/>
          <w:szCs w:val="22"/>
        </w:rPr>
        <w:t>vs</w:t>
      </w:r>
      <w:r w:rsidRPr="00913819">
        <w:rPr>
          <w:rFonts w:asciiTheme="minorHAnsi" w:hAnsiTheme="minorHAnsi" w:cstheme="minorHAnsi"/>
          <w:sz w:val="22"/>
          <w:szCs w:val="22"/>
        </w:rPr>
        <w:t xml:space="preserve"> repeat; operative site) for which an animal is anaesthetised has a major effect on technique selection because some procedures will require levels of analgesia, muscle relaxation or autonomic nervous areflexia that an anaesthetic alone cannot safely provide</w:t>
      </w:r>
      <w:r w:rsidR="00996B34" w:rsidRPr="00913819">
        <w:rPr>
          <w:rFonts w:asciiTheme="minorHAnsi" w:hAnsiTheme="minorHAnsi" w:cstheme="minorHAnsi"/>
          <w:sz w:val="22"/>
          <w:szCs w:val="22"/>
        </w:rPr>
        <w:t>.</w:t>
      </w:r>
      <w:r w:rsidRPr="00913819">
        <w:rPr>
          <w:rFonts w:asciiTheme="minorHAnsi" w:hAnsiTheme="minorHAnsi" w:cstheme="minorHAnsi"/>
          <w:sz w:val="22"/>
          <w:szCs w:val="22"/>
        </w:rPr>
        <w:t xml:space="preserve">  </w:t>
      </w:r>
    </w:p>
    <w:p w14:paraId="60FC761A" w14:textId="010978E1" w:rsidR="00996B34" w:rsidRPr="00913819" w:rsidRDefault="00996B34" w:rsidP="00372CF6">
      <w:pPr>
        <w:ind w:left="1440" w:hanging="1440"/>
        <w:jc w:val="both"/>
        <w:rPr>
          <w:rFonts w:asciiTheme="minorHAnsi" w:hAnsiTheme="minorHAnsi" w:cstheme="minorHAnsi"/>
          <w:sz w:val="22"/>
          <w:szCs w:val="22"/>
        </w:rPr>
      </w:pPr>
      <w:r w:rsidRPr="00913819">
        <w:rPr>
          <w:rFonts w:asciiTheme="minorHAnsi" w:hAnsiTheme="minorHAnsi" w:cstheme="minorHAnsi"/>
          <w:sz w:val="22"/>
          <w:szCs w:val="22"/>
        </w:rPr>
        <w:t>Duration</w:t>
      </w:r>
      <w:r w:rsidR="00370206" w:rsidRPr="00913819">
        <w:rPr>
          <w:rFonts w:asciiTheme="minorHAnsi" w:hAnsiTheme="minorHAnsi" w:cstheme="minorHAnsi"/>
          <w:sz w:val="22"/>
          <w:szCs w:val="22"/>
        </w:rPr>
        <w:t>.</w:t>
      </w:r>
      <w:r w:rsidRPr="00913819">
        <w:rPr>
          <w:rFonts w:asciiTheme="minorHAnsi" w:hAnsiTheme="minorHAnsi" w:cstheme="minorHAnsi"/>
          <w:sz w:val="22"/>
          <w:szCs w:val="22"/>
        </w:rPr>
        <w:tab/>
      </w:r>
      <w:r w:rsidRPr="00913819">
        <w:rPr>
          <w:rFonts w:asciiTheme="minorHAnsi" w:hAnsiTheme="minorHAnsi" w:cstheme="minorHAnsi"/>
          <w:i/>
          <w:iCs/>
          <w:sz w:val="22"/>
          <w:szCs w:val="22"/>
        </w:rPr>
        <w:t>Ceteris paribus</w:t>
      </w:r>
      <w:r w:rsidRPr="00913819">
        <w:rPr>
          <w:rFonts w:asciiTheme="minorHAnsi" w:hAnsiTheme="minorHAnsi" w:cstheme="minorHAnsi"/>
          <w:sz w:val="22"/>
          <w:szCs w:val="22"/>
        </w:rPr>
        <w:t>, brief, non-invasive procedures justify the use of both short-acting drugs and non-invasive, rapidly applied (though less accurate) methods of physiological monitoring.  The exclusion of some support measures, e.g., intravenous fluids, may also be justified. In procedures of indeterminable duration</w:t>
      </w:r>
      <w:r w:rsidR="00D17AD9" w:rsidRPr="00913819">
        <w:rPr>
          <w:rFonts w:asciiTheme="minorHAnsi" w:hAnsiTheme="minorHAnsi" w:cstheme="minorHAnsi"/>
          <w:sz w:val="22"/>
          <w:szCs w:val="22"/>
        </w:rPr>
        <w:t xml:space="preserve"> such as certain types of </w:t>
      </w:r>
      <w:r w:rsidRPr="00913819">
        <w:rPr>
          <w:rFonts w:asciiTheme="minorHAnsi" w:hAnsiTheme="minorHAnsi" w:cstheme="minorHAnsi"/>
          <w:sz w:val="22"/>
          <w:szCs w:val="22"/>
        </w:rPr>
        <w:t>imaging, drugs allowing rapid recovery despite prolonged administration should be chosen, e.g volatile anaesthetics.</w:t>
      </w:r>
    </w:p>
    <w:p w14:paraId="504BA0F5" w14:textId="0E83DBFE" w:rsidR="00996B34" w:rsidRPr="00913819" w:rsidRDefault="00996B34" w:rsidP="00372CF6">
      <w:pPr>
        <w:ind w:left="1440" w:hanging="1440"/>
        <w:jc w:val="both"/>
        <w:rPr>
          <w:rFonts w:asciiTheme="minorHAnsi" w:hAnsiTheme="minorHAnsi" w:cstheme="minorHAnsi"/>
          <w:sz w:val="22"/>
          <w:szCs w:val="22"/>
        </w:rPr>
      </w:pPr>
      <w:r w:rsidRPr="00913819">
        <w:rPr>
          <w:rFonts w:asciiTheme="minorHAnsi" w:hAnsiTheme="minorHAnsi" w:cstheme="minorHAnsi"/>
          <w:sz w:val="22"/>
          <w:szCs w:val="22"/>
        </w:rPr>
        <w:t>Invasiveness</w:t>
      </w:r>
      <w:r w:rsidR="00370206" w:rsidRPr="00913819">
        <w:rPr>
          <w:rFonts w:asciiTheme="minorHAnsi" w:hAnsiTheme="minorHAnsi" w:cstheme="minorHAnsi"/>
          <w:sz w:val="22"/>
          <w:szCs w:val="22"/>
        </w:rPr>
        <w:t>.</w:t>
      </w:r>
      <w:r w:rsidRPr="00913819">
        <w:rPr>
          <w:rFonts w:asciiTheme="minorHAnsi" w:hAnsiTheme="minorHAnsi" w:cstheme="minorHAnsi"/>
          <w:sz w:val="22"/>
          <w:szCs w:val="22"/>
        </w:rPr>
        <w:tab/>
        <w:t xml:space="preserve">The extent of procedural tissue damage is a determinant of anaesthetic risk, post-operative pain and severity level estimation.  More invasive procedures justify more extensive physiological monitoring during </w:t>
      </w:r>
      <w:r w:rsidR="00D279C6" w:rsidRPr="00913819">
        <w:rPr>
          <w:rFonts w:asciiTheme="minorHAnsi" w:hAnsiTheme="minorHAnsi" w:cstheme="minorHAnsi"/>
          <w:sz w:val="22"/>
          <w:szCs w:val="22"/>
        </w:rPr>
        <w:t xml:space="preserve">anesthesia </w:t>
      </w:r>
      <w:r w:rsidRPr="00913819">
        <w:rPr>
          <w:rFonts w:asciiTheme="minorHAnsi" w:hAnsiTheme="minorHAnsi" w:cstheme="minorHAnsi"/>
          <w:sz w:val="22"/>
          <w:szCs w:val="22"/>
        </w:rPr>
        <w:t xml:space="preserve"> and recovery, there being a greater need for awareness of</w:t>
      </w:r>
      <w:r w:rsidR="0047163C" w:rsidRPr="00913819">
        <w:rPr>
          <w:rFonts w:asciiTheme="minorHAnsi" w:hAnsiTheme="minorHAnsi" w:cstheme="minorHAnsi"/>
          <w:sz w:val="22"/>
          <w:szCs w:val="22"/>
        </w:rPr>
        <w:t xml:space="preserve"> </w:t>
      </w:r>
      <w:r w:rsidRPr="00913819">
        <w:rPr>
          <w:rFonts w:asciiTheme="minorHAnsi" w:hAnsiTheme="minorHAnsi" w:cstheme="minorHAnsi"/>
          <w:sz w:val="22"/>
          <w:szCs w:val="22"/>
        </w:rPr>
        <w:t>nocistimulation during anaesthesia (and pain thereafter)</w:t>
      </w:r>
      <w:r w:rsidR="0047163C" w:rsidRPr="00913819">
        <w:rPr>
          <w:rFonts w:asciiTheme="minorHAnsi" w:hAnsiTheme="minorHAnsi" w:cstheme="minorHAnsi"/>
          <w:sz w:val="22"/>
          <w:szCs w:val="22"/>
        </w:rPr>
        <w:t xml:space="preserve">, </w:t>
      </w:r>
      <w:r w:rsidRPr="00913819">
        <w:rPr>
          <w:rFonts w:asciiTheme="minorHAnsi" w:hAnsiTheme="minorHAnsi" w:cstheme="minorHAnsi"/>
          <w:sz w:val="22"/>
          <w:szCs w:val="22"/>
        </w:rPr>
        <w:t xml:space="preserve"> haemorrhage and volume replacement, and</w:t>
      </w:r>
      <w:r w:rsidR="0047163C" w:rsidRPr="00913819">
        <w:rPr>
          <w:rFonts w:asciiTheme="minorHAnsi" w:hAnsiTheme="minorHAnsi" w:cstheme="minorHAnsi"/>
          <w:sz w:val="22"/>
          <w:szCs w:val="22"/>
        </w:rPr>
        <w:t xml:space="preserve"> </w:t>
      </w:r>
      <w:r w:rsidRPr="00913819">
        <w:rPr>
          <w:rFonts w:asciiTheme="minorHAnsi" w:hAnsiTheme="minorHAnsi" w:cstheme="minorHAnsi"/>
          <w:sz w:val="22"/>
          <w:szCs w:val="22"/>
        </w:rPr>
        <w:t xml:space="preserve">thermoregulation. </w:t>
      </w:r>
    </w:p>
    <w:p w14:paraId="006AA4DC" w14:textId="77777777" w:rsidR="00996B34" w:rsidRPr="00913819" w:rsidRDefault="00996B34" w:rsidP="00372CF6">
      <w:pPr>
        <w:ind w:left="1440"/>
        <w:jc w:val="both"/>
        <w:rPr>
          <w:rFonts w:asciiTheme="minorHAnsi" w:hAnsiTheme="minorHAnsi" w:cstheme="minorHAnsi"/>
          <w:sz w:val="22"/>
          <w:szCs w:val="22"/>
        </w:rPr>
      </w:pPr>
      <w:r w:rsidRPr="00913819">
        <w:rPr>
          <w:rFonts w:asciiTheme="minorHAnsi" w:hAnsiTheme="minorHAnsi" w:cstheme="minorHAnsi"/>
          <w:sz w:val="22"/>
          <w:szCs w:val="22"/>
        </w:rPr>
        <w:t xml:space="preserve">The actual tissue damage incurred during a procedure determines the frequency and degree of post-operative care required. </w:t>
      </w:r>
    </w:p>
    <w:p w14:paraId="2B4EAFF7" w14:textId="5E4468D0" w:rsidR="00996B34" w:rsidRPr="00913819" w:rsidRDefault="00EE6762" w:rsidP="00372CF6">
      <w:pPr>
        <w:ind w:left="1440" w:hanging="1440"/>
        <w:jc w:val="both"/>
        <w:rPr>
          <w:rFonts w:asciiTheme="minorHAnsi" w:hAnsiTheme="minorHAnsi" w:cstheme="minorHAnsi"/>
          <w:sz w:val="22"/>
          <w:szCs w:val="22"/>
        </w:rPr>
      </w:pPr>
      <w:r w:rsidRPr="00913819">
        <w:rPr>
          <w:rFonts w:asciiTheme="minorHAnsi" w:hAnsiTheme="minorHAnsi" w:cstheme="minorHAnsi"/>
          <w:sz w:val="22"/>
          <w:szCs w:val="22"/>
        </w:rPr>
        <w:t>P</w:t>
      </w:r>
      <w:r w:rsidR="00996B34" w:rsidRPr="00913819">
        <w:rPr>
          <w:rFonts w:asciiTheme="minorHAnsi" w:hAnsiTheme="minorHAnsi" w:cstheme="minorHAnsi"/>
          <w:sz w:val="22"/>
          <w:szCs w:val="22"/>
        </w:rPr>
        <w:t>recision</w:t>
      </w:r>
      <w:r w:rsidR="00370206" w:rsidRPr="00913819">
        <w:rPr>
          <w:rFonts w:asciiTheme="minorHAnsi" w:hAnsiTheme="minorHAnsi" w:cstheme="minorHAnsi"/>
          <w:sz w:val="22"/>
          <w:szCs w:val="22"/>
        </w:rPr>
        <w:t>.</w:t>
      </w:r>
      <w:r w:rsidR="00996B34" w:rsidRPr="00913819">
        <w:rPr>
          <w:rFonts w:asciiTheme="minorHAnsi" w:hAnsiTheme="minorHAnsi" w:cstheme="minorHAnsi"/>
          <w:sz w:val="22"/>
          <w:szCs w:val="22"/>
        </w:rPr>
        <w:tab/>
        <w:t xml:space="preserve">Unexpected movement and, or haemorrhage complicates precision surgery. Irregular breathing movements may be controlled with positive pressure (lung) ventilation (PPV). In general – and when permitted – neuromuscular blocking agents are used to prevent reflex movement and muscle tone </w:t>
      </w:r>
      <w:r w:rsidR="00996B34"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Clutton&lt;/Author&gt;&lt;Year&gt;2007&lt;/Year&gt;&lt;RecNum&gt;474&lt;/RecNum&gt;&lt;DisplayText&gt;(214)&lt;/DisplayText&gt;&lt;record&gt;&lt;rec-number&gt;474&lt;/rec-number&gt;&lt;foreign-keys&gt;&lt;key app="EN" db-id="x005rdz0lrfev0e9wafpfpvaazppeszde2z5" timestamp="1685596648"&gt;474&lt;/key&gt;&lt;/foreign-keys&gt;&lt;ref-type name="Journal Article"&gt;17&lt;/ref-type&gt;&lt;contributors&gt;&lt;authors&gt;&lt;author&gt;Clutton, R.E.&lt;/author&gt;&lt;/authors&gt;&lt;/contributors&gt;&lt;titles&gt;&lt;title&gt;Surgical muscle relaxation and neuromuscular blockade &lt;/title&gt;&lt;secondary-title&gt;In Practice&lt;/secondary-title&gt;&lt;/titles&gt;&lt;periodical&gt;&lt;full-title&gt;In Practice&lt;/full-title&gt;&lt;/periodical&gt;&lt;pages&gt;574-583&lt;/pages&gt;&lt;volume&gt;29&lt;/volume&gt;&lt;number&gt;10&lt;/number&gt;&lt;section&gt;574&lt;/section&gt;&lt;dates&gt;&lt;year&gt;2007&lt;/year&gt;&lt;/dates&gt;&lt;urls&gt;&lt;/urls&gt;&lt;/record&gt;&lt;/Cite&gt;&lt;/EndNote&gt;</w:instrText>
      </w:r>
      <w:r w:rsidR="00996B34"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14)</w:t>
      </w:r>
      <w:r w:rsidR="00996B34" w:rsidRPr="00913819">
        <w:rPr>
          <w:rFonts w:asciiTheme="minorHAnsi" w:hAnsiTheme="minorHAnsi" w:cstheme="minorHAnsi"/>
          <w:sz w:val="22"/>
          <w:szCs w:val="22"/>
        </w:rPr>
        <w:fldChar w:fldCharType="end"/>
      </w:r>
      <w:r w:rsidR="00996B34" w:rsidRPr="00913819">
        <w:rPr>
          <w:rFonts w:asciiTheme="minorHAnsi" w:hAnsiTheme="minorHAnsi" w:cstheme="minorHAnsi"/>
          <w:sz w:val="22"/>
          <w:szCs w:val="22"/>
        </w:rPr>
        <w:t>. Measures taken to minimise haemorrhage in precise procedures conducted under surgical microscopy are based on surgical site positioning and in special circumstances, hypotensive anaesthetic techniques.</w:t>
      </w:r>
    </w:p>
    <w:p w14:paraId="08C83828" w14:textId="326497CF" w:rsidR="00996B34" w:rsidRPr="00913819" w:rsidRDefault="00996B34" w:rsidP="00372CF6">
      <w:pPr>
        <w:ind w:left="1440" w:hanging="1440"/>
        <w:jc w:val="both"/>
        <w:rPr>
          <w:rFonts w:asciiTheme="minorHAnsi" w:hAnsiTheme="minorHAnsi" w:cstheme="minorHAnsi"/>
          <w:sz w:val="22"/>
          <w:szCs w:val="22"/>
        </w:rPr>
      </w:pPr>
      <w:r w:rsidRPr="00913819">
        <w:rPr>
          <w:rFonts w:asciiTheme="minorHAnsi" w:hAnsiTheme="minorHAnsi" w:cstheme="minorHAnsi"/>
          <w:sz w:val="22"/>
          <w:szCs w:val="22"/>
        </w:rPr>
        <w:t>Repeat</w:t>
      </w:r>
      <w:r w:rsidR="00370206" w:rsidRPr="00913819">
        <w:rPr>
          <w:rFonts w:asciiTheme="minorHAnsi" w:hAnsiTheme="minorHAnsi" w:cstheme="minorHAnsi"/>
          <w:sz w:val="22"/>
          <w:szCs w:val="22"/>
        </w:rPr>
        <w:t xml:space="preserve">s. </w:t>
      </w:r>
      <w:r w:rsidRPr="00913819">
        <w:rPr>
          <w:rFonts w:asciiTheme="minorHAnsi" w:hAnsiTheme="minorHAnsi" w:cstheme="minorHAnsi"/>
          <w:sz w:val="22"/>
          <w:szCs w:val="22"/>
        </w:rPr>
        <w:tab/>
        <w:t>Repeating surgery at the same site has two consequences for anaesthetic management: i) scar tissue formation; ii) peripheral and central pain sensitization. The presence of scar tissue and adhesions will complicate and prolong subsequent surgeries with corresponding demands on anaesthetic management.  This, and the possibility that nociceptive pathways have been “sensitised” during previous operations will necessitate increasingly aggressive peri-operative pain management on subsequent interventions.</w:t>
      </w:r>
    </w:p>
    <w:p w14:paraId="62E86691" w14:textId="6FDD89B5" w:rsidR="00996B34" w:rsidRPr="00913819" w:rsidRDefault="00996B34" w:rsidP="00372CF6">
      <w:pPr>
        <w:ind w:left="1440" w:hanging="1440"/>
        <w:jc w:val="both"/>
        <w:rPr>
          <w:rFonts w:asciiTheme="minorHAnsi" w:hAnsiTheme="minorHAnsi" w:cstheme="minorHAnsi"/>
          <w:sz w:val="22"/>
          <w:szCs w:val="22"/>
        </w:rPr>
      </w:pPr>
      <w:r w:rsidRPr="00913819">
        <w:rPr>
          <w:rFonts w:asciiTheme="minorHAnsi" w:hAnsiTheme="minorHAnsi" w:cstheme="minorHAnsi"/>
          <w:sz w:val="22"/>
          <w:szCs w:val="22"/>
        </w:rPr>
        <w:t>Operati</w:t>
      </w:r>
      <w:r w:rsidR="00370206" w:rsidRPr="00913819">
        <w:rPr>
          <w:rFonts w:asciiTheme="minorHAnsi" w:hAnsiTheme="minorHAnsi" w:cstheme="minorHAnsi"/>
          <w:sz w:val="22"/>
          <w:szCs w:val="22"/>
        </w:rPr>
        <w:t>on</w:t>
      </w:r>
      <w:r w:rsidRPr="00913819">
        <w:rPr>
          <w:rFonts w:asciiTheme="minorHAnsi" w:hAnsiTheme="minorHAnsi" w:cstheme="minorHAnsi"/>
          <w:sz w:val="22"/>
          <w:szCs w:val="22"/>
        </w:rPr>
        <w:t xml:space="preserve"> site</w:t>
      </w:r>
      <w:r w:rsidR="00370206" w:rsidRPr="00913819">
        <w:rPr>
          <w:rFonts w:asciiTheme="minorHAnsi" w:hAnsiTheme="minorHAnsi" w:cstheme="minorHAnsi"/>
          <w:sz w:val="22"/>
          <w:szCs w:val="22"/>
        </w:rPr>
        <w:t>.</w:t>
      </w:r>
      <w:r w:rsidRPr="00913819">
        <w:rPr>
          <w:rFonts w:asciiTheme="minorHAnsi" w:hAnsiTheme="minorHAnsi" w:cstheme="minorHAnsi"/>
          <w:sz w:val="22"/>
          <w:szCs w:val="22"/>
        </w:rPr>
        <w:tab/>
        <w:t xml:space="preserve">The operation site affects anaesthetic management in specific and general ways.  For example, thoracic procedures require PPV, while endocardial procedures will require </w:t>
      </w:r>
      <w:r w:rsidR="00451913" w:rsidRPr="00913819">
        <w:rPr>
          <w:rFonts w:asciiTheme="minorHAnsi" w:hAnsiTheme="minorHAnsi" w:cstheme="minorHAnsi"/>
          <w:sz w:val="22"/>
          <w:szCs w:val="22"/>
        </w:rPr>
        <w:t>ECG</w:t>
      </w:r>
      <w:r w:rsidRPr="00913819">
        <w:rPr>
          <w:rFonts w:asciiTheme="minorHAnsi" w:hAnsiTheme="minorHAnsi" w:cstheme="minorHAnsi"/>
          <w:sz w:val="22"/>
          <w:szCs w:val="22"/>
        </w:rPr>
        <w:t xml:space="preserve"> monitoring and the availability of anti-arrhythmic drugs. Visceral exposure during laparotomy and thoracotomy will predispose to hypothermia.  Unintentional surgical damage to large blood vessels may necessitate rapid volume restoration while inadvertent nerve traction may initiate unexpected motor responses, e.g., movement or parasympathetic nervous activity in the case of direct vagal stimulation. Regarding analgesia, tissues vary in the level and type of sensory innervation which may explain why certain procedures are associated with a greater risk of developing chronic post-surgical pain than others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Macrae&lt;/Author&gt;&lt;Year&gt;2001&lt;/Year&gt;&lt;RecNum&gt;475&lt;/RecNum&gt;&lt;DisplayText&gt;(215)&lt;/DisplayText&gt;&lt;record&gt;&lt;rec-number&gt;475&lt;/rec-number&gt;&lt;foreign-keys&gt;&lt;key app="EN" db-id="x005rdz0lrfev0e9wafpfpvaazppeszde2z5" timestamp="1685596648"&gt;475&lt;/key&gt;&lt;/foreign-keys&gt;&lt;ref-type name="Journal Article"&gt;17&lt;/ref-type&gt;&lt;contributors&gt;&lt;authors&gt;&lt;author&gt;Macrae, W. A.&lt;/author&gt;&lt;/authors&gt;&lt;/contributors&gt;&lt;auth-address&gt;Pain Service, Ninewells Hospital and Medical School, Dundee DD1 9SY, UK.&lt;/auth-address&gt;&lt;titles&gt;&lt;title&gt;Chronic pain after surgery&lt;/title&gt;&lt;secondary-title&gt;Br J Anaesth&lt;/secondary-title&gt;&lt;/titles&gt;&lt;periodical&gt;&lt;full-title&gt;Br J Anaesth&lt;/full-title&gt;&lt;abbr-1&gt;British journal of anaesthesia&lt;/abbr-1&gt;&lt;/periodical&gt;&lt;pages&gt;88-98&lt;/pages&gt;&lt;volume&gt;87&lt;/volume&gt;&lt;number&gt;1&lt;/number&gt;&lt;edition&gt;2001/07/20&lt;/edition&gt;&lt;keywords&gt;&lt;keyword&gt;Cholecystectomy&lt;/keyword&gt;&lt;keyword&gt;Chronic Disease&lt;/keyword&gt;&lt;keyword&gt;Humans&lt;/keyword&gt;&lt;keyword&gt;Mastectomy&lt;/keyword&gt;&lt;keyword&gt;Pain, Postoperative/*etiology/therapy&lt;/keyword&gt;&lt;keyword&gt;Phantom Limb&lt;/keyword&gt;&lt;keyword&gt;Thoracotomy&lt;/keyword&gt;&lt;/keywords&gt;&lt;dates&gt;&lt;year&gt;2001&lt;/year&gt;&lt;pub-dates&gt;&lt;date&gt;Jul&lt;/date&gt;&lt;/pub-dates&gt;&lt;/dates&gt;&lt;isbn&gt;0007-0912 (Print)&amp;#xD;0007-0912&lt;/isbn&gt;&lt;accession-num&gt;11460816&lt;/accession-num&gt;&lt;urls&gt;&lt;related-urls&gt;&lt;url&gt;https://www.bjanaesthesia.org/article/S0007-0912(17)36346-8/pdf&lt;/url&gt;&lt;/related-urls&gt;&lt;/urls&gt;&lt;electronic-resource-num&gt;10.1093/bja/87.1.88&lt;/electronic-resource-num&gt;&lt;remote-database-provider&gt;NLM&lt;/remote-database-provider&gt;&lt;language&gt;eng&lt;/language&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15)</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Certain body areas are amenable to complete desensitisation using local anaesthetic techniques, e.g., the distal antebrachium is anaesthetized after brachial plexus block.  </w:t>
      </w:r>
    </w:p>
    <w:p w14:paraId="721059D3" w14:textId="7B79B9E4" w:rsidR="00996B34" w:rsidRPr="00913819" w:rsidRDefault="00996B34" w:rsidP="00372CF6">
      <w:pPr>
        <w:ind w:left="1440" w:hanging="1440"/>
        <w:jc w:val="both"/>
        <w:rPr>
          <w:rFonts w:asciiTheme="minorHAnsi" w:hAnsiTheme="minorHAnsi" w:cstheme="minorHAnsi"/>
          <w:sz w:val="22"/>
          <w:szCs w:val="22"/>
        </w:rPr>
      </w:pPr>
      <w:r w:rsidRPr="00913819">
        <w:rPr>
          <w:rFonts w:asciiTheme="minorHAnsi" w:hAnsiTheme="minorHAnsi" w:cstheme="minorHAnsi"/>
          <w:sz w:val="22"/>
          <w:szCs w:val="22"/>
        </w:rPr>
        <w:t>Procedur</w:t>
      </w:r>
      <w:r w:rsidR="00370206" w:rsidRPr="00913819">
        <w:rPr>
          <w:rFonts w:asciiTheme="minorHAnsi" w:hAnsiTheme="minorHAnsi" w:cstheme="minorHAnsi"/>
          <w:sz w:val="22"/>
          <w:szCs w:val="22"/>
        </w:rPr>
        <w:t xml:space="preserve">e. </w:t>
      </w:r>
      <w:r w:rsidRPr="00913819">
        <w:rPr>
          <w:rFonts w:asciiTheme="minorHAnsi" w:hAnsiTheme="minorHAnsi" w:cstheme="minorHAnsi"/>
          <w:sz w:val="22"/>
          <w:szCs w:val="22"/>
        </w:rPr>
        <w:tab/>
        <w:t>The effects of procedure on the pharmacodynamic/pharmacokinetic (PK/PD) profiles of anaesthetics must be considered and modifications made as necessary. Normal doses of NMB</w:t>
      </w:r>
      <w:r w:rsidR="00DD4CA4" w:rsidRPr="00913819">
        <w:rPr>
          <w:rFonts w:asciiTheme="minorHAnsi" w:hAnsiTheme="minorHAnsi" w:cstheme="minorHAnsi"/>
          <w:sz w:val="22"/>
          <w:szCs w:val="22"/>
        </w:rPr>
        <w:t>A</w:t>
      </w:r>
      <w:r w:rsidRPr="00913819">
        <w:rPr>
          <w:rFonts w:asciiTheme="minorHAnsi" w:hAnsiTheme="minorHAnsi" w:cstheme="minorHAnsi"/>
          <w:sz w:val="22"/>
          <w:szCs w:val="22"/>
        </w:rPr>
        <w:t>s that rely on renal or hepatic clearance may prove excessive after transplantation procedures, which reduce renal or hepatic function.</w:t>
      </w:r>
    </w:p>
    <w:p w14:paraId="4867DBF1" w14:textId="6E7D9D84" w:rsidR="00B25A15" w:rsidRPr="00913819" w:rsidRDefault="00D619D8" w:rsidP="00913819">
      <w:pPr>
        <w:spacing w:line="276" w:lineRule="auto"/>
        <w:jc w:val="both"/>
        <w:rPr>
          <w:rFonts w:asciiTheme="minorHAnsi" w:hAnsiTheme="minorHAnsi" w:cstheme="minorHAnsi"/>
          <w:sz w:val="22"/>
          <w:szCs w:val="22"/>
        </w:rPr>
      </w:pPr>
      <w:r w:rsidRPr="00913819">
        <w:rPr>
          <w:rFonts w:asciiTheme="minorHAnsi" w:hAnsiTheme="minorHAnsi" w:cstheme="minorHAnsi"/>
          <w:sz w:val="22"/>
          <w:szCs w:val="22"/>
        </w:rPr>
        <w:t xml:space="preserve">iv) </w:t>
      </w:r>
      <w:r w:rsidR="005C4983" w:rsidRPr="00913819">
        <w:rPr>
          <w:rFonts w:asciiTheme="minorHAnsi" w:hAnsiTheme="minorHAnsi" w:cstheme="minorHAnsi"/>
          <w:sz w:val="22"/>
          <w:szCs w:val="22"/>
        </w:rPr>
        <w:t>Human factors</w:t>
      </w:r>
    </w:p>
    <w:p w14:paraId="536D880A" w14:textId="167FB809" w:rsidR="00B25A15" w:rsidRPr="00913819" w:rsidRDefault="00B25A15"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In medical practice, anaesthetic problems are less likely when operators are skilled and experienced </w:t>
      </w:r>
      <w:r w:rsidRPr="00913819">
        <w:rPr>
          <w:rFonts w:asciiTheme="minorHAnsi" w:hAnsiTheme="minorHAnsi" w:cstheme="minorHAnsi"/>
          <w:sz w:val="22"/>
          <w:szCs w:val="22"/>
        </w:rPr>
        <w:fldChar w:fldCharType="begin">
          <w:fldData xml:space="preserve">PEVuZE5vdGU+PENpdGU+PEF1dGhvcj5Kb25lczwvQXV0aG9yPjxZZWFyPjIwMTg8L1llYXI+PFJl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</w:fldData>
        </w:fldChar>
      </w:r>
      <w:r w:rsidR="00FC2719">
        <w:rPr>
          <w:rFonts w:asciiTheme="minorHAnsi" w:hAnsiTheme="minorHAnsi" w:cstheme="minorHAnsi"/>
          <w:sz w:val="22"/>
          <w:szCs w:val="22"/>
        </w:rPr>
        <w:instrText xml:space="preserve"> ADDIN EN.CITE </w:instrText>
      </w:r>
      <w:r w:rsidR="00FC2719">
        <w:rPr>
          <w:rFonts w:asciiTheme="minorHAnsi" w:hAnsiTheme="minorHAnsi" w:cstheme="minorHAnsi"/>
          <w:sz w:val="22"/>
          <w:szCs w:val="22"/>
        </w:rPr>
        <w:fldChar w:fldCharType="begin">
          <w:fldData xml:space="preserve">PEVuZE5vdGU+PENpdGU+PEF1dGhvcj5Kb25lczwvQXV0aG9yPjxZZWFyPjIwMTg8L1llYXI+PFJl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</w:fldData>
        </w:fldChar>
      </w:r>
      <w:r w:rsidR="00FC2719">
        <w:rPr>
          <w:rFonts w:asciiTheme="minorHAnsi" w:hAnsiTheme="minorHAnsi" w:cstheme="minorHAnsi"/>
          <w:sz w:val="22"/>
          <w:szCs w:val="22"/>
        </w:rPr>
        <w:instrText xml:space="preserve"> ADDIN EN.CITE.DATA </w:instrText>
      </w:r>
      <w:r w:rsidR="00FC2719">
        <w:rPr>
          <w:rFonts w:asciiTheme="minorHAnsi" w:hAnsiTheme="minorHAnsi" w:cstheme="minorHAnsi"/>
          <w:sz w:val="22"/>
          <w:szCs w:val="22"/>
        </w:rPr>
      </w:r>
      <w:r w:rsidR="00FC2719">
        <w:rPr>
          <w:rFonts w:asciiTheme="minorHAnsi" w:hAnsiTheme="minorHAnsi" w:cstheme="minorHAnsi"/>
          <w:sz w:val="22"/>
          <w:szCs w:val="22"/>
        </w:rPr>
        <w:fldChar w:fldCharType="end"/>
      </w:r>
      <w:r w:rsidRPr="00913819">
        <w:rPr>
          <w:rFonts w:asciiTheme="minorHAnsi" w:hAnsiTheme="minorHAnsi" w:cstheme="minorHAnsi"/>
          <w:sz w:val="22"/>
          <w:szCs w:val="22"/>
        </w:rPr>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16)</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supporting the adage that, “the good surgeon deserves a good anaesthetist, who is indispensable for the bad surgeon” </w:t>
      </w:r>
      <w:r w:rsidRPr="00913819">
        <w:rPr>
          <w:rFonts w:asciiTheme="minorHAnsi" w:hAnsiTheme="minorHAnsi" w:cstheme="minorHAnsi"/>
          <w:sz w:val="22"/>
          <w:szCs w:val="22"/>
        </w:rPr>
        <w:fldChar w:fldCharType="begin">
          <w:fldData xml:space="preserve">PEVuZE5vdGU+PENpdGU+PEF1dGhvcj5ZYW5nPC9BdXRob3I+PFllYXI+MjAyMDwvWWVhcj48UmVj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</w:fldData>
        </w:fldChar>
      </w:r>
      <w:r w:rsidR="00FC2719">
        <w:rPr>
          <w:rFonts w:asciiTheme="minorHAnsi" w:hAnsiTheme="minorHAnsi" w:cstheme="minorHAnsi"/>
          <w:sz w:val="22"/>
          <w:szCs w:val="22"/>
        </w:rPr>
        <w:instrText xml:space="preserve"> ADDIN EN.CITE </w:instrText>
      </w:r>
      <w:r w:rsidR="00FC2719">
        <w:rPr>
          <w:rFonts w:asciiTheme="minorHAnsi" w:hAnsiTheme="minorHAnsi" w:cstheme="minorHAnsi"/>
          <w:sz w:val="22"/>
          <w:szCs w:val="22"/>
        </w:rPr>
        <w:fldChar w:fldCharType="begin">
          <w:fldData xml:space="preserve">PEVuZE5vdGU+PENpdGU+PEF1dGhvcj5ZYW5nPC9BdXRob3I+PFllYXI+MjAyMDwvWWVhcj48UmVj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</w:fldData>
        </w:fldChar>
      </w:r>
      <w:r w:rsidR="00FC2719">
        <w:rPr>
          <w:rFonts w:asciiTheme="minorHAnsi" w:hAnsiTheme="minorHAnsi" w:cstheme="minorHAnsi"/>
          <w:sz w:val="22"/>
          <w:szCs w:val="22"/>
        </w:rPr>
        <w:instrText xml:space="preserve"> ADDIN EN.CITE.DATA </w:instrText>
      </w:r>
      <w:r w:rsidR="00FC2719">
        <w:rPr>
          <w:rFonts w:asciiTheme="minorHAnsi" w:hAnsiTheme="minorHAnsi" w:cstheme="minorHAnsi"/>
          <w:sz w:val="22"/>
          <w:szCs w:val="22"/>
        </w:rPr>
      </w:r>
      <w:r w:rsidR="00FC2719">
        <w:rPr>
          <w:rFonts w:asciiTheme="minorHAnsi" w:hAnsiTheme="minorHAnsi" w:cstheme="minorHAnsi"/>
          <w:sz w:val="22"/>
          <w:szCs w:val="22"/>
        </w:rPr>
        <w:fldChar w:fldCharType="end"/>
      </w:r>
      <w:r w:rsidRPr="00913819">
        <w:rPr>
          <w:rFonts w:asciiTheme="minorHAnsi" w:hAnsiTheme="minorHAnsi" w:cstheme="minorHAnsi"/>
          <w:sz w:val="22"/>
          <w:szCs w:val="22"/>
        </w:rPr>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17)</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w:t>
      </w:r>
      <w:r w:rsidR="00D619D8" w:rsidRPr="00913819">
        <w:rPr>
          <w:rFonts w:asciiTheme="minorHAnsi" w:hAnsiTheme="minorHAnsi" w:cstheme="minorHAnsi"/>
          <w:sz w:val="22"/>
          <w:szCs w:val="22"/>
        </w:rPr>
        <w:t xml:space="preserve"> </w:t>
      </w:r>
      <w:r w:rsidRPr="00913819">
        <w:rPr>
          <w:rFonts w:asciiTheme="minorHAnsi" w:hAnsiTheme="minorHAnsi" w:cstheme="minorHAnsi"/>
          <w:sz w:val="22"/>
          <w:szCs w:val="22"/>
        </w:rPr>
        <w:t>Another adage (ascribed to Robert Smith</w:t>
      </w:r>
      <w:r w:rsidR="00DD4CA4" w:rsidRPr="00913819">
        <w:rPr>
          <w:rFonts w:asciiTheme="minorHAnsi" w:hAnsiTheme="minorHAnsi" w:cstheme="minorHAnsi"/>
          <w:sz w:val="22"/>
          <w:szCs w:val="22"/>
        </w:rPr>
        <w:t xml:space="preserve">;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Anonymous&lt;/Author&gt;&lt;Year&gt;2010&lt;/Year&gt;&lt;RecNum&gt;478&lt;/RecNum&gt;&lt;DisplayText&gt;(218)&lt;/DisplayText&gt;&lt;record&gt;&lt;rec-number&gt;478&lt;/rec-number&gt;&lt;foreign-keys&gt;&lt;key app="EN" db-id="x005rdz0lrfev0e9wafpfpvaazppeszde2z5" timestamp="1685596648"&gt;478&lt;/key&gt;&lt;/foreign-keys&gt;&lt;ref-type name="Web Page"&gt;12&lt;/ref-type&gt;&lt;contributors&gt;&lt;authors&gt;&lt;author&gt;Anonymous&lt;/author&gt;&lt;/authors&gt;&lt;/contributors&gt;&lt;titles&gt;&lt;title&gt;Robert Smith&lt;/title&gt;&lt;secondary-title&gt;THe Harvard Gazette&lt;/secondary-title&gt;&lt;/titles&gt;&lt;dates&gt;&lt;year&gt;2010&lt;/year&gt;&lt;pub-dates&gt;&lt;date&gt;September 2&lt;/date&gt;&lt;/pub-dates&gt;&lt;/dates&gt;&lt;urls&gt;&lt;related-urls&gt;&lt;url&gt;https://news.harvard.edu/gazette/story/2010/09/robert-smith/&lt;/url&gt;&lt;/related-urls&gt;&lt;/urls&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18)</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asserts that, “There are no safe anaesthetics, there are no safe anaesthetic techniques, there are only safe anaesthetists”. Personal experience with any given anaesthetic technique in a specific procedure is an important safety factor; it is also axiomatic that </w:t>
      </w:r>
      <w:r w:rsidR="00DD4CA4" w:rsidRPr="00913819">
        <w:rPr>
          <w:rFonts w:asciiTheme="minorHAnsi" w:hAnsiTheme="minorHAnsi" w:cstheme="minorHAnsi"/>
          <w:sz w:val="22"/>
          <w:szCs w:val="22"/>
        </w:rPr>
        <w:t xml:space="preserve">when </w:t>
      </w:r>
      <w:r w:rsidRPr="00913819">
        <w:rPr>
          <w:rFonts w:asciiTheme="minorHAnsi" w:hAnsiTheme="minorHAnsi" w:cstheme="minorHAnsi"/>
          <w:sz w:val="22"/>
          <w:szCs w:val="22"/>
        </w:rPr>
        <w:t>faced with high-risk and, or unfamiliar cases, anaesthetists should favour techniques with which they are most familiar, and not those which are more appropriate in theory. The subject of anaesthetic competency is examined below.</w:t>
      </w:r>
    </w:p>
    <w:p w14:paraId="2C08B928" w14:textId="106662EF" w:rsidR="00B25A15" w:rsidRPr="00913819" w:rsidRDefault="00D619D8"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v) </w:t>
      </w:r>
      <w:r w:rsidR="00B25A15" w:rsidRPr="00913819">
        <w:rPr>
          <w:rFonts w:asciiTheme="minorHAnsi" w:hAnsiTheme="minorHAnsi" w:cstheme="minorHAnsi"/>
          <w:sz w:val="22"/>
          <w:szCs w:val="22"/>
        </w:rPr>
        <w:t>Equipment factors</w:t>
      </w:r>
    </w:p>
    <w:p w14:paraId="65B3FEFB" w14:textId="2A44DBAE" w:rsidR="00B25A15" w:rsidRPr="00913819" w:rsidRDefault="00B25A15"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Planning anaesthesia involves identifying the equipment, as well as the drugs required. Safe anaesthesia requires a range of equipment commensurate with procedural – and correspondingly – anaesthetic complexity. The equipment chosen need not necessarily be the most accurate nor technologically advanced: there are problems with over-instrumentation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Thompson&lt;/Author&gt;&lt;Year&gt;2006&lt;/Year&gt;&lt;RecNum&gt;479&lt;/RecNum&gt;&lt;DisplayText&gt;(219)&lt;/DisplayText&gt;&lt;record&gt;&lt;rec-number&gt;479&lt;/rec-number&gt;&lt;foreign-keys&gt;&lt;key app="EN" db-id="x005rdz0lrfev0e9wafpfpvaazppeszde2z5" timestamp="1685596649"&gt;479&lt;/key&gt;&lt;/foreign-keys&gt;&lt;ref-type name="Journal Article"&gt;17&lt;/ref-type&gt;&lt;contributors&gt;&lt;authors&gt;&lt;author&gt;Thompson, J. P.&lt;/author&gt;&lt;author&gt;Mahajan, R. P.&lt;/author&gt;&lt;/authors&gt;&lt;/contributors&gt;&lt;titles&gt;&lt;title&gt;Monitoring the monitors--beyond risk management&lt;/title&gt;&lt;secondary-title&gt;Br J Anaesth&lt;/secondary-title&gt;&lt;/titles&gt;&lt;periodical&gt;&lt;full-title&gt;Br J Anaesth&lt;/full-title&gt;&lt;abbr-1&gt;British journal of anaesthesia&lt;/abbr-1&gt;&lt;/periodical&gt;&lt;pages&gt;1-3&lt;/pages&gt;&lt;volume&gt;97&lt;/volume&gt;&lt;number&gt;1&lt;/number&gt;&lt;edition&gt;2006/06/14&lt;/edition&gt;&lt;keywords&gt;&lt;keyword&gt;Anesthesia/*standards&lt;/keyword&gt;&lt;keyword&gt;Humans&lt;/keyword&gt;&lt;keyword&gt;Monitoring, Intraoperative/*methods/standards&lt;/keyword&gt;&lt;keyword&gt;Risk Management/methods&lt;/keyword&gt;&lt;keyword&gt;United Kingdom&lt;/keyword&gt;&lt;/keywords&gt;&lt;dates&gt;&lt;year&gt;2006&lt;/year&gt;&lt;pub-dates&gt;&lt;date&gt;Jul&lt;/date&gt;&lt;/pub-dates&gt;&lt;/dates&gt;&lt;isbn&gt;0007-0912 (Print)&amp;#xD;0007-0912&lt;/isbn&gt;&lt;accession-num&gt;16769701&lt;/accession-num&gt;&lt;urls&gt;&lt;related-urls&gt;&lt;url&gt;https://www.bjanaesthesia.org/article/S0007-0912(17)35176-0/pdf&lt;/url&gt;&lt;/related-urls&gt;&lt;/urls&gt;&lt;electronic-resource-num&gt;10.1093/bja/ael139&lt;/electronic-resource-num&gt;&lt;remote-database-provider&gt;NLM&lt;/remote-database-provider&gt;&lt;language&gt;eng&lt;/language&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19)</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Equipment can be categorised as that: i) </w:t>
      </w:r>
      <w:r w:rsidR="009E1A85" w:rsidRPr="00913819">
        <w:rPr>
          <w:rFonts w:asciiTheme="minorHAnsi" w:hAnsiTheme="minorHAnsi" w:cstheme="minorHAnsi"/>
          <w:sz w:val="22"/>
          <w:szCs w:val="22"/>
        </w:rPr>
        <w:t>required</w:t>
      </w:r>
      <w:r w:rsidR="00A65B5B" w:rsidRPr="00913819">
        <w:rPr>
          <w:rFonts w:asciiTheme="minorHAnsi" w:hAnsiTheme="minorHAnsi" w:cstheme="minorHAnsi"/>
          <w:sz w:val="22"/>
          <w:szCs w:val="22"/>
        </w:rPr>
        <w:t xml:space="preserve"> for</w:t>
      </w:r>
      <w:r w:rsidRPr="00913819">
        <w:rPr>
          <w:rFonts w:asciiTheme="minorHAnsi" w:hAnsiTheme="minorHAnsi" w:cstheme="minorHAnsi"/>
          <w:sz w:val="22"/>
          <w:szCs w:val="22"/>
        </w:rPr>
        <w:t xml:space="preserve"> drug delivery; ii) physiological monitoring (and data recording); and iii) supporting physiological function</w:t>
      </w:r>
      <w:r w:rsidR="00D31810" w:rsidRPr="00913819">
        <w:rPr>
          <w:rFonts w:asciiTheme="minorHAnsi" w:hAnsiTheme="minorHAnsi" w:cstheme="minorHAnsi"/>
          <w:sz w:val="22"/>
          <w:szCs w:val="22"/>
        </w:rPr>
        <w:t xml:space="preserve"> (</w:t>
      </w:r>
      <w:r w:rsidR="00C701D2" w:rsidRPr="00913819">
        <w:rPr>
          <w:rFonts w:asciiTheme="minorHAnsi" w:hAnsiTheme="minorHAnsi" w:cstheme="minorHAnsi"/>
          <w:sz w:val="22"/>
          <w:szCs w:val="22"/>
        </w:rPr>
        <w:fldChar w:fldCharType="begin"/>
      </w:r>
      <w:r w:rsidR="00C701D2" w:rsidRPr="00913819">
        <w:rPr>
          <w:rFonts w:asciiTheme="minorHAnsi" w:hAnsiTheme="minorHAnsi" w:cstheme="minorHAnsi"/>
          <w:sz w:val="22"/>
          <w:szCs w:val="22"/>
        </w:rPr>
        <w:instrText xml:space="preserve"> REF _Ref165033387 \h </w:instrText>
      </w:r>
      <w:r w:rsidR="00E30F58" w:rsidRPr="00913819">
        <w:rPr>
          <w:rFonts w:asciiTheme="minorHAnsi" w:hAnsiTheme="minorHAnsi" w:cstheme="minorHAnsi"/>
          <w:sz w:val="22"/>
          <w:szCs w:val="22"/>
        </w:rPr>
        <w:instrText xml:space="preserve"> \* MERGEFORMAT </w:instrText>
      </w:r>
      <w:r w:rsidR="00C701D2" w:rsidRPr="00913819">
        <w:rPr>
          <w:rFonts w:asciiTheme="minorHAnsi" w:hAnsiTheme="minorHAnsi" w:cstheme="minorHAnsi"/>
          <w:sz w:val="22"/>
          <w:szCs w:val="22"/>
        </w:rPr>
      </w:r>
      <w:r w:rsidR="00C701D2" w:rsidRPr="00913819">
        <w:rPr>
          <w:rFonts w:asciiTheme="minorHAnsi" w:hAnsiTheme="minorHAnsi" w:cstheme="minorHAnsi"/>
          <w:sz w:val="22"/>
          <w:szCs w:val="22"/>
        </w:rPr>
        <w:fldChar w:fldCharType="separate"/>
      </w:r>
      <w:r w:rsidR="00C701D2" w:rsidRPr="00913819">
        <w:rPr>
          <w:rFonts w:asciiTheme="minorHAnsi" w:hAnsiTheme="minorHAnsi" w:cstheme="minorHAnsi"/>
          <w:sz w:val="22"/>
          <w:szCs w:val="22"/>
        </w:rPr>
        <w:t xml:space="preserve">Table </w:t>
      </w:r>
      <w:r w:rsidR="00C701D2" w:rsidRPr="00913819">
        <w:rPr>
          <w:rFonts w:asciiTheme="minorHAnsi" w:hAnsiTheme="minorHAnsi" w:cstheme="minorHAnsi"/>
          <w:noProof/>
          <w:sz w:val="22"/>
          <w:szCs w:val="22"/>
        </w:rPr>
        <w:t>4</w:t>
      </w:r>
      <w:r w:rsidR="00C701D2" w:rsidRPr="00913819">
        <w:rPr>
          <w:rFonts w:asciiTheme="minorHAnsi" w:hAnsiTheme="minorHAnsi" w:cstheme="minorHAnsi"/>
          <w:sz w:val="22"/>
          <w:szCs w:val="22"/>
        </w:rPr>
        <w:fldChar w:fldCharType="end"/>
      </w:r>
      <w:r w:rsidR="00D31810" w:rsidRPr="00913819">
        <w:rPr>
          <w:rFonts w:asciiTheme="minorHAnsi" w:hAnsiTheme="minorHAnsi" w:cstheme="minorHAnsi"/>
          <w:sz w:val="22"/>
          <w:szCs w:val="22"/>
        </w:rPr>
        <w:t>).</w:t>
      </w:r>
      <w:r w:rsidRPr="00913819">
        <w:rPr>
          <w:rFonts w:asciiTheme="minorHAnsi" w:hAnsiTheme="minorHAnsi" w:cstheme="minorHAnsi"/>
          <w:sz w:val="22"/>
          <w:szCs w:val="22"/>
        </w:rPr>
        <w:t xml:space="preserve"> </w:t>
      </w:r>
    </w:p>
    <w:p w14:paraId="36950F36" w14:textId="1AE2573E" w:rsidR="00C701D2" w:rsidRPr="00E30F58" w:rsidRDefault="00C701D2" w:rsidP="00C701D2">
      <w:pPr>
        <w:pStyle w:val="Napis"/>
        <w:keepNext/>
        <w:rPr>
          <w:rFonts w:asciiTheme="minorHAnsi" w:hAnsiTheme="minorHAnsi" w:cstheme="minorHAnsi"/>
        </w:rPr>
      </w:pPr>
      <w:bookmarkStart w:id="11" w:name="_Ref165033387"/>
      <w:r w:rsidRPr="00E30F58">
        <w:rPr>
          <w:rFonts w:asciiTheme="minorHAnsi" w:hAnsiTheme="minorHAnsi" w:cstheme="minorHAnsi"/>
        </w:rPr>
        <w:t xml:space="preserve">Table </w:t>
      </w:r>
      <w:r w:rsidR="00AC0341">
        <w:rPr>
          <w:rFonts w:asciiTheme="minorHAnsi" w:hAnsiTheme="minorHAnsi" w:cstheme="minorHAnsi"/>
        </w:rPr>
        <w:fldChar w:fldCharType="begin"/>
      </w:r>
      <w:r w:rsidR="00AC0341">
        <w:rPr>
          <w:rFonts w:asciiTheme="minorHAnsi" w:hAnsiTheme="minorHAnsi" w:cstheme="minorHAnsi"/>
        </w:rPr>
        <w:instrText xml:space="preserve"> SEQ Table \* ARABIC </w:instrText>
      </w:r>
      <w:r w:rsidR="00AC0341">
        <w:rPr>
          <w:rFonts w:asciiTheme="minorHAnsi" w:hAnsiTheme="minorHAnsi" w:cstheme="minorHAnsi"/>
        </w:rPr>
        <w:fldChar w:fldCharType="separate"/>
      </w:r>
      <w:r w:rsidR="00AC0341">
        <w:rPr>
          <w:rFonts w:asciiTheme="minorHAnsi" w:hAnsiTheme="minorHAnsi" w:cstheme="minorHAnsi"/>
          <w:noProof/>
        </w:rPr>
        <w:t>4</w:t>
      </w:r>
      <w:r w:rsidR="00AC0341">
        <w:rPr>
          <w:rFonts w:asciiTheme="minorHAnsi" w:hAnsiTheme="minorHAnsi" w:cstheme="minorHAnsi"/>
        </w:rPr>
        <w:fldChar w:fldCharType="end"/>
      </w:r>
      <w:bookmarkEnd w:id="11"/>
      <w:r w:rsidRPr="00E30F58">
        <w:rPr>
          <w:rFonts w:asciiTheme="minorHAnsi" w:hAnsiTheme="minorHAnsi" w:cstheme="minorHAnsi"/>
        </w:rPr>
        <w:t xml:space="preserve"> Anaesthetic equipment ranked in (approximate) order of complexity.</w:t>
      </w:r>
    </w:p>
    <w:tbl>
      <w:tblPr>
        <w:tblStyle w:val="Tabelamrea"/>
        <w:tblW w:w="0" w:type="auto"/>
        <w:tblLook w:val="04A0" w:firstRow="1" w:lastRow="0" w:firstColumn="1" w:lastColumn="0" w:noHBand="0" w:noVBand="1"/>
      </w:tblPr>
      <w:tblGrid>
        <w:gridCol w:w="3005"/>
        <w:gridCol w:w="3005"/>
        <w:gridCol w:w="3006"/>
      </w:tblGrid>
      <w:tr w:rsidR="00E7009B" w:rsidRPr="00E30F58" w14:paraId="4EF11F5E" w14:textId="77777777" w:rsidTr="00E7009B">
        <w:tc>
          <w:tcPr>
            <w:tcW w:w="3005" w:type="dxa"/>
          </w:tcPr>
          <w:p w14:paraId="3A9B9CBF" w14:textId="7E82ACEE" w:rsidR="00E7009B" w:rsidRPr="00E30F58" w:rsidRDefault="00E7009B" w:rsidP="007B2EDF">
            <w:pPr>
              <w:spacing w:line="276" w:lineRule="auto"/>
              <w:rPr>
                <w:rFonts w:asciiTheme="minorHAnsi" w:hAnsiTheme="minorHAnsi" w:cstheme="minorHAnsi"/>
              </w:rPr>
            </w:pPr>
            <w:bookmarkStart w:id="12" w:name="_Hlk146712939"/>
            <w:r w:rsidRPr="00E30F58">
              <w:rPr>
                <w:rFonts w:asciiTheme="minorHAnsi" w:hAnsiTheme="minorHAnsi" w:cstheme="minorHAnsi"/>
              </w:rPr>
              <w:t>Anaesthetic delivery</w:t>
            </w:r>
          </w:p>
        </w:tc>
        <w:tc>
          <w:tcPr>
            <w:tcW w:w="3005" w:type="dxa"/>
          </w:tcPr>
          <w:p w14:paraId="7ED9121E" w14:textId="59322121" w:rsidR="00E7009B" w:rsidRPr="00E30F58" w:rsidRDefault="00E7009B" w:rsidP="007B2EDF">
            <w:pPr>
              <w:spacing w:line="276" w:lineRule="auto"/>
              <w:rPr>
                <w:rFonts w:asciiTheme="minorHAnsi" w:hAnsiTheme="minorHAnsi" w:cstheme="minorHAnsi"/>
              </w:rPr>
            </w:pPr>
            <w:r w:rsidRPr="00E30F58">
              <w:rPr>
                <w:rFonts w:asciiTheme="minorHAnsi" w:hAnsiTheme="minorHAnsi" w:cstheme="minorHAnsi"/>
              </w:rPr>
              <w:t>Physiological monitoring</w:t>
            </w:r>
          </w:p>
        </w:tc>
        <w:tc>
          <w:tcPr>
            <w:tcW w:w="3006" w:type="dxa"/>
          </w:tcPr>
          <w:p w14:paraId="6898F4B8" w14:textId="5F585D71" w:rsidR="00E7009B" w:rsidRPr="00E30F58" w:rsidRDefault="00E7009B" w:rsidP="007B2EDF">
            <w:pPr>
              <w:spacing w:line="276" w:lineRule="auto"/>
              <w:rPr>
                <w:rFonts w:asciiTheme="minorHAnsi" w:hAnsiTheme="minorHAnsi" w:cstheme="minorHAnsi"/>
              </w:rPr>
            </w:pPr>
            <w:r w:rsidRPr="00E30F58">
              <w:rPr>
                <w:rFonts w:asciiTheme="minorHAnsi" w:hAnsiTheme="minorHAnsi" w:cstheme="minorHAnsi"/>
              </w:rPr>
              <w:t>Physiological support</w:t>
            </w:r>
          </w:p>
        </w:tc>
      </w:tr>
      <w:tr w:rsidR="00EE1E02" w:rsidRPr="00E30F58" w14:paraId="795E3AE4" w14:textId="77777777" w:rsidTr="00E7009B">
        <w:tc>
          <w:tcPr>
            <w:tcW w:w="3005" w:type="dxa"/>
          </w:tcPr>
          <w:p w14:paraId="134D41E7" w14:textId="42D30EA6"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Hypodermic needles &amp; syringes</w:t>
            </w:r>
          </w:p>
        </w:tc>
        <w:tc>
          <w:tcPr>
            <w:tcW w:w="3005" w:type="dxa"/>
          </w:tcPr>
          <w:p w14:paraId="15E5EBD9" w14:textId="49A60D30"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Stethoscope</w:t>
            </w:r>
          </w:p>
        </w:tc>
        <w:tc>
          <w:tcPr>
            <w:tcW w:w="3006" w:type="dxa"/>
          </w:tcPr>
          <w:p w14:paraId="3095AEC3" w14:textId="06D8820A"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Thermal blankets</w:t>
            </w:r>
          </w:p>
        </w:tc>
      </w:tr>
      <w:tr w:rsidR="00EE1E02" w:rsidRPr="00E30F58" w14:paraId="3B47588B" w14:textId="77777777" w:rsidTr="00E7009B">
        <w:tc>
          <w:tcPr>
            <w:tcW w:w="3005" w:type="dxa"/>
          </w:tcPr>
          <w:p w14:paraId="29865DAD" w14:textId="77777777" w:rsidR="00EE1E02" w:rsidRPr="00E30F58" w:rsidRDefault="00EE1E02" w:rsidP="007B2EDF">
            <w:pPr>
              <w:spacing w:line="276" w:lineRule="auto"/>
              <w:rPr>
                <w:rFonts w:asciiTheme="minorHAnsi" w:hAnsiTheme="minorHAnsi" w:cstheme="minorHAnsi"/>
              </w:rPr>
            </w:pPr>
          </w:p>
        </w:tc>
        <w:tc>
          <w:tcPr>
            <w:tcW w:w="3005" w:type="dxa"/>
          </w:tcPr>
          <w:p w14:paraId="22C48C9E" w14:textId="430E1974"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 xml:space="preserve">Oesophageal </w:t>
            </w:r>
            <w:r w:rsidR="00EE1E02" w:rsidRPr="00E30F58">
              <w:rPr>
                <w:rFonts w:asciiTheme="minorHAnsi" w:hAnsiTheme="minorHAnsi" w:cstheme="minorHAnsi"/>
              </w:rPr>
              <w:t>stethoscope</w:t>
            </w:r>
          </w:p>
        </w:tc>
        <w:tc>
          <w:tcPr>
            <w:tcW w:w="3006" w:type="dxa"/>
          </w:tcPr>
          <w:p w14:paraId="695349E9" w14:textId="29FD41C2"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 xml:space="preserve">Heat </w:t>
            </w:r>
            <w:r w:rsidR="00EE1E02" w:rsidRPr="00E30F58">
              <w:rPr>
                <w:rFonts w:asciiTheme="minorHAnsi" w:hAnsiTheme="minorHAnsi" w:cstheme="minorHAnsi"/>
              </w:rPr>
              <w:t>&amp; moisture exchangers</w:t>
            </w:r>
          </w:p>
        </w:tc>
      </w:tr>
      <w:tr w:rsidR="00EE1E02" w:rsidRPr="00E30F58" w14:paraId="3FC81DFE" w14:textId="77777777" w:rsidTr="00E7009B">
        <w:tc>
          <w:tcPr>
            <w:tcW w:w="3005" w:type="dxa"/>
          </w:tcPr>
          <w:p w14:paraId="75E14A19" w14:textId="21256621"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Intravenous cannulae</w:t>
            </w:r>
          </w:p>
        </w:tc>
        <w:tc>
          <w:tcPr>
            <w:tcW w:w="3005" w:type="dxa"/>
          </w:tcPr>
          <w:p w14:paraId="5EE494FF" w14:textId="4B93EF32"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Rectal thermometer</w:t>
            </w:r>
          </w:p>
        </w:tc>
        <w:tc>
          <w:tcPr>
            <w:tcW w:w="3006" w:type="dxa"/>
          </w:tcPr>
          <w:p w14:paraId="0234D47B" w14:textId="567692E5"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Warm air blower</w:t>
            </w:r>
          </w:p>
        </w:tc>
      </w:tr>
      <w:tr w:rsidR="00EE1E02" w:rsidRPr="00E30F58" w14:paraId="33065E25" w14:textId="77777777" w:rsidTr="00E7009B">
        <w:tc>
          <w:tcPr>
            <w:tcW w:w="3005" w:type="dxa"/>
          </w:tcPr>
          <w:p w14:paraId="4DCE603F" w14:textId="599FE11B"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Syringe drivers</w:t>
            </w:r>
          </w:p>
        </w:tc>
        <w:tc>
          <w:tcPr>
            <w:tcW w:w="3005" w:type="dxa"/>
          </w:tcPr>
          <w:p w14:paraId="014F21AA" w14:textId="77777777" w:rsidR="00EE1E02" w:rsidRPr="00E30F58" w:rsidRDefault="00EE1E02" w:rsidP="007B2EDF">
            <w:pPr>
              <w:spacing w:line="276" w:lineRule="auto"/>
              <w:rPr>
                <w:rFonts w:asciiTheme="minorHAnsi" w:hAnsiTheme="minorHAnsi" w:cstheme="minorHAnsi"/>
              </w:rPr>
            </w:pPr>
          </w:p>
        </w:tc>
        <w:tc>
          <w:tcPr>
            <w:tcW w:w="3006" w:type="dxa"/>
          </w:tcPr>
          <w:p w14:paraId="53CB22E4" w14:textId="77777777" w:rsidR="00EE1E02" w:rsidRPr="00E30F58" w:rsidRDefault="00EE1E02" w:rsidP="007B2EDF">
            <w:pPr>
              <w:spacing w:line="276" w:lineRule="auto"/>
              <w:rPr>
                <w:rFonts w:asciiTheme="minorHAnsi" w:hAnsiTheme="minorHAnsi" w:cstheme="minorHAnsi"/>
              </w:rPr>
            </w:pPr>
          </w:p>
        </w:tc>
      </w:tr>
      <w:tr w:rsidR="00EE1E02" w:rsidRPr="00E30F58" w14:paraId="3533A69E" w14:textId="77777777" w:rsidTr="00E7009B">
        <w:tc>
          <w:tcPr>
            <w:tcW w:w="3005" w:type="dxa"/>
          </w:tcPr>
          <w:p w14:paraId="0656106E" w14:textId="77777777" w:rsidR="00EE1E02" w:rsidRPr="00E30F58" w:rsidRDefault="00EE1E02" w:rsidP="007B2EDF">
            <w:pPr>
              <w:spacing w:line="276" w:lineRule="auto"/>
              <w:rPr>
                <w:rFonts w:asciiTheme="minorHAnsi" w:hAnsiTheme="minorHAnsi" w:cstheme="minorHAnsi"/>
              </w:rPr>
            </w:pPr>
          </w:p>
        </w:tc>
        <w:tc>
          <w:tcPr>
            <w:tcW w:w="3005" w:type="dxa"/>
          </w:tcPr>
          <w:p w14:paraId="2EC0F28D" w14:textId="3CEADDF0"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 xml:space="preserve">Pulse </w:t>
            </w:r>
            <w:r w:rsidR="00EE1E02" w:rsidRPr="00E30F58">
              <w:rPr>
                <w:rFonts w:asciiTheme="minorHAnsi" w:hAnsiTheme="minorHAnsi" w:cstheme="minorHAnsi"/>
              </w:rPr>
              <w:t>oximeter</w:t>
            </w:r>
          </w:p>
        </w:tc>
        <w:tc>
          <w:tcPr>
            <w:tcW w:w="3006" w:type="dxa"/>
          </w:tcPr>
          <w:p w14:paraId="3B25D39B" w14:textId="55EAA107"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 xml:space="preserve">Drip </w:t>
            </w:r>
            <w:r w:rsidR="00EE1E02" w:rsidRPr="00E30F58">
              <w:rPr>
                <w:rFonts w:asciiTheme="minorHAnsi" w:hAnsiTheme="minorHAnsi" w:cstheme="minorHAnsi"/>
              </w:rPr>
              <w:t>stands</w:t>
            </w:r>
          </w:p>
        </w:tc>
      </w:tr>
      <w:tr w:rsidR="00EE1E02" w:rsidRPr="00E30F58" w14:paraId="00282CAC" w14:textId="77777777" w:rsidTr="00E7009B">
        <w:tc>
          <w:tcPr>
            <w:tcW w:w="3005" w:type="dxa"/>
          </w:tcPr>
          <w:p w14:paraId="20467297" w14:textId="4C1C7B60"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Face masks</w:t>
            </w:r>
          </w:p>
          <w:p w14:paraId="4F75DF9E" w14:textId="106237A7"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Mouth gags</w:t>
            </w:r>
          </w:p>
        </w:tc>
        <w:tc>
          <w:tcPr>
            <w:tcW w:w="3005" w:type="dxa"/>
          </w:tcPr>
          <w:p w14:paraId="781082D1" w14:textId="7929A8F9"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Capnograph</w:t>
            </w:r>
          </w:p>
        </w:tc>
        <w:tc>
          <w:tcPr>
            <w:tcW w:w="3006" w:type="dxa"/>
          </w:tcPr>
          <w:p w14:paraId="2C7784A3" w14:textId="2F1B5C5E"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Infusion controllers</w:t>
            </w:r>
          </w:p>
        </w:tc>
      </w:tr>
      <w:tr w:rsidR="00EE1E02" w:rsidRPr="00E30F58" w14:paraId="01A43CE5" w14:textId="77777777" w:rsidTr="00E7009B">
        <w:tc>
          <w:tcPr>
            <w:tcW w:w="3005" w:type="dxa"/>
          </w:tcPr>
          <w:p w14:paraId="5FAE35E3" w14:textId="44224A02"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Laryngoscopes</w:t>
            </w:r>
          </w:p>
        </w:tc>
        <w:tc>
          <w:tcPr>
            <w:tcW w:w="3005" w:type="dxa"/>
          </w:tcPr>
          <w:p w14:paraId="39562D2B" w14:textId="68A28E44"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Thermistor probe</w:t>
            </w:r>
          </w:p>
        </w:tc>
        <w:tc>
          <w:tcPr>
            <w:tcW w:w="3006" w:type="dxa"/>
          </w:tcPr>
          <w:p w14:paraId="3A0F8D15" w14:textId="77777777" w:rsidR="00EE1E02" w:rsidRPr="00E30F58" w:rsidRDefault="00EE1E02" w:rsidP="007B2EDF">
            <w:pPr>
              <w:spacing w:line="276" w:lineRule="auto"/>
              <w:rPr>
                <w:rFonts w:asciiTheme="minorHAnsi" w:hAnsiTheme="minorHAnsi" w:cstheme="minorHAnsi"/>
              </w:rPr>
            </w:pPr>
          </w:p>
        </w:tc>
      </w:tr>
      <w:tr w:rsidR="00EE1E02" w:rsidRPr="00E30F58" w14:paraId="39BA07CA" w14:textId="77777777" w:rsidTr="00E7009B">
        <w:tc>
          <w:tcPr>
            <w:tcW w:w="3005" w:type="dxa"/>
          </w:tcPr>
          <w:p w14:paraId="30C9A07B" w14:textId="7FDD47D4"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Endotracheal tubes / stylets</w:t>
            </w:r>
          </w:p>
          <w:p w14:paraId="421E6F31" w14:textId="5BF4F81F"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Lidocaine applicator</w:t>
            </w:r>
          </w:p>
          <w:p w14:paraId="2437B5BC" w14:textId="22F90C7C"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Laryngeal mask airways</w:t>
            </w:r>
          </w:p>
        </w:tc>
        <w:tc>
          <w:tcPr>
            <w:tcW w:w="3005" w:type="dxa"/>
          </w:tcPr>
          <w:p w14:paraId="0843A127" w14:textId="65C4AA1C"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Respiratory gas analyser</w:t>
            </w:r>
          </w:p>
        </w:tc>
        <w:tc>
          <w:tcPr>
            <w:tcW w:w="3006" w:type="dxa"/>
          </w:tcPr>
          <w:p w14:paraId="2589FCF5" w14:textId="4D95177E" w:rsidR="00EE1E02" w:rsidRPr="00E30F58" w:rsidRDefault="00BA78F2" w:rsidP="007B2EDF">
            <w:pPr>
              <w:spacing w:line="276" w:lineRule="auto"/>
              <w:rPr>
                <w:rFonts w:asciiTheme="minorHAnsi" w:hAnsiTheme="minorHAnsi" w:cstheme="minorHAnsi"/>
              </w:rPr>
            </w:pPr>
            <w:r w:rsidRPr="00E30F58">
              <w:rPr>
                <w:rFonts w:asciiTheme="minorHAnsi" w:hAnsiTheme="minorHAnsi" w:cstheme="minorHAnsi"/>
              </w:rPr>
              <w:t>Stomach tubes</w:t>
            </w:r>
          </w:p>
        </w:tc>
      </w:tr>
      <w:tr w:rsidR="00EE1E02" w:rsidRPr="00E30F58" w14:paraId="343D74B5" w14:textId="77777777" w:rsidTr="00E7009B">
        <w:tc>
          <w:tcPr>
            <w:tcW w:w="3005" w:type="dxa"/>
          </w:tcPr>
          <w:p w14:paraId="24E663BC" w14:textId="77777777" w:rsidR="00EE1E02" w:rsidRPr="00E30F58" w:rsidRDefault="00EE1E02" w:rsidP="007B2EDF">
            <w:pPr>
              <w:spacing w:line="276" w:lineRule="auto"/>
              <w:rPr>
                <w:rFonts w:asciiTheme="minorHAnsi" w:hAnsiTheme="minorHAnsi" w:cstheme="minorHAnsi"/>
              </w:rPr>
            </w:pPr>
          </w:p>
        </w:tc>
        <w:tc>
          <w:tcPr>
            <w:tcW w:w="3005" w:type="dxa"/>
          </w:tcPr>
          <w:p w14:paraId="358CEB14" w14:textId="40BA2929"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Oscillotonometer</w:t>
            </w:r>
          </w:p>
        </w:tc>
        <w:tc>
          <w:tcPr>
            <w:tcW w:w="3006" w:type="dxa"/>
          </w:tcPr>
          <w:p w14:paraId="7A23388D" w14:textId="78DAF3B8" w:rsidR="00EE1E02" w:rsidRPr="00E30F58" w:rsidRDefault="00BA78F2" w:rsidP="007B2EDF">
            <w:pPr>
              <w:spacing w:line="276" w:lineRule="auto"/>
              <w:rPr>
                <w:rFonts w:asciiTheme="minorHAnsi" w:hAnsiTheme="minorHAnsi" w:cstheme="minorHAnsi"/>
              </w:rPr>
            </w:pPr>
            <w:r w:rsidRPr="00E30F58">
              <w:rPr>
                <w:rFonts w:asciiTheme="minorHAnsi" w:hAnsiTheme="minorHAnsi" w:cstheme="minorHAnsi"/>
              </w:rPr>
              <w:t xml:space="preserve">Endobronchial catheters </w:t>
            </w:r>
            <w:r w:rsidR="00E35256" w:rsidRPr="00E30F58">
              <w:rPr>
                <w:rFonts w:asciiTheme="minorHAnsi" w:hAnsiTheme="minorHAnsi" w:cstheme="minorHAnsi"/>
              </w:rPr>
              <w:t xml:space="preserve">Endobronchial </w:t>
            </w:r>
            <w:r w:rsidR="00EE1E02" w:rsidRPr="00E30F58">
              <w:rPr>
                <w:rFonts w:asciiTheme="minorHAnsi" w:hAnsiTheme="minorHAnsi" w:cstheme="minorHAnsi"/>
              </w:rPr>
              <w:t>suction</w:t>
            </w:r>
          </w:p>
        </w:tc>
      </w:tr>
      <w:tr w:rsidR="00EE1E02" w:rsidRPr="00E30F58" w14:paraId="4E1B1810" w14:textId="77777777" w:rsidTr="00E7009B">
        <w:tc>
          <w:tcPr>
            <w:tcW w:w="3005" w:type="dxa"/>
          </w:tcPr>
          <w:p w14:paraId="7CEA4B70" w14:textId="7581276E"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Anaesthetic breathing syst</w:t>
            </w:r>
            <w:r w:rsidR="00EE1E02" w:rsidRPr="00E30F58">
              <w:rPr>
                <w:rFonts w:asciiTheme="minorHAnsi" w:hAnsiTheme="minorHAnsi" w:cstheme="minorHAnsi"/>
              </w:rPr>
              <w:t>em</w:t>
            </w:r>
          </w:p>
        </w:tc>
        <w:tc>
          <w:tcPr>
            <w:tcW w:w="3005" w:type="dxa"/>
          </w:tcPr>
          <w:p w14:paraId="435CF3CF" w14:textId="0A60E836"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Invasive blood pressure monitor</w:t>
            </w:r>
          </w:p>
        </w:tc>
        <w:tc>
          <w:tcPr>
            <w:tcW w:w="3006" w:type="dxa"/>
          </w:tcPr>
          <w:p w14:paraId="60022A3C" w14:textId="63932473" w:rsidR="00EE1E02" w:rsidRPr="00E30F58" w:rsidRDefault="00EE1E02" w:rsidP="007B2EDF">
            <w:pPr>
              <w:spacing w:line="276" w:lineRule="auto"/>
              <w:rPr>
                <w:rFonts w:asciiTheme="minorHAnsi" w:hAnsiTheme="minorHAnsi" w:cstheme="minorHAnsi"/>
              </w:rPr>
            </w:pPr>
          </w:p>
        </w:tc>
      </w:tr>
      <w:tr w:rsidR="00EE1E02" w:rsidRPr="00E30F58" w14:paraId="1528D840" w14:textId="77777777" w:rsidTr="00E7009B">
        <w:tc>
          <w:tcPr>
            <w:tcW w:w="3005" w:type="dxa"/>
          </w:tcPr>
          <w:p w14:paraId="746A73D3" w14:textId="21D74AED"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Anaesthetic machine</w:t>
            </w:r>
          </w:p>
        </w:tc>
        <w:tc>
          <w:tcPr>
            <w:tcW w:w="3005" w:type="dxa"/>
          </w:tcPr>
          <w:p w14:paraId="32EA52F9" w14:textId="77777777" w:rsidR="00EE1E02" w:rsidRPr="00E30F58" w:rsidRDefault="00EE1E02" w:rsidP="007B2EDF">
            <w:pPr>
              <w:spacing w:line="276" w:lineRule="auto"/>
              <w:rPr>
                <w:rFonts w:asciiTheme="minorHAnsi" w:hAnsiTheme="minorHAnsi" w:cstheme="minorHAnsi"/>
              </w:rPr>
            </w:pPr>
          </w:p>
        </w:tc>
        <w:tc>
          <w:tcPr>
            <w:tcW w:w="3006" w:type="dxa"/>
          </w:tcPr>
          <w:p w14:paraId="627DF4E5" w14:textId="77777777" w:rsidR="00EE1E02" w:rsidRPr="00E30F58" w:rsidRDefault="00EE1E02" w:rsidP="007B2EDF">
            <w:pPr>
              <w:spacing w:line="276" w:lineRule="auto"/>
              <w:rPr>
                <w:rFonts w:asciiTheme="minorHAnsi" w:hAnsiTheme="minorHAnsi" w:cstheme="minorHAnsi"/>
              </w:rPr>
            </w:pPr>
          </w:p>
        </w:tc>
      </w:tr>
      <w:tr w:rsidR="00EE1E02" w:rsidRPr="00E30F58" w14:paraId="51CE21AA" w14:textId="77777777" w:rsidTr="00E7009B">
        <w:tc>
          <w:tcPr>
            <w:tcW w:w="3005" w:type="dxa"/>
          </w:tcPr>
          <w:p w14:paraId="74BFA4E6" w14:textId="5D4DF024"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Anaesthetic vaporizer</w:t>
            </w:r>
          </w:p>
        </w:tc>
        <w:tc>
          <w:tcPr>
            <w:tcW w:w="3005" w:type="dxa"/>
          </w:tcPr>
          <w:p w14:paraId="77261306" w14:textId="0676903B"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Depth of anaesthesia monitor</w:t>
            </w:r>
          </w:p>
        </w:tc>
        <w:tc>
          <w:tcPr>
            <w:tcW w:w="3006" w:type="dxa"/>
          </w:tcPr>
          <w:p w14:paraId="16D02C9B" w14:textId="307B6798"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Mechanical lung ventilator</w:t>
            </w:r>
          </w:p>
          <w:p w14:paraId="0AB4B69B" w14:textId="4265D4B2"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Self-inflating lung inflator</w:t>
            </w:r>
          </w:p>
        </w:tc>
      </w:tr>
      <w:tr w:rsidR="00EE1E02" w:rsidRPr="00E30F58" w14:paraId="3CD4E573" w14:textId="77777777" w:rsidTr="00E7009B">
        <w:tc>
          <w:tcPr>
            <w:tcW w:w="3005" w:type="dxa"/>
          </w:tcPr>
          <w:p w14:paraId="784D34A8" w14:textId="510851D9"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Anaesthetic gas scavenging</w:t>
            </w:r>
          </w:p>
        </w:tc>
        <w:tc>
          <w:tcPr>
            <w:tcW w:w="3005" w:type="dxa"/>
          </w:tcPr>
          <w:p w14:paraId="44E9FC2E" w14:textId="77777777" w:rsidR="00EE1E02" w:rsidRPr="00E30F58" w:rsidRDefault="00EE1E02" w:rsidP="007B2EDF">
            <w:pPr>
              <w:spacing w:line="276" w:lineRule="auto"/>
              <w:rPr>
                <w:rFonts w:asciiTheme="minorHAnsi" w:hAnsiTheme="minorHAnsi" w:cstheme="minorHAnsi"/>
              </w:rPr>
            </w:pPr>
          </w:p>
        </w:tc>
        <w:tc>
          <w:tcPr>
            <w:tcW w:w="3006" w:type="dxa"/>
          </w:tcPr>
          <w:p w14:paraId="5F7C40F5" w14:textId="77777777" w:rsidR="00EE1E02" w:rsidRPr="00E30F58" w:rsidRDefault="00EE1E02" w:rsidP="007B2EDF">
            <w:pPr>
              <w:spacing w:line="276" w:lineRule="auto"/>
              <w:rPr>
                <w:rFonts w:asciiTheme="minorHAnsi" w:hAnsiTheme="minorHAnsi" w:cstheme="minorHAnsi"/>
              </w:rPr>
            </w:pPr>
          </w:p>
        </w:tc>
      </w:tr>
      <w:tr w:rsidR="00EE1E02" w:rsidRPr="00E30F58" w14:paraId="2EFB36AC" w14:textId="77777777" w:rsidTr="00E7009B">
        <w:tc>
          <w:tcPr>
            <w:tcW w:w="3005" w:type="dxa"/>
          </w:tcPr>
          <w:p w14:paraId="0869CC40" w14:textId="77777777" w:rsidR="00EE1E02" w:rsidRPr="00E30F58" w:rsidRDefault="00EE1E02" w:rsidP="007B2EDF">
            <w:pPr>
              <w:spacing w:line="276" w:lineRule="auto"/>
              <w:rPr>
                <w:rFonts w:asciiTheme="minorHAnsi" w:hAnsiTheme="minorHAnsi" w:cstheme="minorHAnsi"/>
              </w:rPr>
            </w:pPr>
          </w:p>
        </w:tc>
        <w:tc>
          <w:tcPr>
            <w:tcW w:w="3005" w:type="dxa"/>
          </w:tcPr>
          <w:p w14:paraId="5DCD57D0" w14:textId="67522985"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 xml:space="preserve">Urinary </w:t>
            </w:r>
            <w:r w:rsidR="00EE1E02" w:rsidRPr="00E30F58">
              <w:rPr>
                <w:rFonts w:asciiTheme="minorHAnsi" w:hAnsiTheme="minorHAnsi" w:cstheme="minorHAnsi"/>
              </w:rPr>
              <w:t>bladder catheters</w:t>
            </w:r>
          </w:p>
        </w:tc>
        <w:tc>
          <w:tcPr>
            <w:tcW w:w="3006" w:type="dxa"/>
          </w:tcPr>
          <w:p w14:paraId="29AEB8FB" w14:textId="60A06C99" w:rsidR="00EE1E02" w:rsidRPr="00E30F58" w:rsidRDefault="00EE1E02" w:rsidP="007B2EDF">
            <w:pPr>
              <w:spacing w:line="276" w:lineRule="auto"/>
              <w:rPr>
                <w:rFonts w:asciiTheme="minorHAnsi" w:hAnsiTheme="minorHAnsi" w:cstheme="minorHAnsi"/>
              </w:rPr>
            </w:pPr>
          </w:p>
        </w:tc>
      </w:tr>
      <w:tr w:rsidR="00EE1E02" w:rsidRPr="00E30F58" w14:paraId="7009FAE3" w14:textId="77777777" w:rsidTr="00E7009B">
        <w:tc>
          <w:tcPr>
            <w:tcW w:w="3005" w:type="dxa"/>
          </w:tcPr>
          <w:p w14:paraId="49EACAE7" w14:textId="33D7192B"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 xml:space="preserve">Nerve </w:t>
            </w:r>
            <w:r w:rsidR="00EE1E02" w:rsidRPr="00E30F58">
              <w:rPr>
                <w:rFonts w:asciiTheme="minorHAnsi" w:hAnsiTheme="minorHAnsi" w:cstheme="minorHAnsi"/>
              </w:rPr>
              <w:t>locators</w:t>
            </w:r>
          </w:p>
          <w:p w14:paraId="21D9D1AD" w14:textId="74B1B686"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Neuraxial needles</w:t>
            </w:r>
          </w:p>
        </w:tc>
        <w:tc>
          <w:tcPr>
            <w:tcW w:w="3005" w:type="dxa"/>
          </w:tcPr>
          <w:p w14:paraId="3C4D94F7" w14:textId="77C10B82" w:rsidR="00EE1E02"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Urine collection system</w:t>
            </w:r>
          </w:p>
        </w:tc>
        <w:tc>
          <w:tcPr>
            <w:tcW w:w="3006" w:type="dxa"/>
          </w:tcPr>
          <w:p w14:paraId="0758ADA3" w14:textId="05732452" w:rsidR="00EE1E02" w:rsidRPr="00E30F58" w:rsidRDefault="00EE1E02" w:rsidP="007B2EDF">
            <w:pPr>
              <w:spacing w:line="276" w:lineRule="auto"/>
              <w:rPr>
                <w:rFonts w:asciiTheme="minorHAnsi" w:hAnsiTheme="minorHAnsi" w:cstheme="minorHAnsi"/>
              </w:rPr>
            </w:pPr>
          </w:p>
        </w:tc>
      </w:tr>
      <w:tr w:rsidR="00C4073F" w:rsidRPr="00E30F58" w14:paraId="0B75798F" w14:textId="77777777" w:rsidTr="00E7009B">
        <w:tc>
          <w:tcPr>
            <w:tcW w:w="3005" w:type="dxa"/>
          </w:tcPr>
          <w:p w14:paraId="3B2EEBBE" w14:textId="0586E632" w:rsidR="00C4073F"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Neuraxial cannulae</w:t>
            </w:r>
          </w:p>
        </w:tc>
        <w:tc>
          <w:tcPr>
            <w:tcW w:w="3005" w:type="dxa"/>
          </w:tcPr>
          <w:p w14:paraId="12169C83" w14:textId="77777777" w:rsidR="00C4073F" w:rsidRPr="00E30F58" w:rsidRDefault="00C4073F" w:rsidP="007B2EDF">
            <w:pPr>
              <w:spacing w:line="276" w:lineRule="auto"/>
              <w:rPr>
                <w:rFonts w:asciiTheme="minorHAnsi" w:hAnsiTheme="minorHAnsi" w:cstheme="minorHAnsi"/>
              </w:rPr>
            </w:pPr>
          </w:p>
        </w:tc>
        <w:tc>
          <w:tcPr>
            <w:tcW w:w="3006" w:type="dxa"/>
          </w:tcPr>
          <w:p w14:paraId="087F01D2" w14:textId="7B94C6AE" w:rsidR="00C4073F"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A</w:t>
            </w:r>
            <w:r w:rsidR="00BA78F2" w:rsidRPr="00E30F58">
              <w:rPr>
                <w:rFonts w:asciiTheme="minorHAnsi" w:hAnsiTheme="minorHAnsi" w:cstheme="minorHAnsi"/>
              </w:rPr>
              <w:t>C</w:t>
            </w:r>
            <w:r w:rsidRPr="00E30F58">
              <w:rPr>
                <w:rFonts w:asciiTheme="minorHAnsi" w:hAnsiTheme="minorHAnsi" w:cstheme="minorHAnsi"/>
              </w:rPr>
              <w:t xml:space="preserve"> defibrillator</w:t>
            </w:r>
          </w:p>
        </w:tc>
      </w:tr>
      <w:tr w:rsidR="00C4073F" w:rsidRPr="00E30F58" w14:paraId="44D4EECE" w14:textId="77777777" w:rsidTr="00E7009B">
        <w:tc>
          <w:tcPr>
            <w:tcW w:w="3005" w:type="dxa"/>
          </w:tcPr>
          <w:p w14:paraId="19BC7474" w14:textId="23A7EA4B" w:rsidR="00C4073F"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 xml:space="preserve">Wound “soaker” </w:t>
            </w:r>
            <w:r w:rsidR="00DE4060" w:rsidRPr="00E30F58">
              <w:rPr>
                <w:rFonts w:asciiTheme="minorHAnsi" w:hAnsiTheme="minorHAnsi" w:cstheme="minorHAnsi"/>
              </w:rPr>
              <w:t>catheters</w:t>
            </w:r>
          </w:p>
        </w:tc>
        <w:tc>
          <w:tcPr>
            <w:tcW w:w="3005" w:type="dxa"/>
          </w:tcPr>
          <w:p w14:paraId="6DCC4407" w14:textId="545B0CBA" w:rsidR="00C4073F"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Blood gas analysers</w:t>
            </w:r>
          </w:p>
        </w:tc>
        <w:tc>
          <w:tcPr>
            <w:tcW w:w="3006" w:type="dxa"/>
          </w:tcPr>
          <w:p w14:paraId="505AC218" w14:textId="6B62D291" w:rsidR="00C4073F"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Plasmapheresis equipment</w:t>
            </w:r>
          </w:p>
        </w:tc>
      </w:tr>
      <w:tr w:rsidR="00C4073F" w:rsidRPr="00E30F58" w14:paraId="4926204B" w14:textId="77777777" w:rsidTr="00E7009B">
        <w:tc>
          <w:tcPr>
            <w:tcW w:w="3005" w:type="dxa"/>
          </w:tcPr>
          <w:p w14:paraId="0861D097" w14:textId="77777777" w:rsidR="00C4073F" w:rsidRPr="00E30F58" w:rsidRDefault="00C4073F" w:rsidP="007B2EDF">
            <w:pPr>
              <w:spacing w:line="276" w:lineRule="auto"/>
              <w:rPr>
                <w:rFonts w:asciiTheme="minorHAnsi" w:hAnsiTheme="minorHAnsi" w:cstheme="minorHAnsi"/>
              </w:rPr>
            </w:pPr>
          </w:p>
        </w:tc>
        <w:tc>
          <w:tcPr>
            <w:tcW w:w="3005" w:type="dxa"/>
          </w:tcPr>
          <w:p w14:paraId="2B8BD6D8" w14:textId="0CE198C6" w:rsidR="00C4073F"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Microhaematocrit</w:t>
            </w:r>
          </w:p>
        </w:tc>
        <w:tc>
          <w:tcPr>
            <w:tcW w:w="3006" w:type="dxa"/>
          </w:tcPr>
          <w:p w14:paraId="2EBDF9D5" w14:textId="77777777" w:rsidR="00C4073F" w:rsidRPr="00E30F58" w:rsidRDefault="00C4073F" w:rsidP="007B2EDF">
            <w:pPr>
              <w:spacing w:line="276" w:lineRule="auto"/>
              <w:rPr>
                <w:rFonts w:asciiTheme="minorHAnsi" w:hAnsiTheme="minorHAnsi" w:cstheme="minorHAnsi"/>
              </w:rPr>
            </w:pPr>
          </w:p>
        </w:tc>
      </w:tr>
      <w:tr w:rsidR="00C4073F" w:rsidRPr="00E30F58" w14:paraId="4D732503" w14:textId="77777777" w:rsidTr="00E7009B">
        <w:tc>
          <w:tcPr>
            <w:tcW w:w="3005" w:type="dxa"/>
          </w:tcPr>
          <w:p w14:paraId="679348E4" w14:textId="57A54EEC" w:rsidR="00C4073F"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Ultrasonography</w:t>
            </w:r>
          </w:p>
        </w:tc>
        <w:tc>
          <w:tcPr>
            <w:tcW w:w="3005" w:type="dxa"/>
          </w:tcPr>
          <w:p w14:paraId="18604CF7" w14:textId="359ABF40" w:rsidR="00C4073F"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Biochemical analyser</w:t>
            </w:r>
          </w:p>
        </w:tc>
        <w:tc>
          <w:tcPr>
            <w:tcW w:w="3006" w:type="dxa"/>
          </w:tcPr>
          <w:p w14:paraId="4175560E" w14:textId="1C32D708" w:rsidR="00C4073F" w:rsidRPr="00E30F58" w:rsidRDefault="00E35256" w:rsidP="007B2EDF">
            <w:pPr>
              <w:spacing w:line="276" w:lineRule="auto"/>
              <w:rPr>
                <w:rFonts w:asciiTheme="minorHAnsi" w:hAnsiTheme="minorHAnsi" w:cstheme="minorHAnsi"/>
              </w:rPr>
            </w:pPr>
            <w:r w:rsidRPr="00E30F58">
              <w:rPr>
                <w:rFonts w:asciiTheme="minorHAnsi" w:hAnsiTheme="minorHAnsi" w:cstheme="minorHAnsi"/>
              </w:rPr>
              <w:t>Cardiopulmonary bypass</w:t>
            </w:r>
          </w:p>
        </w:tc>
      </w:tr>
    </w:tbl>
    <w:bookmarkEnd w:id="12"/>
    <w:p w14:paraId="4C17B8E9" w14:textId="0055C8C6" w:rsidR="00396B5F" w:rsidRPr="00E30F58" w:rsidRDefault="004E718A" w:rsidP="00500710">
      <w:pPr>
        <w:pStyle w:val="Napis"/>
        <w:rPr>
          <w:rFonts w:asciiTheme="minorHAnsi" w:hAnsiTheme="minorHAnsi" w:cstheme="minorHAnsi"/>
          <w:szCs w:val="20"/>
          <w:lang w:val="en-GB"/>
        </w:rPr>
      </w:pPr>
      <w:r w:rsidRPr="00E30F58">
        <w:rPr>
          <w:rFonts w:asciiTheme="minorHAnsi" w:hAnsiTheme="minorHAnsi" w:cstheme="minorHAnsi"/>
          <w:szCs w:val="20"/>
          <w:lang w:val="en-GB"/>
        </w:rPr>
        <w:t>.</w:t>
      </w:r>
    </w:p>
    <w:p w14:paraId="4549E004" w14:textId="1B48D6EE" w:rsidR="00B25A15" w:rsidRPr="00913819" w:rsidRDefault="00DE4060" w:rsidP="00913819">
      <w:pPr>
        <w:spacing w:line="276" w:lineRule="auto"/>
        <w:jc w:val="both"/>
        <w:rPr>
          <w:rFonts w:asciiTheme="minorHAnsi" w:hAnsiTheme="minorHAnsi" w:cstheme="minorHAnsi"/>
          <w:sz w:val="22"/>
          <w:szCs w:val="22"/>
        </w:rPr>
      </w:pPr>
      <w:r w:rsidRPr="00913819">
        <w:rPr>
          <w:rFonts w:asciiTheme="minorHAnsi" w:hAnsiTheme="minorHAnsi" w:cstheme="minorHAnsi"/>
          <w:sz w:val="22"/>
          <w:szCs w:val="22"/>
        </w:rPr>
        <w:t xml:space="preserve">v) </w:t>
      </w:r>
      <w:r w:rsidR="00B25A15" w:rsidRPr="00913819">
        <w:rPr>
          <w:rFonts w:asciiTheme="minorHAnsi" w:hAnsiTheme="minorHAnsi" w:cstheme="minorHAnsi"/>
          <w:sz w:val="22"/>
          <w:szCs w:val="22"/>
        </w:rPr>
        <w:t xml:space="preserve">Study considerations. </w:t>
      </w:r>
    </w:p>
    <w:p w14:paraId="3E23C475" w14:textId="77777777" w:rsidR="00B25A15" w:rsidRPr="00913819" w:rsidRDefault="00B25A15"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The aforementioned factors apply when </w:t>
      </w:r>
      <w:r w:rsidRPr="00913819">
        <w:rPr>
          <w:rFonts w:asciiTheme="minorHAnsi" w:hAnsiTheme="minorHAnsi" w:cstheme="minorHAnsi"/>
          <w:i/>
          <w:iCs/>
          <w:sz w:val="22"/>
          <w:szCs w:val="22"/>
        </w:rPr>
        <w:t>any</w:t>
      </w:r>
      <w:r w:rsidRPr="00913819">
        <w:rPr>
          <w:rFonts w:asciiTheme="minorHAnsi" w:hAnsiTheme="minorHAnsi" w:cstheme="minorHAnsi"/>
          <w:sz w:val="22"/>
          <w:szCs w:val="22"/>
        </w:rPr>
        <w:t xml:space="preserve"> animals are anaesthetised, and when laboratory animals require anaesthetics: i) for interventions which are critical to the study’s programme of work but which will not affect study outcomes </w:t>
      </w:r>
      <w:r w:rsidRPr="00913819">
        <w:rPr>
          <w:rFonts w:asciiTheme="minorHAnsi" w:hAnsiTheme="minorHAnsi" w:cstheme="minorHAnsi"/>
          <w:i/>
          <w:iCs/>
          <w:sz w:val="22"/>
          <w:szCs w:val="22"/>
        </w:rPr>
        <w:t>per se</w:t>
      </w:r>
      <w:r w:rsidRPr="00913819">
        <w:rPr>
          <w:rFonts w:asciiTheme="minorHAnsi" w:hAnsiTheme="minorHAnsi" w:cstheme="minorHAnsi"/>
          <w:sz w:val="22"/>
          <w:szCs w:val="22"/>
        </w:rPr>
        <w:t xml:space="preserve">., e.g., pre-study imaging for animal screening and selection; hysterotomies for oocyte collection in </w:t>
      </w:r>
      <w:r w:rsidRPr="00913819">
        <w:rPr>
          <w:rFonts w:asciiTheme="minorHAnsi" w:hAnsiTheme="minorHAnsi" w:cstheme="minorHAnsi"/>
          <w:i/>
          <w:iCs/>
          <w:sz w:val="22"/>
          <w:szCs w:val="22"/>
        </w:rPr>
        <w:t>ex-vivo</w:t>
      </w:r>
      <w:r w:rsidRPr="00913819">
        <w:rPr>
          <w:rFonts w:asciiTheme="minorHAnsi" w:hAnsiTheme="minorHAnsi" w:cstheme="minorHAnsi"/>
          <w:sz w:val="22"/>
          <w:szCs w:val="22"/>
        </w:rPr>
        <w:t xml:space="preserve"> reproduction experiments, or ii) for non-experimental veterinary procedures, e.g., for post-study treatment of procedural complications such as wound infections.  Considerably greater challenges arise when planning anaesthetics for studies in which the anaesthetics and, or associated procedures are likely to affect study outcomes directly or indirectly. This occurs when data are collected during the anaesthetic itself, or the immediate post-anaesthetic period, when significant procedural and, or anaesthetic drug effects are likely to persist. Under these circumstances, devising an anaesthetic plan must simultaneously involve consideration of the (real or imagined) effects of anaesthesia on the experiment itself whilst recognizing the problems arising from a “standardized” technique.  Additionally, anaesthetic challenges can arise from additional study demands, i.e., extra-ordinary treatments; recovery </w:t>
      </w:r>
      <w:r w:rsidRPr="00913819">
        <w:rPr>
          <w:rFonts w:asciiTheme="minorHAnsi" w:hAnsiTheme="minorHAnsi" w:cstheme="minorHAnsi"/>
          <w:i/>
          <w:iCs/>
          <w:sz w:val="22"/>
          <w:szCs w:val="22"/>
        </w:rPr>
        <w:t>versus</w:t>
      </w:r>
      <w:r w:rsidRPr="00913819">
        <w:rPr>
          <w:rFonts w:asciiTheme="minorHAnsi" w:hAnsiTheme="minorHAnsi" w:cstheme="minorHAnsi"/>
          <w:sz w:val="22"/>
          <w:szCs w:val="22"/>
        </w:rPr>
        <w:t xml:space="preserve"> non-recovery studies; external validity; “batch”; and “repeated” anaesthetics. </w:t>
      </w:r>
    </w:p>
    <w:p w14:paraId="7D348F85" w14:textId="140C263E" w:rsidR="00B25A15" w:rsidRPr="00372CF6" w:rsidRDefault="00B25A15" w:rsidP="00372CF6">
      <w:pPr>
        <w:pStyle w:val="Naslov3"/>
        <w:jc w:val="both"/>
        <w:rPr>
          <w:rFonts w:asciiTheme="minorHAnsi" w:hAnsiTheme="minorHAnsi" w:cstheme="minorHAnsi"/>
          <w:b/>
          <w:i w:val="0"/>
          <w:iCs/>
          <w:sz w:val="22"/>
          <w:szCs w:val="22"/>
        </w:rPr>
      </w:pPr>
      <w:bookmarkStart w:id="13" w:name="_Toc136500139"/>
      <w:r w:rsidRPr="00372CF6">
        <w:rPr>
          <w:rFonts w:asciiTheme="minorHAnsi" w:hAnsiTheme="minorHAnsi" w:cstheme="minorHAnsi"/>
          <w:b/>
          <w:i w:val="0"/>
          <w:iCs/>
          <w:sz w:val="22"/>
          <w:szCs w:val="22"/>
        </w:rPr>
        <w:t xml:space="preserve">Effects of </w:t>
      </w:r>
      <w:r w:rsidR="00CD25DE" w:rsidRPr="00372CF6">
        <w:rPr>
          <w:rFonts w:asciiTheme="minorHAnsi" w:hAnsiTheme="minorHAnsi" w:cstheme="minorHAnsi"/>
          <w:b/>
          <w:i w:val="0"/>
          <w:iCs/>
          <w:sz w:val="22"/>
          <w:szCs w:val="22"/>
        </w:rPr>
        <w:t>A</w:t>
      </w:r>
      <w:r w:rsidRPr="00372CF6">
        <w:rPr>
          <w:rFonts w:asciiTheme="minorHAnsi" w:hAnsiTheme="minorHAnsi" w:cstheme="minorHAnsi"/>
          <w:b/>
          <w:i w:val="0"/>
          <w:iCs/>
          <w:sz w:val="22"/>
          <w:szCs w:val="22"/>
        </w:rPr>
        <w:t xml:space="preserve">naesthesia on the </w:t>
      </w:r>
      <w:r w:rsidR="00CD25DE" w:rsidRPr="00372CF6">
        <w:rPr>
          <w:rFonts w:asciiTheme="minorHAnsi" w:hAnsiTheme="minorHAnsi" w:cstheme="minorHAnsi"/>
          <w:b/>
          <w:i w:val="0"/>
          <w:iCs/>
          <w:sz w:val="22"/>
          <w:szCs w:val="22"/>
        </w:rPr>
        <w:t>E</w:t>
      </w:r>
      <w:r w:rsidRPr="00372CF6">
        <w:rPr>
          <w:rFonts w:asciiTheme="minorHAnsi" w:hAnsiTheme="minorHAnsi" w:cstheme="minorHAnsi"/>
          <w:b/>
          <w:i w:val="0"/>
          <w:iCs/>
          <w:sz w:val="22"/>
          <w:szCs w:val="22"/>
        </w:rPr>
        <w:t>xperiment</w:t>
      </w:r>
      <w:bookmarkEnd w:id="13"/>
    </w:p>
    <w:p w14:paraId="27BDEBFE" w14:textId="0486BF14" w:rsidR="00B25A15" w:rsidRPr="00913819" w:rsidRDefault="00210EC6" w:rsidP="00372CF6">
      <w:pPr>
        <w:jc w:val="both"/>
        <w:rPr>
          <w:rFonts w:asciiTheme="minorHAnsi" w:hAnsiTheme="minorHAnsi" w:cstheme="minorHAnsi"/>
          <w:sz w:val="22"/>
          <w:szCs w:val="22"/>
        </w:rPr>
      </w:pPr>
      <w:bookmarkStart w:id="14" w:name="_Hlk88542191"/>
      <w:r w:rsidRPr="00913819">
        <w:rPr>
          <w:rFonts w:asciiTheme="minorHAnsi" w:hAnsiTheme="minorHAnsi" w:cstheme="minorHAnsi"/>
          <w:sz w:val="22"/>
          <w:szCs w:val="22"/>
        </w:rPr>
        <w:t>Nociceptive</w:t>
      </w:r>
      <w:r w:rsidR="00B25A15" w:rsidRPr="00913819">
        <w:rPr>
          <w:rFonts w:asciiTheme="minorHAnsi" w:hAnsiTheme="minorHAnsi" w:cstheme="minorHAnsi"/>
          <w:sz w:val="22"/>
          <w:szCs w:val="22"/>
        </w:rPr>
        <w:t xml:space="preserve"> “noise” results from stimuli which in conscious animals are painful.  Some anaesthetics have limited ability to prevent nociception</w:t>
      </w:r>
      <w:r w:rsidR="006D3542" w:rsidRPr="00913819">
        <w:rPr>
          <w:rFonts w:asciiTheme="minorHAnsi" w:hAnsiTheme="minorHAnsi" w:cstheme="minorHAnsi"/>
          <w:sz w:val="22"/>
          <w:szCs w:val="22"/>
        </w:rPr>
        <w:t>,</w:t>
      </w:r>
      <w:r w:rsidR="00B25A15" w:rsidRPr="00913819">
        <w:rPr>
          <w:rFonts w:asciiTheme="minorHAnsi" w:hAnsiTheme="minorHAnsi" w:cstheme="minorHAnsi"/>
          <w:sz w:val="22"/>
          <w:szCs w:val="22"/>
        </w:rPr>
        <w:t xml:space="preserve"> in which case analgesic drugs (or techniques) are required. This seems most likely in procedures involving skin burning, craniotomies, laparotomies, laparoscopies, orthopaedics, and thoracotomies, which are regarded as </w:t>
      </w:r>
      <w:r w:rsidR="00ED38E8" w:rsidRPr="00913819">
        <w:rPr>
          <w:rFonts w:asciiTheme="minorHAnsi" w:hAnsiTheme="minorHAnsi" w:cstheme="minorHAnsi"/>
          <w:sz w:val="22"/>
          <w:szCs w:val="22"/>
        </w:rPr>
        <w:t xml:space="preserve">severely </w:t>
      </w:r>
      <w:r w:rsidR="00B25A15" w:rsidRPr="00913819">
        <w:rPr>
          <w:rFonts w:asciiTheme="minorHAnsi" w:hAnsiTheme="minorHAnsi" w:cstheme="minorHAnsi"/>
          <w:sz w:val="22"/>
          <w:szCs w:val="22"/>
        </w:rPr>
        <w:t xml:space="preserve">painful in laboratory animals by the American College of Laboratory Animal Medicine (ACLAM) Analgesic Task Force </w:t>
      </w:r>
      <w:r w:rsidR="00B25A15"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Kohn&lt;/Author&gt;&lt;Year&gt;2007&lt;/Year&gt;&lt;RecNum&gt;450&lt;/RecNum&gt;&lt;DisplayText&gt;(129)&lt;/DisplayText&gt;&lt;record&gt;&lt;rec-number&gt;450&lt;/rec-number&gt;&lt;foreign-keys&gt;&lt;key app="EN" db-id="x005rdz0lrfev0e9wafpfpvaazppeszde2z5" timestamp="1685596647"&gt;450&lt;/key&gt;&lt;/foreign-keys&gt;&lt;ref-type name="Journal Article"&gt;17&lt;/ref-type&gt;&lt;contributors&gt;&lt;authors&gt;&lt;author&gt;Kohn, D. F.&lt;/author&gt;&lt;author&gt;Martin, T. E.&lt;/author&gt;&lt;author&gt;Foley, P. L.&lt;/author&gt;&lt;author&gt;Morris, T. H.&lt;/author&gt;&lt;author&gt;Swindle, M. M.&lt;/author&gt;&lt;author&gt;Vogler, G. A.&lt;/author&gt;&lt;author&gt;Wixson, S. K.&lt;/author&gt;&lt;/authors&gt;&lt;/contributors&gt;&lt;auth-address&gt;American College of Laboratory Animal Medicine, USA.&lt;/auth-address&gt;&lt;titles&gt;&lt;title&gt;Public statement: guidelines for the assessment and management of pain in rodents and rabbits&lt;/title&gt;&lt;secondary-title&gt;J Am Assoc Lab Anim Sci&lt;/secondary-title&gt;&lt;/titles&gt;&lt;periodical&gt;&lt;full-title&gt;J Am Assoc Lab Anim Sci&lt;/full-title&gt;&lt;/periodical&gt;&lt;pages&gt;97-108&lt;/pages&gt;&lt;volume&gt;46&lt;/volume&gt;&lt;number&gt;2&lt;/number&gt;&lt;edition&gt;2007/04/13&lt;/edition&gt;&lt;keywords&gt;&lt;keyword&gt;Analgesics/administration &amp;amp; dosage/therapeutic use&lt;/keyword&gt;&lt;keyword&gt;Animals&lt;/keyword&gt;&lt;keyword&gt;Laboratory Animal Science/methods&lt;/keyword&gt;&lt;keyword&gt;Pain/drug therapy/prevention &amp;amp; control/*veterinary&lt;/keyword&gt;&lt;keyword&gt;Pain Measurement/methods/standards/*veterinary&lt;/keyword&gt;&lt;keyword&gt;Rabbits/*physiology&lt;/keyword&gt;&lt;keyword&gt;Rodentia/*physiology&lt;/keyword&gt;&lt;/keywords&gt;&lt;dates&gt;&lt;year&gt;2007&lt;/year&gt;&lt;pub-dates&gt;&lt;date&gt;Mar&lt;/date&gt;&lt;/pub-dates&gt;&lt;/dates&gt;&lt;isbn&gt;1559-6109 (Print)&amp;#xD;1559-6109&lt;/isbn&gt;&lt;accession-num&gt;17427317&lt;/accession-num&gt;&lt;urls&gt;&lt;related-urls&gt;&lt;url&gt;http://docserver.ingentaconnect.com/deliver/connect/aalas/15596109/v46n2/s16.pdf?expires=1638910658&amp;amp;id=0000&amp;amp;titleid=72010024&amp;amp;checksum=4B923A14AA199351A09183902FE93916&lt;/url&gt;&lt;/related-urls&gt;&lt;/urls&gt;&lt;remote-database-provider&gt;NLM&lt;/remote-database-provider&gt;&lt;language&gt;eng&lt;/language&gt;&lt;/record&gt;&lt;/Cite&gt;&lt;/EndNote&gt;</w:instrText>
      </w:r>
      <w:r w:rsidR="00B25A15"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29)</w:t>
      </w:r>
      <w:r w:rsidR="00B25A15" w:rsidRPr="00913819">
        <w:rPr>
          <w:rFonts w:asciiTheme="minorHAnsi" w:hAnsiTheme="minorHAnsi" w:cstheme="minorHAnsi"/>
          <w:sz w:val="22"/>
          <w:szCs w:val="22"/>
        </w:rPr>
        <w:fldChar w:fldCharType="end"/>
      </w:r>
      <w:r w:rsidR="00B25A15" w:rsidRPr="00913819">
        <w:rPr>
          <w:rFonts w:asciiTheme="minorHAnsi" w:hAnsiTheme="minorHAnsi" w:cstheme="minorHAnsi"/>
          <w:sz w:val="22"/>
          <w:szCs w:val="22"/>
        </w:rPr>
        <w:t xml:space="preserve">.  However, whilst analgesics will limit nocistimulation, they can themselves affect physiological variables of experimental interest, particularly when over-dosed, </w:t>
      </w:r>
      <w:r w:rsidR="00484C67" w:rsidRPr="00913819">
        <w:rPr>
          <w:rFonts w:asciiTheme="minorHAnsi" w:hAnsiTheme="minorHAnsi" w:cstheme="minorHAnsi"/>
          <w:sz w:val="22"/>
          <w:szCs w:val="22"/>
        </w:rPr>
        <w:t>i.e.,</w:t>
      </w:r>
      <w:r w:rsidR="00B25A15" w:rsidRPr="00913819">
        <w:rPr>
          <w:rFonts w:asciiTheme="minorHAnsi" w:hAnsiTheme="minorHAnsi" w:cstheme="minorHAnsi"/>
          <w:sz w:val="22"/>
          <w:szCs w:val="22"/>
        </w:rPr>
        <w:t xml:space="preserve"> when nociceptive stimulation is over-estimated. Specific analgesics must not be used in experiments in which they directl</w:t>
      </w:r>
      <w:r w:rsidR="002E19E9" w:rsidRPr="00913819">
        <w:rPr>
          <w:rFonts w:asciiTheme="minorHAnsi" w:hAnsiTheme="minorHAnsi" w:cstheme="minorHAnsi"/>
          <w:sz w:val="22"/>
          <w:szCs w:val="22"/>
        </w:rPr>
        <w:t>y affect study objectives, e.g.</w:t>
      </w:r>
      <w:r w:rsidR="00B25A15" w:rsidRPr="00913819">
        <w:rPr>
          <w:rFonts w:asciiTheme="minorHAnsi" w:hAnsiTheme="minorHAnsi" w:cstheme="minorHAnsi"/>
          <w:sz w:val="22"/>
          <w:szCs w:val="22"/>
        </w:rPr>
        <w:t xml:space="preserve"> </w:t>
      </w:r>
      <w:r w:rsidR="00244C4F" w:rsidRPr="00913819">
        <w:rPr>
          <w:rFonts w:asciiTheme="minorHAnsi" w:hAnsiTheme="minorHAnsi" w:cstheme="minorHAnsi"/>
          <w:sz w:val="22"/>
          <w:szCs w:val="22"/>
        </w:rPr>
        <w:t xml:space="preserve">(NSAIDs) </w:t>
      </w:r>
      <w:r w:rsidR="00B25A15" w:rsidRPr="00913819">
        <w:rPr>
          <w:rFonts w:asciiTheme="minorHAnsi" w:hAnsiTheme="minorHAnsi" w:cstheme="minorHAnsi"/>
          <w:sz w:val="22"/>
          <w:szCs w:val="22"/>
        </w:rPr>
        <w:t xml:space="preserve">in inflammation models. That analgesic drugs can be categorised into at least 12 </w:t>
      </w:r>
      <w:r w:rsidR="00F11187" w:rsidRPr="00913819">
        <w:rPr>
          <w:rFonts w:asciiTheme="minorHAnsi" w:hAnsiTheme="minorHAnsi" w:cstheme="minorHAnsi"/>
          <w:sz w:val="22"/>
          <w:szCs w:val="22"/>
        </w:rPr>
        <w:t xml:space="preserve">distinct </w:t>
      </w:r>
      <w:r w:rsidR="00B25A15" w:rsidRPr="00913819">
        <w:rPr>
          <w:rFonts w:asciiTheme="minorHAnsi" w:hAnsiTheme="minorHAnsi" w:cstheme="minorHAnsi"/>
          <w:sz w:val="22"/>
          <w:szCs w:val="22"/>
        </w:rPr>
        <w:t xml:space="preserve">groups based on </w:t>
      </w:r>
      <w:r w:rsidR="00F11187" w:rsidRPr="00913819">
        <w:rPr>
          <w:rFonts w:asciiTheme="minorHAnsi" w:hAnsiTheme="minorHAnsi" w:cstheme="minorHAnsi"/>
          <w:sz w:val="22"/>
          <w:szCs w:val="22"/>
        </w:rPr>
        <w:t>neuro-</w:t>
      </w:r>
      <w:r w:rsidR="00B25A15" w:rsidRPr="00913819">
        <w:rPr>
          <w:rFonts w:asciiTheme="minorHAnsi" w:hAnsiTheme="minorHAnsi" w:cstheme="minorHAnsi"/>
          <w:sz w:val="22"/>
          <w:szCs w:val="22"/>
        </w:rPr>
        <w:t xml:space="preserve">pharmacological action means it is seldom necessary to withhold analgesics drugs altogether from experimental animals, except in experiments studying pain itself </w:t>
      </w:r>
      <w:r w:rsidR="00B25A15"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Clutton&lt;/Author&gt;&lt;Year&gt;2018&lt;/Year&gt;&lt;RecNum&gt;480&lt;/RecNum&gt;&lt;DisplayText&gt;(220)&lt;/DisplayText&gt;&lt;record&gt;&lt;rec-number&gt;480&lt;/rec-number&gt;&lt;foreign-keys&gt;&lt;key app="EN" db-id="x005rdz0lrfev0e9wafpfpvaazppeszde2z5" timestamp="1685596649"&gt;480&lt;/key&gt;&lt;/foreign-keys&gt;&lt;ref-type name="Journal Article"&gt;17&lt;/ref-type&gt;&lt;contributors&gt;&lt;authors&gt;&lt;author&gt;Clutton, R. E.&lt;/author&gt;&lt;/authors&gt;&lt;/contributors&gt;&lt;auth-address&gt;The Wellcome Trust Critical Care Laboratory for Large Animals, Roslin Institute, Easter Bush Veterinary Centre, Roslin, Midlothian EH25 9RG, United Kingdom. Electronic address: e.clutton@ed.ac.uk.&lt;/auth-address&gt;&lt;titles&gt;&lt;title&gt;A review of factors affecting analgesic selection in large animals undergoing translational research&lt;/title&gt;&lt;secondary-title&gt;Vet J&lt;/secondary-title&gt;&lt;/titles&gt;&lt;periodical&gt;&lt;full-title&gt;Vet J&lt;/full-title&gt;&lt;/periodical&gt;&lt;pages&gt;12-22&lt;/pages&gt;&lt;volume&gt;236&lt;/volume&gt;&lt;edition&gt;2018/06/07&lt;/edition&gt;&lt;keywords&gt;&lt;keyword&gt;Analgesia/methods/*veterinary&lt;/keyword&gt;&lt;keyword&gt;Analgesics/*administration &amp;amp; dosage&lt;/keyword&gt;&lt;keyword&gt;Animal Welfare&lt;/keyword&gt;&lt;keyword&gt;Animals&lt;/keyword&gt;&lt;keyword&gt;Animals, Laboratory&lt;/keyword&gt;&lt;keyword&gt;Pain/prevention &amp;amp; control/*veterinary&lt;/keyword&gt;&lt;keyword&gt;Pain Management/*veterinary&lt;/keyword&gt;&lt;keyword&gt;Reproducibility of Results&lt;/keyword&gt;&lt;keyword&gt;*Translational Medical Research&lt;/keyword&gt;&lt;keyword&gt;*Analgesics&lt;/keyword&gt;&lt;keyword&gt;*Animal models&lt;/keyword&gt;&lt;keyword&gt;*Pigs&lt;/keyword&gt;&lt;keyword&gt;*Sheep&lt;/keyword&gt;&lt;keyword&gt;*Translational research&lt;/keyword&gt;&lt;/keywords&gt;&lt;dates&gt;&lt;year&gt;2018&lt;/year&gt;&lt;pub-dates&gt;&lt;date&gt;Jun&lt;/date&gt;&lt;/pub-dates&gt;&lt;/dates&gt;&lt;isbn&gt;1090-0233&lt;/isbn&gt;&lt;accession-num&gt;29871744&lt;/accession-num&gt;&lt;urls&gt;&lt;related-urls&gt;&lt;url&gt;https://www.sciencedirect.com/science/article/abs/pii/S109002331830114X?via%3Dihub&lt;/url&gt;&lt;/related-urls&gt;&lt;/urls&gt;&lt;electronic-resource-num&gt;10.1016/j.tvjl.2018.04.006&lt;/electronic-resource-num&gt;&lt;remote-database-provider&gt;NLM&lt;/remote-database-provider&gt;&lt;language&gt;eng&lt;/language&gt;&lt;/record&gt;&lt;/Cite&gt;&lt;/EndNote&gt;</w:instrText>
      </w:r>
      <w:r w:rsidR="00B25A15"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20)</w:t>
      </w:r>
      <w:r w:rsidR="00B25A15" w:rsidRPr="00913819">
        <w:rPr>
          <w:rFonts w:asciiTheme="minorHAnsi" w:hAnsiTheme="minorHAnsi" w:cstheme="minorHAnsi"/>
          <w:sz w:val="22"/>
          <w:szCs w:val="22"/>
        </w:rPr>
        <w:fldChar w:fldCharType="end"/>
      </w:r>
      <w:r w:rsidR="00B25A15" w:rsidRPr="00913819">
        <w:rPr>
          <w:rFonts w:asciiTheme="minorHAnsi" w:hAnsiTheme="minorHAnsi" w:cstheme="minorHAnsi"/>
          <w:sz w:val="22"/>
          <w:szCs w:val="22"/>
        </w:rPr>
        <w:t xml:space="preserve">. The effect of analgesics on variables of scientific interest has been extensively reviewed </w:t>
      </w:r>
      <w:r w:rsidR="00B25A15"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Peterson&lt;/Author&gt;&lt;Year&gt;2017&lt;/Year&gt;&lt;RecNum&gt;481&lt;/RecNum&gt;&lt;DisplayText&gt;(221)&lt;/DisplayText&gt;&lt;record&gt;&lt;rec-number&gt;481&lt;/rec-number&gt;&lt;foreign-keys&gt;&lt;key app="EN" db-id="x005rdz0lrfev0e9wafpfpvaazppeszde2z5" timestamp="1685596649"&gt;481&lt;/key&gt;&lt;/foreign-keys&gt;&lt;ref-type name="Journal Article"&gt;17&lt;/ref-type&gt;&lt;contributors&gt;&lt;authors&gt;&lt;author&gt;Peterson, N. C.&lt;/author&gt;&lt;author&gt;Nunamaker, E. A.&lt;/author&gt;&lt;author&gt;Turner, P. V.&lt;/author&gt;&lt;/authors&gt;&lt;/contributors&gt;&lt;auth-address&gt;Veterinary Sciences, MedImmune, Gaithersburg, Maryland;, Email: petersonn@medimmune.com.&amp;#xD;Animal Care Services, University of Florida, Gainesville, Florida.&amp;#xD;Department of Pathobiology, University of Guelph, Guelph, Ontario, Canada.&lt;/auth-address&gt;&lt;titles&gt;&lt;title&gt;To Treat or Not to Treat: The Effects of Pain on Experimental Parameters&lt;/title&gt;&lt;secondary-title&gt;Comp Med&lt;/secondary-title&gt;&lt;/titles&gt;&lt;periodical&gt;&lt;full-title&gt;Comp Med&lt;/full-title&gt;&lt;/periodical&gt;&lt;pages&gt;469-482&lt;/pages&gt;&lt;volume&gt;67&lt;/volume&gt;&lt;number&gt;6&lt;/number&gt;&lt;edition&gt;2017/12/08&lt;/edition&gt;&lt;keywords&gt;&lt;keyword&gt;Analgesics/administration &amp;amp; dosage/*pharmacology&lt;/keyword&gt;&lt;keyword&gt;*Animal Welfare&lt;/keyword&gt;&lt;keyword&gt;Animals&lt;/keyword&gt;&lt;keyword&gt;Animals, Laboratory/*physiology&lt;/keyword&gt;&lt;keyword&gt;Bioethical Issues&lt;/keyword&gt;&lt;keyword&gt;*Disease Models, Animal&lt;/keyword&gt;&lt;keyword&gt;Pain/*physiopathology&lt;/keyword&gt;&lt;keyword&gt;Pain Management/*methods&lt;/keyword&gt;&lt;/keywords&gt;&lt;dates&gt;&lt;year&gt;2017&lt;/year&gt;&lt;pub-dates&gt;&lt;date&gt;Dec 1&lt;/date&gt;&lt;/pub-dates&gt;&lt;/dates&gt;&lt;isbn&gt;1532-0820 (Print)&amp;#xD;1532-0820&lt;/isbn&gt;&lt;accession-num&gt;29212578&lt;/accession-num&gt;&lt;urls&gt;&lt;/urls&gt;&lt;custom2&gt;PMC5713161&lt;/custom2&gt;&lt;remote-database-provider&gt;NLM&lt;/remote-database-provider&gt;&lt;language&gt;eng&lt;/language&gt;&lt;/record&gt;&lt;/Cite&gt;&lt;/EndNote&gt;</w:instrText>
      </w:r>
      <w:r w:rsidR="00B25A15"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21)</w:t>
      </w:r>
      <w:r w:rsidR="00B25A15" w:rsidRPr="00913819">
        <w:rPr>
          <w:rFonts w:asciiTheme="minorHAnsi" w:hAnsiTheme="minorHAnsi" w:cstheme="minorHAnsi"/>
          <w:sz w:val="22"/>
          <w:szCs w:val="22"/>
        </w:rPr>
        <w:fldChar w:fldCharType="end"/>
      </w:r>
      <w:r w:rsidR="00B25A15" w:rsidRPr="00913819">
        <w:rPr>
          <w:rFonts w:asciiTheme="minorHAnsi" w:hAnsiTheme="minorHAnsi" w:cstheme="minorHAnsi"/>
          <w:sz w:val="22"/>
          <w:szCs w:val="22"/>
        </w:rPr>
        <w:t xml:space="preserve">. </w:t>
      </w:r>
      <w:bookmarkEnd w:id="14"/>
      <w:r w:rsidR="008369D9" w:rsidRPr="00913819">
        <w:rPr>
          <w:rFonts w:asciiTheme="minorHAnsi" w:hAnsiTheme="minorHAnsi" w:cstheme="minorHAnsi"/>
          <w:sz w:val="22"/>
          <w:szCs w:val="22"/>
        </w:rPr>
        <w:t>Pharmacological a</w:t>
      </w:r>
      <w:r w:rsidR="00B25A15" w:rsidRPr="00913819">
        <w:rPr>
          <w:rFonts w:asciiTheme="minorHAnsi" w:hAnsiTheme="minorHAnsi" w:cstheme="minorHAnsi"/>
          <w:sz w:val="22"/>
          <w:szCs w:val="22"/>
        </w:rPr>
        <w:t>naesthetic “noise” results from anaesthetic drugs directly altering variables of experimental interest, e.g., isoflurane and cerebrocortical electrical activity, or ketamine in NMDA agonist studies.  This</w:t>
      </w:r>
      <w:r w:rsidR="008142BC" w:rsidRPr="00913819">
        <w:rPr>
          <w:rFonts w:asciiTheme="minorHAnsi" w:hAnsiTheme="minorHAnsi" w:cstheme="minorHAnsi"/>
          <w:sz w:val="22"/>
          <w:szCs w:val="22"/>
        </w:rPr>
        <w:t xml:space="preserve"> potential </w:t>
      </w:r>
      <w:r w:rsidR="00E37CB0" w:rsidRPr="00913819">
        <w:rPr>
          <w:rFonts w:asciiTheme="minorHAnsi" w:hAnsiTheme="minorHAnsi" w:cstheme="minorHAnsi"/>
          <w:sz w:val="22"/>
          <w:szCs w:val="22"/>
        </w:rPr>
        <w:t xml:space="preserve">problem </w:t>
      </w:r>
      <w:r w:rsidR="00B25A15" w:rsidRPr="00913819">
        <w:rPr>
          <w:rFonts w:asciiTheme="minorHAnsi" w:hAnsiTheme="minorHAnsi" w:cstheme="minorHAnsi"/>
          <w:sz w:val="22"/>
          <w:szCs w:val="22"/>
        </w:rPr>
        <w:t xml:space="preserve">is limited by appropriate drug and dose selection. </w:t>
      </w:r>
      <w:r w:rsidR="008369D9" w:rsidRPr="00913819">
        <w:rPr>
          <w:rFonts w:asciiTheme="minorHAnsi" w:hAnsiTheme="minorHAnsi" w:cstheme="minorHAnsi"/>
          <w:sz w:val="22"/>
          <w:szCs w:val="22"/>
        </w:rPr>
        <w:t xml:space="preserve">Physiological </w:t>
      </w:r>
      <w:r w:rsidR="00B25A15" w:rsidRPr="00913819">
        <w:rPr>
          <w:rFonts w:asciiTheme="minorHAnsi" w:hAnsiTheme="minorHAnsi" w:cstheme="minorHAnsi"/>
          <w:sz w:val="22"/>
          <w:szCs w:val="22"/>
        </w:rPr>
        <w:t xml:space="preserve">anaesthetic </w:t>
      </w:r>
      <w:r w:rsidR="00164B9A" w:rsidRPr="00913819">
        <w:rPr>
          <w:rFonts w:asciiTheme="minorHAnsi" w:hAnsiTheme="minorHAnsi" w:cstheme="minorHAnsi"/>
          <w:sz w:val="22"/>
          <w:szCs w:val="22"/>
        </w:rPr>
        <w:t>“</w:t>
      </w:r>
      <w:r w:rsidR="00B25A15" w:rsidRPr="00913819">
        <w:rPr>
          <w:rFonts w:asciiTheme="minorHAnsi" w:hAnsiTheme="minorHAnsi" w:cstheme="minorHAnsi"/>
          <w:sz w:val="22"/>
          <w:szCs w:val="22"/>
        </w:rPr>
        <w:t>noise</w:t>
      </w:r>
      <w:r w:rsidR="00164B9A" w:rsidRPr="00913819">
        <w:rPr>
          <w:rFonts w:asciiTheme="minorHAnsi" w:hAnsiTheme="minorHAnsi" w:cstheme="minorHAnsi"/>
          <w:sz w:val="22"/>
          <w:szCs w:val="22"/>
        </w:rPr>
        <w:t>”</w:t>
      </w:r>
      <w:r w:rsidR="00B25A15" w:rsidRPr="00913819">
        <w:rPr>
          <w:rFonts w:asciiTheme="minorHAnsi" w:hAnsiTheme="minorHAnsi" w:cstheme="minorHAnsi"/>
          <w:sz w:val="22"/>
          <w:szCs w:val="22"/>
        </w:rPr>
        <w:t xml:space="preserve"> arises from adverse co-incidental effects of anaesthesia, e.g., hypotension, hypothermia, </w:t>
      </w:r>
      <w:r w:rsidR="008369D9" w:rsidRPr="00913819">
        <w:rPr>
          <w:rFonts w:asciiTheme="minorHAnsi" w:hAnsiTheme="minorHAnsi" w:cstheme="minorHAnsi"/>
          <w:sz w:val="22"/>
          <w:szCs w:val="22"/>
        </w:rPr>
        <w:t xml:space="preserve">nocistimulation, </w:t>
      </w:r>
      <w:r w:rsidR="00B25A15" w:rsidRPr="00913819">
        <w:rPr>
          <w:rFonts w:asciiTheme="minorHAnsi" w:hAnsiTheme="minorHAnsi" w:cstheme="minorHAnsi"/>
          <w:sz w:val="22"/>
          <w:szCs w:val="22"/>
        </w:rPr>
        <w:t xml:space="preserve">on scientific outcomes, and is </w:t>
      </w:r>
      <w:r w:rsidR="008369D9" w:rsidRPr="00913819">
        <w:rPr>
          <w:rFonts w:asciiTheme="minorHAnsi" w:hAnsiTheme="minorHAnsi" w:cstheme="minorHAnsi"/>
          <w:sz w:val="22"/>
          <w:szCs w:val="22"/>
        </w:rPr>
        <w:t>caused by</w:t>
      </w:r>
      <w:r w:rsidR="00B25A15" w:rsidRPr="00913819">
        <w:rPr>
          <w:rFonts w:asciiTheme="minorHAnsi" w:hAnsiTheme="minorHAnsi" w:cstheme="minorHAnsi"/>
          <w:sz w:val="22"/>
          <w:szCs w:val="22"/>
        </w:rPr>
        <w:t xml:space="preserve"> anaesthetic mismanagement. </w:t>
      </w:r>
      <w:r w:rsidR="00767AC6" w:rsidRPr="00913819">
        <w:rPr>
          <w:rFonts w:asciiTheme="minorHAnsi" w:hAnsiTheme="minorHAnsi" w:cstheme="minorHAnsi"/>
          <w:sz w:val="22"/>
          <w:szCs w:val="22"/>
        </w:rPr>
        <w:t xml:space="preserve">The two are often related, e.g., </w:t>
      </w:r>
      <w:r w:rsidR="00B25A15" w:rsidRPr="00913819">
        <w:rPr>
          <w:rFonts w:asciiTheme="minorHAnsi" w:hAnsiTheme="minorHAnsi" w:cstheme="minorHAnsi"/>
          <w:sz w:val="22"/>
          <w:szCs w:val="22"/>
        </w:rPr>
        <w:t xml:space="preserve">hypoventilation caused by volatile anaesthetic and opioid analgesic administration in spontaneously breathing animals will cause respiratory acidosis with widespread </w:t>
      </w:r>
      <w:r w:rsidR="00E37CB0" w:rsidRPr="00913819">
        <w:rPr>
          <w:rFonts w:asciiTheme="minorHAnsi" w:hAnsiTheme="minorHAnsi" w:cstheme="minorHAnsi"/>
          <w:sz w:val="22"/>
          <w:szCs w:val="22"/>
        </w:rPr>
        <w:t>(</w:t>
      </w:r>
      <w:r w:rsidR="00B25A15" w:rsidRPr="00913819">
        <w:rPr>
          <w:rFonts w:asciiTheme="minorHAnsi" w:hAnsiTheme="minorHAnsi" w:cstheme="minorHAnsi"/>
          <w:sz w:val="22"/>
          <w:szCs w:val="22"/>
        </w:rPr>
        <w:t>though readily avoidable</w:t>
      </w:r>
      <w:r w:rsidR="00E37CB0" w:rsidRPr="00913819">
        <w:rPr>
          <w:rFonts w:asciiTheme="minorHAnsi" w:hAnsiTheme="minorHAnsi" w:cstheme="minorHAnsi"/>
          <w:sz w:val="22"/>
          <w:szCs w:val="22"/>
        </w:rPr>
        <w:t>)</w:t>
      </w:r>
      <w:r w:rsidR="00B25A15" w:rsidRPr="00913819">
        <w:rPr>
          <w:rFonts w:asciiTheme="minorHAnsi" w:hAnsiTheme="minorHAnsi" w:cstheme="minorHAnsi"/>
          <w:sz w:val="22"/>
          <w:szCs w:val="22"/>
        </w:rPr>
        <w:t xml:space="preserve"> physiological effects. </w:t>
      </w:r>
    </w:p>
    <w:p w14:paraId="3C1348BD" w14:textId="0100D77B" w:rsidR="00B25A15" w:rsidRPr="00913819" w:rsidRDefault="00B25A15"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Delivering anaesthetics and analgesics in a way that ensures noxious experimental procedures do not cause pain, suffering and distress (and the effects of these on data quality) whilst avoiding overdose, and its undesirable consequences, i.e., prolonged recovery, post-procedural morbidity, or even mortality (and a similar deprecation of data quality) requires skills commensurate with the complexity of the procedure. Not infrequently, there will be disagreement between researchers and animal anaesthetists on the most suitable anaesthetic and, or analgesic technique to be used.  If contentious, the proposed anaesthetic must be agreed between scientists (to ensure compatibility with study objectives), supervising veterinarians (for authority), the </w:t>
      </w:r>
      <w:r w:rsidR="000443F4" w:rsidRPr="00913819">
        <w:rPr>
          <w:rFonts w:asciiTheme="minorHAnsi" w:hAnsiTheme="minorHAnsi" w:cstheme="minorHAnsi"/>
          <w:sz w:val="22"/>
          <w:szCs w:val="22"/>
        </w:rPr>
        <w:t>assigned</w:t>
      </w:r>
      <w:r w:rsidRPr="00913819">
        <w:rPr>
          <w:rFonts w:asciiTheme="minorHAnsi" w:hAnsiTheme="minorHAnsi" w:cstheme="minorHAnsi"/>
          <w:sz w:val="22"/>
          <w:szCs w:val="22"/>
        </w:rPr>
        <w:t xml:space="preserve"> anaesthetist (for feasibility) and the institutional Animal Welfare and Ethical Review Board (AWERB; to ensure regulatory compliance).</w:t>
      </w:r>
    </w:p>
    <w:p w14:paraId="1DDA2BB0" w14:textId="6FB0337A" w:rsidR="00007831" w:rsidRPr="00913819" w:rsidRDefault="00007831" w:rsidP="00372CF6">
      <w:pPr>
        <w:pStyle w:val="Naslov4"/>
        <w:jc w:val="both"/>
        <w:rPr>
          <w:rFonts w:asciiTheme="minorHAnsi" w:hAnsiTheme="minorHAnsi" w:cstheme="minorHAnsi"/>
          <w:i w:val="0"/>
          <w:iCs w:val="0"/>
          <w:sz w:val="22"/>
          <w:szCs w:val="22"/>
        </w:rPr>
      </w:pPr>
      <w:r w:rsidRPr="00913819">
        <w:rPr>
          <w:rFonts w:asciiTheme="minorHAnsi" w:hAnsiTheme="minorHAnsi" w:cstheme="minorHAnsi"/>
          <w:i w:val="0"/>
          <w:iCs w:val="0"/>
          <w:sz w:val="22"/>
          <w:szCs w:val="22"/>
        </w:rPr>
        <w:t xml:space="preserve">“Standardised” </w:t>
      </w:r>
      <w:r w:rsidR="00CD25DE" w:rsidRPr="00913819">
        <w:rPr>
          <w:rFonts w:asciiTheme="minorHAnsi" w:hAnsiTheme="minorHAnsi" w:cstheme="minorHAnsi"/>
          <w:i w:val="0"/>
          <w:iCs w:val="0"/>
          <w:sz w:val="22"/>
          <w:szCs w:val="22"/>
        </w:rPr>
        <w:t>T</w:t>
      </w:r>
      <w:r w:rsidRPr="00913819">
        <w:rPr>
          <w:rFonts w:asciiTheme="minorHAnsi" w:hAnsiTheme="minorHAnsi" w:cstheme="minorHAnsi"/>
          <w:i w:val="0"/>
          <w:iCs w:val="0"/>
          <w:sz w:val="22"/>
          <w:szCs w:val="22"/>
        </w:rPr>
        <w:t>echniques</w:t>
      </w:r>
    </w:p>
    <w:p w14:paraId="34364C31" w14:textId="06FE2A9B" w:rsidR="00B25A15" w:rsidRPr="00913819" w:rsidRDefault="00B25A15" w:rsidP="00372CF6">
      <w:pPr>
        <w:jc w:val="both"/>
        <w:rPr>
          <w:rFonts w:asciiTheme="minorHAnsi" w:hAnsiTheme="minorHAnsi" w:cstheme="minorHAnsi"/>
          <w:sz w:val="22"/>
          <w:szCs w:val="22"/>
        </w:rPr>
      </w:pPr>
      <w:r w:rsidRPr="00913819">
        <w:rPr>
          <w:rFonts w:asciiTheme="minorHAnsi" w:hAnsiTheme="minorHAnsi" w:cstheme="minorHAnsi"/>
          <w:sz w:val="22"/>
          <w:szCs w:val="22"/>
        </w:rPr>
        <w:t>In many studies, the pharmacological and non-pharmacological features of the anaesthetic (</w:t>
      </w:r>
      <w:r w:rsidR="00564CD7" w:rsidRPr="00913819">
        <w:rPr>
          <w:rFonts w:asciiTheme="minorHAnsi" w:hAnsiTheme="minorHAnsi" w:cstheme="minorHAnsi"/>
          <w:sz w:val="22"/>
          <w:szCs w:val="22"/>
        </w:rPr>
        <w:t>T</w:t>
      </w:r>
      <w:r w:rsidRPr="00913819">
        <w:rPr>
          <w:rFonts w:asciiTheme="minorHAnsi" w:hAnsiTheme="minorHAnsi" w:cstheme="minorHAnsi"/>
          <w:sz w:val="22"/>
          <w:szCs w:val="22"/>
        </w:rPr>
        <w:t xml:space="preserve">able </w:t>
      </w:r>
      <w:r w:rsidR="00F44C94" w:rsidRPr="00913819">
        <w:rPr>
          <w:rFonts w:asciiTheme="minorHAnsi" w:hAnsiTheme="minorHAnsi" w:cstheme="minorHAnsi"/>
          <w:sz w:val="22"/>
          <w:szCs w:val="22"/>
        </w:rPr>
        <w:t>2</w:t>
      </w:r>
      <w:r w:rsidRPr="00913819">
        <w:rPr>
          <w:rFonts w:asciiTheme="minorHAnsi" w:hAnsiTheme="minorHAnsi" w:cstheme="minorHAnsi"/>
          <w:sz w:val="22"/>
          <w:szCs w:val="22"/>
        </w:rPr>
        <w:t xml:space="preserve">) and pain management must be </w:t>
      </w:r>
      <w:r w:rsidR="00254915" w:rsidRPr="00913819">
        <w:rPr>
          <w:rFonts w:asciiTheme="minorHAnsi" w:hAnsiTheme="minorHAnsi" w:cstheme="minorHAnsi"/>
          <w:sz w:val="22"/>
          <w:szCs w:val="22"/>
        </w:rPr>
        <w:t xml:space="preserve">adapted if needed and then </w:t>
      </w:r>
      <w:r w:rsidRPr="00913819">
        <w:rPr>
          <w:rFonts w:asciiTheme="minorHAnsi" w:hAnsiTheme="minorHAnsi" w:cstheme="minorHAnsi"/>
          <w:sz w:val="22"/>
          <w:szCs w:val="22"/>
        </w:rPr>
        <w:t xml:space="preserve">standardised </w:t>
      </w:r>
      <w:r w:rsidR="00C6212A" w:rsidRPr="00913819">
        <w:rPr>
          <w:rFonts w:asciiTheme="minorHAnsi" w:hAnsiTheme="minorHAnsi" w:cstheme="minorHAnsi"/>
          <w:sz w:val="22"/>
          <w:szCs w:val="22"/>
        </w:rPr>
        <w:t>to</w:t>
      </w:r>
      <w:r w:rsidRPr="00913819">
        <w:rPr>
          <w:rFonts w:asciiTheme="minorHAnsi" w:hAnsiTheme="minorHAnsi" w:cstheme="minorHAnsi"/>
          <w:sz w:val="22"/>
          <w:szCs w:val="22"/>
        </w:rPr>
        <w:t xml:space="preserve"> limit their confounding effects on study outcomes. This points to the </w:t>
      </w:r>
      <w:r w:rsidR="007E2A2F" w:rsidRPr="00913819">
        <w:rPr>
          <w:rFonts w:asciiTheme="minorHAnsi" w:hAnsiTheme="minorHAnsi" w:cstheme="minorHAnsi"/>
          <w:sz w:val="22"/>
          <w:szCs w:val="22"/>
        </w:rPr>
        <w:t>benefits</w:t>
      </w:r>
      <w:r w:rsidRPr="00913819">
        <w:rPr>
          <w:rFonts w:asciiTheme="minorHAnsi" w:hAnsiTheme="minorHAnsi" w:cstheme="minorHAnsi"/>
          <w:sz w:val="22"/>
          <w:szCs w:val="22"/>
        </w:rPr>
        <w:t xml:space="preserve"> of a universally accepted anaesthetic</w:t>
      </w:r>
      <w:r w:rsidR="00647B87" w:rsidRPr="00913819">
        <w:rPr>
          <w:rFonts w:asciiTheme="minorHAnsi" w:hAnsiTheme="minorHAnsi" w:cstheme="minorHAnsi"/>
          <w:sz w:val="22"/>
          <w:szCs w:val="22"/>
        </w:rPr>
        <w:t xml:space="preserve"> - </w:t>
      </w:r>
      <w:r w:rsidRPr="00913819">
        <w:rPr>
          <w:rFonts w:asciiTheme="minorHAnsi" w:hAnsiTheme="minorHAnsi" w:cstheme="minorHAnsi"/>
          <w:sz w:val="22"/>
          <w:szCs w:val="22"/>
        </w:rPr>
        <w:t>analgesic technique which could be applied for specified procedures conducted in established animal models: such standardisation would allow the comparison and pooling of data from different groups, accelerate scientific progress and reduce animal use. However, this Utopian proposal would mitigate against experimental refinement</w:t>
      </w:r>
      <w:r w:rsidR="007A254E" w:rsidRPr="00913819">
        <w:rPr>
          <w:rFonts w:asciiTheme="minorHAnsi" w:hAnsiTheme="minorHAnsi" w:cstheme="minorHAnsi"/>
          <w:sz w:val="22"/>
          <w:szCs w:val="22"/>
        </w:rPr>
        <w:t xml:space="preserve"> based on </w:t>
      </w:r>
      <w:r w:rsidRPr="00913819">
        <w:rPr>
          <w:rFonts w:asciiTheme="minorHAnsi" w:hAnsiTheme="minorHAnsi" w:cstheme="minorHAnsi"/>
          <w:sz w:val="22"/>
          <w:szCs w:val="22"/>
        </w:rPr>
        <w:t xml:space="preserve">the </w:t>
      </w:r>
      <w:r w:rsidR="007A254E" w:rsidRPr="00913819">
        <w:rPr>
          <w:rFonts w:asciiTheme="minorHAnsi" w:hAnsiTheme="minorHAnsi" w:cstheme="minorHAnsi"/>
          <w:sz w:val="22"/>
          <w:szCs w:val="22"/>
        </w:rPr>
        <w:t>improvement</w:t>
      </w:r>
      <w:r w:rsidRPr="00913819">
        <w:rPr>
          <w:rFonts w:asciiTheme="minorHAnsi" w:hAnsiTheme="minorHAnsi" w:cstheme="minorHAnsi"/>
          <w:sz w:val="22"/>
          <w:szCs w:val="22"/>
        </w:rPr>
        <w:t xml:space="preserve"> of anaesthetic techniques. Furthermore, universally accepted animal models are relatively uncommon in farmed animals compared with traditional laboratory species. Finally, standardi</w:t>
      </w:r>
      <w:r w:rsidR="0088720D" w:rsidRPr="00913819">
        <w:rPr>
          <w:rFonts w:asciiTheme="minorHAnsi" w:hAnsiTheme="minorHAnsi" w:cstheme="minorHAnsi"/>
          <w:sz w:val="22"/>
          <w:szCs w:val="22"/>
        </w:rPr>
        <w:t>s</w:t>
      </w:r>
      <w:r w:rsidRPr="00913819">
        <w:rPr>
          <w:rFonts w:asciiTheme="minorHAnsi" w:hAnsiTheme="minorHAnsi" w:cstheme="minorHAnsi"/>
          <w:sz w:val="22"/>
          <w:szCs w:val="22"/>
        </w:rPr>
        <w:t>ed anaesthetic techniques ignore the biological variability inherent amongst individuals and preclude “individuali</w:t>
      </w:r>
      <w:r w:rsidR="004162D4" w:rsidRPr="00913819">
        <w:rPr>
          <w:rFonts w:asciiTheme="minorHAnsi" w:hAnsiTheme="minorHAnsi" w:cstheme="minorHAnsi"/>
          <w:sz w:val="22"/>
          <w:szCs w:val="22"/>
        </w:rPr>
        <w:t>s</w:t>
      </w:r>
      <w:r w:rsidRPr="00913819">
        <w:rPr>
          <w:rFonts w:asciiTheme="minorHAnsi" w:hAnsiTheme="minorHAnsi" w:cstheme="minorHAnsi"/>
          <w:sz w:val="22"/>
          <w:szCs w:val="22"/>
        </w:rPr>
        <w:t>ed medicine” – a recogni</w:t>
      </w:r>
      <w:r w:rsidR="004162D4" w:rsidRPr="00913819">
        <w:rPr>
          <w:rFonts w:asciiTheme="minorHAnsi" w:hAnsiTheme="minorHAnsi" w:cstheme="minorHAnsi"/>
          <w:sz w:val="22"/>
          <w:szCs w:val="22"/>
        </w:rPr>
        <w:t>s</w:t>
      </w:r>
      <w:r w:rsidRPr="00913819">
        <w:rPr>
          <w:rFonts w:asciiTheme="minorHAnsi" w:hAnsiTheme="minorHAnsi" w:cstheme="minorHAnsi"/>
          <w:sz w:val="22"/>
          <w:szCs w:val="22"/>
        </w:rPr>
        <w:t xml:space="preserve">ed safety factor in anaesthetic practice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Munirama&lt;/Author&gt;&lt;Year&gt;2015&lt;/Year&gt;&lt;RecNum&gt;482&lt;/RecNum&gt;&lt;DisplayText&gt;(222)&lt;/DisplayText&gt;&lt;record&gt;&lt;rec-number&gt;482&lt;/rec-number&gt;&lt;foreign-keys&gt;&lt;key app="EN" db-id="x005rdz0lrfev0e9wafpfpvaazppeszde2z5" timestamp="1685596649"&gt;482&lt;/key&gt;&lt;/foreign-keys&gt;&lt;ref-type name="Journal Article"&gt;17&lt;/ref-type&gt;&lt;contributors&gt;&lt;authors&gt;&lt;author&gt;Munirama, S.&lt;/author&gt;&lt;author&gt;McLeod, G.&lt;/author&gt;&lt;/authors&gt;&lt;/contributors&gt;&lt;auth-address&gt;Manchester Royal Infirmary, Manchester M13 9WL, UK.&amp;#xD;Ninewells Hospital and University of Dundee Medical School, Dundee DD1 92Y, UK g.a.mcleod@dundee.ac.uk.&lt;/auth-address&gt;&lt;titles&gt;&lt;title&gt;&amp;apos;Stratified&amp;apos; approach to individualized anaesthetic care&lt;/title&gt;&lt;secondary-title&gt;Br J Anaesth&lt;/secondary-title&gt;&lt;/titles&gt;&lt;periodical&gt;&lt;full-title&gt;Br J Anaesth&lt;/full-title&gt;&lt;abbr-1&gt;British journal of anaesthesia&lt;/abbr-1&gt;&lt;/periodical&gt;&lt;pages&gt;543-5&lt;/pages&gt;&lt;volume&gt;114&lt;/volume&gt;&lt;number&gt;4&lt;/number&gt;&lt;edition&gt;2014/10/10&lt;/edition&gt;&lt;keywords&gt;&lt;keyword&gt;*Anesthesia&lt;/keyword&gt;&lt;keyword&gt;Humans&lt;/keyword&gt;&lt;keyword&gt;*Precision Medicine&lt;/keyword&gt;&lt;/keywords&gt;&lt;dates&gt;&lt;year&gt;2015&lt;/year&gt;&lt;pub-dates&gt;&lt;date&gt;Apr&lt;/date&gt;&lt;/pub-dates&gt;&lt;/dates&gt;&lt;isbn&gt;0007-0912&lt;/isbn&gt;&lt;accession-num&gt;25296913&lt;/accession-num&gt;&lt;urls&gt;&lt;/urls&gt;&lt;electronic-resource-num&gt;10.1093/bja/aeu345&lt;/electronic-resource-num&gt;&lt;remote-database-provider&gt;NLM&lt;/remote-database-provider&gt;&lt;research-notes&gt;Individualised anaesthesia&lt;/research-notes&gt;&lt;language&gt;eng&lt;/language&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22)</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w:t>
      </w:r>
    </w:p>
    <w:p w14:paraId="098E83A6" w14:textId="16C694AD" w:rsidR="00007831" w:rsidRPr="00913819" w:rsidRDefault="00007831" w:rsidP="00372CF6">
      <w:pPr>
        <w:pStyle w:val="Naslov4"/>
        <w:jc w:val="both"/>
        <w:rPr>
          <w:rFonts w:asciiTheme="minorHAnsi" w:hAnsiTheme="minorHAnsi" w:cstheme="minorHAnsi"/>
          <w:i w:val="0"/>
          <w:iCs w:val="0"/>
          <w:sz w:val="22"/>
          <w:szCs w:val="22"/>
        </w:rPr>
      </w:pPr>
      <w:r w:rsidRPr="00913819">
        <w:rPr>
          <w:rFonts w:asciiTheme="minorHAnsi" w:hAnsiTheme="minorHAnsi" w:cstheme="minorHAnsi"/>
          <w:i w:val="0"/>
          <w:iCs w:val="0"/>
          <w:sz w:val="22"/>
          <w:szCs w:val="22"/>
        </w:rPr>
        <w:t>Extra-ordinary treatments</w:t>
      </w:r>
    </w:p>
    <w:p w14:paraId="37797588" w14:textId="7A51159A" w:rsidR="00B25A15" w:rsidRPr="00913819" w:rsidRDefault="00B25A15" w:rsidP="00372CF6">
      <w:pPr>
        <w:jc w:val="both"/>
        <w:rPr>
          <w:rFonts w:asciiTheme="minorHAnsi" w:hAnsiTheme="minorHAnsi" w:cstheme="minorHAnsi"/>
          <w:sz w:val="22"/>
          <w:szCs w:val="22"/>
        </w:rPr>
      </w:pPr>
      <w:r w:rsidRPr="00913819">
        <w:rPr>
          <w:rFonts w:asciiTheme="minorHAnsi" w:hAnsiTheme="minorHAnsi" w:cstheme="minorHAnsi"/>
          <w:sz w:val="22"/>
          <w:szCs w:val="22"/>
        </w:rPr>
        <w:t>The effects (rather than the demands) of the experiment on anaesthetic technique selection must be considered. Some procedures directly (and considerably) increase anaesthetic risk and cannot be fully managed because they are an integral component of the study itself.  Acute severe haemorrhage in trauma studies, hypoxia in neonatal cerebral protection studies, and cardiac arrest in resuscitation studies exemplify this</w:t>
      </w:r>
      <w:r w:rsidR="00E37CB0" w:rsidRPr="00913819">
        <w:rPr>
          <w:rFonts w:asciiTheme="minorHAnsi" w:hAnsiTheme="minorHAnsi" w:cstheme="minorHAnsi"/>
          <w:sz w:val="22"/>
          <w:szCs w:val="22"/>
        </w:rPr>
        <w:t xml:space="preserve"> challenge.</w:t>
      </w:r>
      <w:r w:rsidRPr="00913819">
        <w:rPr>
          <w:rFonts w:asciiTheme="minorHAnsi" w:hAnsiTheme="minorHAnsi" w:cstheme="minorHAnsi"/>
          <w:sz w:val="22"/>
          <w:szCs w:val="22"/>
        </w:rPr>
        <w:t xml:space="preserve"> Other interventions are less challenging but nevertheless increase demands on the anaesthetists’ skills, e.g., heparin administration before vascular implant studies. </w:t>
      </w:r>
    </w:p>
    <w:p w14:paraId="499EA252" w14:textId="1973CD5F" w:rsidR="00B25A15" w:rsidRPr="00913819" w:rsidRDefault="00B25A15" w:rsidP="00372CF6">
      <w:pPr>
        <w:jc w:val="both"/>
        <w:rPr>
          <w:rFonts w:asciiTheme="minorHAnsi" w:hAnsiTheme="minorHAnsi" w:cstheme="minorHAnsi"/>
          <w:sz w:val="22"/>
          <w:szCs w:val="22"/>
        </w:rPr>
      </w:pPr>
      <w:r w:rsidRPr="00913819">
        <w:rPr>
          <w:rFonts w:asciiTheme="minorHAnsi" w:hAnsiTheme="minorHAnsi" w:cstheme="minorHAnsi"/>
          <w:sz w:val="22"/>
          <w:szCs w:val="22"/>
        </w:rPr>
        <w:t>The study of unevaluated drugs, substances, devices, or surgical procedures in anaestheti</w:t>
      </w:r>
      <w:r w:rsidR="00883436" w:rsidRPr="00913819">
        <w:rPr>
          <w:rFonts w:asciiTheme="minorHAnsi" w:hAnsiTheme="minorHAnsi" w:cstheme="minorHAnsi"/>
          <w:sz w:val="22"/>
          <w:szCs w:val="22"/>
        </w:rPr>
        <w:t>s</w:t>
      </w:r>
      <w:r w:rsidRPr="00913819">
        <w:rPr>
          <w:rFonts w:asciiTheme="minorHAnsi" w:hAnsiTheme="minorHAnsi" w:cstheme="minorHAnsi"/>
          <w:sz w:val="22"/>
          <w:szCs w:val="22"/>
        </w:rPr>
        <w:t xml:space="preserve">ed animals may unexpectedly complicate anaesthetic management because the effects of the unevaluated are – by definition, unknown. Unforeseen events may also occur when genetically modified animals with incompletely characterised phenotypes are anaesthetised. In both examples, problem control should involve: i) conducting cadaveric and, or pilot studies (initially under terminal anaesthesia); ii) extending the range of physiological variables monitored; and iii) being adequately prepared to manage life-threatening complications. When unevaluated surgical procedures are scheduled, measures should be taken to ensure that </w:t>
      </w:r>
      <w:r w:rsidR="001D09D6" w:rsidRPr="00913819">
        <w:rPr>
          <w:rFonts w:asciiTheme="minorHAnsi" w:hAnsiTheme="minorHAnsi" w:cstheme="minorHAnsi"/>
          <w:sz w:val="22"/>
          <w:szCs w:val="22"/>
        </w:rPr>
        <w:t>inestimable</w:t>
      </w:r>
      <w:r w:rsidRPr="00913819">
        <w:rPr>
          <w:rFonts w:asciiTheme="minorHAnsi" w:hAnsiTheme="minorHAnsi" w:cstheme="minorHAnsi"/>
          <w:sz w:val="22"/>
          <w:szCs w:val="22"/>
        </w:rPr>
        <w:t xml:space="preserve"> post-operative pain levels can be managed effectively.</w:t>
      </w:r>
    </w:p>
    <w:p w14:paraId="65C5FB4E" w14:textId="5830B69C" w:rsidR="00B25A15" w:rsidRPr="00913819" w:rsidRDefault="00B25A15"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The greatest challenge in anaesthetising animals for “first-time” interventions is that the personnel involved will have limited previous experience. Cadaveric pilot studies may partly resolve this problem for surgeons facing novel surgical procedures, but not anaesthetists.  This challenge also raises a legal conundrum with respect to </w:t>
      </w:r>
      <w:r w:rsidR="00851E95" w:rsidRPr="00913819">
        <w:rPr>
          <w:rFonts w:asciiTheme="minorHAnsi" w:hAnsiTheme="minorHAnsi" w:cstheme="minorHAnsi"/>
          <w:sz w:val="22"/>
          <w:szCs w:val="22"/>
        </w:rPr>
        <w:t xml:space="preserve">the </w:t>
      </w:r>
      <w:r w:rsidRPr="00913819">
        <w:rPr>
          <w:rFonts w:asciiTheme="minorHAnsi" w:hAnsiTheme="minorHAnsi" w:cstheme="minorHAnsi"/>
          <w:sz w:val="22"/>
          <w:szCs w:val="22"/>
        </w:rPr>
        <w:t>anaesthetist’s competencies</w:t>
      </w:r>
      <w:r w:rsidR="00626DE5" w:rsidRPr="00913819">
        <w:rPr>
          <w:rFonts w:asciiTheme="minorHAnsi" w:hAnsiTheme="minorHAnsi" w:cstheme="minorHAnsi"/>
          <w:sz w:val="22"/>
          <w:szCs w:val="22"/>
        </w:rPr>
        <w:t xml:space="preserve"> (</w:t>
      </w:r>
      <w:r w:rsidRPr="00913819">
        <w:rPr>
          <w:rFonts w:asciiTheme="minorHAnsi" w:hAnsiTheme="minorHAnsi" w:cstheme="minorHAnsi"/>
          <w:sz w:val="22"/>
          <w:szCs w:val="22"/>
        </w:rPr>
        <w:t>discussed below</w:t>
      </w:r>
      <w:r w:rsidR="00626DE5" w:rsidRPr="00913819">
        <w:rPr>
          <w:rFonts w:asciiTheme="minorHAnsi" w:hAnsiTheme="minorHAnsi" w:cstheme="minorHAnsi"/>
          <w:sz w:val="22"/>
          <w:szCs w:val="22"/>
        </w:rPr>
        <w:t>)</w:t>
      </w:r>
      <w:r w:rsidRPr="00913819">
        <w:rPr>
          <w:rFonts w:asciiTheme="minorHAnsi" w:hAnsiTheme="minorHAnsi" w:cstheme="minorHAnsi"/>
          <w:sz w:val="22"/>
          <w:szCs w:val="22"/>
        </w:rPr>
        <w:t>.</w:t>
      </w:r>
    </w:p>
    <w:p w14:paraId="2F2FD185" w14:textId="70A78129" w:rsidR="00B25A15" w:rsidRPr="00913819" w:rsidRDefault="00B25A15" w:rsidP="00372CF6">
      <w:pPr>
        <w:pStyle w:val="Naslov4"/>
        <w:jc w:val="both"/>
        <w:rPr>
          <w:rFonts w:asciiTheme="minorHAnsi" w:hAnsiTheme="minorHAnsi" w:cstheme="minorHAnsi"/>
          <w:i w:val="0"/>
          <w:iCs w:val="0"/>
          <w:sz w:val="22"/>
          <w:szCs w:val="22"/>
        </w:rPr>
      </w:pPr>
      <w:r w:rsidRPr="00913819">
        <w:rPr>
          <w:rFonts w:asciiTheme="minorHAnsi" w:hAnsiTheme="minorHAnsi" w:cstheme="minorHAnsi"/>
          <w:i w:val="0"/>
          <w:iCs w:val="0"/>
          <w:sz w:val="22"/>
          <w:szCs w:val="22"/>
        </w:rPr>
        <w:t xml:space="preserve">Recovery and </w:t>
      </w:r>
      <w:r w:rsidR="00007831" w:rsidRPr="00913819">
        <w:rPr>
          <w:rFonts w:asciiTheme="minorHAnsi" w:hAnsiTheme="minorHAnsi" w:cstheme="minorHAnsi"/>
          <w:i w:val="0"/>
          <w:iCs w:val="0"/>
          <w:sz w:val="22"/>
          <w:szCs w:val="22"/>
        </w:rPr>
        <w:t>N</w:t>
      </w:r>
      <w:r w:rsidRPr="00913819">
        <w:rPr>
          <w:rFonts w:asciiTheme="minorHAnsi" w:hAnsiTheme="minorHAnsi" w:cstheme="minorHAnsi"/>
          <w:i w:val="0"/>
          <w:iCs w:val="0"/>
          <w:sz w:val="22"/>
          <w:szCs w:val="22"/>
        </w:rPr>
        <w:t xml:space="preserve">on-recovery </w:t>
      </w:r>
      <w:r w:rsidR="00007831" w:rsidRPr="00913819">
        <w:rPr>
          <w:rFonts w:asciiTheme="minorHAnsi" w:hAnsiTheme="minorHAnsi" w:cstheme="minorHAnsi"/>
          <w:i w:val="0"/>
          <w:iCs w:val="0"/>
          <w:sz w:val="22"/>
          <w:szCs w:val="22"/>
        </w:rPr>
        <w:t>S</w:t>
      </w:r>
      <w:r w:rsidRPr="00913819">
        <w:rPr>
          <w:rFonts w:asciiTheme="minorHAnsi" w:hAnsiTheme="minorHAnsi" w:cstheme="minorHAnsi"/>
          <w:i w:val="0"/>
          <w:iCs w:val="0"/>
          <w:sz w:val="22"/>
          <w:szCs w:val="22"/>
        </w:rPr>
        <w:t>tudies.</w:t>
      </w:r>
    </w:p>
    <w:p w14:paraId="5885989B" w14:textId="77777777" w:rsidR="00B25A15" w:rsidRPr="00913819" w:rsidRDefault="00B25A15" w:rsidP="00372CF6">
      <w:pPr>
        <w:jc w:val="both"/>
        <w:rPr>
          <w:rFonts w:asciiTheme="minorHAnsi" w:hAnsiTheme="minorHAnsi" w:cstheme="minorHAnsi"/>
          <w:sz w:val="22"/>
          <w:szCs w:val="22"/>
        </w:rPr>
      </w:pPr>
      <w:r w:rsidRPr="00913819">
        <w:rPr>
          <w:rFonts w:asciiTheme="minorHAnsi" w:hAnsiTheme="minorHAnsi" w:cstheme="minorHAnsi"/>
          <w:sz w:val="22"/>
          <w:szCs w:val="22"/>
        </w:rPr>
        <w:t>Factors affecting the rate and quality of recovery from anaesthesia are of limited importance in non-recovery experiments.  This is not the case when non-recovery procedures are part of a staged programme of work leading ultimately to recovery experiments.</w:t>
      </w:r>
    </w:p>
    <w:p w14:paraId="183C627B" w14:textId="77777777" w:rsidR="00B25A15" w:rsidRPr="00372CF6" w:rsidRDefault="00B25A15" w:rsidP="00372CF6">
      <w:pPr>
        <w:pStyle w:val="Naslov2"/>
        <w:rPr>
          <w:rFonts w:asciiTheme="minorHAnsi" w:hAnsiTheme="minorHAnsi" w:cstheme="minorHAnsi"/>
          <w:i/>
          <w:iCs/>
          <w:sz w:val="22"/>
          <w:szCs w:val="22"/>
        </w:rPr>
      </w:pPr>
      <w:r w:rsidRPr="00372CF6">
        <w:rPr>
          <w:rFonts w:asciiTheme="minorHAnsi" w:hAnsiTheme="minorHAnsi" w:cstheme="minorHAnsi"/>
          <w:sz w:val="22"/>
          <w:szCs w:val="22"/>
        </w:rPr>
        <w:t>External Validity</w:t>
      </w:r>
    </w:p>
    <w:p w14:paraId="5F9AB8F0" w14:textId="059CDA93" w:rsidR="00B25A15" w:rsidRPr="00913819" w:rsidRDefault="00B25A15" w:rsidP="00372CF6">
      <w:pPr>
        <w:jc w:val="both"/>
        <w:rPr>
          <w:rFonts w:asciiTheme="minorHAnsi" w:hAnsiTheme="minorHAnsi" w:cstheme="minorHAnsi"/>
          <w:sz w:val="22"/>
          <w:szCs w:val="22"/>
        </w:rPr>
      </w:pPr>
      <w:r w:rsidRPr="00913819">
        <w:rPr>
          <w:rFonts w:asciiTheme="minorHAnsi" w:hAnsiTheme="minorHAnsi" w:cstheme="minorHAnsi"/>
          <w:sz w:val="22"/>
          <w:szCs w:val="22"/>
        </w:rPr>
        <w:t>In studies in which animals are used to model human conditions, the preservation of experimental validity imposes a scientific and ethical imperative that the model be treated – as far as biological differences allow - in precisely the same way as the modelled would be under similar, non-experimental conditions. This particularly applies to the quality of anaesthesia, analgesia and “care” provided.  It also justifies</w:t>
      </w:r>
      <w:r w:rsidR="00F2348A" w:rsidRPr="00913819">
        <w:rPr>
          <w:rFonts w:asciiTheme="minorHAnsi" w:hAnsiTheme="minorHAnsi" w:cstheme="minorHAnsi"/>
          <w:sz w:val="22"/>
          <w:szCs w:val="22"/>
        </w:rPr>
        <w:t>, where appropriate,</w:t>
      </w:r>
      <w:r w:rsidRPr="00913819">
        <w:rPr>
          <w:rFonts w:asciiTheme="minorHAnsi" w:hAnsiTheme="minorHAnsi" w:cstheme="minorHAnsi"/>
          <w:sz w:val="22"/>
          <w:szCs w:val="22"/>
        </w:rPr>
        <w:t xml:space="preserve"> </w:t>
      </w:r>
      <w:r w:rsidR="00F2348A" w:rsidRPr="00913819">
        <w:rPr>
          <w:rFonts w:asciiTheme="minorHAnsi" w:hAnsiTheme="minorHAnsi" w:cstheme="minorHAnsi"/>
          <w:sz w:val="22"/>
          <w:szCs w:val="22"/>
        </w:rPr>
        <w:t>ref</w:t>
      </w:r>
      <w:r w:rsidRPr="00913819">
        <w:rPr>
          <w:rFonts w:asciiTheme="minorHAnsi" w:hAnsiTheme="minorHAnsi" w:cstheme="minorHAnsi"/>
          <w:sz w:val="22"/>
          <w:szCs w:val="22"/>
        </w:rPr>
        <w:t>erence to medical, rather than veterinary</w:t>
      </w:r>
      <w:r w:rsidR="007C61E1" w:rsidRPr="00913819">
        <w:rPr>
          <w:rFonts w:asciiTheme="minorHAnsi" w:hAnsiTheme="minorHAnsi" w:cstheme="minorHAnsi"/>
          <w:sz w:val="22"/>
          <w:szCs w:val="22"/>
        </w:rPr>
        <w:t xml:space="preserve"> </w:t>
      </w:r>
      <w:r w:rsidRPr="00913819">
        <w:rPr>
          <w:rFonts w:asciiTheme="minorHAnsi" w:hAnsiTheme="minorHAnsi" w:cstheme="minorHAnsi"/>
          <w:sz w:val="22"/>
          <w:szCs w:val="22"/>
        </w:rPr>
        <w:t>recommendations for care provision.</w:t>
      </w:r>
    </w:p>
    <w:p w14:paraId="4DB5A820" w14:textId="77777777" w:rsidR="00B25A15" w:rsidRPr="00913819" w:rsidRDefault="00B25A15" w:rsidP="00372CF6">
      <w:pPr>
        <w:pStyle w:val="Naslov4"/>
        <w:jc w:val="both"/>
        <w:rPr>
          <w:rFonts w:asciiTheme="minorHAnsi" w:hAnsiTheme="minorHAnsi" w:cstheme="minorHAnsi"/>
          <w:i w:val="0"/>
          <w:iCs w:val="0"/>
          <w:sz w:val="22"/>
          <w:szCs w:val="22"/>
        </w:rPr>
      </w:pPr>
      <w:r w:rsidRPr="00913819">
        <w:rPr>
          <w:rFonts w:asciiTheme="minorHAnsi" w:hAnsiTheme="minorHAnsi" w:cstheme="minorHAnsi"/>
          <w:i w:val="0"/>
          <w:iCs w:val="0"/>
          <w:sz w:val="22"/>
          <w:szCs w:val="22"/>
        </w:rPr>
        <w:t xml:space="preserve">“Batch” Anaesthetics. </w:t>
      </w:r>
    </w:p>
    <w:p w14:paraId="4CFFC4C4" w14:textId="0F230E85" w:rsidR="00B25A15" w:rsidRPr="00913819" w:rsidRDefault="00B25A15"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Some studies may involve anaesthesia for study purposes that do affect objectives, e.g., thoracic imaging </w:t>
      </w:r>
      <w:r w:rsidR="007D0400" w:rsidRPr="00913819">
        <w:rPr>
          <w:rFonts w:asciiTheme="minorHAnsi" w:hAnsiTheme="minorHAnsi" w:cstheme="minorHAnsi"/>
          <w:sz w:val="22"/>
          <w:szCs w:val="22"/>
        </w:rPr>
        <w:t>for</w:t>
      </w:r>
      <w:r w:rsidRPr="00913819">
        <w:rPr>
          <w:rFonts w:asciiTheme="minorHAnsi" w:hAnsiTheme="minorHAnsi" w:cstheme="minorHAnsi"/>
          <w:sz w:val="22"/>
          <w:szCs w:val="22"/>
        </w:rPr>
        <w:t xml:space="preserve"> candidate animal</w:t>
      </w:r>
      <w:r w:rsidR="007F252B" w:rsidRPr="00913819">
        <w:rPr>
          <w:rFonts w:asciiTheme="minorHAnsi" w:hAnsiTheme="minorHAnsi" w:cstheme="minorHAnsi"/>
          <w:sz w:val="22"/>
          <w:szCs w:val="22"/>
        </w:rPr>
        <w:t xml:space="preserve"> selection.</w:t>
      </w:r>
      <w:r w:rsidRPr="00913819">
        <w:rPr>
          <w:rFonts w:asciiTheme="minorHAnsi" w:hAnsiTheme="minorHAnsi" w:cstheme="minorHAnsi"/>
          <w:sz w:val="22"/>
          <w:szCs w:val="22"/>
        </w:rPr>
        <w:t xml:space="preserve">  Such procedures are occasionally expedited by anaesthetising animals in </w:t>
      </w:r>
      <w:r w:rsidR="007D0400" w:rsidRPr="00913819">
        <w:rPr>
          <w:rFonts w:asciiTheme="minorHAnsi" w:hAnsiTheme="minorHAnsi" w:cstheme="minorHAnsi"/>
          <w:sz w:val="22"/>
          <w:szCs w:val="22"/>
        </w:rPr>
        <w:t>groups</w:t>
      </w:r>
      <w:r w:rsidRPr="00913819">
        <w:rPr>
          <w:rFonts w:asciiTheme="minorHAnsi" w:hAnsiTheme="minorHAnsi" w:cstheme="minorHAnsi"/>
          <w:sz w:val="22"/>
          <w:szCs w:val="22"/>
        </w:rPr>
        <w:t xml:space="preserve">. </w:t>
      </w:r>
      <w:r w:rsidR="00254915" w:rsidRPr="00913819">
        <w:rPr>
          <w:rFonts w:asciiTheme="minorHAnsi" w:hAnsiTheme="minorHAnsi" w:cstheme="minorHAnsi"/>
          <w:sz w:val="22"/>
          <w:szCs w:val="22"/>
        </w:rPr>
        <w:t xml:space="preserve">The adequately trained personnel in planning and managing anaesthesia and analgesia is pivotal to ensure safe anasethesia on animals in “batch” procedures </w:t>
      </w:r>
      <w:r w:rsidR="00254915"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Clutton&lt;/Author&gt;&lt;Year&gt;2020&lt;/Year&gt;&lt;RecNum&gt;201&lt;/RecNum&gt;&lt;DisplayText&gt;(17)&lt;/DisplayText&gt;&lt;record&gt;&lt;rec-number&gt;201&lt;/rec-number&gt;&lt;foreign-keys&gt;&lt;key app="EN" db-id="x005rdz0lrfev0e9wafpfpvaazppeszde2z5" timestamp="1681226789"&gt;201&lt;/key&gt;&lt;/foreign-keys&gt;&lt;ref-type name="Journal Article"&gt;17&lt;/ref-type&gt;&lt;contributors&gt;&lt;authors&gt;&lt;author&gt;Clutton, R. E.&lt;/author&gt;&lt;/authors&gt;&lt;/contributors&gt;&lt;auth-address&gt;The Wellcome Trust Critical Care Laboratory for Large Animals, Roslin Institute, Easter Bush Veterinary Centre, Roslin, Midlothian EH25 9RG, UK.&lt;/auth-address&gt;&lt;titles&gt;&lt;title&gt;An Anglocentric History of Anaesthetics and Analgesics in the Refinement of Animal Experiments&lt;/title&gt;&lt;secondary-title&gt;Animals (Basel)&lt;/secondary-title&gt;&lt;/titles&gt;&lt;periodical&gt;&lt;full-title&gt;Animals (Basel)&lt;/full-title&gt;&lt;/periodical&gt;&lt;volume&gt;10&lt;/volume&gt;&lt;number&gt;10&lt;/number&gt;&lt;edition&gt;2020/10/25&lt;/edition&gt;&lt;keywords&gt;&lt;keyword&gt;anaesthesia&lt;/keyword&gt;&lt;keyword&gt;analgesia&lt;/keyword&gt;&lt;keyword&gt;animal research&lt;/keyword&gt;&lt;keyword&gt;animal testing&lt;/keyword&gt;&lt;keyword&gt;biomedical research&lt;/keyword&gt;&lt;keyword&gt;history of science&lt;/keyword&gt;&lt;keyword&gt;organisations that could inappropriately influence or bias this submission&amp;apos;s&lt;/keyword&gt;&lt;keyword&gt;content.&lt;/keyword&gt;&lt;/keywords&gt;&lt;dates&gt;&lt;year&gt;2020&lt;/year&gt;&lt;pub-dates&gt;&lt;date&gt;Oct 21&lt;/date&gt;&lt;/pub-dates&gt;&lt;/dates&gt;&lt;isbn&gt;2076-2615 (Print)&amp;#xD;2076-2615 (Electronic)&amp;#xD;2076-2615 (Linking)&lt;/isbn&gt;&lt;accession-num&gt;33096686&lt;/accession-num&gt;&lt;urls&gt;&lt;related-urls&gt;&lt;url&gt;https://www.ncbi.nlm.nih.gov/pubmed/33096686&lt;/url&gt;&lt;/related-urls&gt;&lt;/urls&gt;&lt;custom2&gt;PMC7589666&lt;/custom2&gt;&lt;electronic-resource-num&gt;10.3390/ani10101933&lt;/electronic-resource-num&gt;&lt;/record&gt;&lt;/Cite&gt;&lt;/EndNote&gt;</w:instrText>
      </w:r>
      <w:r w:rsidR="00254915"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7)</w:t>
      </w:r>
      <w:r w:rsidR="00254915" w:rsidRPr="00913819">
        <w:rPr>
          <w:rFonts w:asciiTheme="minorHAnsi" w:hAnsiTheme="minorHAnsi" w:cstheme="minorHAnsi"/>
          <w:sz w:val="22"/>
          <w:szCs w:val="22"/>
        </w:rPr>
        <w:fldChar w:fldCharType="end"/>
      </w:r>
      <w:r w:rsidR="00254915" w:rsidRPr="00913819">
        <w:rPr>
          <w:rFonts w:asciiTheme="minorHAnsi" w:hAnsiTheme="minorHAnsi" w:cstheme="minorHAnsi"/>
          <w:sz w:val="22"/>
          <w:szCs w:val="22"/>
        </w:rPr>
        <w:t xml:space="preserve">. </w:t>
      </w:r>
      <w:r w:rsidRPr="00913819">
        <w:rPr>
          <w:rFonts w:asciiTheme="minorHAnsi" w:hAnsiTheme="minorHAnsi" w:cstheme="minorHAnsi"/>
          <w:sz w:val="22"/>
          <w:szCs w:val="22"/>
        </w:rPr>
        <w:t>The practice, whilst convenient</w:t>
      </w:r>
      <w:r w:rsidR="00D4314B" w:rsidRPr="00913819">
        <w:rPr>
          <w:rFonts w:asciiTheme="minorHAnsi" w:hAnsiTheme="minorHAnsi" w:cstheme="minorHAnsi"/>
          <w:sz w:val="22"/>
          <w:szCs w:val="22"/>
        </w:rPr>
        <w:t xml:space="preserve"> (and most commonly seen with small laboratory animals)</w:t>
      </w:r>
      <w:r w:rsidRPr="00913819">
        <w:rPr>
          <w:rFonts w:asciiTheme="minorHAnsi" w:hAnsiTheme="minorHAnsi" w:cstheme="minorHAnsi"/>
          <w:sz w:val="22"/>
          <w:szCs w:val="22"/>
        </w:rPr>
        <w:t>, is difficult to condone for three reasons: i) group medication ignores the variability between individuals</w:t>
      </w:r>
      <w:r w:rsidR="007D0400" w:rsidRPr="00913819">
        <w:rPr>
          <w:rFonts w:asciiTheme="minorHAnsi" w:hAnsiTheme="minorHAnsi" w:cstheme="minorHAnsi"/>
          <w:sz w:val="22"/>
          <w:szCs w:val="22"/>
        </w:rPr>
        <w:t>,</w:t>
      </w:r>
      <w:r w:rsidRPr="00913819">
        <w:rPr>
          <w:rFonts w:asciiTheme="minorHAnsi" w:hAnsiTheme="minorHAnsi" w:cstheme="minorHAnsi"/>
          <w:sz w:val="22"/>
          <w:szCs w:val="22"/>
        </w:rPr>
        <w:t xml:space="preserve"> so over- and underdosing will occur in some animals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Munirama&lt;/Author&gt;&lt;Year&gt;2015&lt;/Year&gt;&lt;RecNum&gt;482&lt;/RecNum&gt;&lt;DisplayText&gt;(222)&lt;/DisplayText&gt;&lt;record&gt;&lt;rec-number&gt;482&lt;/rec-number&gt;&lt;foreign-keys&gt;&lt;key app="EN" db-id="x005rdz0lrfev0e9wafpfpvaazppeszde2z5" timestamp="1685596649"&gt;482&lt;/key&gt;&lt;/foreign-keys&gt;&lt;ref-type name="Journal Article"&gt;17&lt;/ref-type&gt;&lt;contributors&gt;&lt;authors&gt;&lt;author&gt;Munirama, S.&lt;/author&gt;&lt;author&gt;McLeod, G.&lt;/author&gt;&lt;/authors&gt;&lt;/contributors&gt;&lt;auth-address&gt;Manchester Royal Infirmary, Manchester M13 9WL, UK.&amp;#xD;Ninewells Hospital and University of Dundee Medical School, Dundee DD1 92Y, UK g.a.mcleod@dundee.ac.uk.&lt;/auth-address&gt;&lt;titles&gt;&lt;title&gt;&amp;apos;Stratified&amp;apos; approach to individualized anaesthetic care&lt;/title&gt;&lt;secondary-title&gt;Br J Anaesth&lt;/secondary-title&gt;&lt;/titles&gt;&lt;periodical&gt;&lt;full-title&gt;Br J Anaesth&lt;/full-title&gt;&lt;abbr-1&gt;British journal of anaesthesia&lt;/abbr-1&gt;&lt;/periodical&gt;&lt;pages&gt;543-5&lt;/pages&gt;&lt;volume&gt;114&lt;/volume&gt;&lt;number&gt;4&lt;/number&gt;&lt;edition&gt;2014/10/10&lt;/edition&gt;&lt;keywords&gt;&lt;keyword&gt;*Anesthesia&lt;/keyword&gt;&lt;keyword&gt;Humans&lt;/keyword&gt;&lt;keyword&gt;*Precision Medicine&lt;/keyword&gt;&lt;/keywords&gt;&lt;dates&gt;&lt;year&gt;2015&lt;/year&gt;&lt;pub-dates&gt;&lt;date&gt;Apr&lt;/date&gt;&lt;/pub-dates&gt;&lt;/dates&gt;&lt;isbn&gt;0007-0912&lt;/isbn&gt;&lt;accession-num&gt;25296913&lt;/accession-num&gt;&lt;urls&gt;&lt;/urls&gt;&lt;electronic-resource-num&gt;10.1093/bja/aeu345&lt;/electronic-resource-num&gt;&lt;remote-database-provider&gt;NLM&lt;/remote-database-provider&gt;&lt;research-notes&gt;Individualised anaesthesia&lt;/research-notes&gt;&lt;language&gt;eng&lt;/language&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22)</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ii) such differences will be exacerbated by differences between injection time and procedural onset; and iii) animals anaesthetised </w:t>
      </w:r>
      <w:r w:rsidRPr="00913819">
        <w:rPr>
          <w:rFonts w:asciiTheme="minorHAnsi" w:hAnsiTheme="minorHAnsi" w:cstheme="minorHAnsi"/>
          <w:i/>
          <w:iCs/>
          <w:sz w:val="22"/>
          <w:szCs w:val="22"/>
        </w:rPr>
        <w:t>en masse</w:t>
      </w:r>
      <w:r w:rsidRPr="00913819">
        <w:rPr>
          <w:rFonts w:asciiTheme="minorHAnsi" w:hAnsiTheme="minorHAnsi" w:cstheme="minorHAnsi"/>
          <w:sz w:val="22"/>
          <w:szCs w:val="22"/>
        </w:rPr>
        <w:t xml:space="preserve"> are unlikely to receive the level of care possible when individual animals are anaesthetized.</w:t>
      </w:r>
      <w:r w:rsidR="00254915" w:rsidRPr="00913819">
        <w:rPr>
          <w:rFonts w:asciiTheme="minorHAnsi" w:hAnsiTheme="minorHAnsi" w:cstheme="minorHAnsi"/>
          <w:sz w:val="22"/>
          <w:szCs w:val="22"/>
        </w:rPr>
        <w:t xml:space="preserve">  </w:t>
      </w:r>
    </w:p>
    <w:p w14:paraId="0B2C77AF" w14:textId="38C82BB0" w:rsidR="00B25A15" w:rsidRPr="00913819" w:rsidRDefault="00B25A15" w:rsidP="00372CF6">
      <w:pPr>
        <w:pStyle w:val="Naslov4"/>
        <w:jc w:val="both"/>
        <w:rPr>
          <w:rFonts w:asciiTheme="minorHAnsi" w:hAnsiTheme="minorHAnsi" w:cstheme="minorHAnsi"/>
          <w:i w:val="0"/>
          <w:iCs w:val="0"/>
          <w:sz w:val="22"/>
          <w:szCs w:val="22"/>
        </w:rPr>
      </w:pPr>
      <w:r w:rsidRPr="00913819">
        <w:rPr>
          <w:rFonts w:asciiTheme="minorHAnsi" w:hAnsiTheme="minorHAnsi" w:cstheme="minorHAnsi"/>
          <w:i w:val="0"/>
          <w:iCs w:val="0"/>
          <w:sz w:val="22"/>
          <w:szCs w:val="22"/>
        </w:rPr>
        <w:t>“Repeated” anaesthe</w:t>
      </w:r>
      <w:r w:rsidR="00254915" w:rsidRPr="00913819">
        <w:rPr>
          <w:rFonts w:asciiTheme="minorHAnsi" w:hAnsiTheme="minorHAnsi" w:cstheme="minorHAnsi"/>
          <w:i w:val="0"/>
          <w:iCs w:val="0"/>
          <w:sz w:val="22"/>
          <w:szCs w:val="22"/>
        </w:rPr>
        <w:t>sia</w:t>
      </w:r>
      <w:r w:rsidRPr="00913819">
        <w:rPr>
          <w:rFonts w:asciiTheme="minorHAnsi" w:hAnsiTheme="minorHAnsi" w:cstheme="minorHAnsi"/>
          <w:i w:val="0"/>
          <w:iCs w:val="0"/>
          <w:sz w:val="22"/>
          <w:szCs w:val="22"/>
        </w:rPr>
        <w:t xml:space="preserve">. </w:t>
      </w:r>
    </w:p>
    <w:p w14:paraId="31AA6DFD" w14:textId="11BA17F6" w:rsidR="00987881" w:rsidRPr="00913819" w:rsidRDefault="00B25A15" w:rsidP="00372CF6">
      <w:pPr>
        <w:jc w:val="both"/>
        <w:rPr>
          <w:rFonts w:asciiTheme="minorHAnsi" w:hAnsiTheme="minorHAnsi" w:cstheme="minorHAnsi"/>
          <w:sz w:val="22"/>
          <w:szCs w:val="22"/>
        </w:rPr>
      </w:pPr>
      <w:r w:rsidRPr="00913819">
        <w:rPr>
          <w:rFonts w:asciiTheme="minorHAnsi" w:hAnsiTheme="minorHAnsi" w:cstheme="minorHAnsi"/>
          <w:sz w:val="22"/>
          <w:szCs w:val="22"/>
        </w:rPr>
        <w:t>Some studies require that animals be anaesthetised repeatedly</w:t>
      </w:r>
      <w:r w:rsidR="008E4295" w:rsidRPr="00913819">
        <w:rPr>
          <w:rFonts w:asciiTheme="minorHAnsi" w:hAnsiTheme="minorHAnsi" w:cstheme="minorHAnsi"/>
          <w:sz w:val="22"/>
          <w:szCs w:val="22"/>
        </w:rPr>
        <w:t>, and</w:t>
      </w:r>
      <w:r w:rsidRPr="00913819">
        <w:rPr>
          <w:rFonts w:asciiTheme="minorHAnsi" w:hAnsiTheme="minorHAnsi" w:cstheme="minorHAnsi"/>
          <w:sz w:val="22"/>
          <w:szCs w:val="22"/>
        </w:rPr>
        <w:t xml:space="preserve"> at </w:t>
      </w:r>
      <w:r w:rsidR="00BB77FB" w:rsidRPr="00913819">
        <w:rPr>
          <w:rFonts w:asciiTheme="minorHAnsi" w:hAnsiTheme="minorHAnsi" w:cstheme="minorHAnsi"/>
          <w:sz w:val="22"/>
          <w:szCs w:val="22"/>
        </w:rPr>
        <w:t xml:space="preserve">frequencies limited by concerns that repeated anaesthetics are somehow “harmful”.  Such concerns are unwarranted when anaesthetic </w:t>
      </w:r>
      <w:r w:rsidR="00334A68" w:rsidRPr="00913819">
        <w:rPr>
          <w:rFonts w:asciiTheme="minorHAnsi" w:hAnsiTheme="minorHAnsi" w:cstheme="minorHAnsi"/>
          <w:sz w:val="22"/>
          <w:szCs w:val="22"/>
        </w:rPr>
        <w:t>techniques</w:t>
      </w:r>
      <w:r w:rsidR="00BB77FB" w:rsidRPr="00913819">
        <w:rPr>
          <w:rFonts w:asciiTheme="minorHAnsi" w:hAnsiTheme="minorHAnsi" w:cstheme="minorHAnsi"/>
          <w:sz w:val="22"/>
          <w:szCs w:val="22"/>
        </w:rPr>
        <w:t xml:space="preserve"> are </w:t>
      </w:r>
      <w:r w:rsidR="00436E75" w:rsidRPr="00913819">
        <w:rPr>
          <w:rFonts w:asciiTheme="minorHAnsi" w:hAnsiTheme="minorHAnsi" w:cstheme="minorHAnsi"/>
          <w:sz w:val="22"/>
          <w:szCs w:val="22"/>
        </w:rPr>
        <w:t>s</w:t>
      </w:r>
      <w:r w:rsidR="00BB77FB" w:rsidRPr="00913819">
        <w:rPr>
          <w:rFonts w:asciiTheme="minorHAnsi" w:hAnsiTheme="minorHAnsi" w:cstheme="minorHAnsi"/>
          <w:sz w:val="22"/>
          <w:szCs w:val="22"/>
        </w:rPr>
        <w:t xml:space="preserve">elected for safe repeatability. Prescribed inter-anaesthetic intervals are </w:t>
      </w:r>
      <w:r w:rsidRPr="00913819">
        <w:rPr>
          <w:rFonts w:asciiTheme="minorHAnsi" w:hAnsiTheme="minorHAnsi" w:cstheme="minorHAnsi"/>
          <w:sz w:val="22"/>
          <w:szCs w:val="22"/>
        </w:rPr>
        <w:t>arbitrary if they fail to consider: i) the drugs being given repeatedly; ii) the standard of anaesthetic management provided; iii) the procedure(s) for which the anaesthetics are required and; iv) the duration of the repeated procedure. The intervals between which animals may be safely and humanely re-anaesthetised are minimised when short-acting drugs with non-</w:t>
      </w:r>
      <w:r w:rsidR="00ED38E8" w:rsidRPr="00913819">
        <w:rPr>
          <w:rFonts w:asciiTheme="minorHAnsi" w:hAnsiTheme="minorHAnsi" w:cstheme="minorHAnsi"/>
          <w:sz w:val="22"/>
          <w:szCs w:val="22"/>
        </w:rPr>
        <w:t>cumulative</w:t>
      </w:r>
      <w:r w:rsidRPr="00913819">
        <w:rPr>
          <w:rFonts w:asciiTheme="minorHAnsi" w:hAnsiTheme="minorHAnsi" w:cstheme="minorHAnsi"/>
          <w:sz w:val="22"/>
          <w:szCs w:val="22"/>
        </w:rPr>
        <w:t xml:space="preserve"> properties are used for brief, innocuous procedures during which adverse physiological effects, e.g., hypotension and hypothermia, are prevented. Repeated anaesthetics in pigs do not appear to cause adverse effects </w:t>
      </w:r>
      <w:r w:rsidRPr="00913819">
        <w:rPr>
          <w:rFonts w:asciiTheme="minorHAnsi" w:hAnsiTheme="minorHAnsi" w:cstheme="minorHAnsi"/>
          <w:sz w:val="22"/>
          <w:szCs w:val="22"/>
        </w:rPr>
        <w:fldChar w:fldCharType="begin">
          <w:fldData xml:space="preserve">PEVuZE5vdGU+PENpdGU+PEF1dGhvcj5SZWVkPC9BdXRob3I+PFllYXI+MjAxNTwvWWVhcj48UmVj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=
</w:fldData>
        </w:fldChar>
      </w:r>
      <w:r w:rsidR="00FC2719">
        <w:rPr>
          <w:rFonts w:asciiTheme="minorHAnsi" w:hAnsiTheme="minorHAnsi" w:cstheme="minorHAnsi"/>
          <w:sz w:val="22"/>
          <w:szCs w:val="22"/>
        </w:rPr>
        <w:instrText xml:space="preserve"> ADDIN EN.CITE </w:instrText>
      </w:r>
      <w:r w:rsidR="00FC2719">
        <w:rPr>
          <w:rFonts w:asciiTheme="minorHAnsi" w:hAnsiTheme="minorHAnsi" w:cstheme="minorHAnsi"/>
          <w:sz w:val="22"/>
          <w:szCs w:val="22"/>
        </w:rPr>
        <w:fldChar w:fldCharType="begin">
          <w:fldData xml:space="preserve">PEVuZE5vdGU+PENpdGU+PEF1dGhvcj5SZWVkPC9BdXRob3I+PFllYXI+MjAxNTwvWWVhcj48UmVj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=
</w:fldData>
        </w:fldChar>
      </w:r>
      <w:r w:rsidR="00FC2719">
        <w:rPr>
          <w:rFonts w:asciiTheme="minorHAnsi" w:hAnsiTheme="minorHAnsi" w:cstheme="minorHAnsi"/>
          <w:sz w:val="22"/>
          <w:szCs w:val="22"/>
        </w:rPr>
        <w:instrText xml:space="preserve"> ADDIN EN.CITE.DATA </w:instrText>
      </w:r>
      <w:r w:rsidR="00FC2719">
        <w:rPr>
          <w:rFonts w:asciiTheme="minorHAnsi" w:hAnsiTheme="minorHAnsi" w:cstheme="minorHAnsi"/>
          <w:sz w:val="22"/>
          <w:szCs w:val="22"/>
        </w:rPr>
      </w:r>
      <w:r w:rsidR="00FC2719">
        <w:rPr>
          <w:rFonts w:asciiTheme="minorHAnsi" w:hAnsiTheme="minorHAnsi" w:cstheme="minorHAnsi"/>
          <w:sz w:val="22"/>
          <w:szCs w:val="22"/>
        </w:rPr>
        <w:fldChar w:fldCharType="end"/>
      </w:r>
      <w:r w:rsidRPr="00913819">
        <w:rPr>
          <w:rFonts w:asciiTheme="minorHAnsi" w:hAnsiTheme="minorHAnsi" w:cstheme="minorHAnsi"/>
          <w:sz w:val="22"/>
          <w:szCs w:val="22"/>
        </w:rPr>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23)</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w:t>
      </w:r>
    </w:p>
    <w:p w14:paraId="257B05FD" w14:textId="35A016C8" w:rsidR="00B25A15" w:rsidRPr="00372CF6" w:rsidRDefault="00987881" w:rsidP="00372CF6">
      <w:pPr>
        <w:pStyle w:val="Naslov2"/>
        <w:rPr>
          <w:rFonts w:asciiTheme="minorHAnsi" w:hAnsiTheme="minorHAnsi" w:cstheme="minorHAnsi"/>
          <w:sz w:val="22"/>
          <w:szCs w:val="22"/>
        </w:rPr>
      </w:pPr>
      <w:bookmarkStart w:id="15" w:name="_Ref166823339"/>
      <w:r w:rsidRPr="00372CF6">
        <w:rPr>
          <w:rFonts w:asciiTheme="minorHAnsi" w:hAnsiTheme="minorHAnsi" w:cstheme="minorHAnsi"/>
          <w:sz w:val="22"/>
          <w:szCs w:val="22"/>
          <w:lang w:eastAsia="sl-SI"/>
        </w:rPr>
        <w:t>Legal Considerations</w:t>
      </w:r>
      <w:bookmarkEnd w:id="15"/>
    </w:p>
    <w:p w14:paraId="71D89BCC" w14:textId="4E3A211D" w:rsidR="007610E5" w:rsidRPr="00913819" w:rsidRDefault="007610E5"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Recommendations concerning anaesthesia in animal experiments must meet legal requirements. For brevity, only the EU Directive 2010/63/EU and the Animal (Scientific Procedures) Act 1986 [A(SP)A] </w:t>
      </w:r>
      <w:r w:rsidR="0098713F" w:rsidRPr="00913819">
        <w:rPr>
          <w:rFonts w:asciiTheme="minorHAnsi" w:hAnsiTheme="minorHAnsi" w:cstheme="minorHAnsi"/>
          <w:sz w:val="22"/>
          <w:szCs w:val="22"/>
        </w:rPr>
        <w:t>has</w:t>
      </w:r>
      <w:r w:rsidRPr="00913819">
        <w:rPr>
          <w:rFonts w:asciiTheme="minorHAnsi" w:hAnsiTheme="minorHAnsi" w:cstheme="minorHAnsi"/>
          <w:sz w:val="22"/>
          <w:szCs w:val="22"/>
        </w:rPr>
        <w:t xml:space="preserve"> b</w:t>
      </w:r>
      <w:r w:rsidR="0098713F" w:rsidRPr="00913819">
        <w:rPr>
          <w:rFonts w:asciiTheme="minorHAnsi" w:hAnsiTheme="minorHAnsi" w:cstheme="minorHAnsi"/>
          <w:sz w:val="22"/>
          <w:szCs w:val="22"/>
        </w:rPr>
        <w:t>e</w:t>
      </w:r>
      <w:r w:rsidRPr="00913819">
        <w:rPr>
          <w:rFonts w:asciiTheme="minorHAnsi" w:hAnsiTheme="minorHAnsi" w:cstheme="minorHAnsi"/>
          <w:sz w:val="22"/>
          <w:szCs w:val="22"/>
        </w:rPr>
        <w:t>e</w:t>
      </w:r>
      <w:r w:rsidR="0098713F" w:rsidRPr="00913819">
        <w:rPr>
          <w:rFonts w:asciiTheme="minorHAnsi" w:hAnsiTheme="minorHAnsi" w:cstheme="minorHAnsi"/>
          <w:sz w:val="22"/>
          <w:szCs w:val="22"/>
        </w:rPr>
        <w:t>n</w:t>
      </w:r>
      <w:r w:rsidRPr="00913819">
        <w:rPr>
          <w:rFonts w:asciiTheme="minorHAnsi" w:hAnsiTheme="minorHAnsi" w:cstheme="minorHAnsi"/>
          <w:sz w:val="22"/>
          <w:szCs w:val="22"/>
        </w:rPr>
        <w:t xml:space="preserve"> considered here although other legislation, e.g., The Misuse of Drugs Act (1971) – or EU equivalent – are pertinent. Both authorities express three common themes with respect to anaesthetics and analgesics: i) the need to control pain; ii) the conditions of use; and iii) competencies.</w:t>
      </w:r>
    </w:p>
    <w:p w14:paraId="487345A6" w14:textId="4277CF40" w:rsidR="00987881" w:rsidRPr="00913819" w:rsidRDefault="00987881" w:rsidP="00372CF6">
      <w:pPr>
        <w:jc w:val="both"/>
        <w:rPr>
          <w:rFonts w:asciiTheme="minorHAnsi" w:hAnsiTheme="minorHAnsi" w:cstheme="minorHAnsi"/>
          <w:sz w:val="22"/>
          <w:szCs w:val="22"/>
        </w:rPr>
      </w:pPr>
      <w:r w:rsidRPr="00913819">
        <w:rPr>
          <w:rFonts w:asciiTheme="minorHAnsi" w:hAnsiTheme="minorHAnsi" w:cstheme="minorHAnsi"/>
          <w:sz w:val="22"/>
          <w:szCs w:val="22"/>
        </w:rPr>
        <w:t>Pain Control. T</w:t>
      </w:r>
      <w:r w:rsidR="007610E5" w:rsidRPr="00913819">
        <w:rPr>
          <w:rFonts w:asciiTheme="minorHAnsi" w:hAnsiTheme="minorHAnsi" w:cstheme="minorHAnsi"/>
          <w:sz w:val="22"/>
          <w:szCs w:val="22"/>
        </w:rPr>
        <w:t xml:space="preserve">he broad goals are to minimise pain, suffering and distress using general and, or local anaesthesia and, or analgesia (or, enigmatically, other “appropriate” methods). Anaesthesia must be used in procedures involving serious [sic] injuries that may cause severe pain, and analgesics must be used if postprocedural pain is likely after recovery from anaesthesia.  </w:t>
      </w:r>
      <w:r w:rsidR="009604D7" w:rsidRPr="00913819">
        <w:rPr>
          <w:rFonts w:asciiTheme="minorHAnsi" w:hAnsiTheme="minorHAnsi" w:cstheme="minorHAnsi"/>
          <w:sz w:val="22"/>
          <w:szCs w:val="22"/>
        </w:rPr>
        <w:t xml:space="preserve">Disconcertingly, </w:t>
      </w:r>
      <w:r w:rsidR="007610E5" w:rsidRPr="00913819">
        <w:rPr>
          <w:rFonts w:asciiTheme="minorHAnsi" w:hAnsiTheme="minorHAnsi" w:cstheme="minorHAnsi"/>
          <w:sz w:val="22"/>
          <w:szCs w:val="22"/>
        </w:rPr>
        <w:t>these mandates are conditional</w:t>
      </w:r>
      <w:r w:rsidR="002958EB" w:rsidRPr="00913819">
        <w:rPr>
          <w:rFonts w:asciiTheme="minorHAnsi" w:hAnsiTheme="minorHAnsi" w:cstheme="minorHAnsi"/>
          <w:sz w:val="22"/>
          <w:szCs w:val="22"/>
        </w:rPr>
        <w:t xml:space="preserve"> with scenarios given where</w:t>
      </w:r>
      <w:r w:rsidR="00232E73" w:rsidRPr="00913819">
        <w:rPr>
          <w:rFonts w:asciiTheme="minorHAnsi" w:hAnsiTheme="minorHAnsi" w:cstheme="minorHAnsi"/>
          <w:sz w:val="22"/>
          <w:szCs w:val="22"/>
        </w:rPr>
        <w:t xml:space="preserve"> anaesthesia and/or analgesia may be withheld. </w:t>
      </w:r>
    </w:p>
    <w:p w14:paraId="611CEE35" w14:textId="30396264" w:rsidR="007610E5" w:rsidRPr="00913819" w:rsidRDefault="007610E5" w:rsidP="00372CF6">
      <w:pPr>
        <w:jc w:val="both"/>
        <w:rPr>
          <w:rFonts w:asciiTheme="minorHAnsi" w:hAnsiTheme="minorHAnsi" w:cstheme="minorHAnsi"/>
          <w:sz w:val="22"/>
          <w:szCs w:val="22"/>
        </w:rPr>
      </w:pPr>
      <w:r w:rsidRPr="00913819">
        <w:rPr>
          <w:rFonts w:asciiTheme="minorHAnsi" w:hAnsiTheme="minorHAnsi" w:cstheme="minorHAnsi"/>
          <w:sz w:val="22"/>
          <w:szCs w:val="22"/>
        </w:rPr>
        <w:t>Conditions of use</w:t>
      </w:r>
      <w:r w:rsidR="00987881" w:rsidRPr="00913819">
        <w:rPr>
          <w:rFonts w:asciiTheme="minorHAnsi" w:hAnsiTheme="minorHAnsi" w:cstheme="minorHAnsi"/>
          <w:sz w:val="22"/>
          <w:szCs w:val="22"/>
        </w:rPr>
        <w:t>. A</w:t>
      </w:r>
      <w:r w:rsidRPr="00913819">
        <w:rPr>
          <w:rFonts w:asciiTheme="minorHAnsi" w:hAnsiTheme="minorHAnsi" w:cstheme="minorHAnsi"/>
          <w:sz w:val="22"/>
          <w:szCs w:val="22"/>
        </w:rPr>
        <w:t xml:space="preserve">naesthetics need not be used when: i) anaesthesia is judged to be more traumatic [sic] to the animal than the procedure itself; or ii) anaesthesia, and post-operative analgesia are incompatible with procedural objectives. </w:t>
      </w:r>
      <w:r w:rsidR="003114EA" w:rsidRPr="00913819">
        <w:rPr>
          <w:rFonts w:asciiTheme="minorHAnsi" w:hAnsiTheme="minorHAnsi" w:cstheme="minorHAnsi"/>
          <w:sz w:val="22"/>
          <w:szCs w:val="22"/>
        </w:rPr>
        <w:t>A strong scientific and ethical argument is required to withhold anaesthesia and/or analgesia.</w:t>
      </w:r>
      <w:r w:rsidR="00DE1F93" w:rsidRPr="00913819">
        <w:rPr>
          <w:rFonts w:asciiTheme="minorHAnsi" w:hAnsiTheme="minorHAnsi" w:cstheme="minorHAnsi"/>
          <w:sz w:val="22"/>
          <w:szCs w:val="22"/>
        </w:rPr>
        <w:t xml:space="preserve"> </w:t>
      </w:r>
      <w:r w:rsidRPr="00913819">
        <w:rPr>
          <w:rFonts w:asciiTheme="minorHAnsi" w:hAnsiTheme="minorHAnsi" w:cstheme="minorHAnsi"/>
          <w:sz w:val="22"/>
          <w:szCs w:val="22"/>
        </w:rPr>
        <w:t>The Directive</w:t>
      </w:r>
      <w:r w:rsidR="00DE1F93" w:rsidRPr="00913819">
        <w:rPr>
          <w:rFonts w:asciiTheme="minorHAnsi" w:hAnsiTheme="minorHAnsi" w:cstheme="minorHAnsi"/>
          <w:sz w:val="22"/>
          <w:szCs w:val="22"/>
        </w:rPr>
        <w:t xml:space="preserve"> also</w:t>
      </w:r>
      <w:r w:rsidRPr="00913819">
        <w:rPr>
          <w:rFonts w:asciiTheme="minorHAnsi" w:hAnsiTheme="minorHAnsi" w:cstheme="minorHAnsi"/>
          <w:sz w:val="22"/>
          <w:szCs w:val="22"/>
        </w:rPr>
        <w:t xml:space="preserve"> requires that drugs stopping or restricting an animal’s capacity to show pain – presumably </w:t>
      </w:r>
      <w:r w:rsidR="003339D4" w:rsidRPr="00913819">
        <w:rPr>
          <w:rFonts w:asciiTheme="minorHAnsi" w:hAnsiTheme="minorHAnsi" w:cstheme="minorHAnsi"/>
          <w:sz w:val="22"/>
          <w:szCs w:val="22"/>
        </w:rPr>
        <w:t>neuromuscular blocking agents (</w:t>
      </w:r>
      <w:r w:rsidRPr="00913819">
        <w:rPr>
          <w:rFonts w:asciiTheme="minorHAnsi" w:hAnsiTheme="minorHAnsi" w:cstheme="minorHAnsi"/>
          <w:sz w:val="22"/>
          <w:szCs w:val="22"/>
        </w:rPr>
        <w:t>NMB</w:t>
      </w:r>
      <w:r w:rsidR="00280125" w:rsidRPr="00913819">
        <w:rPr>
          <w:rFonts w:asciiTheme="minorHAnsi" w:hAnsiTheme="minorHAnsi" w:cstheme="minorHAnsi"/>
          <w:sz w:val="22"/>
          <w:szCs w:val="22"/>
        </w:rPr>
        <w:t>A</w:t>
      </w:r>
      <w:r w:rsidRPr="00913819">
        <w:rPr>
          <w:rFonts w:asciiTheme="minorHAnsi" w:hAnsiTheme="minorHAnsi" w:cstheme="minorHAnsi"/>
          <w:sz w:val="22"/>
          <w:szCs w:val="22"/>
        </w:rPr>
        <w:t>s</w:t>
      </w:r>
      <w:r w:rsidR="003339D4" w:rsidRPr="00913819">
        <w:rPr>
          <w:rFonts w:asciiTheme="minorHAnsi" w:hAnsiTheme="minorHAnsi" w:cstheme="minorHAnsi"/>
          <w:sz w:val="22"/>
          <w:szCs w:val="22"/>
        </w:rPr>
        <w:t>)</w:t>
      </w:r>
      <w:r w:rsidRPr="00913819">
        <w:rPr>
          <w:rFonts w:asciiTheme="minorHAnsi" w:hAnsiTheme="minorHAnsi" w:cstheme="minorHAnsi"/>
          <w:sz w:val="22"/>
          <w:szCs w:val="22"/>
        </w:rPr>
        <w:t xml:space="preserve"> - must not be used unless adequate levels of anaesthesia or analgesia are assured and that a scientific justification and details of the anaesthetic or analgesic regime have been provided. The </w:t>
      </w:r>
      <w:r w:rsidR="00084F35" w:rsidRPr="00913819">
        <w:rPr>
          <w:rFonts w:asciiTheme="minorHAnsi" w:hAnsiTheme="minorHAnsi" w:cstheme="minorHAnsi"/>
          <w:sz w:val="22"/>
          <w:szCs w:val="22"/>
        </w:rPr>
        <w:t xml:space="preserve">A(SP)A </w:t>
      </w:r>
      <w:r w:rsidRPr="00913819">
        <w:rPr>
          <w:rFonts w:asciiTheme="minorHAnsi" w:hAnsiTheme="minorHAnsi" w:cstheme="minorHAnsi"/>
          <w:sz w:val="22"/>
          <w:szCs w:val="22"/>
        </w:rPr>
        <w:t>1986 is more meticulous in defining conditions for NMB use (see below).</w:t>
      </w:r>
      <w:r w:rsidR="006457F6" w:rsidRPr="00913819">
        <w:rPr>
          <w:rFonts w:asciiTheme="minorHAnsi" w:hAnsiTheme="minorHAnsi" w:cstheme="minorHAnsi"/>
          <w:sz w:val="22"/>
          <w:szCs w:val="22"/>
        </w:rPr>
        <w:t xml:space="preserve"> </w:t>
      </w:r>
    </w:p>
    <w:p w14:paraId="2DEB5DA4" w14:textId="0C9A7FA7" w:rsidR="007610E5" w:rsidRPr="00913819" w:rsidRDefault="00987881" w:rsidP="00372CF6">
      <w:pPr>
        <w:jc w:val="both"/>
        <w:rPr>
          <w:rFonts w:asciiTheme="minorHAnsi" w:hAnsiTheme="minorHAnsi" w:cstheme="minorHAnsi"/>
          <w:sz w:val="22"/>
          <w:szCs w:val="22"/>
        </w:rPr>
      </w:pPr>
      <w:r w:rsidRPr="00913819">
        <w:rPr>
          <w:rFonts w:asciiTheme="minorHAnsi" w:hAnsiTheme="minorHAnsi" w:cstheme="minorHAnsi"/>
          <w:sz w:val="22"/>
          <w:szCs w:val="22"/>
        </w:rPr>
        <w:t>S</w:t>
      </w:r>
      <w:r w:rsidR="007610E5" w:rsidRPr="00913819">
        <w:rPr>
          <w:rFonts w:asciiTheme="minorHAnsi" w:hAnsiTheme="minorHAnsi" w:cstheme="minorHAnsi"/>
          <w:sz w:val="22"/>
          <w:szCs w:val="22"/>
        </w:rPr>
        <w:t>taff competence</w:t>
      </w:r>
      <w:r w:rsidRPr="00913819">
        <w:rPr>
          <w:rFonts w:asciiTheme="minorHAnsi" w:hAnsiTheme="minorHAnsi" w:cstheme="minorHAnsi"/>
          <w:sz w:val="22"/>
          <w:szCs w:val="22"/>
        </w:rPr>
        <w:t xml:space="preserve">. This </w:t>
      </w:r>
      <w:r w:rsidR="007610E5" w:rsidRPr="00913819">
        <w:rPr>
          <w:rFonts w:asciiTheme="minorHAnsi" w:hAnsiTheme="minorHAnsi" w:cstheme="minorHAnsi"/>
          <w:sz w:val="22"/>
          <w:szCs w:val="22"/>
        </w:rPr>
        <w:t>relates to the requirement</w:t>
      </w:r>
      <w:r w:rsidRPr="00913819">
        <w:rPr>
          <w:rFonts w:asciiTheme="minorHAnsi" w:hAnsiTheme="minorHAnsi" w:cstheme="minorHAnsi"/>
          <w:sz w:val="22"/>
          <w:szCs w:val="22"/>
        </w:rPr>
        <w:t>s</w:t>
      </w:r>
      <w:r w:rsidR="007610E5" w:rsidRPr="00913819">
        <w:rPr>
          <w:rFonts w:asciiTheme="minorHAnsi" w:hAnsiTheme="minorHAnsi" w:cstheme="minorHAnsi"/>
          <w:sz w:val="22"/>
          <w:szCs w:val="22"/>
        </w:rPr>
        <w:t xml:space="preserve"> of both authorities that staff shall be adequately educated and trained before they design and, or carry out procedures on animals, and, or take care of animals.  Before carrying out these functions, staff must be supervised until they have demonstrated the requisite competence. This process will normally involve animal-free training in the theory and fundamentals of anaesthesia followed by adequate periods of supervised practical application in the defined species. In conjunction with continuing professional development, acquired skills can develop if they are applied frequently and revised, when necessary, after critical evaluation. The </w:t>
      </w:r>
      <w:r w:rsidR="000A18D4" w:rsidRPr="00913819">
        <w:rPr>
          <w:rFonts w:asciiTheme="minorHAnsi" w:hAnsiTheme="minorHAnsi" w:cstheme="minorHAnsi"/>
          <w:sz w:val="22"/>
          <w:szCs w:val="22"/>
        </w:rPr>
        <w:t>A(SP)A</w:t>
      </w:r>
      <w:r w:rsidR="007610E5" w:rsidRPr="00913819">
        <w:rPr>
          <w:rFonts w:asciiTheme="minorHAnsi" w:hAnsiTheme="minorHAnsi" w:cstheme="minorHAnsi"/>
          <w:sz w:val="22"/>
          <w:szCs w:val="22"/>
        </w:rPr>
        <w:t xml:space="preserve"> also mandates that staff possess personal licenses (PILs) which are granted on completion of formal modular training designed to meet the requirements of 6 procedural categories, 3 of which are defined in terms of the necessity for sedation, analgesia or general anaesthesia. Both A(SP)A and the Directive recogni</w:t>
      </w:r>
      <w:r w:rsidR="00640E68" w:rsidRPr="00913819">
        <w:rPr>
          <w:rFonts w:asciiTheme="minorHAnsi" w:hAnsiTheme="minorHAnsi" w:cstheme="minorHAnsi"/>
          <w:sz w:val="22"/>
          <w:szCs w:val="22"/>
        </w:rPr>
        <w:t>s</w:t>
      </w:r>
      <w:r w:rsidR="007610E5" w:rsidRPr="00913819">
        <w:rPr>
          <w:rFonts w:asciiTheme="minorHAnsi" w:hAnsiTheme="minorHAnsi" w:cstheme="minorHAnsi"/>
          <w:sz w:val="22"/>
          <w:szCs w:val="22"/>
        </w:rPr>
        <w:t>e that training and supervision are ongoing processes that require regular review, especially before implementing new knowledge such as the use of new anaesthetic or analgesic agents or methods.</w:t>
      </w:r>
    </w:p>
    <w:p w14:paraId="3974361E" w14:textId="06FB20B1" w:rsidR="007610E5" w:rsidRPr="00913819" w:rsidRDefault="007610E5" w:rsidP="00372CF6">
      <w:pPr>
        <w:jc w:val="both"/>
        <w:rPr>
          <w:rFonts w:asciiTheme="minorHAnsi" w:hAnsiTheme="minorHAnsi" w:cstheme="minorHAnsi"/>
          <w:b/>
          <w:bCs/>
          <w:sz w:val="22"/>
          <w:szCs w:val="22"/>
        </w:rPr>
      </w:pPr>
      <w:r w:rsidRPr="00913819">
        <w:rPr>
          <w:rFonts w:asciiTheme="minorHAnsi" w:hAnsiTheme="minorHAnsi" w:cstheme="minorHAnsi"/>
          <w:sz w:val="22"/>
          <w:szCs w:val="22"/>
        </w:rPr>
        <w:t xml:space="preserve">However, these </w:t>
      </w:r>
      <w:r w:rsidR="00103E55" w:rsidRPr="00913819">
        <w:rPr>
          <w:rFonts w:asciiTheme="minorHAnsi" w:hAnsiTheme="minorHAnsi" w:cstheme="minorHAnsi"/>
          <w:sz w:val="22"/>
          <w:szCs w:val="22"/>
        </w:rPr>
        <w:t>legal requirements</w:t>
      </w:r>
      <w:r w:rsidRPr="00913819">
        <w:rPr>
          <w:rFonts w:asciiTheme="minorHAnsi" w:hAnsiTheme="minorHAnsi" w:cstheme="minorHAnsi"/>
          <w:sz w:val="22"/>
          <w:szCs w:val="22"/>
        </w:rPr>
        <w:t xml:space="preserve"> have two limitations.  First, they fail to allow for training in the management of unexpected, relatively uncommon but potentially fatal incidents which may occur in the course of anaesthetising sufficient numbers of “normal” animals. Second, they do not accommodate anaesthetic challenges arising, for example, when new genotypes are to be anaesthetised for the first time, or when studies involving unfamiliar procedures or treatments are planned.  In medical anaesthetic practice, simulation training plays a major role in resolving the first limitation, and the Royal College of Anaesthetists (RCoA) sponsor advanced initiatives in this area. Nothing equivalent exists in veterinary anaesthesia, although elements of the RCoA’s strategy </w:t>
      </w:r>
      <w:r w:rsidRPr="00913819">
        <w:rPr>
          <w:rFonts w:asciiTheme="minorHAnsi" w:hAnsiTheme="minorHAnsi" w:cstheme="minorHAnsi"/>
          <w:sz w:val="22"/>
          <w:szCs w:val="22"/>
        </w:rPr>
        <w:fldChar w:fldCharType="begin">
          <w:fldData xml:space="preserve">PEVuZE5vdGU+PENpdGU+PFJlY051bT40ODQ8L1JlY051bT48RGlzcGxheVRleHQ+KDIyNCk8L0Rp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</w:fldData>
        </w:fldChar>
      </w:r>
      <w:r w:rsidR="00AC0341">
        <w:rPr>
          <w:rFonts w:asciiTheme="minorHAnsi" w:hAnsiTheme="minorHAnsi" w:cstheme="minorHAnsi"/>
          <w:sz w:val="22"/>
          <w:szCs w:val="22"/>
        </w:rPr>
        <w:instrText xml:space="preserve"> ADDIN EN.CITE </w:instrText>
      </w:r>
      <w:r w:rsidR="00AC0341">
        <w:rPr>
          <w:rFonts w:asciiTheme="minorHAnsi" w:hAnsiTheme="minorHAnsi" w:cstheme="minorHAnsi"/>
          <w:sz w:val="22"/>
          <w:szCs w:val="22"/>
        </w:rPr>
        <w:fldChar w:fldCharType="begin">
          <w:fldData xml:space="preserve">PEVuZE5vdGU+PENpdGU+PFJlY051bT40ODQ8L1JlY051bT48RGlzcGxheVRleHQ+KDIyNCk8L0Rp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</w:fldData>
        </w:fldChar>
      </w:r>
      <w:r w:rsidR="00AC0341">
        <w:rPr>
          <w:rFonts w:asciiTheme="minorHAnsi" w:hAnsiTheme="minorHAnsi" w:cstheme="minorHAnsi"/>
          <w:sz w:val="22"/>
          <w:szCs w:val="22"/>
        </w:rPr>
        <w:instrText xml:space="preserve"> ADDIN EN.CITE.DATA </w:instrText>
      </w:r>
      <w:r w:rsidR="00AC0341">
        <w:rPr>
          <w:rFonts w:asciiTheme="minorHAnsi" w:hAnsiTheme="minorHAnsi" w:cstheme="minorHAnsi"/>
          <w:sz w:val="22"/>
          <w:szCs w:val="22"/>
        </w:rPr>
      </w:r>
      <w:r w:rsidR="00AC0341">
        <w:rPr>
          <w:rFonts w:asciiTheme="minorHAnsi" w:hAnsiTheme="minorHAnsi" w:cstheme="minorHAnsi"/>
          <w:sz w:val="22"/>
          <w:szCs w:val="22"/>
        </w:rPr>
        <w:fldChar w:fldCharType="end"/>
      </w:r>
      <w:r w:rsidRPr="00913819">
        <w:rPr>
          <w:rFonts w:asciiTheme="minorHAnsi" w:hAnsiTheme="minorHAnsi" w:cstheme="minorHAnsi"/>
          <w:sz w:val="22"/>
          <w:szCs w:val="22"/>
        </w:rPr>
      </w:r>
      <w:r w:rsidRPr="00913819">
        <w:rPr>
          <w:rFonts w:asciiTheme="minorHAnsi" w:hAnsiTheme="minorHAnsi" w:cstheme="minorHAnsi"/>
          <w:sz w:val="22"/>
          <w:szCs w:val="22"/>
        </w:rPr>
        <w:fldChar w:fldCharType="end"/>
      </w:r>
      <w:r w:rsidR="00AC0341">
        <w:rPr>
          <w:rFonts w:asciiTheme="minorHAnsi" w:hAnsiTheme="minorHAnsi" w:cstheme="minorHAnsi"/>
          <w:sz w:val="22"/>
          <w:szCs w:val="22"/>
        </w:rPr>
        <w:t>(224)</w:t>
      </w:r>
      <w:r w:rsidR="00FC2719">
        <w:rPr>
          <w:rFonts w:asciiTheme="minorHAnsi" w:hAnsiTheme="minorHAnsi" w:cstheme="minorHAnsi"/>
          <w:sz w:val="22"/>
          <w:szCs w:val="22"/>
        </w:rPr>
        <w:t>(224)(224)(222)</w:t>
      </w:r>
      <w:r w:rsidR="00C701D2" w:rsidRPr="00913819">
        <w:rPr>
          <w:rFonts w:asciiTheme="minorHAnsi" w:hAnsiTheme="minorHAnsi" w:cstheme="minorHAnsi"/>
          <w:sz w:val="22"/>
          <w:szCs w:val="22"/>
        </w:rPr>
        <w:t>(114)(114)(114)(114)</w:t>
      </w:r>
      <w:r w:rsidR="003E329E" w:rsidRPr="00913819">
        <w:rPr>
          <w:rFonts w:asciiTheme="minorHAnsi" w:hAnsiTheme="minorHAnsi" w:cstheme="minorHAnsi"/>
          <w:sz w:val="22"/>
          <w:szCs w:val="22"/>
        </w:rPr>
        <w:t>(114)</w:t>
      </w:r>
      <w:r w:rsidR="00762C52" w:rsidRPr="00913819">
        <w:rPr>
          <w:rFonts w:asciiTheme="minorHAnsi" w:hAnsiTheme="minorHAnsi" w:cstheme="minorHAnsi"/>
          <w:sz w:val="22"/>
          <w:szCs w:val="22"/>
        </w:rPr>
        <w:t xml:space="preserve"> </w:t>
      </w:r>
      <w:r w:rsidRPr="00913819">
        <w:rPr>
          <w:rFonts w:asciiTheme="minorHAnsi" w:hAnsiTheme="minorHAnsi" w:cstheme="minorHAnsi"/>
          <w:sz w:val="22"/>
          <w:szCs w:val="22"/>
        </w:rPr>
        <w:t>could be adapted to train uncommonly-needed but life-saving skills in laboratory animal anaesthesia.</w:t>
      </w:r>
      <w:r w:rsidR="00DD6492" w:rsidRPr="00913819">
        <w:rPr>
          <w:rFonts w:asciiTheme="minorHAnsi" w:hAnsiTheme="minorHAnsi" w:cstheme="minorHAnsi"/>
          <w:sz w:val="22"/>
          <w:szCs w:val="22"/>
        </w:rPr>
        <w:t xml:space="preserve"> </w:t>
      </w:r>
      <w:r w:rsidRPr="00913819">
        <w:rPr>
          <w:rFonts w:asciiTheme="minorHAnsi" w:hAnsiTheme="minorHAnsi" w:cstheme="minorHAnsi"/>
          <w:sz w:val="22"/>
          <w:szCs w:val="22"/>
        </w:rPr>
        <w:t>The second problem poses a conundrum: the law requires staff to be adequately educated and trained before they conduct procedures, i.e., to anaesthetise animals, but does not explain how this is accomplished when those procedures - being experimental - have never been conducted before. Similarly, one cannot be adequately trained to anaesthetise genetically modified animals if that phenotype has not previously been anaesthetised.  When such challenges are encountered, it is the legal imperative that measures are taken to eliminate the gap between the skills available and the skills required.  The measures required depend on the size of the skill differential, the magnitude of the challenge and the availability (and cost) of qualified assistance.</w:t>
      </w:r>
    </w:p>
    <w:p w14:paraId="3A4CF910" w14:textId="77777777" w:rsidR="007610E5" w:rsidRPr="00913819" w:rsidRDefault="007610E5" w:rsidP="00372CF6">
      <w:pPr>
        <w:pStyle w:val="Naslov3"/>
        <w:jc w:val="both"/>
        <w:rPr>
          <w:rFonts w:asciiTheme="minorHAnsi" w:hAnsiTheme="minorHAnsi" w:cstheme="minorHAnsi"/>
          <w:i w:val="0"/>
          <w:iCs/>
          <w:sz w:val="22"/>
          <w:szCs w:val="22"/>
        </w:rPr>
      </w:pPr>
      <w:bookmarkStart w:id="16" w:name="_Toc136500141"/>
      <w:r w:rsidRPr="00913819">
        <w:rPr>
          <w:rFonts w:asciiTheme="minorHAnsi" w:hAnsiTheme="minorHAnsi" w:cstheme="minorHAnsi"/>
          <w:i w:val="0"/>
          <w:iCs/>
          <w:sz w:val="22"/>
          <w:szCs w:val="22"/>
        </w:rPr>
        <w:t>Expert assistance</w:t>
      </w:r>
      <w:bookmarkEnd w:id="16"/>
    </w:p>
    <w:p w14:paraId="35FB9E53" w14:textId="204956EC" w:rsidR="007610E5" w:rsidRPr="00913819" w:rsidRDefault="007610E5" w:rsidP="00372CF6">
      <w:pPr>
        <w:jc w:val="both"/>
        <w:rPr>
          <w:rFonts w:asciiTheme="minorHAnsi" w:hAnsiTheme="minorHAnsi" w:cstheme="minorHAnsi"/>
          <w:sz w:val="22"/>
          <w:szCs w:val="22"/>
        </w:rPr>
      </w:pPr>
      <w:r w:rsidRPr="00913819">
        <w:rPr>
          <w:rFonts w:asciiTheme="minorHAnsi" w:hAnsiTheme="minorHAnsi" w:cstheme="minorHAnsi"/>
          <w:sz w:val="22"/>
          <w:szCs w:val="22"/>
        </w:rPr>
        <w:t>An ability to recognize personal limitations and to request assistance is a necessary competency of staff anaesthetising laboratory animals.  However,</w:t>
      </w:r>
      <w:r w:rsidR="000F4CDC" w:rsidRPr="00913819">
        <w:rPr>
          <w:rFonts w:asciiTheme="minorHAnsi" w:hAnsiTheme="minorHAnsi" w:cstheme="minorHAnsi"/>
          <w:sz w:val="22"/>
          <w:szCs w:val="22"/>
        </w:rPr>
        <w:t xml:space="preserve"> </w:t>
      </w:r>
      <w:r w:rsidRPr="00913819">
        <w:rPr>
          <w:rFonts w:asciiTheme="minorHAnsi" w:hAnsiTheme="minorHAnsi" w:cstheme="minorHAnsi"/>
          <w:sz w:val="22"/>
          <w:szCs w:val="22"/>
        </w:rPr>
        <w:t xml:space="preserve">under </w:t>
      </w:r>
      <w:r w:rsidR="00930DA4" w:rsidRPr="00913819">
        <w:rPr>
          <w:rFonts w:asciiTheme="minorHAnsi" w:hAnsiTheme="minorHAnsi" w:cstheme="minorHAnsi"/>
          <w:sz w:val="22"/>
          <w:szCs w:val="22"/>
        </w:rPr>
        <w:t xml:space="preserve">the </w:t>
      </w:r>
      <w:r w:rsidRPr="00913819">
        <w:rPr>
          <w:rFonts w:asciiTheme="minorHAnsi" w:hAnsiTheme="minorHAnsi" w:cstheme="minorHAnsi"/>
          <w:sz w:val="22"/>
          <w:szCs w:val="22"/>
        </w:rPr>
        <w:t>A(SP)A, the legal responsibility for recognising potential skill differentials lies with the project license (PPL) holder</w:t>
      </w:r>
      <w:r w:rsidR="00902EC5" w:rsidRPr="00913819">
        <w:rPr>
          <w:rFonts w:asciiTheme="minorHAnsi" w:hAnsiTheme="minorHAnsi" w:cstheme="minorHAnsi"/>
          <w:sz w:val="22"/>
          <w:szCs w:val="22"/>
        </w:rPr>
        <w:t xml:space="preserve"> as opposed to a veterinarian or even a veterinary anaesthetist</w:t>
      </w:r>
      <w:r w:rsidRPr="00913819">
        <w:rPr>
          <w:rFonts w:asciiTheme="minorHAnsi" w:hAnsiTheme="minorHAnsi" w:cstheme="minorHAnsi"/>
          <w:sz w:val="22"/>
          <w:szCs w:val="22"/>
        </w:rPr>
        <w:t>.  Arguably, the Animal Welfare and Ethical Review Body (AWERB)</w:t>
      </w:r>
      <w:r w:rsidR="00106A32" w:rsidRPr="00913819">
        <w:rPr>
          <w:rFonts w:asciiTheme="minorHAnsi" w:hAnsiTheme="minorHAnsi" w:cstheme="minorHAnsi"/>
          <w:sz w:val="22"/>
          <w:szCs w:val="22"/>
        </w:rPr>
        <w:t>,</w:t>
      </w:r>
      <w:r w:rsidRPr="00913819">
        <w:rPr>
          <w:rFonts w:asciiTheme="minorHAnsi" w:hAnsiTheme="minorHAnsi" w:cstheme="minorHAnsi"/>
          <w:sz w:val="22"/>
          <w:szCs w:val="22"/>
        </w:rPr>
        <w:t xml:space="preserve"> </w:t>
      </w:r>
      <w:r w:rsidR="00106A32" w:rsidRPr="00913819">
        <w:rPr>
          <w:rFonts w:asciiTheme="minorHAnsi" w:hAnsiTheme="minorHAnsi" w:cstheme="minorHAnsi"/>
          <w:sz w:val="22"/>
          <w:szCs w:val="22"/>
        </w:rPr>
        <w:t xml:space="preserve">or equivalent, </w:t>
      </w:r>
      <w:r w:rsidRPr="00913819">
        <w:rPr>
          <w:rFonts w:asciiTheme="minorHAnsi" w:hAnsiTheme="minorHAnsi" w:cstheme="minorHAnsi"/>
          <w:sz w:val="22"/>
          <w:szCs w:val="22"/>
        </w:rPr>
        <w:t xml:space="preserve">also has a role in anticipating difficulties with anaesthetic management before initially approving a project license application. </w:t>
      </w:r>
    </w:p>
    <w:p w14:paraId="10F5A2E2" w14:textId="0AC31B70" w:rsidR="007610E5" w:rsidRPr="00913819" w:rsidRDefault="007610E5" w:rsidP="00372CF6">
      <w:pPr>
        <w:jc w:val="both"/>
        <w:rPr>
          <w:rFonts w:asciiTheme="minorHAnsi" w:hAnsiTheme="minorHAnsi" w:cstheme="minorHAnsi"/>
          <w:sz w:val="22"/>
          <w:szCs w:val="22"/>
        </w:rPr>
      </w:pPr>
      <w:r w:rsidRPr="00913819">
        <w:rPr>
          <w:rFonts w:asciiTheme="minorHAnsi" w:hAnsiTheme="minorHAnsi" w:cstheme="minorHAnsi"/>
          <w:sz w:val="22"/>
          <w:szCs w:val="22"/>
        </w:rPr>
        <w:t>If potential difficulties are identified, the A(SP)A and the EU Directive require that the Named Veterinary Surgeon (NVS) or the Designated Veterinarian (DV), respectively, be consulted for advice and guidance.  Depending on their own levels of expertise, these may recommend that further advice be sought and, or information gained.  Several options are available</w:t>
      </w:r>
      <w:r w:rsidR="00EB3479" w:rsidRPr="00913819">
        <w:rPr>
          <w:rFonts w:asciiTheme="minorHAnsi" w:hAnsiTheme="minorHAnsi" w:cstheme="minorHAnsi"/>
          <w:sz w:val="22"/>
          <w:szCs w:val="22"/>
        </w:rPr>
        <w:t>:</w:t>
      </w:r>
    </w:p>
    <w:p w14:paraId="3A766B94" w14:textId="4EFD6AA9" w:rsidR="007610E5" w:rsidRPr="00913819" w:rsidRDefault="007610E5"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1) A literature review must be carried out to identify potential pitfalls and methods to avoid them. Suitable references may exist in the “background” of project license applications. Details of anaesthetic and analgesic techniques used in animal experiments – if present - are often inadequate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Leung&lt;/Author&gt;&lt;Year&gt;2018&lt;/Year&gt;&lt;RecNum&gt;83&lt;/RecNum&gt;&lt;DisplayText&gt;(225)&lt;/DisplayText&gt;&lt;record&gt;&lt;rec-number&gt;83&lt;/rec-number&gt;&lt;foreign-keys&gt;&lt;key app="EN" db-id="x005rdz0lrfev0e9wafpfpvaazppeszde2z5" timestamp="1601206533"&gt;83&lt;/key&gt;&lt;/foreign-keys&gt;&lt;ref-type name="Journal Article"&gt;17&lt;/ref-type&gt;&lt;contributors&gt;&lt;authors&gt;&lt;author&gt;Leung, V.&lt;/author&gt;&lt;author&gt;Rousseau-Blass, F.&lt;/author&gt;&lt;author&gt;Beauchamp, G.&lt;/author&gt;&lt;author&gt;Pang, D. S. J.&lt;/author&gt;&lt;/authors&gt;&lt;/contributors&gt;&lt;auth-address&gt;Faculty of Veterinary Medicine, Université de Montréal, Saint-Hyacinthe, Québec, Canada.&lt;/auth-address&gt;&lt;titles&gt;&lt;title&gt;ARRIVE has not ARRIVEd: Support for the ARRIVE (Animal Research: Reporting of in vivo Experiments) guidelines does not improve the reporting quality of papers in animal welfare, analgesia or anesthesia&lt;/title&gt;&lt;secondary-title&gt;PLoS One&lt;/secondary-title&gt;&lt;/titles&gt;&lt;periodical&gt;&lt;full-title&gt;PLoS One&lt;/full-title&gt;&lt;/periodical&gt;&lt;pages&gt;e0197882&lt;/pages&gt;&lt;volume&gt;13&lt;/volume&gt;&lt;number&gt;5&lt;/number&gt;&lt;edition&gt;2018/05/26&lt;/edition&gt;&lt;keywords&gt;&lt;keyword&gt;Anesthesiology&lt;/keyword&gt;&lt;keyword&gt;Animal Experimentation/*standards&lt;/keyword&gt;&lt;keyword&gt;Animal Welfare/*standards&lt;/keyword&gt;&lt;keyword&gt;Animals&lt;/keyword&gt;&lt;keyword&gt;Guideline Adherence/*standards&lt;/keyword&gt;&lt;keyword&gt;Humans&lt;/keyword&gt;&lt;keyword&gt;Pain Management&lt;/keyword&gt;&lt;keyword&gt;Publications/*standards&lt;/keyword&gt;&lt;keyword&gt;Research Design/*standards&lt;/keyword&gt;&lt;keyword&gt;Research Report/*standards&lt;/keyword&gt;&lt;keyword&gt;Retrospective Studies&lt;/keyword&gt;&lt;/keywords&gt;&lt;dates&gt;&lt;year&gt;2018&lt;/year&gt;&lt;/dates&gt;&lt;isbn&gt;1932-6203&lt;/isbn&gt;&lt;accession-num&gt;29795636&lt;/accession-num&gt;&lt;urls&gt;&lt;related-urls&gt;&lt;url&gt;https://www.ncbi.nlm.nih.gov/pmc/articles/PMC5967836/pdf/pone.0197882.pdf&lt;/url&gt;&lt;/related-urls&gt;&lt;/urls&gt;&lt;custom2&gt;PMC5967836&lt;/custom2&gt;&lt;electronic-resource-num&gt;10.1371/journal.pone.0197882&lt;/electronic-resource-num&gt;&lt;remote-database-provider&gt;NLM&lt;/remote-database-provider&gt;&lt;language&gt;eng&lt;/language&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25)</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so direct contact with corresponding authors – and subsequently, those directly responsible for the anaesthetic - is advised. Contact with staff involved in related studies should also be considered. Textbooks of surgical and anaesthetic techniques in farmed laboratory species are available and may provide some background information</w:t>
      </w:r>
      <w:r w:rsidR="009C72B9" w:rsidRPr="00913819">
        <w:rPr>
          <w:rFonts w:asciiTheme="minorHAnsi" w:hAnsiTheme="minorHAnsi" w:cstheme="minorHAnsi"/>
          <w:sz w:val="22"/>
          <w:szCs w:val="22"/>
        </w:rPr>
        <w:t xml:space="preserve"> </w:t>
      </w:r>
      <w:r w:rsidR="009C72B9" w:rsidRPr="00913819">
        <w:rPr>
          <w:rFonts w:asciiTheme="minorHAnsi" w:hAnsiTheme="minorHAnsi" w:cstheme="minorHAnsi"/>
          <w:sz w:val="22"/>
          <w:szCs w:val="22"/>
        </w:rPr>
        <w:fldChar w:fldCharType="begin">
          <w:fldData xml:space="preserve">PEVuZE5vdGU+PENpdGU+PFllYXI+MjAxNDwvWWVhcj48UmVjTnVtPjE5NjwvUmVjTnVtPjxEaXNw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</w:fldData>
        </w:fldChar>
      </w:r>
      <w:r w:rsidR="00FC2719">
        <w:rPr>
          <w:rFonts w:asciiTheme="minorHAnsi" w:hAnsiTheme="minorHAnsi" w:cstheme="minorHAnsi"/>
          <w:sz w:val="22"/>
          <w:szCs w:val="22"/>
        </w:rPr>
        <w:instrText xml:space="preserve"> ADDIN EN.CITE </w:instrText>
      </w:r>
      <w:r w:rsidR="00FC2719">
        <w:rPr>
          <w:rFonts w:asciiTheme="minorHAnsi" w:hAnsiTheme="minorHAnsi" w:cstheme="minorHAnsi"/>
          <w:sz w:val="22"/>
          <w:szCs w:val="22"/>
        </w:rPr>
        <w:fldChar w:fldCharType="begin">
          <w:fldData xml:space="preserve">PEVuZE5vdGU+PENpdGU+PFllYXI+MjAxNDwvWWVhcj48UmVjTnVtPjE5NjwvUmVjTnVtPjxEaXNw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</w:fldData>
        </w:fldChar>
      </w:r>
      <w:r w:rsidR="00FC2719">
        <w:rPr>
          <w:rFonts w:asciiTheme="minorHAnsi" w:hAnsiTheme="minorHAnsi" w:cstheme="minorHAnsi"/>
          <w:sz w:val="22"/>
          <w:szCs w:val="22"/>
        </w:rPr>
        <w:instrText xml:space="preserve"> ADDIN EN.CITE.DATA </w:instrText>
      </w:r>
      <w:r w:rsidR="00FC2719">
        <w:rPr>
          <w:rFonts w:asciiTheme="minorHAnsi" w:hAnsiTheme="minorHAnsi" w:cstheme="minorHAnsi"/>
          <w:sz w:val="22"/>
          <w:szCs w:val="22"/>
        </w:rPr>
      </w:r>
      <w:r w:rsidR="00FC2719">
        <w:rPr>
          <w:rFonts w:asciiTheme="minorHAnsi" w:hAnsiTheme="minorHAnsi" w:cstheme="minorHAnsi"/>
          <w:sz w:val="22"/>
          <w:szCs w:val="22"/>
        </w:rPr>
        <w:fldChar w:fldCharType="end"/>
      </w:r>
      <w:r w:rsidR="009C72B9" w:rsidRPr="00913819">
        <w:rPr>
          <w:rFonts w:asciiTheme="minorHAnsi" w:hAnsiTheme="minorHAnsi" w:cstheme="minorHAnsi"/>
          <w:sz w:val="22"/>
          <w:szCs w:val="22"/>
        </w:rPr>
      </w:r>
      <w:r w:rsidR="009C72B9"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23-125, 226, 227)</w:t>
      </w:r>
      <w:r w:rsidR="009C72B9"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w:t>
      </w:r>
      <w:r w:rsidR="00E34055" w:rsidRPr="00913819">
        <w:rPr>
          <w:rFonts w:asciiTheme="minorHAnsi" w:hAnsiTheme="minorHAnsi" w:cstheme="minorHAnsi"/>
          <w:sz w:val="22"/>
          <w:szCs w:val="22"/>
        </w:rPr>
        <w:t>.</w:t>
      </w:r>
    </w:p>
    <w:p w14:paraId="6C09DE6F" w14:textId="77777777" w:rsidR="007610E5" w:rsidRPr="00913819" w:rsidRDefault="007610E5" w:rsidP="00372CF6">
      <w:pPr>
        <w:jc w:val="both"/>
        <w:rPr>
          <w:rFonts w:asciiTheme="minorHAnsi" w:hAnsiTheme="minorHAnsi" w:cstheme="minorHAnsi"/>
          <w:sz w:val="22"/>
          <w:szCs w:val="22"/>
        </w:rPr>
      </w:pPr>
      <w:r w:rsidRPr="00913819">
        <w:rPr>
          <w:rFonts w:asciiTheme="minorHAnsi" w:hAnsiTheme="minorHAnsi" w:cstheme="minorHAnsi"/>
          <w:sz w:val="22"/>
          <w:szCs w:val="22"/>
        </w:rPr>
        <w:t>2) Requests for information may also be sent via online networks of approved, laboratory animal workers or veterinarians.  Access to such networks is limited but should be achievable and conducted through the responsible NVS or DV.</w:t>
      </w:r>
    </w:p>
    <w:p w14:paraId="51A74814" w14:textId="7A18C03C" w:rsidR="007610E5" w:rsidRPr="00913819" w:rsidRDefault="007610E5"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3) The advice of suitably experienced veterinary anaesthetists may be sought.  Contact details for all Diplomates of the European College of Veterinary Anaesthesia and Analgesia (ECVAA) are available on the ECVAA’s website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Year&gt;2021&lt;/Year&gt;&lt;RecNum&gt;485&lt;/RecNum&gt;&lt;DisplayText&gt;(228)&lt;/DisplayText&gt;&lt;record&gt;&lt;rec-number&gt;485&lt;/rec-number&gt;&lt;foreign-keys&gt;&lt;key app="EN" db-id="x005rdz0lrfev0e9wafpfpvaazppeszde2z5" timestamp="1685596649"&gt;485&lt;/key&gt;&lt;/foreign-keys&gt;&lt;ref-type name="Web Page"&gt;12&lt;/ref-type&gt;&lt;contributors&gt;&lt;/contributors&gt;&lt;titles&gt;&lt;title&gt;European College of Veterinary Anaesthesia and Analgesia; Diplomate Listing&lt;/title&gt;&lt;/titles&gt;&lt;volume&gt;2021&lt;/volume&gt;&lt;number&gt;Dec 12&lt;/number&gt;&lt;dates&gt;&lt;year&gt;2021&lt;/year&gt;&lt;/dates&gt;&lt;urls&gt;&lt;related-urls&gt;&lt;url&gt;https://www.ecvaa.org/index.php?option=com_content&amp;amp;task=view&amp;amp;id=118&amp;amp;Itemid=51&lt;/url&gt;&lt;/related-urls&gt;&lt;/urls&gt;&lt;research-notes&gt;DiplECVAA list&lt;/research-notes&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28)</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A review of affiliations on the contact list may assist identification of suitably experienced individuals. Whilst most Diplomates will have theoretical knowledge of anaesthetic techniques in farmed animal species, and of complex surgical procedures in other species, not all will have practical experience with complex experimental procedures in pigs, small ruminants, and calves.  </w:t>
      </w:r>
    </w:p>
    <w:p w14:paraId="1984F592" w14:textId="77777777" w:rsidR="007610E5" w:rsidRPr="00913819" w:rsidRDefault="007610E5"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4) The advice of Diplomates of the European College of Laboratory Animal Medicine and other experienced laboratory animal personnel, e.g., Named Animal Care and Welfare Officers, should be sought with respect to perioperative care e.g., health-screening, acclimatisation, nutrition, behavioural assessments, pain scoring, as these are important elements of experimental success. </w:t>
      </w:r>
    </w:p>
    <w:p w14:paraId="1CCD8E66" w14:textId="2BC4AE23" w:rsidR="007610E5" w:rsidRPr="00913819" w:rsidRDefault="007610E5"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5) For assistance with unfamiliar and complex procedures which are relatively commonplace in medical practice, e.g., cardiopulmonary bypass, consultation with medical anaesthetists or technical experts, i.e., perfusionists, should be sought.  However, medical specialists </w:t>
      </w:r>
      <w:r w:rsidR="000D62AA" w:rsidRPr="00913819">
        <w:rPr>
          <w:rFonts w:asciiTheme="minorHAnsi" w:hAnsiTheme="minorHAnsi" w:cstheme="minorHAnsi"/>
          <w:sz w:val="22"/>
          <w:szCs w:val="22"/>
        </w:rPr>
        <w:t>may</w:t>
      </w:r>
      <w:r w:rsidRPr="00913819">
        <w:rPr>
          <w:rFonts w:asciiTheme="minorHAnsi" w:hAnsiTheme="minorHAnsi" w:cstheme="minorHAnsi"/>
          <w:sz w:val="22"/>
          <w:szCs w:val="22"/>
        </w:rPr>
        <w:t xml:space="preserve"> anthropocentrise and fail to recognize species-specific differences, e.g., anaesthetic drug dosing requirements, pain behaviours, which may result in major problems. For this reason, medical experts should adopt an advisory role subordinate to the NVS and associated veterinary specialists.</w:t>
      </w:r>
    </w:p>
    <w:p w14:paraId="14DCA6EA" w14:textId="53D248CA" w:rsidR="007610E5" w:rsidRPr="00913819" w:rsidRDefault="007610E5"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Exactly how the available expertise is used in the first and subsequent experiments will be determined </w:t>
      </w:r>
      <w:r w:rsidR="00E4557C" w:rsidRPr="00913819">
        <w:rPr>
          <w:rFonts w:asciiTheme="minorHAnsi" w:hAnsiTheme="minorHAnsi" w:cstheme="minorHAnsi"/>
          <w:sz w:val="22"/>
          <w:szCs w:val="22"/>
        </w:rPr>
        <w:t xml:space="preserve">(in the UK) </w:t>
      </w:r>
      <w:r w:rsidRPr="00913819">
        <w:rPr>
          <w:rFonts w:asciiTheme="minorHAnsi" w:hAnsiTheme="minorHAnsi" w:cstheme="minorHAnsi"/>
          <w:sz w:val="22"/>
          <w:szCs w:val="22"/>
        </w:rPr>
        <w:t>by the NVS and the PPL holder, but the legal requirement is for experts to attend until the nominated anaesthetist has demonstrated the requisite competence.  In some experiments it may prove expeditious if the supervising expert undergo personal licensing and assume responsibility for the anaesthetic until the study’s conclusion.  Some Diplomates of the ECVAA will have personal licenses and be available to accept such responsibilities at short notice. In many studies, conducting pilot studies under expert supervision on small numbers of animals to refine anaesthetic and procedural techniques beforehand should be considered. Satisfactory competencies can also be gained by increasing challenges gradually, providing the confounding effects of this process on data are recognised.</w:t>
      </w:r>
    </w:p>
    <w:p w14:paraId="6FFC19E6" w14:textId="6F3230AD" w:rsidR="007610E5" w:rsidRDefault="007610E5" w:rsidP="00372CF6">
      <w:pPr>
        <w:pStyle w:val="Naslov3"/>
        <w:jc w:val="both"/>
        <w:rPr>
          <w:rFonts w:asciiTheme="minorHAnsi" w:hAnsiTheme="minorHAnsi" w:cstheme="minorHAnsi"/>
          <w:i w:val="0"/>
          <w:iCs/>
          <w:sz w:val="22"/>
          <w:szCs w:val="22"/>
        </w:rPr>
      </w:pPr>
      <w:bookmarkStart w:id="17" w:name="_Toc136500142"/>
      <w:r w:rsidRPr="00913819">
        <w:rPr>
          <w:rFonts w:asciiTheme="minorHAnsi" w:hAnsiTheme="minorHAnsi" w:cstheme="minorHAnsi"/>
          <w:i w:val="0"/>
          <w:iCs/>
          <w:sz w:val="22"/>
          <w:szCs w:val="22"/>
        </w:rPr>
        <w:t>Categorising anaesthetic risk</w:t>
      </w:r>
      <w:bookmarkEnd w:id="17"/>
    </w:p>
    <w:p w14:paraId="73824B84" w14:textId="77777777" w:rsidR="00372CF6" w:rsidRPr="00372CF6" w:rsidRDefault="00372CF6" w:rsidP="00372CF6"/>
    <w:p w14:paraId="357A83EB" w14:textId="590744E3" w:rsidR="007610E5" w:rsidRPr="00913819" w:rsidRDefault="007610E5" w:rsidP="00372CF6">
      <w:pPr>
        <w:jc w:val="both"/>
        <w:rPr>
          <w:rFonts w:asciiTheme="minorHAnsi" w:hAnsiTheme="minorHAnsi" w:cstheme="minorHAnsi"/>
          <w:iCs/>
          <w:sz w:val="22"/>
          <w:szCs w:val="22"/>
        </w:rPr>
      </w:pPr>
      <w:r w:rsidRPr="00913819">
        <w:rPr>
          <w:rFonts w:asciiTheme="minorHAnsi" w:hAnsiTheme="minorHAnsi" w:cstheme="minorHAnsi"/>
          <w:iCs/>
          <w:sz w:val="22"/>
          <w:szCs w:val="22"/>
        </w:rPr>
        <w:t xml:space="preserve">Whilst licensed staff may anaesthetise animals, the involvement of </w:t>
      </w:r>
      <w:r w:rsidR="00311496" w:rsidRPr="00913819">
        <w:rPr>
          <w:rFonts w:asciiTheme="minorHAnsi" w:hAnsiTheme="minorHAnsi" w:cstheme="minorHAnsi"/>
          <w:iCs/>
          <w:sz w:val="22"/>
          <w:szCs w:val="22"/>
        </w:rPr>
        <w:t>specialist</w:t>
      </w:r>
      <w:r w:rsidR="00AA5DB7" w:rsidRPr="00913819">
        <w:rPr>
          <w:rFonts w:asciiTheme="minorHAnsi" w:hAnsiTheme="minorHAnsi" w:cstheme="minorHAnsi"/>
          <w:iCs/>
          <w:sz w:val="22"/>
          <w:szCs w:val="22"/>
        </w:rPr>
        <w:t xml:space="preserve"> or </w:t>
      </w:r>
      <w:r w:rsidR="00311496" w:rsidRPr="00913819">
        <w:rPr>
          <w:rFonts w:asciiTheme="minorHAnsi" w:hAnsiTheme="minorHAnsi" w:cstheme="minorHAnsi"/>
          <w:iCs/>
          <w:sz w:val="22"/>
          <w:szCs w:val="22"/>
        </w:rPr>
        <w:t xml:space="preserve">qualified </w:t>
      </w:r>
      <w:r w:rsidRPr="00913819">
        <w:rPr>
          <w:rFonts w:asciiTheme="minorHAnsi" w:hAnsiTheme="minorHAnsi" w:cstheme="minorHAnsi"/>
          <w:iCs/>
          <w:sz w:val="22"/>
          <w:szCs w:val="22"/>
        </w:rPr>
        <w:t>veterinary anaesthetists offers the opportunity for experimental refinement and staff training. To this end, and to formalise the options available when complex anaesthetics are anticipated, categorising projects according to anaesthetic risk (</w:t>
      </w:r>
      <w:r w:rsidR="00C701D2" w:rsidRPr="00913819">
        <w:rPr>
          <w:rFonts w:asciiTheme="minorHAnsi" w:hAnsiTheme="minorHAnsi" w:cstheme="minorHAnsi"/>
          <w:iCs/>
          <w:sz w:val="22"/>
          <w:szCs w:val="22"/>
        </w:rPr>
        <w:fldChar w:fldCharType="begin"/>
      </w:r>
      <w:r w:rsidR="00C701D2" w:rsidRPr="00913819">
        <w:rPr>
          <w:rFonts w:asciiTheme="minorHAnsi" w:hAnsiTheme="minorHAnsi" w:cstheme="minorHAnsi"/>
          <w:iCs/>
          <w:sz w:val="22"/>
          <w:szCs w:val="22"/>
        </w:rPr>
        <w:instrText xml:space="preserve"> REF _Ref165033421 \h </w:instrText>
      </w:r>
      <w:r w:rsidR="00E30F58" w:rsidRPr="00913819">
        <w:rPr>
          <w:rFonts w:asciiTheme="minorHAnsi" w:hAnsiTheme="minorHAnsi" w:cstheme="minorHAnsi"/>
          <w:iCs/>
          <w:sz w:val="22"/>
          <w:szCs w:val="22"/>
        </w:rPr>
        <w:instrText xml:space="preserve"> \* MERGEFORMAT </w:instrText>
      </w:r>
      <w:r w:rsidR="00C701D2" w:rsidRPr="00913819">
        <w:rPr>
          <w:rFonts w:asciiTheme="minorHAnsi" w:hAnsiTheme="minorHAnsi" w:cstheme="minorHAnsi"/>
          <w:iCs/>
          <w:sz w:val="22"/>
          <w:szCs w:val="22"/>
        </w:rPr>
      </w:r>
      <w:r w:rsidR="00C701D2" w:rsidRPr="00913819">
        <w:rPr>
          <w:rFonts w:asciiTheme="minorHAnsi" w:hAnsiTheme="minorHAnsi" w:cstheme="minorHAnsi"/>
          <w:iCs/>
          <w:sz w:val="22"/>
          <w:szCs w:val="22"/>
        </w:rPr>
        <w:fldChar w:fldCharType="separate"/>
      </w:r>
      <w:r w:rsidR="00C701D2" w:rsidRPr="00913819">
        <w:rPr>
          <w:rFonts w:asciiTheme="minorHAnsi" w:hAnsiTheme="minorHAnsi" w:cstheme="minorHAnsi"/>
          <w:sz w:val="22"/>
          <w:szCs w:val="22"/>
        </w:rPr>
        <w:t xml:space="preserve">Table </w:t>
      </w:r>
      <w:r w:rsidR="00C701D2" w:rsidRPr="00913819">
        <w:rPr>
          <w:rFonts w:asciiTheme="minorHAnsi" w:hAnsiTheme="minorHAnsi" w:cstheme="minorHAnsi"/>
          <w:noProof/>
          <w:sz w:val="22"/>
          <w:szCs w:val="22"/>
        </w:rPr>
        <w:t>5</w:t>
      </w:r>
      <w:r w:rsidR="00C701D2" w:rsidRPr="00913819">
        <w:rPr>
          <w:rFonts w:asciiTheme="minorHAnsi" w:hAnsiTheme="minorHAnsi" w:cstheme="minorHAnsi"/>
          <w:iCs/>
          <w:sz w:val="22"/>
          <w:szCs w:val="22"/>
        </w:rPr>
        <w:fldChar w:fldCharType="end"/>
      </w:r>
      <w:r w:rsidRPr="00913819">
        <w:rPr>
          <w:rFonts w:asciiTheme="minorHAnsi" w:hAnsiTheme="minorHAnsi" w:cstheme="minorHAnsi"/>
          <w:iCs/>
          <w:sz w:val="22"/>
          <w:szCs w:val="22"/>
        </w:rPr>
        <w:t xml:space="preserve">) may prove useful for NVSs or DVs. </w:t>
      </w:r>
    </w:p>
    <w:p w14:paraId="538AD4F2" w14:textId="77777777" w:rsidR="003E340D" w:rsidRPr="00E30F58" w:rsidRDefault="003E340D" w:rsidP="003E340D">
      <w:pPr>
        <w:spacing w:line="276" w:lineRule="auto"/>
        <w:rPr>
          <w:rFonts w:asciiTheme="minorHAnsi" w:hAnsiTheme="minorHAnsi" w:cstheme="minorHAnsi"/>
          <w:iCs/>
        </w:rPr>
        <w:sectPr w:rsidR="003E340D" w:rsidRPr="00E30F58" w:rsidSect="005F5C76">
          <w:pgSz w:w="11906" w:h="16838"/>
          <w:pgMar w:top="1440" w:right="1440" w:bottom="1440" w:left="1440" w:header="708" w:footer="708" w:gutter="0"/>
          <w:lnNumType w:countBy="1" w:restart="continuous"/>
          <w:cols w:space="708"/>
          <w:docGrid w:linePitch="360"/>
        </w:sectPr>
      </w:pPr>
    </w:p>
    <w:p w14:paraId="7F6FB869" w14:textId="639DACD4" w:rsidR="003E340D" w:rsidRPr="00E30F58" w:rsidRDefault="003E340D" w:rsidP="00993E9E">
      <w:pPr>
        <w:pStyle w:val="Napis"/>
        <w:rPr>
          <w:rFonts w:asciiTheme="minorHAnsi" w:hAnsiTheme="minorHAnsi" w:cstheme="minorHAnsi"/>
          <w:szCs w:val="20"/>
          <w:lang w:val="en-GB"/>
        </w:rPr>
        <w:sectPr w:rsidR="003E340D" w:rsidRPr="00E30F58" w:rsidSect="005F5C76">
          <w:pgSz w:w="16838" w:h="11906" w:orient="landscape"/>
          <w:pgMar w:top="1440" w:right="1440" w:bottom="1440" w:left="1440" w:header="708" w:footer="708" w:gutter="0"/>
          <w:cols w:space="708"/>
          <w:docGrid w:linePitch="360"/>
        </w:sectPr>
      </w:pPr>
    </w:p>
    <w:p w14:paraId="06215A1C" w14:textId="1F36ED89" w:rsidR="00C701D2" w:rsidRPr="00E30F58" w:rsidRDefault="00C701D2" w:rsidP="00C701D2">
      <w:pPr>
        <w:pStyle w:val="Napis"/>
        <w:keepNext/>
        <w:rPr>
          <w:rFonts w:asciiTheme="minorHAnsi" w:hAnsiTheme="minorHAnsi" w:cstheme="minorHAnsi"/>
        </w:rPr>
      </w:pPr>
      <w:bookmarkStart w:id="18" w:name="_Ref165033421"/>
      <w:r w:rsidRPr="00E30F58">
        <w:rPr>
          <w:rFonts w:asciiTheme="minorHAnsi" w:hAnsiTheme="minorHAnsi" w:cstheme="minorHAnsi"/>
        </w:rPr>
        <w:t xml:space="preserve">Table </w:t>
      </w:r>
      <w:r w:rsidR="00AC0341">
        <w:rPr>
          <w:rFonts w:asciiTheme="minorHAnsi" w:hAnsiTheme="minorHAnsi" w:cstheme="minorHAnsi"/>
        </w:rPr>
        <w:fldChar w:fldCharType="begin"/>
      </w:r>
      <w:r w:rsidR="00AC0341">
        <w:rPr>
          <w:rFonts w:asciiTheme="minorHAnsi" w:hAnsiTheme="minorHAnsi" w:cstheme="minorHAnsi"/>
        </w:rPr>
        <w:instrText xml:space="preserve"> SEQ Table \* ARABIC </w:instrText>
      </w:r>
      <w:r w:rsidR="00AC0341">
        <w:rPr>
          <w:rFonts w:asciiTheme="minorHAnsi" w:hAnsiTheme="minorHAnsi" w:cstheme="minorHAnsi"/>
        </w:rPr>
        <w:fldChar w:fldCharType="separate"/>
      </w:r>
      <w:r w:rsidR="00AC0341">
        <w:rPr>
          <w:rFonts w:asciiTheme="minorHAnsi" w:hAnsiTheme="minorHAnsi" w:cstheme="minorHAnsi"/>
          <w:noProof/>
        </w:rPr>
        <w:t>5</w:t>
      </w:r>
      <w:r w:rsidR="00AC0341">
        <w:rPr>
          <w:rFonts w:asciiTheme="minorHAnsi" w:hAnsiTheme="minorHAnsi" w:cstheme="minorHAnsi"/>
        </w:rPr>
        <w:fldChar w:fldCharType="end"/>
      </w:r>
      <w:bookmarkEnd w:id="18"/>
      <w:r w:rsidRPr="00E30F58">
        <w:rPr>
          <w:rFonts w:asciiTheme="minorHAnsi" w:hAnsiTheme="minorHAnsi" w:cstheme="minorHAnsi"/>
        </w:rPr>
        <w:t xml:space="preserve"> Recommended level of supervision and anaesthetic risk categories.</w:t>
      </w:r>
    </w:p>
    <w:tbl>
      <w:tblPr>
        <w:tblStyle w:val="Tabelamrea"/>
        <w:tblW w:w="0" w:type="auto"/>
        <w:tblInd w:w="-284" w:type="dxa"/>
        <w:tblLook w:val="04A0" w:firstRow="1" w:lastRow="0" w:firstColumn="1" w:lastColumn="0" w:noHBand="0" w:noVBand="1"/>
      </w:tblPr>
      <w:tblGrid>
        <w:gridCol w:w="1697"/>
        <w:gridCol w:w="1417"/>
        <w:gridCol w:w="5812"/>
        <w:gridCol w:w="5306"/>
      </w:tblGrid>
      <w:tr w:rsidR="00830F8F" w:rsidRPr="00E30F58" w14:paraId="6E989B0A" w14:textId="77777777" w:rsidTr="00482561">
        <w:trPr>
          <w:trHeight w:val="733"/>
        </w:trPr>
        <w:tc>
          <w:tcPr>
            <w:tcW w:w="1697" w:type="dxa"/>
            <w:vAlign w:val="center"/>
          </w:tcPr>
          <w:p w14:paraId="735CFC8B" w14:textId="77777777" w:rsidR="00830F8F" w:rsidRPr="00E30F58" w:rsidRDefault="00830F8F" w:rsidP="007B2EDF">
            <w:pPr>
              <w:spacing w:line="276" w:lineRule="auto"/>
              <w:rPr>
                <w:rFonts w:asciiTheme="minorHAnsi" w:hAnsiTheme="minorHAnsi" w:cstheme="minorHAnsi"/>
              </w:rPr>
            </w:pPr>
            <w:bookmarkStart w:id="19" w:name="_Hlk146713171"/>
            <w:r w:rsidRPr="00E30F58">
              <w:rPr>
                <w:rFonts w:asciiTheme="minorHAnsi" w:hAnsiTheme="minorHAnsi" w:cstheme="minorHAnsi"/>
              </w:rPr>
              <w:t>Anaesthetic Risk Category</w:t>
            </w:r>
          </w:p>
        </w:tc>
        <w:tc>
          <w:tcPr>
            <w:tcW w:w="1417" w:type="dxa"/>
            <w:vAlign w:val="center"/>
          </w:tcPr>
          <w:p w14:paraId="515154EF" w14:textId="77777777" w:rsidR="00830F8F" w:rsidRPr="00E30F58" w:rsidRDefault="00830F8F" w:rsidP="007B2EDF">
            <w:pPr>
              <w:spacing w:line="276" w:lineRule="auto"/>
              <w:rPr>
                <w:rFonts w:asciiTheme="minorHAnsi" w:hAnsiTheme="minorHAnsi" w:cstheme="minorHAnsi"/>
              </w:rPr>
            </w:pPr>
            <w:r w:rsidRPr="00E30F58">
              <w:rPr>
                <w:rFonts w:asciiTheme="minorHAnsi" w:hAnsiTheme="minorHAnsi" w:cstheme="minorHAnsi"/>
              </w:rPr>
              <w:t>Severity</w:t>
            </w:r>
          </w:p>
        </w:tc>
        <w:tc>
          <w:tcPr>
            <w:tcW w:w="5812" w:type="dxa"/>
            <w:vAlign w:val="center"/>
          </w:tcPr>
          <w:p w14:paraId="38343927" w14:textId="77777777" w:rsidR="00830F8F" w:rsidRPr="00E30F58" w:rsidRDefault="00830F8F" w:rsidP="007B2EDF">
            <w:pPr>
              <w:spacing w:line="276" w:lineRule="auto"/>
              <w:rPr>
                <w:rFonts w:asciiTheme="minorHAnsi" w:hAnsiTheme="minorHAnsi" w:cstheme="minorHAnsi"/>
              </w:rPr>
            </w:pPr>
            <w:r w:rsidRPr="00E30F58">
              <w:rPr>
                <w:rFonts w:asciiTheme="minorHAnsi" w:hAnsiTheme="minorHAnsi" w:cstheme="minorHAnsi"/>
              </w:rPr>
              <w:t>Description and examples</w:t>
            </w:r>
          </w:p>
        </w:tc>
        <w:tc>
          <w:tcPr>
            <w:tcW w:w="5306" w:type="dxa"/>
            <w:vAlign w:val="center"/>
          </w:tcPr>
          <w:p w14:paraId="46816F53" w14:textId="76360BE2" w:rsidR="00830F8F" w:rsidRPr="00E30F58" w:rsidRDefault="00830F8F" w:rsidP="007B2EDF">
            <w:pPr>
              <w:spacing w:line="276" w:lineRule="auto"/>
              <w:rPr>
                <w:rFonts w:asciiTheme="minorHAnsi" w:hAnsiTheme="minorHAnsi" w:cstheme="minorHAnsi"/>
              </w:rPr>
            </w:pPr>
            <w:r w:rsidRPr="00E30F58">
              <w:rPr>
                <w:rFonts w:asciiTheme="minorHAnsi" w:hAnsiTheme="minorHAnsi" w:cstheme="minorHAnsi"/>
              </w:rPr>
              <w:t>Recommendation</w:t>
            </w:r>
            <w:r w:rsidR="00253190" w:rsidRPr="00E30F58">
              <w:rPr>
                <w:rFonts w:asciiTheme="minorHAnsi" w:hAnsiTheme="minorHAnsi" w:cstheme="minorHAnsi"/>
              </w:rPr>
              <w:t xml:space="preserve"> for level of supervision</w:t>
            </w:r>
          </w:p>
        </w:tc>
      </w:tr>
      <w:tr w:rsidR="00830F8F" w:rsidRPr="00E30F58" w14:paraId="65C0BC67" w14:textId="77777777" w:rsidTr="00482561">
        <w:trPr>
          <w:trHeight w:val="1098"/>
        </w:trPr>
        <w:tc>
          <w:tcPr>
            <w:tcW w:w="1697" w:type="dxa"/>
            <w:vAlign w:val="center"/>
          </w:tcPr>
          <w:p w14:paraId="6F80D14E" w14:textId="77777777" w:rsidR="00830F8F" w:rsidRPr="00E30F58" w:rsidRDefault="00830F8F" w:rsidP="007B2EDF">
            <w:pPr>
              <w:spacing w:line="276" w:lineRule="auto"/>
              <w:rPr>
                <w:rFonts w:asciiTheme="minorHAnsi" w:hAnsiTheme="minorHAnsi" w:cstheme="minorHAnsi"/>
              </w:rPr>
            </w:pPr>
            <w:r w:rsidRPr="00E30F58">
              <w:rPr>
                <w:rFonts w:asciiTheme="minorHAnsi" w:hAnsiTheme="minorHAnsi" w:cstheme="minorHAnsi"/>
              </w:rPr>
              <w:t>1 (lowest)</w:t>
            </w:r>
          </w:p>
        </w:tc>
        <w:tc>
          <w:tcPr>
            <w:tcW w:w="1417" w:type="dxa"/>
            <w:vAlign w:val="center"/>
          </w:tcPr>
          <w:p w14:paraId="3BEA9526" w14:textId="77777777" w:rsidR="00830F8F" w:rsidRPr="00E30F58" w:rsidRDefault="00830F8F" w:rsidP="007B2EDF">
            <w:pPr>
              <w:spacing w:line="276" w:lineRule="auto"/>
              <w:rPr>
                <w:rFonts w:asciiTheme="minorHAnsi" w:hAnsiTheme="minorHAnsi" w:cstheme="minorHAnsi"/>
              </w:rPr>
            </w:pPr>
            <w:r w:rsidRPr="00E30F58">
              <w:rPr>
                <w:rFonts w:asciiTheme="minorHAnsi" w:hAnsiTheme="minorHAnsi" w:cstheme="minorHAnsi"/>
              </w:rPr>
              <w:t>Terminal or</w:t>
            </w:r>
          </w:p>
          <w:p w14:paraId="3168975E" w14:textId="77777777" w:rsidR="00830F8F" w:rsidRPr="00E30F58" w:rsidRDefault="00830F8F" w:rsidP="007B2EDF">
            <w:pPr>
              <w:spacing w:line="276" w:lineRule="auto"/>
              <w:rPr>
                <w:rFonts w:asciiTheme="minorHAnsi" w:hAnsiTheme="minorHAnsi" w:cstheme="minorHAnsi"/>
              </w:rPr>
            </w:pPr>
            <w:r w:rsidRPr="00E30F58">
              <w:rPr>
                <w:rFonts w:asciiTheme="minorHAnsi" w:hAnsiTheme="minorHAnsi" w:cstheme="minorHAnsi"/>
              </w:rPr>
              <w:t>Recovery</w:t>
            </w:r>
          </w:p>
        </w:tc>
        <w:tc>
          <w:tcPr>
            <w:tcW w:w="5812" w:type="dxa"/>
            <w:vAlign w:val="center"/>
          </w:tcPr>
          <w:p w14:paraId="1483AC58" w14:textId="77777777" w:rsidR="00830F8F" w:rsidRPr="00E30F58" w:rsidRDefault="00830F8F" w:rsidP="007B2EDF">
            <w:pPr>
              <w:spacing w:line="276" w:lineRule="auto"/>
              <w:rPr>
                <w:rFonts w:asciiTheme="minorHAnsi" w:hAnsiTheme="minorHAnsi" w:cstheme="minorHAnsi"/>
              </w:rPr>
            </w:pPr>
            <w:r w:rsidRPr="00E30F58">
              <w:rPr>
                <w:rFonts w:asciiTheme="minorHAnsi" w:hAnsiTheme="minorHAnsi" w:cstheme="minorHAnsi"/>
              </w:rPr>
              <w:t>Sedation of healthy animals, e.g., for blood sample collection or in preparation for euthanasia</w:t>
            </w:r>
          </w:p>
        </w:tc>
        <w:tc>
          <w:tcPr>
            <w:tcW w:w="5306" w:type="dxa"/>
            <w:vMerge w:val="restart"/>
            <w:vAlign w:val="center"/>
          </w:tcPr>
          <w:p w14:paraId="18F0B79D" w14:textId="524C7CAA" w:rsidR="00830F8F" w:rsidRPr="00E30F58" w:rsidRDefault="00424484" w:rsidP="007B2EDF">
            <w:pPr>
              <w:spacing w:line="276" w:lineRule="auto"/>
              <w:rPr>
                <w:rFonts w:asciiTheme="minorHAnsi" w:hAnsiTheme="minorHAnsi" w:cstheme="minorHAnsi"/>
              </w:rPr>
            </w:pPr>
            <w:r w:rsidRPr="00E30F58">
              <w:rPr>
                <w:rFonts w:asciiTheme="minorHAnsi" w:hAnsiTheme="minorHAnsi" w:cstheme="minorHAnsi"/>
              </w:rPr>
              <w:t>It is suggested that these d</w:t>
            </w:r>
            <w:r w:rsidR="00830F8F" w:rsidRPr="00E30F58">
              <w:rPr>
                <w:rFonts w:asciiTheme="minorHAnsi" w:hAnsiTheme="minorHAnsi" w:cstheme="minorHAnsi"/>
              </w:rPr>
              <w:t>o not require expert consultation.</w:t>
            </w:r>
            <w:r w:rsidR="003E285C" w:rsidRPr="00E30F58">
              <w:rPr>
                <w:rFonts w:asciiTheme="minorHAnsi" w:hAnsiTheme="minorHAnsi" w:cstheme="minorHAnsi"/>
              </w:rPr>
              <w:t xml:space="preserve">  </w:t>
            </w:r>
            <w:r w:rsidR="00830F8F" w:rsidRPr="00E30F58">
              <w:rPr>
                <w:rFonts w:asciiTheme="minorHAnsi" w:hAnsiTheme="minorHAnsi" w:cstheme="minorHAnsi"/>
              </w:rPr>
              <w:t>All aspects of anaesthesia can be managed by a licensed staff member.  Specialists may be assigned for the purpose of training, assistance or data collection but will - except in exceptional circumstances - follow the lead of assigned staff member(s).</w:t>
            </w:r>
          </w:p>
        </w:tc>
      </w:tr>
      <w:tr w:rsidR="00830F8F" w:rsidRPr="00E30F58" w14:paraId="1BA34040" w14:textId="77777777" w:rsidTr="00482561">
        <w:trPr>
          <w:trHeight w:val="1000"/>
        </w:trPr>
        <w:tc>
          <w:tcPr>
            <w:tcW w:w="1697" w:type="dxa"/>
            <w:vAlign w:val="center"/>
          </w:tcPr>
          <w:p w14:paraId="2E08A85D" w14:textId="77777777" w:rsidR="00830F8F" w:rsidRPr="00E30F58" w:rsidRDefault="00830F8F" w:rsidP="007B2EDF">
            <w:pPr>
              <w:spacing w:line="276" w:lineRule="auto"/>
              <w:rPr>
                <w:rFonts w:asciiTheme="minorHAnsi" w:hAnsiTheme="minorHAnsi" w:cstheme="minorHAnsi"/>
              </w:rPr>
            </w:pPr>
            <w:r w:rsidRPr="00E30F58">
              <w:rPr>
                <w:rFonts w:asciiTheme="minorHAnsi" w:hAnsiTheme="minorHAnsi" w:cstheme="minorHAnsi"/>
              </w:rPr>
              <w:t>2 (low)</w:t>
            </w:r>
          </w:p>
        </w:tc>
        <w:tc>
          <w:tcPr>
            <w:tcW w:w="1417" w:type="dxa"/>
            <w:vAlign w:val="center"/>
          </w:tcPr>
          <w:p w14:paraId="1D2FD5AC" w14:textId="77777777" w:rsidR="00830F8F" w:rsidRPr="00E30F58" w:rsidRDefault="00830F8F" w:rsidP="007B2EDF">
            <w:pPr>
              <w:spacing w:line="276" w:lineRule="auto"/>
              <w:rPr>
                <w:rFonts w:asciiTheme="minorHAnsi" w:hAnsiTheme="minorHAnsi" w:cstheme="minorHAnsi"/>
              </w:rPr>
            </w:pPr>
            <w:r w:rsidRPr="00E30F58">
              <w:rPr>
                <w:rFonts w:asciiTheme="minorHAnsi" w:hAnsiTheme="minorHAnsi" w:cstheme="minorHAnsi"/>
              </w:rPr>
              <w:t>Terminal or</w:t>
            </w:r>
          </w:p>
          <w:p w14:paraId="4F24F1D0" w14:textId="77777777" w:rsidR="00830F8F" w:rsidRPr="00E30F58" w:rsidRDefault="00830F8F" w:rsidP="007B2EDF">
            <w:pPr>
              <w:spacing w:line="276" w:lineRule="auto"/>
              <w:rPr>
                <w:rFonts w:asciiTheme="minorHAnsi" w:hAnsiTheme="minorHAnsi" w:cstheme="minorHAnsi"/>
              </w:rPr>
            </w:pPr>
            <w:r w:rsidRPr="00E30F58">
              <w:rPr>
                <w:rFonts w:asciiTheme="minorHAnsi" w:hAnsiTheme="minorHAnsi" w:cstheme="minorHAnsi"/>
              </w:rPr>
              <w:t>Recovery</w:t>
            </w:r>
          </w:p>
        </w:tc>
        <w:tc>
          <w:tcPr>
            <w:tcW w:w="5812" w:type="dxa"/>
            <w:vAlign w:val="center"/>
          </w:tcPr>
          <w:p w14:paraId="575D9998" w14:textId="77777777" w:rsidR="00830F8F" w:rsidRPr="00E30F58" w:rsidRDefault="00830F8F" w:rsidP="007B2EDF">
            <w:pPr>
              <w:spacing w:line="276" w:lineRule="auto"/>
              <w:rPr>
                <w:rFonts w:asciiTheme="minorHAnsi" w:hAnsiTheme="minorHAnsi" w:cstheme="minorHAnsi"/>
              </w:rPr>
            </w:pPr>
            <w:r w:rsidRPr="00E30F58">
              <w:rPr>
                <w:rFonts w:asciiTheme="minorHAnsi" w:hAnsiTheme="minorHAnsi" w:cstheme="minorHAnsi"/>
              </w:rPr>
              <w:t>Anticipated short-duration anaesthesia for familiar minor surgical procedures in physiologically normal animals, e.g., embryo transfer,</w:t>
            </w:r>
          </w:p>
        </w:tc>
        <w:tc>
          <w:tcPr>
            <w:tcW w:w="5306" w:type="dxa"/>
            <w:vMerge/>
            <w:vAlign w:val="center"/>
          </w:tcPr>
          <w:p w14:paraId="3CDA3EAD" w14:textId="77777777" w:rsidR="00830F8F" w:rsidRPr="00E30F58" w:rsidRDefault="00830F8F" w:rsidP="007B2EDF">
            <w:pPr>
              <w:spacing w:line="276" w:lineRule="auto"/>
              <w:rPr>
                <w:rFonts w:asciiTheme="minorHAnsi" w:hAnsiTheme="minorHAnsi" w:cstheme="minorHAnsi"/>
              </w:rPr>
            </w:pPr>
          </w:p>
        </w:tc>
      </w:tr>
      <w:tr w:rsidR="00830F8F" w:rsidRPr="00E30F58" w14:paraId="5ED5A69B" w14:textId="77777777" w:rsidTr="00482561">
        <w:trPr>
          <w:trHeight w:val="511"/>
        </w:trPr>
        <w:tc>
          <w:tcPr>
            <w:tcW w:w="1697" w:type="dxa"/>
            <w:vAlign w:val="center"/>
          </w:tcPr>
          <w:p w14:paraId="60E4A313" w14:textId="77777777" w:rsidR="00830F8F" w:rsidRPr="00E30F58" w:rsidRDefault="00830F8F" w:rsidP="007B2EDF">
            <w:pPr>
              <w:spacing w:line="276" w:lineRule="auto"/>
              <w:rPr>
                <w:rFonts w:asciiTheme="minorHAnsi" w:hAnsiTheme="minorHAnsi" w:cstheme="minorHAnsi"/>
              </w:rPr>
            </w:pPr>
            <w:r w:rsidRPr="00E30F58">
              <w:rPr>
                <w:rFonts w:asciiTheme="minorHAnsi" w:hAnsiTheme="minorHAnsi" w:cstheme="minorHAnsi"/>
              </w:rPr>
              <w:t>3 (moderate)</w:t>
            </w:r>
          </w:p>
        </w:tc>
        <w:tc>
          <w:tcPr>
            <w:tcW w:w="1417" w:type="dxa"/>
            <w:vAlign w:val="center"/>
          </w:tcPr>
          <w:p w14:paraId="3E510936" w14:textId="77777777" w:rsidR="00830F8F" w:rsidRPr="00E30F58" w:rsidRDefault="00830F8F" w:rsidP="007B2EDF">
            <w:pPr>
              <w:spacing w:line="276" w:lineRule="auto"/>
              <w:rPr>
                <w:rFonts w:asciiTheme="minorHAnsi" w:hAnsiTheme="minorHAnsi" w:cstheme="minorHAnsi"/>
              </w:rPr>
            </w:pPr>
            <w:r w:rsidRPr="00E30F58">
              <w:rPr>
                <w:rFonts w:asciiTheme="minorHAnsi" w:hAnsiTheme="minorHAnsi" w:cstheme="minorHAnsi"/>
              </w:rPr>
              <w:t>Terminal</w:t>
            </w:r>
          </w:p>
        </w:tc>
        <w:tc>
          <w:tcPr>
            <w:tcW w:w="5812" w:type="dxa"/>
            <w:vAlign w:val="center"/>
          </w:tcPr>
          <w:p w14:paraId="3D2BD179" w14:textId="16CC219C" w:rsidR="00830F8F" w:rsidRPr="00E30F58" w:rsidRDefault="00830F8F" w:rsidP="007B2EDF">
            <w:pPr>
              <w:pStyle w:val="Navadensplet"/>
              <w:spacing w:line="276" w:lineRule="auto"/>
              <w:rPr>
                <w:rFonts w:asciiTheme="minorHAnsi" w:hAnsiTheme="minorHAnsi" w:cstheme="minorHAnsi"/>
                <w:sz w:val="20"/>
                <w:szCs w:val="20"/>
              </w:rPr>
            </w:pPr>
            <w:r w:rsidRPr="00E30F58">
              <w:rPr>
                <w:rFonts w:asciiTheme="minorHAnsi" w:eastAsiaTheme="minorHAnsi" w:hAnsiTheme="minorHAnsi" w:cstheme="minorHAnsi"/>
                <w:sz w:val="20"/>
                <w:szCs w:val="20"/>
              </w:rPr>
              <w:t xml:space="preserve">More complex studies involving prolonged anaesthesia, invasive surgical procedures, novel technologies and extensive monitoring, e.g., toxicology studies. </w:t>
            </w:r>
          </w:p>
        </w:tc>
        <w:tc>
          <w:tcPr>
            <w:tcW w:w="5306" w:type="dxa"/>
            <w:vMerge w:val="restart"/>
            <w:vAlign w:val="center"/>
          </w:tcPr>
          <w:p w14:paraId="550FEBCB" w14:textId="77777777" w:rsidR="00830F8F" w:rsidRPr="00E30F58" w:rsidRDefault="00830F8F" w:rsidP="007B2EDF">
            <w:pPr>
              <w:spacing w:line="276" w:lineRule="auto"/>
              <w:rPr>
                <w:rFonts w:asciiTheme="minorHAnsi" w:hAnsiTheme="minorHAnsi" w:cstheme="minorHAnsi"/>
              </w:rPr>
            </w:pPr>
            <w:r w:rsidRPr="00E30F58">
              <w:rPr>
                <w:rFonts w:asciiTheme="minorHAnsi" w:hAnsiTheme="minorHAnsi" w:cstheme="minorHAnsi"/>
              </w:rPr>
              <w:t>Specialist consultation and, or direct study participation (until adequate competencies are achieved) is recommended</w:t>
            </w:r>
          </w:p>
        </w:tc>
      </w:tr>
      <w:tr w:rsidR="00830F8F" w:rsidRPr="00E30F58" w14:paraId="4AE834A2" w14:textId="77777777" w:rsidTr="00482561">
        <w:trPr>
          <w:trHeight w:val="661"/>
        </w:trPr>
        <w:tc>
          <w:tcPr>
            <w:tcW w:w="1697" w:type="dxa"/>
            <w:vAlign w:val="center"/>
          </w:tcPr>
          <w:p w14:paraId="45657CAC" w14:textId="77777777" w:rsidR="00830F8F" w:rsidRPr="00E30F58" w:rsidRDefault="00830F8F" w:rsidP="007B2EDF">
            <w:pPr>
              <w:spacing w:line="276" w:lineRule="auto"/>
              <w:rPr>
                <w:rFonts w:asciiTheme="minorHAnsi" w:hAnsiTheme="minorHAnsi" w:cstheme="minorHAnsi"/>
              </w:rPr>
            </w:pPr>
            <w:r w:rsidRPr="00E30F58">
              <w:rPr>
                <w:rFonts w:asciiTheme="minorHAnsi" w:hAnsiTheme="minorHAnsi" w:cstheme="minorHAnsi"/>
              </w:rPr>
              <w:t>3 (moderate)</w:t>
            </w:r>
          </w:p>
        </w:tc>
        <w:tc>
          <w:tcPr>
            <w:tcW w:w="1417" w:type="dxa"/>
            <w:vAlign w:val="center"/>
          </w:tcPr>
          <w:p w14:paraId="616CAFB2" w14:textId="77777777" w:rsidR="00830F8F" w:rsidRPr="00E30F58" w:rsidRDefault="00830F8F" w:rsidP="007B2EDF">
            <w:pPr>
              <w:spacing w:line="276" w:lineRule="auto"/>
              <w:rPr>
                <w:rFonts w:asciiTheme="minorHAnsi" w:hAnsiTheme="minorHAnsi" w:cstheme="minorHAnsi"/>
              </w:rPr>
            </w:pPr>
            <w:r w:rsidRPr="00E30F58">
              <w:rPr>
                <w:rFonts w:asciiTheme="minorHAnsi" w:hAnsiTheme="minorHAnsi" w:cstheme="minorHAnsi"/>
              </w:rPr>
              <w:t>Recovery</w:t>
            </w:r>
          </w:p>
        </w:tc>
        <w:tc>
          <w:tcPr>
            <w:tcW w:w="5812" w:type="dxa"/>
            <w:vAlign w:val="center"/>
          </w:tcPr>
          <w:p w14:paraId="24C08A59" w14:textId="44D005FE" w:rsidR="00830F8F" w:rsidRPr="00E30F58" w:rsidRDefault="00830F8F" w:rsidP="007B2EDF">
            <w:pPr>
              <w:spacing w:line="276" w:lineRule="auto"/>
              <w:rPr>
                <w:rFonts w:asciiTheme="minorHAnsi" w:hAnsiTheme="minorHAnsi" w:cstheme="minorHAnsi"/>
              </w:rPr>
            </w:pPr>
            <w:r w:rsidRPr="00E30F58">
              <w:rPr>
                <w:rFonts w:asciiTheme="minorHAnsi" w:hAnsiTheme="minorHAnsi" w:cstheme="minorHAnsi"/>
              </w:rPr>
              <w:t xml:space="preserve">Either: i) anaesthesia for physiologically normal animals undergoing surgery with the potential for increased morbidity and, or mortality, e.g., diabetic studies, </w:t>
            </w:r>
            <w:r w:rsidR="002226B3" w:rsidRPr="00E30F58">
              <w:rPr>
                <w:rFonts w:asciiTheme="minorHAnsi" w:hAnsiTheme="minorHAnsi" w:cstheme="minorHAnsi"/>
              </w:rPr>
              <w:t>vascular surgery</w:t>
            </w:r>
            <w:r w:rsidRPr="00E30F58">
              <w:rPr>
                <w:rFonts w:asciiTheme="minorHAnsi" w:hAnsiTheme="minorHAnsi" w:cstheme="minorHAnsi"/>
              </w:rPr>
              <w:t>; or ii) anaesthesia for physiologically abnormal animals for surgical procedures, e.g., animals with an adverse phenotype</w:t>
            </w:r>
          </w:p>
        </w:tc>
        <w:tc>
          <w:tcPr>
            <w:tcW w:w="5306" w:type="dxa"/>
            <w:vMerge/>
            <w:vAlign w:val="center"/>
          </w:tcPr>
          <w:p w14:paraId="09883F11" w14:textId="77777777" w:rsidR="00830F8F" w:rsidRPr="00E30F58" w:rsidRDefault="00830F8F" w:rsidP="007B2EDF">
            <w:pPr>
              <w:spacing w:line="276" w:lineRule="auto"/>
              <w:rPr>
                <w:rFonts w:asciiTheme="minorHAnsi" w:hAnsiTheme="minorHAnsi" w:cstheme="minorHAnsi"/>
              </w:rPr>
            </w:pPr>
          </w:p>
        </w:tc>
      </w:tr>
      <w:tr w:rsidR="00830F8F" w:rsidRPr="00E30F58" w14:paraId="12DEABA7" w14:textId="77777777" w:rsidTr="00482561">
        <w:trPr>
          <w:trHeight w:val="557"/>
        </w:trPr>
        <w:tc>
          <w:tcPr>
            <w:tcW w:w="1697" w:type="dxa"/>
            <w:vAlign w:val="center"/>
          </w:tcPr>
          <w:p w14:paraId="4938134D" w14:textId="08875DEF" w:rsidR="00830F8F" w:rsidRPr="00E30F58" w:rsidRDefault="00830F8F" w:rsidP="007B2EDF">
            <w:pPr>
              <w:spacing w:line="276" w:lineRule="auto"/>
              <w:rPr>
                <w:rFonts w:asciiTheme="minorHAnsi" w:hAnsiTheme="minorHAnsi" w:cstheme="minorHAnsi"/>
              </w:rPr>
            </w:pPr>
            <w:r w:rsidRPr="00E30F58">
              <w:rPr>
                <w:rFonts w:asciiTheme="minorHAnsi" w:hAnsiTheme="minorHAnsi" w:cstheme="minorHAnsi"/>
              </w:rPr>
              <w:t xml:space="preserve">4 </w:t>
            </w:r>
            <w:r w:rsidR="00692AC1" w:rsidRPr="00E30F58">
              <w:rPr>
                <w:rFonts w:asciiTheme="minorHAnsi" w:hAnsiTheme="minorHAnsi" w:cstheme="minorHAnsi"/>
              </w:rPr>
              <w:t>(</w:t>
            </w:r>
            <w:r w:rsidRPr="00E30F58">
              <w:rPr>
                <w:rFonts w:asciiTheme="minorHAnsi" w:hAnsiTheme="minorHAnsi" w:cstheme="minorHAnsi"/>
              </w:rPr>
              <w:t>high</w:t>
            </w:r>
            <w:r w:rsidR="00692AC1" w:rsidRPr="00E30F58">
              <w:rPr>
                <w:rFonts w:asciiTheme="minorHAnsi" w:hAnsiTheme="minorHAnsi" w:cstheme="minorHAnsi"/>
              </w:rPr>
              <w:t>)</w:t>
            </w:r>
          </w:p>
        </w:tc>
        <w:tc>
          <w:tcPr>
            <w:tcW w:w="1417" w:type="dxa"/>
            <w:vAlign w:val="center"/>
          </w:tcPr>
          <w:p w14:paraId="074952C2" w14:textId="77777777" w:rsidR="00830F8F" w:rsidRPr="00E30F58" w:rsidRDefault="00830F8F" w:rsidP="007B2EDF">
            <w:pPr>
              <w:spacing w:line="276" w:lineRule="auto"/>
              <w:rPr>
                <w:rFonts w:asciiTheme="minorHAnsi" w:hAnsiTheme="minorHAnsi" w:cstheme="minorHAnsi"/>
              </w:rPr>
            </w:pPr>
            <w:r w:rsidRPr="00E30F58">
              <w:rPr>
                <w:rFonts w:asciiTheme="minorHAnsi" w:hAnsiTheme="minorHAnsi" w:cstheme="minorHAnsi"/>
              </w:rPr>
              <w:t>Recovery</w:t>
            </w:r>
          </w:p>
        </w:tc>
        <w:tc>
          <w:tcPr>
            <w:tcW w:w="5812" w:type="dxa"/>
            <w:vAlign w:val="center"/>
          </w:tcPr>
          <w:p w14:paraId="34F3B299" w14:textId="2E693735" w:rsidR="00830F8F" w:rsidRPr="00E30F58" w:rsidRDefault="00830F8F" w:rsidP="007B2EDF">
            <w:pPr>
              <w:pStyle w:val="Navadensplet"/>
              <w:spacing w:line="276" w:lineRule="auto"/>
              <w:rPr>
                <w:rFonts w:asciiTheme="minorHAnsi" w:eastAsiaTheme="minorHAnsi" w:hAnsiTheme="minorHAnsi" w:cstheme="minorHAnsi"/>
                <w:sz w:val="20"/>
                <w:szCs w:val="20"/>
              </w:rPr>
            </w:pPr>
            <w:r w:rsidRPr="00E30F58">
              <w:rPr>
                <w:rFonts w:asciiTheme="minorHAnsi" w:eastAsiaTheme="minorHAnsi" w:hAnsiTheme="minorHAnsi" w:cstheme="minorHAnsi"/>
                <w:sz w:val="20"/>
                <w:szCs w:val="20"/>
              </w:rPr>
              <w:t xml:space="preserve">Complex unfamiliar studies involving prolonged anaesthesia, major surgical interventions, novel technologies and extensive monitoring, e.g., </w:t>
            </w:r>
            <w:r w:rsidR="002226B3" w:rsidRPr="00E30F58">
              <w:rPr>
                <w:rFonts w:asciiTheme="minorHAnsi" w:eastAsiaTheme="minorHAnsi" w:hAnsiTheme="minorHAnsi" w:cstheme="minorHAnsi"/>
                <w:sz w:val="20"/>
                <w:szCs w:val="20"/>
              </w:rPr>
              <w:t>cardiothoracic surgery,</w:t>
            </w:r>
            <w:r w:rsidR="00DA51AD" w:rsidRPr="00E30F58">
              <w:rPr>
                <w:rFonts w:asciiTheme="minorHAnsi" w:eastAsiaTheme="minorHAnsi" w:hAnsiTheme="minorHAnsi" w:cstheme="minorHAnsi"/>
                <w:sz w:val="20"/>
                <w:szCs w:val="20"/>
              </w:rPr>
              <w:t xml:space="preserve"> </w:t>
            </w:r>
            <w:r w:rsidRPr="00E30F58">
              <w:rPr>
                <w:rFonts w:asciiTheme="minorHAnsi" w:eastAsiaTheme="minorHAnsi" w:hAnsiTheme="minorHAnsi" w:cstheme="minorHAnsi"/>
                <w:sz w:val="20"/>
                <w:szCs w:val="20"/>
              </w:rPr>
              <w:t>studies involving cardiopulmonary bypass, organ transplantation, OR procedures where considerable post-operative pain is likely.</w:t>
            </w:r>
          </w:p>
          <w:p w14:paraId="04176729" w14:textId="77777777" w:rsidR="00830F8F" w:rsidRPr="00E30F58" w:rsidRDefault="00830F8F" w:rsidP="007B2EDF">
            <w:pPr>
              <w:spacing w:line="276" w:lineRule="auto"/>
              <w:rPr>
                <w:rFonts w:asciiTheme="minorHAnsi" w:hAnsiTheme="minorHAnsi" w:cstheme="minorHAnsi"/>
              </w:rPr>
            </w:pPr>
          </w:p>
        </w:tc>
        <w:tc>
          <w:tcPr>
            <w:tcW w:w="5306" w:type="dxa"/>
            <w:vAlign w:val="center"/>
          </w:tcPr>
          <w:p w14:paraId="10DD3FA1" w14:textId="17E3ED47" w:rsidR="00830F8F" w:rsidRPr="00E30F58" w:rsidRDefault="00830F8F" w:rsidP="003E285C">
            <w:pPr>
              <w:spacing w:line="276" w:lineRule="auto"/>
              <w:rPr>
                <w:rFonts w:asciiTheme="minorHAnsi" w:hAnsiTheme="minorHAnsi" w:cstheme="minorHAnsi"/>
              </w:rPr>
            </w:pPr>
            <w:r w:rsidRPr="00E30F58">
              <w:rPr>
                <w:rFonts w:asciiTheme="minorHAnsi" w:hAnsiTheme="minorHAnsi" w:cstheme="minorHAnsi"/>
              </w:rPr>
              <w:t xml:space="preserve">Specialist consultation and, or direct study participation is </w:t>
            </w:r>
            <w:r w:rsidR="00C13C05" w:rsidRPr="00E30F58">
              <w:rPr>
                <w:rFonts w:asciiTheme="minorHAnsi" w:hAnsiTheme="minorHAnsi" w:cstheme="minorHAnsi"/>
              </w:rPr>
              <w:t>h</w:t>
            </w:r>
            <w:r w:rsidR="003E285C" w:rsidRPr="00E30F58">
              <w:rPr>
                <w:rFonts w:asciiTheme="minorHAnsi" w:hAnsiTheme="minorHAnsi" w:cstheme="minorHAnsi"/>
              </w:rPr>
              <w:t xml:space="preserve">ighly </w:t>
            </w:r>
            <w:r w:rsidRPr="00E30F58">
              <w:rPr>
                <w:rFonts w:asciiTheme="minorHAnsi" w:hAnsiTheme="minorHAnsi" w:cstheme="minorHAnsi"/>
              </w:rPr>
              <w:t>recommended</w:t>
            </w:r>
            <w:r w:rsidR="003E285C" w:rsidRPr="00E30F58">
              <w:rPr>
                <w:rFonts w:asciiTheme="minorHAnsi" w:hAnsiTheme="minorHAnsi" w:cstheme="minorHAnsi"/>
              </w:rPr>
              <w:t>.</w:t>
            </w:r>
          </w:p>
        </w:tc>
      </w:tr>
    </w:tbl>
    <w:p w14:paraId="287902E4" w14:textId="77777777" w:rsidR="003E340D" w:rsidRPr="00E30F58" w:rsidRDefault="003E340D" w:rsidP="003B4BB5">
      <w:pPr>
        <w:pStyle w:val="Napis"/>
        <w:spacing w:line="276" w:lineRule="auto"/>
        <w:rPr>
          <w:rFonts w:asciiTheme="minorHAnsi" w:hAnsiTheme="minorHAnsi" w:cstheme="minorHAnsi"/>
          <w:szCs w:val="20"/>
          <w:lang w:val="en-GB"/>
        </w:rPr>
      </w:pPr>
    </w:p>
    <w:p w14:paraId="20169B68" w14:textId="77777777" w:rsidR="003E340D" w:rsidRPr="00E30F58" w:rsidRDefault="003E340D" w:rsidP="00500710">
      <w:pPr>
        <w:pStyle w:val="Napis"/>
        <w:rPr>
          <w:rFonts w:asciiTheme="minorHAnsi" w:hAnsiTheme="minorHAnsi" w:cstheme="minorHAnsi"/>
          <w:szCs w:val="20"/>
          <w:lang w:val="en-GB"/>
        </w:rPr>
        <w:sectPr w:rsidR="003E340D" w:rsidRPr="00E30F58" w:rsidSect="005F5C76">
          <w:type w:val="continuous"/>
          <w:pgSz w:w="16838" w:h="11906" w:orient="landscape"/>
          <w:pgMar w:top="1440" w:right="1440" w:bottom="1440" w:left="1440" w:header="708" w:footer="708" w:gutter="0"/>
          <w:cols w:space="708"/>
          <w:docGrid w:linePitch="360"/>
        </w:sectPr>
      </w:pPr>
    </w:p>
    <w:p w14:paraId="47445BF7" w14:textId="77777777" w:rsidR="007610E5" w:rsidRPr="00FC2719" w:rsidRDefault="007610E5" w:rsidP="00FC2719">
      <w:pPr>
        <w:pStyle w:val="Naslov2"/>
        <w:rPr>
          <w:rFonts w:asciiTheme="minorHAnsi" w:hAnsiTheme="minorHAnsi" w:cstheme="minorHAnsi"/>
          <w:i/>
          <w:iCs/>
          <w:sz w:val="22"/>
          <w:szCs w:val="22"/>
        </w:rPr>
      </w:pPr>
      <w:bookmarkStart w:id="20" w:name="_Toc136500143"/>
      <w:bookmarkEnd w:id="19"/>
      <w:r w:rsidRPr="00FC2719">
        <w:rPr>
          <w:rFonts w:asciiTheme="minorHAnsi" w:hAnsiTheme="minorHAnsi" w:cstheme="minorHAnsi"/>
          <w:iCs/>
          <w:sz w:val="22"/>
          <w:szCs w:val="22"/>
        </w:rPr>
        <w:t>General Recommendations for Anaesthesia</w:t>
      </w:r>
      <w:bookmarkEnd w:id="20"/>
      <w:r w:rsidRPr="00FC2719">
        <w:rPr>
          <w:rFonts w:asciiTheme="minorHAnsi" w:hAnsiTheme="minorHAnsi" w:cstheme="minorHAnsi"/>
          <w:iCs/>
          <w:sz w:val="22"/>
          <w:szCs w:val="22"/>
        </w:rPr>
        <w:t xml:space="preserve"> </w:t>
      </w:r>
    </w:p>
    <w:p w14:paraId="243E0E5C" w14:textId="77777777" w:rsidR="006861F4" w:rsidRPr="00913819" w:rsidRDefault="006861F4" w:rsidP="00913819">
      <w:pPr>
        <w:spacing w:line="276" w:lineRule="auto"/>
        <w:jc w:val="both"/>
        <w:rPr>
          <w:rFonts w:asciiTheme="minorHAnsi" w:hAnsiTheme="minorHAnsi" w:cstheme="minorHAnsi"/>
          <w:sz w:val="22"/>
          <w:szCs w:val="22"/>
        </w:rPr>
      </w:pPr>
    </w:p>
    <w:p w14:paraId="4BEFB0A6" w14:textId="5F3F7C47" w:rsidR="00AE7231" w:rsidRPr="00913819" w:rsidRDefault="007610E5"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Authoritative guidelines promoting safe anaesthesia are listed in </w:t>
      </w:r>
      <w:r w:rsidR="00C701D2" w:rsidRPr="00913819">
        <w:rPr>
          <w:rFonts w:asciiTheme="minorHAnsi" w:hAnsiTheme="minorHAnsi" w:cstheme="minorHAnsi"/>
          <w:sz w:val="22"/>
          <w:szCs w:val="22"/>
        </w:rPr>
        <w:fldChar w:fldCharType="begin"/>
      </w:r>
      <w:r w:rsidR="00C701D2" w:rsidRPr="00913819">
        <w:rPr>
          <w:rFonts w:asciiTheme="minorHAnsi" w:hAnsiTheme="minorHAnsi" w:cstheme="minorHAnsi"/>
          <w:sz w:val="22"/>
          <w:szCs w:val="22"/>
        </w:rPr>
        <w:instrText xml:space="preserve"> REF _Ref165033532 \h </w:instrText>
      </w:r>
      <w:r w:rsidR="00E30F58" w:rsidRPr="00913819">
        <w:rPr>
          <w:rFonts w:asciiTheme="minorHAnsi" w:hAnsiTheme="minorHAnsi" w:cstheme="minorHAnsi"/>
          <w:sz w:val="22"/>
          <w:szCs w:val="22"/>
        </w:rPr>
        <w:instrText xml:space="preserve"> \* MERGEFORMAT </w:instrText>
      </w:r>
      <w:r w:rsidR="00C701D2" w:rsidRPr="00913819">
        <w:rPr>
          <w:rFonts w:asciiTheme="minorHAnsi" w:hAnsiTheme="minorHAnsi" w:cstheme="minorHAnsi"/>
          <w:sz w:val="22"/>
          <w:szCs w:val="22"/>
        </w:rPr>
      </w:r>
      <w:r w:rsidR="00C701D2" w:rsidRPr="00913819">
        <w:rPr>
          <w:rFonts w:asciiTheme="minorHAnsi" w:hAnsiTheme="minorHAnsi" w:cstheme="minorHAnsi"/>
          <w:sz w:val="22"/>
          <w:szCs w:val="22"/>
        </w:rPr>
        <w:fldChar w:fldCharType="separate"/>
      </w:r>
      <w:r w:rsidR="00C701D2" w:rsidRPr="00913819">
        <w:rPr>
          <w:rFonts w:asciiTheme="minorHAnsi" w:hAnsiTheme="minorHAnsi" w:cstheme="minorHAnsi"/>
          <w:sz w:val="22"/>
          <w:szCs w:val="22"/>
        </w:rPr>
        <w:t xml:space="preserve">Table </w:t>
      </w:r>
      <w:r w:rsidR="00C701D2" w:rsidRPr="00913819">
        <w:rPr>
          <w:rFonts w:asciiTheme="minorHAnsi" w:hAnsiTheme="minorHAnsi" w:cstheme="minorHAnsi"/>
          <w:noProof/>
          <w:sz w:val="22"/>
          <w:szCs w:val="22"/>
        </w:rPr>
        <w:t>6</w:t>
      </w:r>
      <w:r w:rsidR="00C701D2" w:rsidRPr="00913819">
        <w:rPr>
          <w:rFonts w:asciiTheme="minorHAnsi" w:hAnsiTheme="minorHAnsi" w:cstheme="minorHAnsi"/>
          <w:sz w:val="22"/>
          <w:szCs w:val="22"/>
        </w:rPr>
        <w:fldChar w:fldCharType="end"/>
      </w:r>
      <w:r w:rsidRPr="00913819">
        <w:rPr>
          <w:rFonts w:asciiTheme="minorHAnsi" w:hAnsiTheme="minorHAnsi" w:cstheme="minorHAnsi"/>
          <w:sz w:val="22"/>
          <w:szCs w:val="22"/>
        </w:rPr>
        <w:t>. Four veterinary documents focus on companion animal species; their contents represent a “counsel of perfection” aiming to optimise the safety of client-owned animals anaesthetized for therapeutic or diagnostic, not experimental, procedures. Therefore, some elements are irrelevant, e.g., optimising recovery in terminal experiments, preparing for cardiopulmonary resuscitation (CPR) when cardiac arrest is an experimental endpoint. Four medical documents focus on human subjects, are stringent and detailed, but offer broad principles.  Appendix H of the A(SP)A applies when neuromuscular blocking agents (NMBs) are used and is both prescriptive and detailed</w:t>
      </w:r>
      <w:r w:rsidR="000C79F9" w:rsidRPr="00913819">
        <w:rPr>
          <w:rFonts w:asciiTheme="minorHAnsi" w:hAnsiTheme="minorHAnsi" w:cstheme="minorHAnsi"/>
          <w:sz w:val="22"/>
          <w:szCs w:val="22"/>
        </w:rPr>
        <w:t xml:space="preserve"> </w:t>
      </w:r>
      <w:r w:rsidR="000C79F9"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RecNum&gt;486&lt;/RecNum&gt;&lt;DisplayText&gt;(229)&lt;/DisplayText&gt;&lt;record&gt;&lt;rec-number&gt;486&lt;/rec-number&gt;&lt;foreign-keys&gt;&lt;key app="EN" db-id="x005rdz0lrfev0e9wafpfpvaazppeszde2z5" timestamp="1685596649"&gt;486&lt;/key&gt;&lt;/foreign-keys&gt;&lt;ref-type name="Web Page"&gt;12&lt;/ref-type&gt;&lt;contributors&gt;&lt;/contributors&gt;&lt;titles&gt;&lt;title&gt;Guidance on the Operation of the Animals (Scientific Procedures) Act 1986. Appendix H. Guidance on the use of neuromuscular blocking agents (NMBAs)&lt;/title&gt;&lt;/titles&gt;&lt;pages&gt;122-124&lt;/pages&gt;&lt;section&gt;122&lt;/section&gt;&lt;dates&gt;&lt;/dates&gt;&lt;urls&gt;&lt;related-urls&gt;&lt;url&gt;https://assets.publishing.service.gov.uk/government/uploads/system/uploads/attachment_data/file/662364/Guidance_on_the_Operation_of_ASPA.pdf&lt;/url&gt;&lt;/related-urls&gt;&lt;/urls&gt;&lt;research-notes&gt;Guidance notes SPA&lt;/research-notes&gt;&lt;/record&gt;&lt;/Cite&gt;&lt;/EndNote&gt;</w:instrText>
      </w:r>
      <w:r w:rsidR="000C79F9"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29)</w:t>
      </w:r>
      <w:r w:rsidR="000C79F9" w:rsidRPr="00913819">
        <w:rPr>
          <w:rFonts w:asciiTheme="minorHAnsi" w:hAnsiTheme="minorHAnsi" w:cstheme="minorHAnsi"/>
          <w:sz w:val="22"/>
          <w:szCs w:val="22"/>
        </w:rPr>
        <w:fldChar w:fldCharType="end"/>
      </w:r>
      <w:r w:rsidR="000C79F9" w:rsidRPr="00913819">
        <w:rPr>
          <w:rFonts w:asciiTheme="minorHAnsi" w:hAnsiTheme="minorHAnsi" w:cstheme="minorHAnsi"/>
          <w:sz w:val="22"/>
          <w:szCs w:val="22"/>
        </w:rPr>
        <w:t>.</w:t>
      </w:r>
      <w:r w:rsidRPr="00913819">
        <w:rPr>
          <w:rFonts w:asciiTheme="minorHAnsi" w:hAnsiTheme="minorHAnsi" w:cstheme="minorHAnsi"/>
          <w:sz w:val="22"/>
          <w:szCs w:val="22"/>
        </w:rPr>
        <w:t xml:space="preserve"> </w:t>
      </w:r>
    </w:p>
    <w:p w14:paraId="57999EA8" w14:textId="70D6022D" w:rsidR="00424484" w:rsidRPr="00913819" w:rsidRDefault="00424484" w:rsidP="00372CF6">
      <w:pPr>
        <w:jc w:val="both"/>
        <w:rPr>
          <w:rFonts w:asciiTheme="minorHAnsi" w:hAnsiTheme="minorHAnsi" w:cstheme="minorHAnsi"/>
          <w:sz w:val="22"/>
          <w:szCs w:val="22"/>
        </w:rPr>
      </w:pPr>
      <w:r w:rsidRPr="00913819">
        <w:rPr>
          <w:rFonts w:asciiTheme="minorHAnsi" w:hAnsiTheme="minorHAnsi" w:cstheme="minorHAnsi"/>
          <w:sz w:val="22"/>
          <w:szCs w:val="22"/>
        </w:rPr>
        <w:t xml:space="preserve">Recommendations for farmed animal species anaesthetised under laboratory conditions are detailed in </w:t>
      </w:r>
      <w:r w:rsidR="00C701D2" w:rsidRPr="00913819">
        <w:rPr>
          <w:rFonts w:asciiTheme="minorHAnsi" w:hAnsiTheme="minorHAnsi" w:cstheme="minorHAnsi"/>
          <w:sz w:val="22"/>
          <w:szCs w:val="22"/>
        </w:rPr>
        <w:fldChar w:fldCharType="begin"/>
      </w:r>
      <w:r w:rsidR="00C701D2" w:rsidRPr="00913819">
        <w:rPr>
          <w:rFonts w:asciiTheme="minorHAnsi" w:hAnsiTheme="minorHAnsi" w:cstheme="minorHAnsi"/>
          <w:sz w:val="22"/>
          <w:szCs w:val="22"/>
        </w:rPr>
        <w:instrText xml:space="preserve"> REF _Ref165033584 \h </w:instrText>
      </w:r>
      <w:r w:rsidR="00E30F58" w:rsidRPr="00913819">
        <w:rPr>
          <w:rFonts w:asciiTheme="minorHAnsi" w:hAnsiTheme="minorHAnsi" w:cstheme="minorHAnsi"/>
          <w:sz w:val="22"/>
          <w:szCs w:val="22"/>
        </w:rPr>
        <w:instrText xml:space="preserve"> \* MERGEFORMAT </w:instrText>
      </w:r>
      <w:r w:rsidR="00C701D2" w:rsidRPr="00913819">
        <w:rPr>
          <w:rFonts w:asciiTheme="minorHAnsi" w:hAnsiTheme="minorHAnsi" w:cstheme="minorHAnsi"/>
          <w:sz w:val="22"/>
          <w:szCs w:val="22"/>
        </w:rPr>
      </w:r>
      <w:r w:rsidR="00C701D2" w:rsidRPr="00913819">
        <w:rPr>
          <w:rFonts w:asciiTheme="minorHAnsi" w:hAnsiTheme="minorHAnsi" w:cstheme="minorHAnsi"/>
          <w:sz w:val="22"/>
          <w:szCs w:val="22"/>
        </w:rPr>
        <w:fldChar w:fldCharType="separate"/>
      </w:r>
      <w:r w:rsidR="00C701D2" w:rsidRPr="00913819">
        <w:rPr>
          <w:rFonts w:asciiTheme="minorHAnsi" w:hAnsiTheme="minorHAnsi" w:cstheme="minorHAnsi"/>
          <w:sz w:val="22"/>
          <w:szCs w:val="22"/>
        </w:rPr>
        <w:t xml:space="preserve">Table </w:t>
      </w:r>
      <w:r w:rsidR="00C701D2" w:rsidRPr="00913819">
        <w:rPr>
          <w:rFonts w:asciiTheme="minorHAnsi" w:hAnsiTheme="minorHAnsi" w:cstheme="minorHAnsi"/>
          <w:noProof/>
          <w:sz w:val="22"/>
          <w:szCs w:val="22"/>
        </w:rPr>
        <w:t>7</w:t>
      </w:r>
      <w:r w:rsidR="00C701D2" w:rsidRPr="00913819">
        <w:rPr>
          <w:rFonts w:asciiTheme="minorHAnsi" w:hAnsiTheme="minorHAnsi" w:cstheme="minorHAnsi"/>
          <w:sz w:val="22"/>
          <w:szCs w:val="22"/>
        </w:rPr>
        <w:fldChar w:fldCharType="end"/>
      </w:r>
      <w:r w:rsidR="00C701D2" w:rsidRPr="00913819">
        <w:rPr>
          <w:rFonts w:asciiTheme="minorHAnsi" w:hAnsiTheme="minorHAnsi" w:cstheme="minorHAnsi"/>
          <w:sz w:val="22"/>
          <w:szCs w:val="22"/>
        </w:rPr>
        <w:t xml:space="preserve"> (procedures and personnel and </w:t>
      </w:r>
      <w:r w:rsidRPr="00913819">
        <w:rPr>
          <w:rFonts w:asciiTheme="minorHAnsi" w:hAnsiTheme="minorHAnsi" w:cstheme="minorHAnsi"/>
          <w:sz w:val="22"/>
          <w:szCs w:val="22"/>
        </w:rPr>
        <w:t xml:space="preserve">animals, </w:t>
      </w:r>
      <w:r w:rsidR="00C701D2" w:rsidRPr="00913819">
        <w:rPr>
          <w:rFonts w:asciiTheme="minorHAnsi" w:hAnsiTheme="minorHAnsi" w:cstheme="minorHAnsi"/>
          <w:sz w:val="22"/>
          <w:szCs w:val="22"/>
        </w:rPr>
        <w:fldChar w:fldCharType="begin"/>
      </w:r>
      <w:r w:rsidR="00C701D2" w:rsidRPr="00913819">
        <w:rPr>
          <w:rFonts w:asciiTheme="minorHAnsi" w:hAnsiTheme="minorHAnsi" w:cstheme="minorHAnsi"/>
          <w:sz w:val="22"/>
          <w:szCs w:val="22"/>
        </w:rPr>
        <w:instrText xml:space="preserve"> REF _Ref165033642 \h  \* MERGEFORMAT </w:instrText>
      </w:r>
      <w:r w:rsidR="00C701D2" w:rsidRPr="00913819">
        <w:rPr>
          <w:rFonts w:asciiTheme="minorHAnsi" w:hAnsiTheme="minorHAnsi" w:cstheme="minorHAnsi"/>
          <w:sz w:val="22"/>
          <w:szCs w:val="22"/>
        </w:rPr>
      </w:r>
      <w:r w:rsidR="00C701D2" w:rsidRPr="00913819">
        <w:rPr>
          <w:rFonts w:asciiTheme="minorHAnsi" w:hAnsiTheme="minorHAnsi" w:cstheme="minorHAnsi"/>
          <w:sz w:val="22"/>
          <w:szCs w:val="22"/>
        </w:rPr>
        <w:fldChar w:fldCharType="separate"/>
      </w:r>
      <w:r w:rsidR="00C701D2" w:rsidRPr="00913819">
        <w:rPr>
          <w:rFonts w:asciiTheme="minorHAnsi" w:hAnsiTheme="minorHAnsi" w:cstheme="minorHAnsi"/>
          <w:sz w:val="22"/>
          <w:szCs w:val="22"/>
        </w:rPr>
        <w:t xml:space="preserve">Table </w:t>
      </w:r>
      <w:r w:rsidR="00C701D2" w:rsidRPr="00913819">
        <w:rPr>
          <w:rFonts w:asciiTheme="minorHAnsi" w:hAnsiTheme="minorHAnsi" w:cstheme="minorHAnsi"/>
          <w:noProof/>
          <w:sz w:val="22"/>
          <w:szCs w:val="22"/>
        </w:rPr>
        <w:t>8</w:t>
      </w:r>
      <w:r w:rsidR="00C701D2" w:rsidRPr="00913819">
        <w:rPr>
          <w:rFonts w:asciiTheme="minorHAnsi" w:hAnsiTheme="minorHAnsi" w:cstheme="minorHAnsi"/>
          <w:sz w:val="22"/>
          <w:szCs w:val="22"/>
        </w:rPr>
        <w:fldChar w:fldCharType="end"/>
      </w:r>
      <w:r w:rsidR="00C701D2" w:rsidRPr="00913819">
        <w:rPr>
          <w:rFonts w:asciiTheme="minorHAnsi" w:hAnsiTheme="minorHAnsi" w:cstheme="minorHAnsi"/>
          <w:sz w:val="22"/>
          <w:szCs w:val="22"/>
        </w:rPr>
        <w:t xml:space="preserve"> </w:t>
      </w:r>
      <w:r w:rsidRPr="00913819">
        <w:rPr>
          <w:rFonts w:asciiTheme="minorHAnsi" w:hAnsiTheme="minorHAnsi" w:cstheme="minorHAnsi"/>
          <w:sz w:val="22"/>
          <w:szCs w:val="22"/>
        </w:rPr>
        <w:t xml:space="preserve">(equipment) and </w:t>
      </w:r>
      <w:r w:rsidR="00C701D2" w:rsidRPr="00913819">
        <w:rPr>
          <w:rFonts w:asciiTheme="minorHAnsi" w:hAnsiTheme="minorHAnsi" w:cstheme="minorHAnsi"/>
          <w:sz w:val="22"/>
          <w:szCs w:val="22"/>
        </w:rPr>
        <w:fldChar w:fldCharType="begin"/>
      </w:r>
      <w:r w:rsidR="00C701D2" w:rsidRPr="00913819">
        <w:rPr>
          <w:rFonts w:asciiTheme="minorHAnsi" w:hAnsiTheme="minorHAnsi" w:cstheme="minorHAnsi"/>
          <w:sz w:val="22"/>
          <w:szCs w:val="22"/>
        </w:rPr>
        <w:instrText xml:space="preserve"> REF _Ref165033709 \h  \* MERGEFORMAT </w:instrText>
      </w:r>
      <w:r w:rsidR="00C701D2" w:rsidRPr="00913819">
        <w:rPr>
          <w:rFonts w:asciiTheme="minorHAnsi" w:hAnsiTheme="minorHAnsi" w:cstheme="minorHAnsi"/>
          <w:sz w:val="22"/>
          <w:szCs w:val="22"/>
        </w:rPr>
      </w:r>
      <w:r w:rsidR="00C701D2" w:rsidRPr="00913819">
        <w:rPr>
          <w:rFonts w:asciiTheme="minorHAnsi" w:hAnsiTheme="minorHAnsi" w:cstheme="minorHAnsi"/>
          <w:sz w:val="22"/>
          <w:szCs w:val="22"/>
        </w:rPr>
        <w:fldChar w:fldCharType="separate"/>
      </w:r>
      <w:r w:rsidR="00C701D2" w:rsidRPr="00913819">
        <w:rPr>
          <w:rFonts w:asciiTheme="minorHAnsi" w:hAnsiTheme="minorHAnsi" w:cstheme="minorHAnsi"/>
          <w:sz w:val="22"/>
          <w:szCs w:val="22"/>
        </w:rPr>
        <w:t xml:space="preserve">Table </w:t>
      </w:r>
      <w:r w:rsidR="00C701D2" w:rsidRPr="00913819">
        <w:rPr>
          <w:rFonts w:asciiTheme="minorHAnsi" w:hAnsiTheme="minorHAnsi" w:cstheme="minorHAnsi"/>
          <w:noProof/>
          <w:sz w:val="22"/>
          <w:szCs w:val="22"/>
        </w:rPr>
        <w:t>9</w:t>
      </w:r>
      <w:r w:rsidR="00C701D2"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emergency preparation). </w:t>
      </w:r>
      <w:r w:rsidR="00C701D2" w:rsidRPr="00913819">
        <w:rPr>
          <w:rFonts w:asciiTheme="minorHAnsi" w:hAnsiTheme="minorHAnsi" w:cstheme="minorHAnsi"/>
          <w:sz w:val="22"/>
          <w:szCs w:val="22"/>
        </w:rPr>
        <w:fldChar w:fldCharType="begin"/>
      </w:r>
      <w:r w:rsidR="00C701D2" w:rsidRPr="00913819">
        <w:rPr>
          <w:rFonts w:asciiTheme="minorHAnsi" w:hAnsiTheme="minorHAnsi" w:cstheme="minorHAnsi"/>
          <w:sz w:val="22"/>
          <w:szCs w:val="22"/>
        </w:rPr>
        <w:instrText xml:space="preserve"> REF _Ref165033719 \h  \* MERGEFORMAT </w:instrText>
      </w:r>
      <w:r w:rsidR="00C701D2" w:rsidRPr="00913819">
        <w:rPr>
          <w:rFonts w:asciiTheme="minorHAnsi" w:hAnsiTheme="minorHAnsi" w:cstheme="minorHAnsi"/>
          <w:sz w:val="22"/>
          <w:szCs w:val="22"/>
        </w:rPr>
      </w:r>
      <w:r w:rsidR="00C701D2" w:rsidRPr="00913819">
        <w:rPr>
          <w:rFonts w:asciiTheme="minorHAnsi" w:hAnsiTheme="minorHAnsi" w:cstheme="minorHAnsi"/>
          <w:sz w:val="22"/>
          <w:szCs w:val="22"/>
        </w:rPr>
        <w:fldChar w:fldCharType="separate"/>
      </w:r>
      <w:r w:rsidR="00C701D2" w:rsidRPr="00913819">
        <w:rPr>
          <w:rFonts w:asciiTheme="minorHAnsi" w:hAnsiTheme="minorHAnsi" w:cstheme="minorHAnsi"/>
          <w:sz w:val="22"/>
          <w:szCs w:val="22"/>
        </w:rPr>
        <w:t xml:space="preserve">Table </w:t>
      </w:r>
      <w:r w:rsidR="00C701D2" w:rsidRPr="00913819">
        <w:rPr>
          <w:rFonts w:asciiTheme="minorHAnsi" w:hAnsiTheme="minorHAnsi" w:cstheme="minorHAnsi"/>
          <w:noProof/>
          <w:sz w:val="22"/>
          <w:szCs w:val="22"/>
        </w:rPr>
        <w:t>10</w:t>
      </w:r>
      <w:r w:rsidR="00C701D2" w:rsidRPr="00913819">
        <w:rPr>
          <w:rFonts w:asciiTheme="minorHAnsi" w:hAnsiTheme="minorHAnsi" w:cstheme="minorHAnsi"/>
          <w:sz w:val="22"/>
          <w:szCs w:val="22"/>
        </w:rPr>
        <w:fldChar w:fldCharType="end"/>
      </w:r>
      <w:r w:rsidR="00C701D2" w:rsidRPr="00913819">
        <w:rPr>
          <w:rFonts w:asciiTheme="minorHAnsi" w:hAnsiTheme="minorHAnsi" w:cstheme="minorHAnsi"/>
          <w:sz w:val="22"/>
          <w:szCs w:val="22"/>
        </w:rPr>
        <w:t xml:space="preserve"> </w:t>
      </w:r>
      <w:r w:rsidRPr="00913819">
        <w:rPr>
          <w:rFonts w:asciiTheme="minorHAnsi" w:hAnsiTheme="minorHAnsi" w:cstheme="minorHAnsi"/>
          <w:sz w:val="22"/>
          <w:szCs w:val="22"/>
        </w:rPr>
        <w:t xml:space="preserve">lists </w:t>
      </w:r>
      <w:r w:rsidR="00E95CFE" w:rsidRPr="00913819">
        <w:rPr>
          <w:rFonts w:asciiTheme="minorHAnsi" w:hAnsiTheme="minorHAnsi" w:cstheme="minorHAnsi"/>
          <w:sz w:val="22"/>
          <w:szCs w:val="22"/>
        </w:rPr>
        <w:t>non-</w:t>
      </w:r>
      <w:r w:rsidRPr="00913819">
        <w:rPr>
          <w:rFonts w:asciiTheme="minorHAnsi" w:hAnsiTheme="minorHAnsi" w:cstheme="minorHAnsi"/>
          <w:sz w:val="22"/>
          <w:szCs w:val="22"/>
        </w:rPr>
        <w:t xml:space="preserve">provisional and provisional recommendations whilst </w:t>
      </w:r>
      <w:r w:rsidR="00C701D2" w:rsidRPr="00913819">
        <w:rPr>
          <w:rFonts w:asciiTheme="minorHAnsi" w:hAnsiTheme="minorHAnsi" w:cstheme="minorHAnsi"/>
          <w:sz w:val="22"/>
          <w:szCs w:val="22"/>
        </w:rPr>
        <w:fldChar w:fldCharType="begin"/>
      </w:r>
      <w:r w:rsidR="00C701D2" w:rsidRPr="00913819">
        <w:rPr>
          <w:rFonts w:asciiTheme="minorHAnsi" w:hAnsiTheme="minorHAnsi" w:cstheme="minorHAnsi"/>
          <w:sz w:val="22"/>
          <w:szCs w:val="22"/>
        </w:rPr>
        <w:instrText xml:space="preserve"> REF _Ref165033732 \h  \* MERGEFORMAT </w:instrText>
      </w:r>
      <w:r w:rsidR="00C701D2" w:rsidRPr="00913819">
        <w:rPr>
          <w:rFonts w:asciiTheme="minorHAnsi" w:hAnsiTheme="minorHAnsi" w:cstheme="minorHAnsi"/>
          <w:sz w:val="22"/>
          <w:szCs w:val="22"/>
        </w:rPr>
      </w:r>
      <w:r w:rsidR="00C701D2" w:rsidRPr="00913819">
        <w:rPr>
          <w:rFonts w:asciiTheme="minorHAnsi" w:hAnsiTheme="minorHAnsi" w:cstheme="minorHAnsi"/>
          <w:sz w:val="22"/>
          <w:szCs w:val="22"/>
        </w:rPr>
        <w:fldChar w:fldCharType="separate"/>
      </w:r>
      <w:r w:rsidR="00C701D2" w:rsidRPr="00913819">
        <w:rPr>
          <w:rFonts w:asciiTheme="minorHAnsi" w:hAnsiTheme="minorHAnsi" w:cstheme="minorHAnsi"/>
          <w:sz w:val="22"/>
          <w:szCs w:val="22"/>
        </w:rPr>
        <w:t xml:space="preserve">Table </w:t>
      </w:r>
      <w:r w:rsidR="00C701D2" w:rsidRPr="00913819">
        <w:rPr>
          <w:rFonts w:asciiTheme="minorHAnsi" w:hAnsiTheme="minorHAnsi" w:cstheme="minorHAnsi"/>
          <w:noProof/>
          <w:sz w:val="22"/>
          <w:szCs w:val="22"/>
        </w:rPr>
        <w:t>11</w:t>
      </w:r>
      <w:r w:rsidR="00C701D2" w:rsidRPr="00913819">
        <w:rPr>
          <w:rFonts w:asciiTheme="minorHAnsi" w:hAnsiTheme="minorHAnsi" w:cstheme="minorHAnsi"/>
          <w:sz w:val="22"/>
          <w:szCs w:val="22"/>
        </w:rPr>
        <w:fldChar w:fldCharType="end"/>
      </w:r>
      <w:r w:rsidR="00C701D2" w:rsidRPr="00913819">
        <w:rPr>
          <w:rFonts w:asciiTheme="minorHAnsi" w:hAnsiTheme="minorHAnsi" w:cstheme="minorHAnsi"/>
          <w:sz w:val="22"/>
          <w:szCs w:val="22"/>
        </w:rPr>
        <w:t xml:space="preserve">, </w:t>
      </w:r>
      <w:r w:rsidR="00C701D2" w:rsidRPr="00913819">
        <w:rPr>
          <w:rFonts w:asciiTheme="minorHAnsi" w:hAnsiTheme="minorHAnsi" w:cstheme="minorHAnsi"/>
          <w:sz w:val="22"/>
          <w:szCs w:val="22"/>
        </w:rPr>
        <w:fldChar w:fldCharType="begin"/>
      </w:r>
      <w:r w:rsidR="00C701D2" w:rsidRPr="00913819">
        <w:rPr>
          <w:rFonts w:asciiTheme="minorHAnsi" w:hAnsiTheme="minorHAnsi" w:cstheme="minorHAnsi"/>
          <w:sz w:val="22"/>
          <w:szCs w:val="22"/>
        </w:rPr>
        <w:instrText xml:space="preserve"> REF _Ref165033734 \h  \* MERGEFORMAT </w:instrText>
      </w:r>
      <w:r w:rsidR="00C701D2" w:rsidRPr="00913819">
        <w:rPr>
          <w:rFonts w:asciiTheme="minorHAnsi" w:hAnsiTheme="minorHAnsi" w:cstheme="minorHAnsi"/>
          <w:sz w:val="22"/>
          <w:szCs w:val="22"/>
        </w:rPr>
      </w:r>
      <w:r w:rsidR="00C701D2" w:rsidRPr="00913819">
        <w:rPr>
          <w:rFonts w:asciiTheme="minorHAnsi" w:hAnsiTheme="minorHAnsi" w:cstheme="minorHAnsi"/>
          <w:sz w:val="22"/>
          <w:szCs w:val="22"/>
        </w:rPr>
        <w:fldChar w:fldCharType="separate"/>
      </w:r>
      <w:r w:rsidR="00C701D2" w:rsidRPr="00913819">
        <w:rPr>
          <w:rFonts w:asciiTheme="minorHAnsi" w:hAnsiTheme="minorHAnsi" w:cstheme="minorHAnsi"/>
          <w:sz w:val="22"/>
          <w:szCs w:val="22"/>
        </w:rPr>
        <w:t xml:space="preserve">Table </w:t>
      </w:r>
      <w:r w:rsidR="00C701D2" w:rsidRPr="00913819">
        <w:rPr>
          <w:rFonts w:asciiTheme="minorHAnsi" w:hAnsiTheme="minorHAnsi" w:cstheme="minorHAnsi"/>
          <w:noProof/>
          <w:sz w:val="22"/>
          <w:szCs w:val="22"/>
        </w:rPr>
        <w:t>12</w:t>
      </w:r>
      <w:r w:rsidR="00C701D2" w:rsidRPr="00913819">
        <w:rPr>
          <w:rFonts w:asciiTheme="minorHAnsi" w:hAnsiTheme="minorHAnsi" w:cstheme="minorHAnsi"/>
          <w:sz w:val="22"/>
          <w:szCs w:val="22"/>
        </w:rPr>
        <w:fldChar w:fldCharType="end"/>
      </w:r>
      <w:r w:rsidRPr="00913819">
        <w:rPr>
          <w:rFonts w:asciiTheme="minorHAnsi" w:hAnsiTheme="minorHAnsi" w:cstheme="minorHAnsi"/>
          <w:sz w:val="22"/>
          <w:szCs w:val="22"/>
        </w:rPr>
        <w:t xml:space="preserve"> </w:t>
      </w:r>
      <w:r w:rsidR="00C701D2" w:rsidRPr="00913819">
        <w:rPr>
          <w:rFonts w:asciiTheme="minorHAnsi" w:hAnsiTheme="minorHAnsi" w:cstheme="minorHAnsi"/>
          <w:sz w:val="22"/>
          <w:szCs w:val="22"/>
        </w:rPr>
        <w:t xml:space="preserve">and </w:t>
      </w:r>
      <w:r w:rsidR="00C701D2" w:rsidRPr="00913819">
        <w:rPr>
          <w:rFonts w:asciiTheme="minorHAnsi" w:hAnsiTheme="minorHAnsi" w:cstheme="minorHAnsi"/>
          <w:sz w:val="22"/>
          <w:szCs w:val="22"/>
        </w:rPr>
        <w:fldChar w:fldCharType="begin"/>
      </w:r>
      <w:r w:rsidR="00C701D2" w:rsidRPr="00913819">
        <w:rPr>
          <w:rFonts w:asciiTheme="minorHAnsi" w:hAnsiTheme="minorHAnsi" w:cstheme="minorHAnsi"/>
          <w:sz w:val="22"/>
          <w:szCs w:val="22"/>
        </w:rPr>
        <w:instrText xml:space="preserve"> REF _Ref165033870 \h  \* MERGEFORMAT </w:instrText>
      </w:r>
      <w:r w:rsidR="00C701D2" w:rsidRPr="00913819">
        <w:rPr>
          <w:rFonts w:asciiTheme="minorHAnsi" w:hAnsiTheme="minorHAnsi" w:cstheme="minorHAnsi"/>
          <w:sz w:val="22"/>
          <w:szCs w:val="22"/>
        </w:rPr>
      </w:r>
      <w:r w:rsidR="00C701D2" w:rsidRPr="00913819">
        <w:rPr>
          <w:rFonts w:asciiTheme="minorHAnsi" w:hAnsiTheme="minorHAnsi" w:cstheme="minorHAnsi"/>
          <w:sz w:val="22"/>
          <w:szCs w:val="22"/>
        </w:rPr>
        <w:fldChar w:fldCharType="separate"/>
      </w:r>
      <w:r w:rsidR="00C701D2" w:rsidRPr="00913819">
        <w:rPr>
          <w:rFonts w:asciiTheme="minorHAnsi" w:hAnsiTheme="minorHAnsi" w:cstheme="minorHAnsi"/>
          <w:sz w:val="22"/>
          <w:szCs w:val="22"/>
        </w:rPr>
        <w:t xml:space="preserve">Table </w:t>
      </w:r>
      <w:r w:rsidR="00C701D2" w:rsidRPr="00913819">
        <w:rPr>
          <w:rFonts w:asciiTheme="minorHAnsi" w:hAnsiTheme="minorHAnsi" w:cstheme="minorHAnsi"/>
          <w:noProof/>
          <w:sz w:val="22"/>
          <w:szCs w:val="22"/>
        </w:rPr>
        <w:t>13</w:t>
      </w:r>
      <w:r w:rsidR="00C701D2" w:rsidRPr="00913819">
        <w:rPr>
          <w:rFonts w:asciiTheme="minorHAnsi" w:hAnsiTheme="minorHAnsi" w:cstheme="minorHAnsi"/>
          <w:sz w:val="22"/>
          <w:szCs w:val="22"/>
        </w:rPr>
        <w:fldChar w:fldCharType="end"/>
      </w:r>
      <w:r w:rsidR="00C701D2" w:rsidRPr="00913819">
        <w:rPr>
          <w:rFonts w:asciiTheme="minorHAnsi" w:hAnsiTheme="minorHAnsi" w:cstheme="minorHAnsi"/>
          <w:sz w:val="22"/>
          <w:szCs w:val="22"/>
        </w:rPr>
        <w:t xml:space="preserve"> </w:t>
      </w:r>
      <w:r w:rsidRPr="00913819">
        <w:rPr>
          <w:rFonts w:asciiTheme="minorHAnsi" w:hAnsiTheme="minorHAnsi" w:cstheme="minorHAnsi"/>
          <w:sz w:val="22"/>
          <w:szCs w:val="22"/>
        </w:rPr>
        <w:t xml:space="preserve">list requirements for recovery.  </w:t>
      </w:r>
    </w:p>
    <w:p w14:paraId="1719ABDE" w14:textId="77777777" w:rsidR="00AE7231" w:rsidRPr="00913819" w:rsidRDefault="00AE7231" w:rsidP="00913819">
      <w:pPr>
        <w:jc w:val="both"/>
        <w:rPr>
          <w:rFonts w:asciiTheme="minorHAnsi" w:hAnsiTheme="minorHAnsi" w:cstheme="minorHAnsi"/>
          <w:sz w:val="22"/>
          <w:szCs w:val="22"/>
        </w:rPr>
      </w:pPr>
    </w:p>
    <w:p w14:paraId="2FAFEA78" w14:textId="77777777" w:rsidR="003E340D" w:rsidRPr="00E30F58" w:rsidRDefault="003E340D" w:rsidP="00500710">
      <w:pPr>
        <w:rPr>
          <w:rFonts w:asciiTheme="minorHAnsi" w:hAnsiTheme="minorHAnsi" w:cstheme="minorHAnsi"/>
        </w:rPr>
        <w:sectPr w:rsidR="003E340D" w:rsidRPr="00E30F58" w:rsidSect="005F5C76">
          <w:pgSz w:w="11906" w:h="16838"/>
          <w:pgMar w:top="1440" w:right="1440" w:bottom="1440" w:left="1440" w:header="708" w:footer="708" w:gutter="0"/>
          <w:lnNumType w:countBy="1" w:restart="continuous"/>
          <w:cols w:space="708"/>
          <w:docGrid w:linePitch="360"/>
        </w:sectPr>
      </w:pPr>
    </w:p>
    <w:p w14:paraId="03855700" w14:textId="3457390B" w:rsidR="00283B41" w:rsidRPr="00E30F58" w:rsidRDefault="00283B41" w:rsidP="00283B41">
      <w:pPr>
        <w:spacing w:after="0" w:line="276" w:lineRule="auto"/>
        <w:rPr>
          <w:rFonts w:asciiTheme="minorHAnsi" w:hAnsiTheme="minorHAnsi" w:cstheme="minorHAnsi"/>
          <w:kern w:val="0"/>
          <w:lang w:eastAsia="en-US"/>
        </w:rPr>
      </w:pPr>
      <w:bookmarkStart w:id="21" w:name="_Hlk146713226"/>
    </w:p>
    <w:p w14:paraId="21EC62AA" w14:textId="3616F370" w:rsidR="00C701D2" w:rsidRPr="00E30F58" w:rsidRDefault="00C701D2" w:rsidP="00C701D2">
      <w:pPr>
        <w:pStyle w:val="Napis"/>
        <w:keepNext/>
        <w:rPr>
          <w:rFonts w:asciiTheme="minorHAnsi" w:hAnsiTheme="minorHAnsi" w:cstheme="minorHAnsi"/>
        </w:rPr>
      </w:pPr>
      <w:bookmarkStart w:id="22" w:name="_Ref165033532"/>
      <w:r w:rsidRPr="00E30F58">
        <w:rPr>
          <w:rFonts w:asciiTheme="minorHAnsi" w:hAnsiTheme="minorHAnsi" w:cstheme="minorHAnsi"/>
        </w:rPr>
        <w:t xml:space="preserve">Table </w:t>
      </w:r>
      <w:r w:rsidR="00AC0341">
        <w:rPr>
          <w:rFonts w:asciiTheme="minorHAnsi" w:hAnsiTheme="minorHAnsi" w:cstheme="minorHAnsi"/>
        </w:rPr>
        <w:fldChar w:fldCharType="begin"/>
      </w:r>
      <w:r w:rsidR="00AC0341">
        <w:rPr>
          <w:rFonts w:asciiTheme="minorHAnsi" w:hAnsiTheme="minorHAnsi" w:cstheme="minorHAnsi"/>
        </w:rPr>
        <w:instrText xml:space="preserve"> SEQ Table \* ARABIC </w:instrText>
      </w:r>
      <w:r w:rsidR="00AC0341">
        <w:rPr>
          <w:rFonts w:asciiTheme="minorHAnsi" w:hAnsiTheme="minorHAnsi" w:cstheme="minorHAnsi"/>
        </w:rPr>
        <w:fldChar w:fldCharType="separate"/>
      </w:r>
      <w:r w:rsidR="00AC0341">
        <w:rPr>
          <w:rFonts w:asciiTheme="minorHAnsi" w:hAnsiTheme="minorHAnsi" w:cstheme="minorHAnsi"/>
          <w:noProof/>
        </w:rPr>
        <w:t>6</w:t>
      </w:r>
      <w:r w:rsidR="00AC0341">
        <w:rPr>
          <w:rFonts w:asciiTheme="minorHAnsi" w:hAnsiTheme="minorHAnsi" w:cstheme="minorHAnsi"/>
        </w:rPr>
        <w:fldChar w:fldCharType="end"/>
      </w:r>
      <w:bookmarkEnd w:id="22"/>
      <w:r w:rsidRPr="00E30F58">
        <w:rPr>
          <w:rFonts w:asciiTheme="minorHAnsi" w:hAnsiTheme="minorHAnsi" w:cstheme="minorHAnsi"/>
        </w:rPr>
        <w:t xml:space="preserve"> Published recommendations and guidelines for anaesthesia. AAGBI: Association of Anaesthetists of Great Britain and Ireland. AVA: Association of Veterinary Anaesthetists. WHO: World Health Organisation. WFSA World Federation of Societies of Anaesthesiologists</w:t>
      </w:r>
    </w:p>
    <w:tbl>
      <w:tblPr>
        <w:tblStyle w:val="Tabelamrea"/>
        <w:tblW w:w="0" w:type="auto"/>
        <w:tblInd w:w="-284" w:type="dxa"/>
        <w:tblLook w:val="04A0" w:firstRow="1" w:lastRow="0" w:firstColumn="1" w:lastColumn="0" w:noHBand="0" w:noVBand="1"/>
      </w:tblPr>
      <w:tblGrid>
        <w:gridCol w:w="1130"/>
        <w:gridCol w:w="3544"/>
        <w:gridCol w:w="6237"/>
        <w:gridCol w:w="4536"/>
      </w:tblGrid>
      <w:tr w:rsidR="00F50930" w:rsidRPr="00E30F58" w14:paraId="7A7D351F" w14:textId="77777777" w:rsidTr="00CB2C41">
        <w:trPr>
          <w:trHeight w:val="282"/>
        </w:trPr>
        <w:tc>
          <w:tcPr>
            <w:tcW w:w="1130" w:type="dxa"/>
            <w:vAlign w:val="center"/>
          </w:tcPr>
          <w:p w14:paraId="2A3333C5" w14:textId="77777777" w:rsidR="00F50930" w:rsidRPr="00E30F58" w:rsidRDefault="00F50930" w:rsidP="007B2EDF">
            <w:pPr>
              <w:spacing w:line="276" w:lineRule="auto"/>
              <w:rPr>
                <w:rFonts w:asciiTheme="minorHAnsi" w:hAnsiTheme="minorHAnsi" w:cstheme="minorHAnsi"/>
                <w:b/>
                <w:bCs/>
              </w:rPr>
            </w:pPr>
            <w:r w:rsidRPr="00E30F58">
              <w:rPr>
                <w:rFonts w:asciiTheme="minorHAnsi" w:hAnsiTheme="minorHAnsi" w:cstheme="minorHAnsi"/>
                <w:b/>
                <w:bCs/>
              </w:rPr>
              <w:t>Authority</w:t>
            </w:r>
          </w:p>
        </w:tc>
        <w:tc>
          <w:tcPr>
            <w:tcW w:w="3544" w:type="dxa"/>
            <w:vAlign w:val="center"/>
          </w:tcPr>
          <w:p w14:paraId="0955DE18" w14:textId="77777777" w:rsidR="00F50930" w:rsidRPr="00E30F58" w:rsidRDefault="00F50930" w:rsidP="007B2EDF">
            <w:pPr>
              <w:spacing w:line="276" w:lineRule="auto"/>
              <w:rPr>
                <w:rFonts w:asciiTheme="minorHAnsi" w:hAnsiTheme="minorHAnsi" w:cstheme="minorHAnsi"/>
                <w:b/>
                <w:bCs/>
              </w:rPr>
            </w:pPr>
            <w:r w:rsidRPr="00E30F58">
              <w:rPr>
                <w:rFonts w:asciiTheme="minorHAnsi" w:hAnsiTheme="minorHAnsi" w:cstheme="minorHAnsi"/>
                <w:b/>
                <w:bCs/>
              </w:rPr>
              <w:t>Title</w:t>
            </w:r>
          </w:p>
        </w:tc>
        <w:tc>
          <w:tcPr>
            <w:tcW w:w="6237" w:type="dxa"/>
            <w:vAlign w:val="center"/>
          </w:tcPr>
          <w:p w14:paraId="3E35E3CF" w14:textId="77777777" w:rsidR="00F50930" w:rsidRPr="00E30F58" w:rsidRDefault="00F50930" w:rsidP="007B2EDF">
            <w:pPr>
              <w:spacing w:line="276" w:lineRule="auto"/>
              <w:rPr>
                <w:rFonts w:asciiTheme="minorHAnsi" w:hAnsiTheme="minorHAnsi" w:cstheme="minorHAnsi"/>
                <w:b/>
                <w:bCs/>
              </w:rPr>
            </w:pPr>
            <w:r w:rsidRPr="00E30F58">
              <w:rPr>
                <w:rFonts w:asciiTheme="minorHAnsi" w:hAnsiTheme="minorHAnsi" w:cstheme="minorHAnsi"/>
                <w:b/>
                <w:bCs/>
              </w:rPr>
              <w:t>Comments</w:t>
            </w:r>
          </w:p>
        </w:tc>
        <w:tc>
          <w:tcPr>
            <w:tcW w:w="4536" w:type="dxa"/>
            <w:vAlign w:val="center"/>
          </w:tcPr>
          <w:p w14:paraId="347152AB" w14:textId="77777777" w:rsidR="00F50930" w:rsidRPr="00E30F58" w:rsidRDefault="00F50930" w:rsidP="007B2EDF">
            <w:pPr>
              <w:spacing w:line="276" w:lineRule="auto"/>
              <w:rPr>
                <w:rFonts w:asciiTheme="minorHAnsi" w:hAnsiTheme="minorHAnsi" w:cstheme="minorHAnsi"/>
                <w:b/>
                <w:bCs/>
              </w:rPr>
            </w:pPr>
            <w:r w:rsidRPr="00E30F58">
              <w:rPr>
                <w:rFonts w:asciiTheme="minorHAnsi" w:hAnsiTheme="minorHAnsi" w:cstheme="minorHAnsi"/>
                <w:b/>
                <w:bCs/>
              </w:rPr>
              <w:t>Reference</w:t>
            </w:r>
          </w:p>
        </w:tc>
      </w:tr>
      <w:tr w:rsidR="00BA6BA8" w:rsidRPr="00E30F58" w14:paraId="0E07CBA8" w14:textId="77777777" w:rsidTr="00CB2C41">
        <w:trPr>
          <w:trHeight w:val="1053"/>
        </w:trPr>
        <w:tc>
          <w:tcPr>
            <w:tcW w:w="1130" w:type="dxa"/>
            <w:vAlign w:val="center"/>
          </w:tcPr>
          <w:p w14:paraId="682C81A3" w14:textId="6B1275BE" w:rsidR="00BA6BA8" w:rsidRPr="00E30F58" w:rsidRDefault="00BA6BA8" w:rsidP="00BA6BA8">
            <w:pPr>
              <w:spacing w:line="276" w:lineRule="auto"/>
              <w:rPr>
                <w:rFonts w:asciiTheme="minorHAnsi" w:hAnsiTheme="minorHAnsi" w:cstheme="minorHAnsi"/>
                <w:highlight w:val="yellow"/>
              </w:rPr>
            </w:pPr>
            <w:r w:rsidRPr="00E30F58">
              <w:rPr>
                <w:rFonts w:asciiTheme="minorHAnsi" w:hAnsiTheme="minorHAnsi" w:cstheme="minorHAnsi"/>
              </w:rPr>
              <w:t>AAGBI</w:t>
            </w:r>
          </w:p>
        </w:tc>
        <w:tc>
          <w:tcPr>
            <w:tcW w:w="3544" w:type="dxa"/>
            <w:vAlign w:val="center"/>
          </w:tcPr>
          <w:p w14:paraId="0E762E53" w14:textId="3E3BF2A9" w:rsidR="00BA6BA8" w:rsidRPr="00E30F58" w:rsidRDefault="00BA6BA8" w:rsidP="00BA6BA8">
            <w:pPr>
              <w:spacing w:line="276" w:lineRule="auto"/>
              <w:rPr>
                <w:rFonts w:asciiTheme="minorHAnsi" w:hAnsiTheme="minorHAnsi" w:cstheme="minorHAnsi"/>
                <w:highlight w:val="yellow"/>
              </w:rPr>
            </w:pPr>
            <w:r w:rsidRPr="00E30F58">
              <w:rPr>
                <w:rFonts w:asciiTheme="minorHAnsi" w:hAnsiTheme="minorHAnsi" w:cstheme="minorHAnsi"/>
              </w:rPr>
              <w:t>AAGBI Safety Guideline; Checking Anaesthetic Equipment 2012</w:t>
            </w:r>
          </w:p>
        </w:tc>
        <w:tc>
          <w:tcPr>
            <w:tcW w:w="6237" w:type="dxa"/>
            <w:vAlign w:val="center"/>
          </w:tcPr>
          <w:p w14:paraId="66DBCD0A" w14:textId="1CD901F5" w:rsidR="00BA6BA8" w:rsidRPr="00E30F58" w:rsidRDefault="00BA6BA8" w:rsidP="00BA6BA8">
            <w:pPr>
              <w:pStyle w:val="Navadensplet"/>
              <w:spacing w:line="276" w:lineRule="auto"/>
              <w:rPr>
                <w:rFonts w:asciiTheme="minorHAnsi" w:eastAsiaTheme="minorHAnsi" w:hAnsiTheme="minorHAnsi" w:cstheme="minorHAnsi"/>
                <w:sz w:val="20"/>
                <w:szCs w:val="20"/>
                <w:highlight w:val="yellow"/>
              </w:rPr>
            </w:pPr>
            <w:r w:rsidRPr="00E30F58">
              <w:rPr>
                <w:rFonts w:asciiTheme="minorHAnsi" w:hAnsiTheme="minorHAnsi" w:cstheme="minorHAnsi"/>
                <w:sz w:val="20"/>
                <w:szCs w:val="20"/>
              </w:rPr>
              <w:t>Medical recommendations. Stringent; covers power supply, gas supplies, suction, breathing systems, ventilators, scavenging, monitors, airway equipment</w:t>
            </w:r>
          </w:p>
        </w:tc>
        <w:tc>
          <w:tcPr>
            <w:tcW w:w="4536" w:type="dxa"/>
            <w:vAlign w:val="center"/>
          </w:tcPr>
          <w:p w14:paraId="1955DCE4" w14:textId="386A9437" w:rsidR="00BA6BA8" w:rsidRPr="00E30F58" w:rsidRDefault="005C0EBD" w:rsidP="00FC2719">
            <w:pPr>
              <w:spacing w:line="276" w:lineRule="auto"/>
              <w:rPr>
                <w:rFonts w:asciiTheme="minorHAnsi" w:hAnsiTheme="minorHAnsi" w:cstheme="minorHAnsi"/>
                <w:highlight w:val="yellow"/>
              </w:rPr>
            </w:pPr>
            <w:hyperlink r:id="rId10" w:history="1">
              <w:r w:rsidR="00BA6BA8" w:rsidRPr="00E30F58">
                <w:rPr>
                  <w:rStyle w:val="Hiperpovezava"/>
                  <w:rFonts w:asciiTheme="minorHAnsi" w:hAnsiTheme="minorHAnsi" w:cstheme="minorHAnsi"/>
                </w:rPr>
                <w:t>Checking anaesthetic equipment (anaesthetists.org)</w:t>
              </w:r>
            </w:hyperlink>
            <w:r w:rsidR="00BD2B28" w:rsidRPr="00E30F58">
              <w:rPr>
                <w:rStyle w:val="Hiperpovezava"/>
                <w:rFonts w:asciiTheme="minorHAnsi" w:hAnsiTheme="minorHAnsi" w:cstheme="minorHAnsi"/>
              </w:rPr>
              <w:t xml:space="preserve"> </w:t>
            </w:r>
            <w:r w:rsidR="00DC4F37" w:rsidRPr="00E30F58">
              <w:rPr>
                <w:rStyle w:val="Hiperpovezava"/>
                <w:rFonts w:asciiTheme="minorHAnsi" w:hAnsiTheme="minorHAnsi" w:cstheme="minorHAnsi"/>
              </w:rPr>
              <w:fldChar w:fldCharType="begin"/>
            </w:r>
            <w:r w:rsidR="00FC2719">
              <w:rPr>
                <w:rStyle w:val="Hiperpovezava"/>
                <w:rFonts w:asciiTheme="minorHAnsi" w:hAnsiTheme="minorHAnsi" w:cstheme="minorHAnsi"/>
              </w:rPr>
              <w:instrText xml:space="preserve"> ADDIN EN.CITE &lt;EndNote&gt;&lt;Cite&gt;&lt;Year&gt;2012&lt;/Year&gt;&lt;RecNum&gt;61&lt;/RecNum&gt;&lt;DisplayText&gt;(230)&lt;/DisplayText&gt;&lt;record&gt;&lt;rec-number&gt;61&lt;/rec-number&gt;&lt;foreign-keys&gt;&lt;key app="EN" db-id="re9zsaxpe9t5voez5wex5avr59favapezewz" timestamp="1639137851"&gt;61&lt;/key&gt;&lt;/foreign-keys&gt;&lt;ref-type name="Web Page"&gt;12&lt;/ref-type&gt;&lt;contributors&gt;&lt;/contributors&gt;&lt;titles&gt;&lt;title&gt;AAGBI Safety Guideline; Checking Anaesthetic Equipment 2012&lt;/title&gt;&lt;/titles&gt;&lt;dates&gt;&lt;year&gt;2012&lt;/year&gt;&lt;/dates&gt;&lt;urls&gt;&lt;related-urls&gt;&lt;url&gt;https://anaesthetists.org/Portals/0/PDFs/Guidelines%20PDFs/Guideline_checking_anaesthetic_equipment_2012_final.pdf?ver=2018-07-11-163753-647&amp;amp;ver=2018-07-11-163753-647&lt;/url&gt;&lt;/related-urls&gt;&lt;/urls&gt;&lt;research-notes&gt;equipment check&lt;/research-notes&gt;&lt;access-date&gt;Dec 10&lt;/access-date&gt;&lt;/record&gt;&lt;/Cite&gt;&lt;/EndNote&gt;</w:instrText>
            </w:r>
            <w:r w:rsidR="00DC4F37" w:rsidRPr="00E30F58">
              <w:rPr>
                <w:rStyle w:val="Hiperpovezava"/>
                <w:rFonts w:asciiTheme="minorHAnsi" w:hAnsiTheme="minorHAnsi" w:cstheme="minorHAnsi"/>
              </w:rPr>
              <w:fldChar w:fldCharType="separate"/>
            </w:r>
            <w:r w:rsidR="00FC2719">
              <w:rPr>
                <w:rStyle w:val="Hiperpovezava"/>
                <w:rFonts w:asciiTheme="minorHAnsi" w:hAnsiTheme="minorHAnsi" w:cstheme="minorHAnsi"/>
                <w:noProof/>
              </w:rPr>
              <w:t>(230)</w:t>
            </w:r>
            <w:r w:rsidR="00DC4F37" w:rsidRPr="00E30F58">
              <w:rPr>
                <w:rStyle w:val="Hiperpovezava"/>
                <w:rFonts w:asciiTheme="minorHAnsi" w:hAnsiTheme="minorHAnsi" w:cstheme="minorHAnsi"/>
              </w:rPr>
              <w:fldChar w:fldCharType="end"/>
            </w:r>
          </w:p>
        </w:tc>
      </w:tr>
      <w:tr w:rsidR="00BA6BA8" w:rsidRPr="00E30F58" w14:paraId="30430104" w14:textId="77777777" w:rsidTr="00CB2C41">
        <w:trPr>
          <w:trHeight w:val="1053"/>
        </w:trPr>
        <w:tc>
          <w:tcPr>
            <w:tcW w:w="1130" w:type="dxa"/>
            <w:vAlign w:val="center"/>
          </w:tcPr>
          <w:p w14:paraId="571803FA" w14:textId="6E159E08" w:rsidR="00BA6BA8" w:rsidRPr="00E30F58" w:rsidRDefault="00BA6BA8" w:rsidP="00BA6BA8">
            <w:pPr>
              <w:spacing w:line="276" w:lineRule="auto"/>
              <w:rPr>
                <w:rFonts w:asciiTheme="minorHAnsi" w:hAnsiTheme="minorHAnsi" w:cstheme="minorHAnsi"/>
                <w:highlight w:val="yellow"/>
              </w:rPr>
            </w:pPr>
            <w:r w:rsidRPr="00E30F58">
              <w:rPr>
                <w:rFonts w:asciiTheme="minorHAnsi" w:hAnsiTheme="minorHAnsi" w:cstheme="minorHAnsi"/>
              </w:rPr>
              <w:t>AAGBI</w:t>
            </w:r>
          </w:p>
        </w:tc>
        <w:tc>
          <w:tcPr>
            <w:tcW w:w="3544" w:type="dxa"/>
            <w:vAlign w:val="center"/>
          </w:tcPr>
          <w:p w14:paraId="4F5D7033" w14:textId="4E5C9630" w:rsidR="00BA6BA8" w:rsidRPr="00E30F58" w:rsidRDefault="00BA6BA8" w:rsidP="00BA6BA8">
            <w:pPr>
              <w:spacing w:line="276" w:lineRule="auto"/>
              <w:rPr>
                <w:rFonts w:asciiTheme="minorHAnsi" w:hAnsiTheme="minorHAnsi" w:cstheme="minorHAnsi"/>
                <w:highlight w:val="yellow"/>
              </w:rPr>
            </w:pPr>
            <w:r w:rsidRPr="00E30F58">
              <w:rPr>
                <w:rFonts w:asciiTheme="minorHAnsi" w:hAnsiTheme="minorHAnsi" w:cstheme="minorHAnsi"/>
              </w:rPr>
              <w:t>AAGBI Safety Guideline; Immediate Post-anaesthesia Recovery 2013</w:t>
            </w:r>
          </w:p>
        </w:tc>
        <w:tc>
          <w:tcPr>
            <w:tcW w:w="6237" w:type="dxa"/>
            <w:vAlign w:val="center"/>
          </w:tcPr>
          <w:p w14:paraId="4EA64153" w14:textId="50FA7DE3" w:rsidR="00BA6BA8" w:rsidRPr="00E30F58" w:rsidRDefault="00BA6BA8" w:rsidP="00BA6BA8">
            <w:pPr>
              <w:pStyle w:val="Navadensplet"/>
              <w:spacing w:line="276" w:lineRule="auto"/>
              <w:rPr>
                <w:rFonts w:asciiTheme="minorHAnsi" w:eastAsiaTheme="minorHAnsi" w:hAnsiTheme="minorHAnsi" w:cstheme="minorHAnsi"/>
                <w:sz w:val="20"/>
                <w:szCs w:val="20"/>
                <w:highlight w:val="yellow"/>
              </w:rPr>
            </w:pPr>
            <w:r w:rsidRPr="00E30F58">
              <w:rPr>
                <w:rFonts w:asciiTheme="minorHAnsi" w:hAnsiTheme="minorHAnsi" w:cstheme="minorHAnsi"/>
                <w:sz w:val="20"/>
                <w:szCs w:val="20"/>
              </w:rPr>
              <w:t>Seventeen-page document directed at medical anaesthetists. Limited relevance.</w:t>
            </w:r>
          </w:p>
        </w:tc>
        <w:tc>
          <w:tcPr>
            <w:tcW w:w="4536" w:type="dxa"/>
            <w:vAlign w:val="center"/>
          </w:tcPr>
          <w:p w14:paraId="5B24DD19" w14:textId="7C840BFD" w:rsidR="00BA6BA8" w:rsidRPr="00E30F58" w:rsidRDefault="005C0EBD" w:rsidP="00FC2719">
            <w:pPr>
              <w:spacing w:line="276" w:lineRule="auto"/>
              <w:rPr>
                <w:rFonts w:asciiTheme="minorHAnsi" w:hAnsiTheme="minorHAnsi" w:cstheme="minorHAnsi"/>
                <w:highlight w:val="yellow"/>
              </w:rPr>
            </w:pPr>
            <w:hyperlink r:id="rId11" w:history="1">
              <w:r w:rsidR="00BA6BA8" w:rsidRPr="00E30F58">
                <w:rPr>
                  <w:rStyle w:val="Hiperpovezava"/>
                  <w:rFonts w:asciiTheme="minorHAnsi" w:hAnsiTheme="minorHAnsi" w:cstheme="minorHAnsi"/>
                </w:rPr>
                <w:t>Immediate post anaesthesia recovery (anaesthetists.org)</w:t>
              </w:r>
            </w:hyperlink>
            <w:r w:rsidR="00CC235B" w:rsidRPr="00E30F58">
              <w:rPr>
                <w:rStyle w:val="Hiperpovezava"/>
                <w:rFonts w:asciiTheme="minorHAnsi" w:hAnsiTheme="minorHAnsi" w:cstheme="minorHAnsi"/>
              </w:rPr>
              <w:t xml:space="preserve"> </w:t>
            </w:r>
            <w:r w:rsidR="00CC235B" w:rsidRPr="00E30F58">
              <w:rPr>
                <w:rStyle w:val="Hiperpovezava"/>
                <w:rFonts w:asciiTheme="minorHAnsi" w:hAnsiTheme="minorHAnsi" w:cstheme="minorHAnsi"/>
              </w:rPr>
              <w:fldChar w:fldCharType="begin"/>
            </w:r>
            <w:r w:rsidR="00FC2719">
              <w:rPr>
                <w:rStyle w:val="Hiperpovezava"/>
                <w:rFonts w:asciiTheme="minorHAnsi" w:hAnsiTheme="minorHAnsi" w:cstheme="minorHAnsi"/>
              </w:rPr>
              <w:instrText xml:space="preserve"> ADDIN EN.CITE &lt;EndNote&gt;&lt;Cite&gt;&lt;Year&gt;2013&lt;/Year&gt;&lt;RecNum&gt;63&lt;/RecNum&gt;&lt;DisplayText&gt;(231)&lt;/DisplayText&gt;&lt;record&gt;&lt;rec-number&gt;63&lt;/rec-number&gt;&lt;foreign-keys&gt;&lt;key app="EN" db-id="re9zsaxpe9t5voez5wex5avr59favapezewz" timestamp="1639138168"&gt;63&lt;/key&gt;&lt;/foreign-keys&gt;&lt;ref-type name="Web Page"&gt;12&lt;/ref-type&gt;&lt;contributors&gt;&lt;/contributors&gt;&lt;titles&gt;&lt;title&gt;Association of Anaesthetists of Great Britain and Ireland; Safety Guideline; Immediate Post-anaesthesia Recovery 2013&lt;/title&gt;&lt;/titles&gt;&lt;dates&gt;&lt;year&gt;2013&lt;/year&gt;&lt;/dates&gt;&lt;urls&gt;&lt;related-urls&gt;&lt;url&gt;https://anaesthetists.org/Portals/0/PDFs/Guidelines%20PDFs/Guideline_immediate_post_anaesthesia_recovery_2013_final.pdf?ver=2018-07-11-163754-287&amp;amp;ver=2018-07-11-163754-287&lt;/url&gt;&lt;/related-urls&gt;&lt;/urls&gt;&lt;research-notes&gt;Recovery guidelines&lt;/research-notes&gt;&lt;/record&gt;&lt;/Cite&gt;&lt;/EndNote&gt;</w:instrText>
            </w:r>
            <w:r w:rsidR="00CC235B" w:rsidRPr="00E30F58">
              <w:rPr>
                <w:rStyle w:val="Hiperpovezava"/>
                <w:rFonts w:asciiTheme="minorHAnsi" w:hAnsiTheme="minorHAnsi" w:cstheme="minorHAnsi"/>
              </w:rPr>
              <w:fldChar w:fldCharType="separate"/>
            </w:r>
            <w:r w:rsidR="00FC2719">
              <w:rPr>
                <w:rStyle w:val="Hiperpovezava"/>
                <w:rFonts w:asciiTheme="minorHAnsi" w:hAnsiTheme="minorHAnsi" w:cstheme="minorHAnsi"/>
                <w:noProof/>
              </w:rPr>
              <w:t>(231)</w:t>
            </w:r>
            <w:r w:rsidR="00CC235B" w:rsidRPr="00E30F58">
              <w:rPr>
                <w:rStyle w:val="Hiperpovezava"/>
                <w:rFonts w:asciiTheme="minorHAnsi" w:hAnsiTheme="minorHAnsi" w:cstheme="minorHAnsi"/>
              </w:rPr>
              <w:fldChar w:fldCharType="end"/>
            </w:r>
          </w:p>
        </w:tc>
      </w:tr>
      <w:tr w:rsidR="00BA6BA8" w:rsidRPr="00E30F58" w14:paraId="37E8B7C0" w14:textId="77777777" w:rsidTr="00CB2C41">
        <w:trPr>
          <w:trHeight w:val="1053"/>
        </w:trPr>
        <w:tc>
          <w:tcPr>
            <w:tcW w:w="1130" w:type="dxa"/>
            <w:vAlign w:val="center"/>
          </w:tcPr>
          <w:p w14:paraId="5DC1E609" w14:textId="370DE13D" w:rsidR="00BA6BA8" w:rsidRPr="00E30F58" w:rsidRDefault="00BA6BA8" w:rsidP="00BA6BA8">
            <w:pPr>
              <w:spacing w:line="276" w:lineRule="auto"/>
              <w:rPr>
                <w:rFonts w:asciiTheme="minorHAnsi" w:hAnsiTheme="minorHAnsi" w:cstheme="minorHAnsi"/>
              </w:rPr>
            </w:pPr>
            <w:r w:rsidRPr="00E30F58">
              <w:rPr>
                <w:rFonts w:asciiTheme="minorHAnsi" w:hAnsiTheme="minorHAnsi" w:cstheme="minorHAnsi"/>
              </w:rPr>
              <w:t>AAGBI</w:t>
            </w:r>
          </w:p>
        </w:tc>
        <w:tc>
          <w:tcPr>
            <w:tcW w:w="3544" w:type="dxa"/>
            <w:vAlign w:val="center"/>
          </w:tcPr>
          <w:p w14:paraId="72A2E12D" w14:textId="2A86C32B" w:rsidR="00BA6BA8" w:rsidRPr="00E30F58" w:rsidRDefault="00BA6BA8" w:rsidP="00BA6BA8">
            <w:pPr>
              <w:spacing w:line="276" w:lineRule="auto"/>
              <w:rPr>
                <w:rFonts w:asciiTheme="minorHAnsi" w:hAnsiTheme="minorHAnsi" w:cstheme="minorHAnsi"/>
              </w:rPr>
            </w:pPr>
            <w:r w:rsidRPr="00E30F58">
              <w:rPr>
                <w:rFonts w:asciiTheme="minorHAnsi" w:hAnsiTheme="minorHAnsi" w:cstheme="minorHAnsi"/>
              </w:rPr>
              <w:t>Recommendations for Standards of Monitoring During Anaesthesia and Recovery 2021</w:t>
            </w:r>
          </w:p>
        </w:tc>
        <w:tc>
          <w:tcPr>
            <w:tcW w:w="6237" w:type="dxa"/>
            <w:vAlign w:val="center"/>
          </w:tcPr>
          <w:p w14:paraId="6DA5697D" w14:textId="0EFA1294" w:rsidR="00BA6BA8" w:rsidRPr="00E30F58" w:rsidRDefault="00BA6BA8" w:rsidP="00BA6BA8">
            <w:pPr>
              <w:pStyle w:val="Navadensplet"/>
              <w:spacing w:line="276" w:lineRule="auto"/>
              <w:rPr>
                <w:rFonts w:asciiTheme="minorHAnsi" w:eastAsiaTheme="minorHAnsi" w:hAnsiTheme="minorHAnsi" w:cstheme="minorHAnsi"/>
                <w:sz w:val="20"/>
                <w:szCs w:val="20"/>
              </w:rPr>
            </w:pPr>
            <w:r w:rsidRPr="00E30F58">
              <w:rPr>
                <w:rFonts w:asciiTheme="minorHAnsi" w:hAnsiTheme="minorHAnsi" w:cstheme="minorHAnsi"/>
                <w:sz w:val="20"/>
                <w:szCs w:val="20"/>
              </w:rPr>
              <w:t>Twelve-page set of recommendations directed at medical anaesthetists. Definitive and relevant.</w:t>
            </w:r>
          </w:p>
        </w:tc>
        <w:tc>
          <w:tcPr>
            <w:tcW w:w="4536" w:type="dxa"/>
            <w:vAlign w:val="center"/>
          </w:tcPr>
          <w:p w14:paraId="7DCCE135" w14:textId="666CC03A" w:rsidR="00BA6BA8" w:rsidRPr="00E30F58" w:rsidRDefault="005C0EBD" w:rsidP="00FC2719">
            <w:pPr>
              <w:spacing w:line="276" w:lineRule="auto"/>
              <w:rPr>
                <w:rFonts w:asciiTheme="minorHAnsi" w:hAnsiTheme="minorHAnsi" w:cstheme="minorHAnsi"/>
              </w:rPr>
            </w:pPr>
            <w:hyperlink r:id="rId12" w:history="1">
              <w:r w:rsidR="00BA6BA8" w:rsidRPr="00E30F58">
                <w:rPr>
                  <w:rStyle w:val="Hiperpovezava"/>
                  <w:rFonts w:asciiTheme="minorHAnsi" w:hAnsiTheme="minorHAnsi" w:cstheme="minorHAnsi"/>
                </w:rPr>
                <w:t>Recommendations for standards of monitoring during anaesthesia and recovery 2021 (anaesthetists.org)</w:t>
              </w:r>
            </w:hyperlink>
            <w:r w:rsidR="00CC235B" w:rsidRPr="00E30F58">
              <w:rPr>
                <w:rStyle w:val="Hiperpovezava"/>
                <w:rFonts w:asciiTheme="minorHAnsi" w:hAnsiTheme="minorHAnsi" w:cstheme="minorHAnsi"/>
              </w:rPr>
              <w:t xml:space="preserve"> </w:t>
            </w:r>
            <w:r w:rsidR="00CC235B" w:rsidRPr="00E30F58">
              <w:rPr>
                <w:rStyle w:val="Hiperpovezava"/>
                <w:rFonts w:asciiTheme="minorHAnsi" w:hAnsiTheme="minorHAnsi" w:cstheme="minorHAnsi"/>
              </w:rPr>
              <w:fldChar w:fldCharType="begin"/>
            </w:r>
            <w:r w:rsidR="00FC2719">
              <w:rPr>
                <w:rStyle w:val="Hiperpovezava"/>
                <w:rFonts w:asciiTheme="minorHAnsi" w:hAnsiTheme="minorHAnsi" w:cstheme="minorHAnsi"/>
              </w:rPr>
              <w:instrText xml:space="preserve"> ADDIN EN.CITE &lt;EndNote&gt;&lt;Cite&gt;&lt;Year&gt;2021&lt;/Year&gt;&lt;RecNum&gt;62&lt;/RecNum&gt;&lt;DisplayText&gt;(232)&lt;/DisplayText&gt;&lt;record&gt;&lt;rec-number&gt;62&lt;/rec-number&gt;&lt;foreign-keys&gt;&lt;key app="EN" db-id="re9zsaxpe9t5voez5wex5avr59favapezewz" timestamp="1639138047"&gt;62&lt;/key&gt;&lt;/foreign-keys&gt;&lt;ref-type name="Web Page"&gt;12&lt;/ref-type&gt;&lt;contributors&gt;&lt;/contributors&gt;&lt;titles&gt;&lt;title&gt;Association of Anaesthetists of Great Britain and Ireland; Recommendations for Standards of Monitoring During Anaesthesia and Recovery 2021&lt;/title&gt;&lt;/titles&gt;&lt;volume&gt;2021&lt;/volume&gt;&lt;number&gt;Dec 12&lt;/number&gt;&lt;dates&gt;&lt;year&gt;2021&lt;/year&gt;&lt;/dates&gt;&lt;urls&gt;&lt;related-urls&gt;&lt;url&gt;https://anaesthetists.org/Portals/0/PDFs/Guidelines%20PDFs/Recommendations%20for%20standards%20of%20monitoring%20during%20anaesthesia%20and%20recovery%202021.pdf?ver=2021-05-26-141701-007&lt;/url&gt;&lt;/related-urls&gt;&lt;/urls&gt;&lt;research-notes&gt;Monitoring&lt;/research-notes&gt;&lt;/record&gt;&lt;/Cite&gt;&lt;/EndNote&gt;</w:instrText>
            </w:r>
            <w:r w:rsidR="00CC235B" w:rsidRPr="00E30F58">
              <w:rPr>
                <w:rStyle w:val="Hiperpovezava"/>
                <w:rFonts w:asciiTheme="minorHAnsi" w:hAnsiTheme="minorHAnsi" w:cstheme="minorHAnsi"/>
              </w:rPr>
              <w:fldChar w:fldCharType="separate"/>
            </w:r>
            <w:r w:rsidR="00FC2719">
              <w:rPr>
                <w:rStyle w:val="Hiperpovezava"/>
                <w:rFonts w:asciiTheme="minorHAnsi" w:hAnsiTheme="minorHAnsi" w:cstheme="minorHAnsi"/>
                <w:noProof/>
              </w:rPr>
              <w:t>(232)</w:t>
            </w:r>
            <w:r w:rsidR="00CC235B" w:rsidRPr="00E30F58">
              <w:rPr>
                <w:rStyle w:val="Hiperpovezava"/>
                <w:rFonts w:asciiTheme="minorHAnsi" w:hAnsiTheme="minorHAnsi" w:cstheme="minorHAnsi"/>
              </w:rPr>
              <w:fldChar w:fldCharType="end"/>
            </w:r>
          </w:p>
        </w:tc>
      </w:tr>
      <w:tr w:rsidR="00BA6BA8" w:rsidRPr="00E30F58" w14:paraId="610FEBCF" w14:textId="77777777" w:rsidTr="00CB2C41">
        <w:trPr>
          <w:trHeight w:val="1053"/>
        </w:trPr>
        <w:tc>
          <w:tcPr>
            <w:tcW w:w="1130" w:type="dxa"/>
            <w:vAlign w:val="center"/>
          </w:tcPr>
          <w:p w14:paraId="306BDFA6" w14:textId="77777777" w:rsidR="00BA6BA8" w:rsidRPr="00E30F58" w:rsidRDefault="00BA6BA8" w:rsidP="007B2EDF">
            <w:pPr>
              <w:spacing w:line="276" w:lineRule="auto"/>
              <w:rPr>
                <w:rFonts w:asciiTheme="minorHAnsi" w:hAnsiTheme="minorHAnsi" w:cstheme="minorHAnsi"/>
              </w:rPr>
            </w:pPr>
            <w:r w:rsidRPr="00E30F58">
              <w:rPr>
                <w:rFonts w:asciiTheme="minorHAnsi" w:hAnsiTheme="minorHAnsi" w:cstheme="minorHAnsi"/>
              </w:rPr>
              <w:t>AVA</w:t>
            </w:r>
          </w:p>
        </w:tc>
        <w:tc>
          <w:tcPr>
            <w:tcW w:w="3544" w:type="dxa"/>
            <w:vAlign w:val="center"/>
          </w:tcPr>
          <w:p w14:paraId="704A3178" w14:textId="4C540458" w:rsidR="00BA6BA8" w:rsidRPr="00E30F58" w:rsidRDefault="00BA6BA8" w:rsidP="007B2EDF">
            <w:pPr>
              <w:spacing w:line="276" w:lineRule="auto"/>
              <w:rPr>
                <w:rFonts w:asciiTheme="minorHAnsi" w:hAnsiTheme="minorHAnsi" w:cstheme="minorHAnsi"/>
              </w:rPr>
            </w:pPr>
            <w:r w:rsidRPr="00E30F58">
              <w:rPr>
                <w:rFonts w:asciiTheme="minorHAnsi" w:hAnsiTheme="minorHAnsi" w:cstheme="minorHAnsi"/>
              </w:rPr>
              <w:t>Recommended requirements when performing general anaesthesia of dogs, cats and horses.</w:t>
            </w:r>
          </w:p>
        </w:tc>
        <w:tc>
          <w:tcPr>
            <w:tcW w:w="6237" w:type="dxa"/>
            <w:vAlign w:val="center"/>
          </w:tcPr>
          <w:p w14:paraId="6958C845" w14:textId="77777777" w:rsidR="00BA6BA8" w:rsidRPr="00E30F58" w:rsidRDefault="00BA6BA8" w:rsidP="007B2EDF">
            <w:pPr>
              <w:pStyle w:val="Navadensplet"/>
              <w:spacing w:line="276" w:lineRule="auto"/>
              <w:rPr>
                <w:rFonts w:asciiTheme="minorHAnsi" w:eastAsiaTheme="minorHAnsi" w:hAnsiTheme="minorHAnsi" w:cstheme="minorHAnsi"/>
                <w:sz w:val="20"/>
                <w:szCs w:val="20"/>
              </w:rPr>
            </w:pPr>
            <w:r w:rsidRPr="00E30F58">
              <w:rPr>
                <w:rFonts w:asciiTheme="minorHAnsi" w:eastAsiaTheme="minorHAnsi" w:hAnsiTheme="minorHAnsi" w:cstheme="minorHAnsi"/>
                <w:sz w:val="20"/>
                <w:szCs w:val="20"/>
              </w:rPr>
              <w:t xml:space="preserve">Lists “minimum” requirements to perform safer general anaesthesia in cats, dogs and horses. Available in 7 European languages. Described as a valuable resource for veterinary practitioners across Europe </w:t>
            </w:r>
          </w:p>
        </w:tc>
        <w:tc>
          <w:tcPr>
            <w:tcW w:w="4536" w:type="dxa"/>
            <w:vAlign w:val="center"/>
          </w:tcPr>
          <w:p w14:paraId="0E07ECB1" w14:textId="4AB31CD1" w:rsidR="00BA6BA8" w:rsidRPr="00E30F58" w:rsidRDefault="005C0EBD" w:rsidP="00FC2719">
            <w:pPr>
              <w:spacing w:line="276" w:lineRule="auto"/>
              <w:rPr>
                <w:rFonts w:asciiTheme="minorHAnsi" w:hAnsiTheme="minorHAnsi" w:cstheme="minorHAnsi"/>
              </w:rPr>
            </w:pPr>
            <w:hyperlink r:id="rId13" w:history="1">
              <w:r w:rsidR="00BA6BA8" w:rsidRPr="00E30F58">
                <w:rPr>
                  <w:rStyle w:val="Hiperpovezava"/>
                  <w:rFonts w:asciiTheme="minorHAnsi" w:hAnsiTheme="minorHAnsi" w:cstheme="minorHAnsi"/>
                </w:rPr>
                <w:t>Microsoft Word - AVA RECOMMENDED REQUIREMENTS - ENG.doc</w:t>
              </w:r>
            </w:hyperlink>
            <w:r w:rsidR="00C529EE" w:rsidRPr="00E30F58">
              <w:rPr>
                <w:rStyle w:val="Hiperpovezava"/>
                <w:rFonts w:asciiTheme="minorHAnsi" w:hAnsiTheme="minorHAnsi" w:cstheme="minorHAnsi"/>
                <w:kern w:val="2"/>
                <w14:ligatures w14:val="standardContextual"/>
              </w:rPr>
              <w:t xml:space="preserve"> </w:t>
            </w:r>
            <w:r w:rsidR="004310EC" w:rsidRPr="00E30F58">
              <w:rPr>
                <w:rStyle w:val="Hiperpovezava"/>
                <w:rFonts w:asciiTheme="minorHAnsi" w:hAnsiTheme="minorHAnsi" w:cstheme="minorHAnsi"/>
              </w:rPr>
              <w:fldChar w:fldCharType="begin"/>
            </w:r>
            <w:r w:rsidR="00FC2719">
              <w:rPr>
                <w:rStyle w:val="Hiperpovezava"/>
                <w:rFonts w:asciiTheme="minorHAnsi" w:hAnsiTheme="minorHAnsi" w:cstheme="minorHAnsi"/>
              </w:rPr>
              <w:instrText xml:space="preserve"> ADDIN EN.CITE &lt;EndNote&gt;&lt;Cite&gt;&lt;Year&gt;2006&lt;/Year&gt;&lt;RecNum&gt;57&lt;/RecNum&gt;&lt;DisplayText&gt;(233)&lt;/DisplayText&gt;&lt;record&gt;&lt;rec-number&gt;57&lt;/rec-number&gt;&lt;foreign-keys&gt;&lt;key app="EN" db-id="re9zsaxpe9t5voez5wex5avr59favapezewz" timestamp="1639132540"&gt;57&lt;/key&gt;&lt;/foreign-keys&gt;&lt;ref-type name="Web Page"&gt;12&lt;/ref-type&gt;&lt;contributors&gt;&lt;/contributors&gt;&lt;titles&gt;&lt;title&gt;Association of Veterinary Anaesthetists; Recommended Requirements When Performing General Anaesthesia Of Dogs, Cats And Horses&lt;/title&gt;&lt;/titles&gt;&lt;dates&gt;&lt;year&gt;2006&lt;/year&gt;&lt;/dates&gt;&lt;urls&gt;&lt;related-urls&gt;&lt;url&gt;https://ava.eu.com/wp-content/uploads/2015/10/AVA-RECOMMENDED-REQUIREMENTS-ENG.pdf&lt;/url&gt;&lt;/related-urls&gt;&lt;/urls&gt;&lt;research-notes&gt;Noah&amp;apos;s Ark stuff&lt;/research-notes&gt;&lt;/record&gt;&lt;/Cite&gt;&lt;/EndNote&gt;</w:instrText>
            </w:r>
            <w:r w:rsidR="004310EC" w:rsidRPr="00E30F58">
              <w:rPr>
                <w:rStyle w:val="Hiperpovezava"/>
                <w:rFonts w:asciiTheme="minorHAnsi" w:hAnsiTheme="minorHAnsi" w:cstheme="minorHAnsi"/>
              </w:rPr>
              <w:fldChar w:fldCharType="separate"/>
            </w:r>
            <w:r w:rsidR="00FC2719">
              <w:rPr>
                <w:rStyle w:val="Hiperpovezava"/>
                <w:rFonts w:asciiTheme="minorHAnsi" w:hAnsiTheme="minorHAnsi" w:cstheme="minorHAnsi"/>
                <w:noProof/>
              </w:rPr>
              <w:t>(233)</w:t>
            </w:r>
            <w:r w:rsidR="004310EC" w:rsidRPr="00E30F58">
              <w:rPr>
                <w:rStyle w:val="Hiperpovezava"/>
                <w:rFonts w:asciiTheme="minorHAnsi" w:hAnsiTheme="minorHAnsi" w:cstheme="minorHAnsi"/>
              </w:rPr>
              <w:fldChar w:fldCharType="end"/>
            </w:r>
          </w:p>
        </w:tc>
      </w:tr>
      <w:tr w:rsidR="00BA6BA8" w:rsidRPr="00E30F58" w14:paraId="68C1DFAD" w14:textId="77777777" w:rsidTr="00CB2C41">
        <w:trPr>
          <w:trHeight w:val="454"/>
        </w:trPr>
        <w:tc>
          <w:tcPr>
            <w:tcW w:w="1130" w:type="dxa"/>
            <w:vAlign w:val="center"/>
          </w:tcPr>
          <w:p w14:paraId="3AD6562A" w14:textId="77777777" w:rsidR="00BA6BA8" w:rsidRPr="00E30F58" w:rsidRDefault="00BA6BA8" w:rsidP="007B2EDF">
            <w:pPr>
              <w:spacing w:line="276" w:lineRule="auto"/>
              <w:rPr>
                <w:rFonts w:asciiTheme="minorHAnsi" w:hAnsiTheme="minorHAnsi" w:cstheme="minorHAnsi"/>
              </w:rPr>
            </w:pPr>
            <w:r w:rsidRPr="00E30F58">
              <w:rPr>
                <w:rFonts w:asciiTheme="minorHAnsi" w:hAnsiTheme="minorHAnsi" w:cstheme="minorHAnsi"/>
              </w:rPr>
              <w:t xml:space="preserve">AVA </w:t>
            </w:r>
          </w:p>
        </w:tc>
        <w:tc>
          <w:tcPr>
            <w:tcW w:w="3544" w:type="dxa"/>
            <w:vAlign w:val="center"/>
          </w:tcPr>
          <w:p w14:paraId="4BB46DA9" w14:textId="77777777" w:rsidR="00BA6BA8" w:rsidRPr="00E30F58" w:rsidRDefault="00BA6BA8" w:rsidP="007B2EDF">
            <w:pPr>
              <w:spacing w:line="276" w:lineRule="auto"/>
              <w:rPr>
                <w:rFonts w:asciiTheme="minorHAnsi" w:hAnsiTheme="minorHAnsi" w:cstheme="minorHAnsi"/>
              </w:rPr>
            </w:pPr>
            <w:r w:rsidRPr="00E30F58">
              <w:rPr>
                <w:rFonts w:asciiTheme="minorHAnsi" w:hAnsiTheme="minorHAnsi" w:cstheme="minorHAnsi"/>
              </w:rPr>
              <w:t>Anaesthetic Safety Checklist Implementation Manual (2014)</w:t>
            </w:r>
          </w:p>
        </w:tc>
        <w:tc>
          <w:tcPr>
            <w:tcW w:w="6237" w:type="dxa"/>
            <w:vAlign w:val="center"/>
          </w:tcPr>
          <w:p w14:paraId="63DFD584" w14:textId="77777777" w:rsidR="00BA6BA8" w:rsidRPr="00E30F58" w:rsidRDefault="00BA6BA8" w:rsidP="007B2EDF">
            <w:pPr>
              <w:spacing w:line="276" w:lineRule="auto"/>
              <w:rPr>
                <w:rFonts w:asciiTheme="minorHAnsi" w:hAnsiTheme="minorHAnsi" w:cstheme="minorHAnsi"/>
              </w:rPr>
            </w:pPr>
            <w:r w:rsidRPr="00E30F58">
              <w:rPr>
                <w:rFonts w:asciiTheme="minorHAnsi" w:hAnsiTheme="minorHAnsi" w:cstheme="minorHAnsi"/>
              </w:rPr>
              <w:t>Explanatory document for “Anaesthetic &amp; Safety Checklist / Recommended Procedures”.</w:t>
            </w:r>
          </w:p>
        </w:tc>
        <w:tc>
          <w:tcPr>
            <w:tcW w:w="4536" w:type="dxa"/>
            <w:vAlign w:val="center"/>
          </w:tcPr>
          <w:p w14:paraId="1D0F2317" w14:textId="48974239" w:rsidR="00BA6BA8" w:rsidRPr="00E30F58" w:rsidRDefault="005C0EBD" w:rsidP="00FC2719">
            <w:pPr>
              <w:spacing w:line="276" w:lineRule="auto"/>
              <w:rPr>
                <w:rFonts w:asciiTheme="minorHAnsi" w:hAnsiTheme="minorHAnsi" w:cstheme="minorHAnsi"/>
              </w:rPr>
            </w:pPr>
            <w:hyperlink r:id="rId14" w:history="1">
              <w:r w:rsidR="00BA6BA8" w:rsidRPr="00E30F58">
                <w:rPr>
                  <w:rStyle w:val="Hiperpovezava"/>
                  <w:rFonts w:asciiTheme="minorHAnsi" w:hAnsiTheme="minorHAnsi" w:cstheme="minorHAnsi"/>
                </w:rPr>
                <w:t>AVA-Checklist-Booklet-FINAL-Web-copy.pdf</w:t>
              </w:r>
            </w:hyperlink>
            <w:r w:rsidR="004310EC" w:rsidRPr="00E30F58">
              <w:rPr>
                <w:rStyle w:val="Hiperpovezava"/>
                <w:rFonts w:asciiTheme="minorHAnsi" w:hAnsiTheme="minorHAnsi" w:cstheme="minorHAnsi"/>
                <w:kern w:val="2"/>
                <w14:ligatures w14:val="standardContextual"/>
              </w:rPr>
              <w:t xml:space="preserve"> </w:t>
            </w:r>
            <w:r w:rsidR="002E03CD" w:rsidRPr="00E30F58">
              <w:rPr>
                <w:rStyle w:val="Hiperpovezava"/>
                <w:rFonts w:asciiTheme="minorHAnsi" w:hAnsiTheme="minorHAnsi" w:cstheme="minorHAnsi"/>
              </w:rPr>
              <w:fldChar w:fldCharType="begin"/>
            </w:r>
            <w:r w:rsidR="00FC2719">
              <w:rPr>
                <w:rStyle w:val="Hiperpovezava"/>
                <w:rFonts w:asciiTheme="minorHAnsi" w:hAnsiTheme="minorHAnsi" w:cstheme="minorHAnsi"/>
              </w:rPr>
              <w:instrText xml:space="preserve"> ADDIN EN.CITE &lt;EndNote&gt;&lt;Cite&gt;&lt;Year&gt;2014&lt;/Year&gt;&lt;RecNum&gt;59&lt;/RecNum&gt;&lt;DisplayText&gt;(234)&lt;/DisplayText&gt;&lt;record&gt;&lt;rec-number&gt;59&lt;/rec-number&gt;&lt;foreign-keys&gt;&lt;key app="EN" db-id="re9zsaxpe9t5voez5wex5avr59favapezewz" timestamp="1639137001"&gt;59&lt;/key&gt;&lt;/foreign-keys&gt;&lt;ref-type name="Web Page"&gt;12&lt;/ref-type&gt;&lt;contributors&gt;&lt;/contributors&gt;&lt;titles&gt;&lt;title&gt;Association of Veterinary Anaesthetists; Anaesthetic Safety Checklist Implementation Manual&lt;/title&gt;&lt;/titles&gt;&lt;dates&gt;&lt;year&gt;2014&lt;/year&gt;&lt;/dates&gt;&lt;urls&gt;&lt;related-urls&gt;&lt;url&gt;AVA-Checklist-Booklet-FINAL-Web-copy.pdf&lt;/url&gt;&lt;/related-urls&gt;&lt;/urls&gt;&lt;research-notes&gt;Book on checklist&lt;/research-notes&gt;&lt;/record&gt;&lt;/Cite&gt;&lt;/EndNote&gt;</w:instrText>
            </w:r>
            <w:r w:rsidR="002E03CD" w:rsidRPr="00E30F58">
              <w:rPr>
                <w:rStyle w:val="Hiperpovezava"/>
                <w:rFonts w:asciiTheme="minorHAnsi" w:hAnsiTheme="minorHAnsi" w:cstheme="minorHAnsi"/>
              </w:rPr>
              <w:fldChar w:fldCharType="separate"/>
            </w:r>
            <w:r w:rsidR="00FC2719">
              <w:rPr>
                <w:rStyle w:val="Hiperpovezava"/>
                <w:rFonts w:asciiTheme="minorHAnsi" w:hAnsiTheme="minorHAnsi" w:cstheme="minorHAnsi"/>
                <w:noProof/>
              </w:rPr>
              <w:t>(234)</w:t>
            </w:r>
            <w:r w:rsidR="002E03CD" w:rsidRPr="00E30F58">
              <w:rPr>
                <w:rStyle w:val="Hiperpovezava"/>
                <w:rFonts w:asciiTheme="minorHAnsi" w:hAnsiTheme="minorHAnsi" w:cstheme="minorHAnsi"/>
              </w:rPr>
              <w:fldChar w:fldCharType="end"/>
            </w:r>
          </w:p>
        </w:tc>
      </w:tr>
      <w:tr w:rsidR="00BA6BA8" w:rsidRPr="00E30F58" w14:paraId="123C3600" w14:textId="77777777" w:rsidTr="00CB2C41">
        <w:trPr>
          <w:trHeight w:val="454"/>
        </w:trPr>
        <w:tc>
          <w:tcPr>
            <w:tcW w:w="1130" w:type="dxa"/>
            <w:vAlign w:val="center"/>
          </w:tcPr>
          <w:p w14:paraId="70AEE422" w14:textId="77777777" w:rsidR="00BA6BA8" w:rsidRPr="00E30F58" w:rsidRDefault="00BA6BA8" w:rsidP="007B2EDF">
            <w:pPr>
              <w:spacing w:line="276" w:lineRule="auto"/>
              <w:rPr>
                <w:rFonts w:asciiTheme="minorHAnsi" w:hAnsiTheme="minorHAnsi" w:cstheme="minorHAnsi"/>
              </w:rPr>
            </w:pPr>
            <w:r w:rsidRPr="00E30F58">
              <w:rPr>
                <w:rFonts w:asciiTheme="minorHAnsi" w:hAnsiTheme="minorHAnsi" w:cstheme="minorHAnsi"/>
              </w:rPr>
              <w:t xml:space="preserve">AVA </w:t>
            </w:r>
          </w:p>
        </w:tc>
        <w:tc>
          <w:tcPr>
            <w:tcW w:w="3544" w:type="dxa"/>
            <w:vAlign w:val="center"/>
          </w:tcPr>
          <w:p w14:paraId="0072E8F6" w14:textId="77777777" w:rsidR="00BA6BA8" w:rsidRPr="00E30F58" w:rsidRDefault="00BA6BA8" w:rsidP="007B2EDF">
            <w:pPr>
              <w:spacing w:line="276" w:lineRule="auto"/>
              <w:rPr>
                <w:rFonts w:asciiTheme="minorHAnsi" w:hAnsiTheme="minorHAnsi" w:cstheme="minorHAnsi"/>
              </w:rPr>
            </w:pPr>
            <w:r w:rsidRPr="00E30F58">
              <w:rPr>
                <w:rFonts w:asciiTheme="minorHAnsi" w:hAnsiTheme="minorHAnsi" w:cstheme="minorHAnsi"/>
              </w:rPr>
              <w:t>Anaesthetic &amp; Safety Checklist / Recommended Procedures</w:t>
            </w:r>
          </w:p>
        </w:tc>
        <w:tc>
          <w:tcPr>
            <w:tcW w:w="6237" w:type="dxa"/>
            <w:vAlign w:val="center"/>
          </w:tcPr>
          <w:p w14:paraId="535FDB8A" w14:textId="77777777" w:rsidR="00BA6BA8" w:rsidRPr="00E30F58" w:rsidRDefault="00BA6BA8" w:rsidP="007B2EDF">
            <w:pPr>
              <w:spacing w:line="276" w:lineRule="auto"/>
              <w:rPr>
                <w:rFonts w:asciiTheme="minorHAnsi" w:hAnsiTheme="minorHAnsi" w:cstheme="minorHAnsi"/>
              </w:rPr>
            </w:pPr>
            <w:r w:rsidRPr="00E30F58">
              <w:rPr>
                <w:rFonts w:asciiTheme="minorHAnsi" w:hAnsiTheme="minorHAnsi" w:cstheme="minorHAnsi"/>
              </w:rPr>
              <w:t>Checklist recommended checklist by the RCVS Practice Standards Scheme. Principle subject is companion animals</w:t>
            </w:r>
          </w:p>
        </w:tc>
        <w:tc>
          <w:tcPr>
            <w:tcW w:w="4536" w:type="dxa"/>
            <w:vAlign w:val="center"/>
          </w:tcPr>
          <w:p w14:paraId="1F76237D" w14:textId="49ADCE8F" w:rsidR="00BA6BA8" w:rsidRPr="00E30F58" w:rsidRDefault="005C0EBD" w:rsidP="00FC2719">
            <w:pPr>
              <w:spacing w:line="276" w:lineRule="auto"/>
              <w:rPr>
                <w:rFonts w:asciiTheme="minorHAnsi" w:hAnsiTheme="minorHAnsi" w:cstheme="minorHAnsi"/>
              </w:rPr>
            </w:pPr>
            <w:hyperlink r:id="rId15" w:history="1">
              <w:r w:rsidR="00BA6BA8" w:rsidRPr="00E30F58">
                <w:rPr>
                  <w:rStyle w:val="Hiperpovezava"/>
                  <w:rFonts w:asciiTheme="minorHAnsi" w:hAnsiTheme="minorHAnsi" w:cstheme="minorHAnsi"/>
                </w:rPr>
                <w:t>AVA-Anaesthetic-Safety-Checklist-FINAL-UK-WEB-copy-2.pdf</w:t>
              </w:r>
            </w:hyperlink>
            <w:r w:rsidR="00BA6BA8" w:rsidRPr="00E30F58">
              <w:rPr>
                <w:rFonts w:asciiTheme="minorHAnsi" w:hAnsiTheme="minorHAnsi" w:cstheme="minorHAnsi"/>
              </w:rPr>
              <w:t xml:space="preserve"> </w:t>
            </w:r>
            <w:r w:rsidR="002E03CD"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RecNum&gt;58&lt;/RecNum&gt;&lt;DisplayText&gt;(235)&lt;/DisplayText&gt;&lt;record&gt;&lt;rec-number&gt;58&lt;/rec-number&gt;&lt;foreign-keys&gt;&lt;key app="EN" db-id="re9zsaxpe9t5voez5wex5avr59favapezewz" timestamp="1639136779"&gt;58&lt;/key&gt;&lt;/foreign-keys&gt;&lt;ref-type name="Web Page"&gt;12&lt;/ref-type&gt;&lt;contributors&gt;&lt;/contributors&gt;&lt;titles&gt;&lt;title&gt;Association of Veterinary Anaesthetists; Anaesthetic Safety Checklist&lt;/title&gt;&lt;/titles&gt;&lt;dates&gt;&lt;/dates&gt;&lt;urls&gt;&lt;related-urls&gt;&lt;url&gt;https://ava.eu.com/wp-content/uploads/2015/11/AVA-Anaesthetic-Safety-Checklist-FINAL-UK-WEB-copy-2.pdf&lt;/url&gt;&lt;/related-urls&gt;&lt;/urls&gt;&lt;research-notes&gt;safety checklist&lt;/research-notes&gt;&lt;/record&gt;&lt;/Cite&gt;&lt;/EndNote&gt;</w:instrText>
            </w:r>
            <w:r w:rsidR="002E03CD" w:rsidRPr="00E30F58">
              <w:rPr>
                <w:rFonts w:asciiTheme="minorHAnsi" w:hAnsiTheme="minorHAnsi" w:cstheme="minorHAnsi"/>
              </w:rPr>
              <w:fldChar w:fldCharType="separate"/>
            </w:r>
            <w:r w:rsidR="00FC2719">
              <w:rPr>
                <w:rFonts w:asciiTheme="minorHAnsi" w:hAnsiTheme="minorHAnsi" w:cstheme="minorHAnsi"/>
                <w:noProof/>
              </w:rPr>
              <w:t>(235)</w:t>
            </w:r>
            <w:r w:rsidR="002E03CD" w:rsidRPr="00E30F58">
              <w:rPr>
                <w:rFonts w:asciiTheme="minorHAnsi" w:hAnsiTheme="minorHAnsi" w:cstheme="minorHAnsi"/>
              </w:rPr>
              <w:fldChar w:fldCharType="end"/>
            </w:r>
          </w:p>
        </w:tc>
      </w:tr>
      <w:tr w:rsidR="00BA6BA8" w:rsidRPr="00E30F58" w14:paraId="1C09ED0B" w14:textId="77777777" w:rsidTr="00CB2C41">
        <w:trPr>
          <w:trHeight w:val="454"/>
        </w:trPr>
        <w:tc>
          <w:tcPr>
            <w:tcW w:w="1130" w:type="dxa"/>
            <w:vAlign w:val="center"/>
          </w:tcPr>
          <w:p w14:paraId="2AF04B55" w14:textId="77777777" w:rsidR="00BA6BA8" w:rsidRPr="00E30F58" w:rsidRDefault="00BA6BA8" w:rsidP="007B2EDF">
            <w:pPr>
              <w:spacing w:line="276" w:lineRule="auto"/>
              <w:rPr>
                <w:rFonts w:asciiTheme="minorHAnsi" w:hAnsiTheme="minorHAnsi" w:cstheme="minorHAnsi"/>
              </w:rPr>
            </w:pPr>
            <w:r w:rsidRPr="00E30F58">
              <w:rPr>
                <w:rFonts w:asciiTheme="minorHAnsi" w:hAnsiTheme="minorHAnsi" w:cstheme="minorHAnsi"/>
              </w:rPr>
              <w:t>AVA</w:t>
            </w:r>
          </w:p>
        </w:tc>
        <w:tc>
          <w:tcPr>
            <w:tcW w:w="3544" w:type="dxa"/>
            <w:vAlign w:val="center"/>
          </w:tcPr>
          <w:p w14:paraId="5F86D198" w14:textId="77777777" w:rsidR="00BA6BA8" w:rsidRPr="00E30F58" w:rsidRDefault="00BA6BA8" w:rsidP="007B2EDF">
            <w:pPr>
              <w:spacing w:line="276" w:lineRule="auto"/>
              <w:rPr>
                <w:rFonts w:asciiTheme="minorHAnsi" w:hAnsiTheme="minorHAnsi" w:cstheme="minorHAnsi"/>
              </w:rPr>
            </w:pPr>
            <w:r w:rsidRPr="00E30F58">
              <w:rPr>
                <w:rFonts w:asciiTheme="minorHAnsi" w:hAnsiTheme="minorHAnsi" w:cstheme="minorHAnsi"/>
              </w:rPr>
              <w:t>Guidelines for Safer Anaesthesia 2018</w:t>
            </w:r>
          </w:p>
        </w:tc>
        <w:tc>
          <w:tcPr>
            <w:tcW w:w="6237" w:type="dxa"/>
            <w:vAlign w:val="center"/>
          </w:tcPr>
          <w:p w14:paraId="5223ACA1" w14:textId="77777777" w:rsidR="00BA6BA8" w:rsidRPr="00E30F58" w:rsidRDefault="00BA6BA8" w:rsidP="007B2EDF">
            <w:pPr>
              <w:spacing w:line="276" w:lineRule="auto"/>
              <w:rPr>
                <w:rFonts w:asciiTheme="minorHAnsi" w:hAnsiTheme="minorHAnsi" w:cstheme="minorHAnsi"/>
              </w:rPr>
            </w:pPr>
            <w:r w:rsidRPr="00E30F58">
              <w:rPr>
                <w:rFonts w:asciiTheme="minorHAnsi" w:hAnsiTheme="minorHAnsi" w:cstheme="minorHAnsi"/>
              </w:rPr>
              <w:t>Authored predominantly by veterinary nurses. Principle subject is companion animals. Contains further information for veterinary staff and pet owners Three available forms: Online; 9 page explanatory booklet and 2 page checklist.</w:t>
            </w:r>
          </w:p>
        </w:tc>
        <w:tc>
          <w:tcPr>
            <w:tcW w:w="4536" w:type="dxa"/>
            <w:vAlign w:val="center"/>
          </w:tcPr>
          <w:p w14:paraId="3DA2725B" w14:textId="51C1DCD4" w:rsidR="00BA6BA8" w:rsidRPr="00E30F58" w:rsidRDefault="005C0EBD" w:rsidP="00FC2719">
            <w:pPr>
              <w:spacing w:line="276" w:lineRule="auto"/>
              <w:rPr>
                <w:rFonts w:asciiTheme="minorHAnsi" w:hAnsiTheme="minorHAnsi" w:cstheme="minorHAnsi"/>
              </w:rPr>
            </w:pPr>
            <w:hyperlink r:id="rId16" w:history="1">
              <w:r w:rsidR="00BA6BA8" w:rsidRPr="00E30F58">
                <w:rPr>
                  <w:rStyle w:val="Hiperpovezava"/>
                  <w:rFonts w:asciiTheme="minorHAnsi" w:hAnsiTheme="minorHAnsi" w:cstheme="minorHAnsi"/>
                </w:rPr>
                <w:t>AVA-Safer-Anaesthesia-Guildlines-Booklet-VET-Web.pdf</w:t>
              </w:r>
            </w:hyperlink>
            <w:r w:rsidR="002E03CD" w:rsidRPr="00E30F58">
              <w:rPr>
                <w:rStyle w:val="Hiperpovezava"/>
                <w:rFonts w:asciiTheme="minorHAnsi" w:hAnsiTheme="minorHAnsi" w:cstheme="minorHAnsi"/>
              </w:rPr>
              <w:t xml:space="preserve"> </w:t>
            </w:r>
            <w:r w:rsidR="002E03CD" w:rsidRPr="00E30F58">
              <w:rPr>
                <w:rStyle w:val="Hiperpovezava"/>
                <w:rFonts w:asciiTheme="minorHAnsi" w:hAnsiTheme="minorHAnsi" w:cstheme="minorHAnsi"/>
              </w:rPr>
              <w:fldChar w:fldCharType="begin"/>
            </w:r>
            <w:r w:rsidR="00FC2719">
              <w:rPr>
                <w:rStyle w:val="Hiperpovezava"/>
                <w:rFonts w:asciiTheme="minorHAnsi" w:hAnsiTheme="minorHAnsi" w:cstheme="minorHAnsi"/>
              </w:rPr>
              <w:instrText xml:space="preserve"> ADDIN EN.CITE &lt;EndNote&gt;&lt;Cite&gt;&lt;Year&gt;2018&lt;/Year&gt;&lt;RecNum&gt;60&lt;/RecNum&gt;&lt;DisplayText&gt;(236)&lt;/DisplayText&gt;&lt;record&gt;&lt;rec-number&gt;60&lt;/rec-number&gt;&lt;foreign-keys&gt;&lt;key app="EN" db-id="re9zsaxpe9t5voez5wex5avr59favapezewz" timestamp="1639137118"&gt;60&lt;/key&gt;&lt;/foreign-keys&gt;&lt;ref-type name="Web Page"&gt;12&lt;/ref-type&gt;&lt;contributors&gt;&lt;/contributors&gt;&lt;titles&gt;&lt;title&gt;Association of Veterinary Anaesthetists; Guidelines For Safer Anaesthesia&lt;/title&gt;&lt;/titles&gt;&lt;dates&gt;&lt;year&gt;2018&lt;/year&gt;&lt;/dates&gt;&lt;urls&gt;&lt;related-urls&gt;&lt;url&gt;https://ava.eu.com/wp-content/uploads/2018/01/AVA-Safer-Anaesthesia-Guildlines-Booklet-VET-Web.pdf&lt;/url&gt;&lt;/related-urls&gt;&lt;/urls&gt;&lt;custom1&gt;2021&lt;/custom1&gt;&lt;custom2&gt;12 Dec&lt;/custom2&gt;&lt;research-notes&gt;Book notes advanced&lt;/research-notes&gt;&lt;/record&gt;&lt;/Cite&gt;&lt;/EndNote&gt;</w:instrText>
            </w:r>
            <w:r w:rsidR="002E03CD" w:rsidRPr="00E30F58">
              <w:rPr>
                <w:rStyle w:val="Hiperpovezava"/>
                <w:rFonts w:asciiTheme="minorHAnsi" w:hAnsiTheme="minorHAnsi" w:cstheme="minorHAnsi"/>
              </w:rPr>
              <w:fldChar w:fldCharType="separate"/>
            </w:r>
            <w:r w:rsidR="00FC2719">
              <w:rPr>
                <w:rStyle w:val="Hiperpovezava"/>
                <w:rFonts w:asciiTheme="minorHAnsi" w:hAnsiTheme="minorHAnsi" w:cstheme="minorHAnsi"/>
                <w:noProof/>
              </w:rPr>
              <w:t>(236)</w:t>
            </w:r>
            <w:r w:rsidR="002E03CD" w:rsidRPr="00E30F58">
              <w:rPr>
                <w:rStyle w:val="Hiperpovezava"/>
                <w:rFonts w:asciiTheme="minorHAnsi" w:hAnsiTheme="minorHAnsi" w:cstheme="minorHAnsi"/>
              </w:rPr>
              <w:fldChar w:fldCharType="end"/>
            </w:r>
          </w:p>
        </w:tc>
      </w:tr>
      <w:tr w:rsidR="00BA6BA8" w:rsidRPr="00E30F58" w14:paraId="3846DA5C" w14:textId="77777777" w:rsidTr="00CB2C41">
        <w:trPr>
          <w:trHeight w:val="454"/>
        </w:trPr>
        <w:tc>
          <w:tcPr>
            <w:tcW w:w="1130" w:type="dxa"/>
            <w:vAlign w:val="center"/>
          </w:tcPr>
          <w:p w14:paraId="08DCF24C" w14:textId="52F0EAD1" w:rsidR="00BA6BA8" w:rsidRPr="00E30F58" w:rsidRDefault="001506FC" w:rsidP="007B2EDF">
            <w:pPr>
              <w:spacing w:line="276" w:lineRule="auto"/>
              <w:rPr>
                <w:rFonts w:asciiTheme="minorHAnsi" w:hAnsiTheme="minorHAnsi" w:cstheme="minorHAnsi"/>
              </w:rPr>
            </w:pPr>
            <w:r w:rsidRPr="00E30F58">
              <w:rPr>
                <w:rFonts w:asciiTheme="minorHAnsi" w:hAnsiTheme="minorHAnsi" w:cstheme="minorHAnsi"/>
              </w:rPr>
              <w:t>WHO-WFSA</w:t>
            </w:r>
          </w:p>
        </w:tc>
        <w:tc>
          <w:tcPr>
            <w:tcW w:w="3544" w:type="dxa"/>
            <w:vAlign w:val="center"/>
          </w:tcPr>
          <w:p w14:paraId="1F480489" w14:textId="0EF87D95" w:rsidR="00BA6BA8" w:rsidRPr="00E30F58" w:rsidRDefault="00245254" w:rsidP="007B2EDF">
            <w:pPr>
              <w:spacing w:line="276" w:lineRule="auto"/>
              <w:rPr>
                <w:rFonts w:asciiTheme="minorHAnsi" w:hAnsiTheme="minorHAnsi" w:cstheme="minorHAnsi"/>
              </w:rPr>
            </w:pPr>
            <w:r w:rsidRPr="00E30F58">
              <w:rPr>
                <w:rFonts w:asciiTheme="minorHAnsi" w:hAnsiTheme="minorHAnsi" w:cstheme="minorHAnsi"/>
              </w:rPr>
              <w:t>World Health Organization-World Federation of Societies of Anaesthesiologists (WHO-WFSA) International Standards for a Safe Practice of Anesthesia (2018)</w:t>
            </w:r>
          </w:p>
        </w:tc>
        <w:tc>
          <w:tcPr>
            <w:tcW w:w="6237" w:type="dxa"/>
            <w:vAlign w:val="center"/>
          </w:tcPr>
          <w:p w14:paraId="28E2B4B7" w14:textId="7494A837" w:rsidR="00BA6BA8" w:rsidRPr="00E30F58" w:rsidRDefault="000D51C0" w:rsidP="007B2EDF">
            <w:pPr>
              <w:spacing w:line="276" w:lineRule="auto"/>
              <w:rPr>
                <w:rFonts w:asciiTheme="minorHAnsi" w:hAnsiTheme="minorHAnsi" w:cstheme="minorHAnsi"/>
              </w:rPr>
            </w:pPr>
            <w:r w:rsidRPr="00E30F58">
              <w:rPr>
                <w:rFonts w:asciiTheme="minorHAnsi" w:hAnsiTheme="minorHAnsi" w:cstheme="minorHAnsi"/>
              </w:rPr>
              <w:t>A 10-page document establishing medical anaesthetic practice standards with resource-limited facilities in mind. Some detailed contents on anaesthesia monitoring. Highly relevant.</w:t>
            </w:r>
          </w:p>
        </w:tc>
        <w:tc>
          <w:tcPr>
            <w:tcW w:w="4536" w:type="dxa"/>
            <w:vAlign w:val="center"/>
          </w:tcPr>
          <w:p w14:paraId="1C3BAC1F" w14:textId="26E9CB98" w:rsidR="00BA6BA8" w:rsidRPr="00E30F58" w:rsidRDefault="004C1BF8" w:rsidP="00FC2719">
            <w:pPr>
              <w:spacing w:line="276" w:lineRule="auto"/>
              <w:rPr>
                <w:rFonts w:asciiTheme="minorHAnsi" w:hAnsiTheme="minorHAnsi" w:cstheme="minorHAnsi"/>
              </w:rPr>
            </w:pPr>
            <w:r w:rsidRPr="00E30F58">
              <w:rPr>
                <w:rFonts w:asciiTheme="minorHAnsi" w:hAnsiTheme="minorHAnsi" w:cstheme="minorHAnsi"/>
              </w:rPr>
              <w:fldChar w:fldCharType="begin">
                <w:fldData xml:space="preserve">PEVuZE5vdGU+PENpdGU+PEF1dGhvcj5HZWxiPC9BdXRob3I+PFllYXI+MjAxODwvWWVhcj48UmVj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</w:fldData>
              </w:fldChar>
            </w:r>
            <w:r w:rsidR="00FC2719">
              <w:rPr>
                <w:rFonts w:asciiTheme="minorHAnsi" w:hAnsiTheme="minorHAnsi" w:cstheme="minorHAnsi"/>
              </w:rPr>
              <w:instrText xml:space="preserve"> ADDIN EN.CITE </w:instrText>
            </w:r>
            <w:r w:rsidR="00FC2719">
              <w:rPr>
                <w:rFonts w:asciiTheme="minorHAnsi" w:hAnsiTheme="minorHAnsi" w:cstheme="minorHAnsi"/>
              </w:rPr>
              <w:fldChar w:fldCharType="begin">
                <w:fldData xml:space="preserve">PEVuZE5vdGU+PENpdGU+PEF1dGhvcj5HZWxiPC9BdXRob3I+PFllYXI+MjAxODwvWWVhcj48UmVj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</w:fldData>
              </w:fldChar>
            </w:r>
            <w:r w:rsidR="00FC2719">
              <w:rPr>
                <w:rFonts w:asciiTheme="minorHAnsi" w:hAnsiTheme="minorHAnsi" w:cstheme="minorHAnsi"/>
              </w:rPr>
              <w:instrText xml:space="preserve"> ADDIN EN.CITE.DATA </w:instrText>
            </w:r>
            <w:r w:rsidR="00FC2719">
              <w:rPr>
                <w:rFonts w:asciiTheme="minorHAnsi" w:hAnsiTheme="minorHAnsi" w:cstheme="minorHAnsi"/>
              </w:rPr>
            </w:r>
            <w:r w:rsidR="00FC2719">
              <w:rPr>
                <w:rFonts w:asciiTheme="minorHAnsi" w:hAnsiTheme="minorHAnsi" w:cstheme="minorHAnsi"/>
              </w:rPr>
              <w:fldChar w:fldCharType="end"/>
            </w:r>
            <w:r w:rsidRPr="00E30F58">
              <w:rPr>
                <w:rFonts w:asciiTheme="minorHAnsi" w:hAnsiTheme="minorHAnsi" w:cstheme="minorHAnsi"/>
              </w:rPr>
            </w:r>
            <w:r w:rsidRPr="00E30F58">
              <w:rPr>
                <w:rFonts w:asciiTheme="minorHAnsi" w:hAnsiTheme="minorHAnsi" w:cstheme="minorHAnsi"/>
              </w:rPr>
              <w:fldChar w:fldCharType="separate"/>
            </w:r>
            <w:r w:rsidR="00FC2719">
              <w:rPr>
                <w:rFonts w:asciiTheme="minorHAnsi" w:hAnsiTheme="minorHAnsi" w:cstheme="minorHAnsi"/>
                <w:noProof/>
              </w:rPr>
              <w:t>(6)</w:t>
            </w:r>
            <w:r w:rsidRPr="00E30F58">
              <w:rPr>
                <w:rFonts w:asciiTheme="minorHAnsi" w:hAnsiTheme="minorHAnsi" w:cstheme="minorHAnsi"/>
              </w:rPr>
              <w:fldChar w:fldCharType="end"/>
            </w:r>
          </w:p>
        </w:tc>
      </w:tr>
      <w:tr w:rsidR="00BA6BA8" w:rsidRPr="00E30F58" w14:paraId="46954E1C" w14:textId="77777777" w:rsidTr="00CB2C41">
        <w:trPr>
          <w:trHeight w:val="454"/>
        </w:trPr>
        <w:tc>
          <w:tcPr>
            <w:tcW w:w="1130" w:type="dxa"/>
            <w:vAlign w:val="center"/>
          </w:tcPr>
          <w:p w14:paraId="1133BEA3" w14:textId="77777777" w:rsidR="00BA6BA8" w:rsidRPr="00E30F58" w:rsidRDefault="00BA6BA8" w:rsidP="007B2EDF">
            <w:pPr>
              <w:spacing w:line="276" w:lineRule="auto"/>
              <w:rPr>
                <w:rFonts w:asciiTheme="minorHAnsi" w:hAnsiTheme="minorHAnsi" w:cstheme="minorHAnsi"/>
              </w:rPr>
            </w:pPr>
            <w:r w:rsidRPr="00E30F58">
              <w:rPr>
                <w:rFonts w:asciiTheme="minorHAnsi" w:hAnsiTheme="minorHAnsi" w:cstheme="minorHAnsi"/>
              </w:rPr>
              <w:t>Home Office (UK)</w:t>
            </w:r>
          </w:p>
        </w:tc>
        <w:tc>
          <w:tcPr>
            <w:tcW w:w="3544" w:type="dxa"/>
            <w:vAlign w:val="center"/>
          </w:tcPr>
          <w:p w14:paraId="09252412" w14:textId="77777777" w:rsidR="00BA6BA8" w:rsidRPr="00E30F58" w:rsidRDefault="00BA6BA8" w:rsidP="007B2EDF">
            <w:pPr>
              <w:spacing w:line="276" w:lineRule="auto"/>
              <w:rPr>
                <w:rFonts w:asciiTheme="minorHAnsi" w:hAnsiTheme="minorHAnsi" w:cstheme="minorHAnsi"/>
              </w:rPr>
            </w:pPr>
            <w:r w:rsidRPr="00E30F58">
              <w:rPr>
                <w:rFonts w:asciiTheme="minorHAnsi" w:hAnsiTheme="minorHAnsi" w:cstheme="minorHAnsi"/>
              </w:rPr>
              <w:t xml:space="preserve">Guidance on the Operation of the Animals (Scientific Procedures) Act 1986. Appendix H. </w:t>
            </w:r>
          </w:p>
        </w:tc>
        <w:tc>
          <w:tcPr>
            <w:tcW w:w="6237" w:type="dxa"/>
            <w:vAlign w:val="center"/>
          </w:tcPr>
          <w:p w14:paraId="70E58A7F" w14:textId="77777777" w:rsidR="00BA6BA8" w:rsidRPr="00E30F58" w:rsidRDefault="00BA6BA8" w:rsidP="007B2EDF">
            <w:pPr>
              <w:spacing w:line="276" w:lineRule="auto"/>
              <w:rPr>
                <w:rFonts w:asciiTheme="minorHAnsi" w:hAnsiTheme="minorHAnsi" w:cstheme="minorHAnsi"/>
              </w:rPr>
            </w:pPr>
            <w:r w:rsidRPr="00E30F58">
              <w:rPr>
                <w:rFonts w:asciiTheme="minorHAnsi" w:hAnsiTheme="minorHAnsi" w:cstheme="minorHAnsi"/>
              </w:rPr>
              <w:t>Guidance on the use of neuromuscular blocking agents (NMBAs) (page 122 – 124). Details legal requirements for use of NMBAs in laboratory animal species. Prescriptive, instructional, and relevant.</w:t>
            </w:r>
          </w:p>
        </w:tc>
        <w:tc>
          <w:tcPr>
            <w:tcW w:w="4536" w:type="dxa"/>
            <w:vAlign w:val="center"/>
          </w:tcPr>
          <w:p w14:paraId="30FF20AD" w14:textId="76B90235" w:rsidR="00BA6BA8" w:rsidRPr="00E30F58" w:rsidRDefault="005C0EBD" w:rsidP="00FC2719">
            <w:pPr>
              <w:spacing w:line="276" w:lineRule="auto"/>
              <w:rPr>
                <w:rFonts w:asciiTheme="minorHAnsi" w:hAnsiTheme="minorHAnsi" w:cstheme="minorHAnsi"/>
              </w:rPr>
            </w:pPr>
            <w:hyperlink r:id="rId17" w:history="1">
              <w:r w:rsidR="00BA6BA8" w:rsidRPr="00E30F58">
                <w:rPr>
                  <w:rStyle w:val="Hiperpovezava"/>
                  <w:rFonts w:asciiTheme="minorHAnsi" w:hAnsiTheme="minorHAnsi" w:cstheme="minorHAnsi"/>
                </w:rPr>
                <w:t>Guidance_on_the_Operation_of_ASPA.pdf (publishing.service.gov.uk)</w:t>
              </w:r>
            </w:hyperlink>
            <w:r w:rsidR="003E329E" w:rsidRPr="00E30F58">
              <w:rPr>
                <w:rStyle w:val="Hiperpovezava"/>
                <w:rFonts w:asciiTheme="minorHAnsi" w:hAnsiTheme="minorHAnsi" w:cstheme="minorHAnsi"/>
              </w:rPr>
              <w:t xml:space="preserve"> </w:t>
            </w:r>
            <w:r w:rsidR="003E329E" w:rsidRPr="00E30F58">
              <w:rPr>
                <w:rStyle w:val="Hiperpovezava"/>
                <w:rFonts w:asciiTheme="minorHAnsi" w:hAnsiTheme="minorHAnsi" w:cstheme="minorHAnsi"/>
              </w:rPr>
              <w:fldChar w:fldCharType="begin"/>
            </w:r>
            <w:r w:rsidR="00FC2719">
              <w:rPr>
                <w:rStyle w:val="Hiperpovezava"/>
                <w:rFonts w:asciiTheme="minorHAnsi" w:hAnsiTheme="minorHAnsi" w:cstheme="minorHAnsi"/>
              </w:rPr>
              <w:instrText xml:space="preserve"> ADDIN EN.CITE &lt;EndNote&gt;&lt;Cite&gt;&lt;Year&gt;2010&lt;/Year&gt;&lt;RecNum&gt;198&lt;/RecNum&gt;&lt;DisplayText&gt;(237)&lt;/DisplayText&gt;&lt;record&gt;&lt;rec-number&gt;198&lt;/rec-number&gt;&lt;foreign-keys&gt;&lt;key app="EN" db-id="re9zsaxpe9t5voez5wex5avr59favapezewz" timestamp="1696846594"&gt;198&lt;/key&gt;&lt;/foreign-keys&gt;&lt;ref-type name="Government Document"&gt;46&lt;/ref-type&gt;&lt;contributors&gt;&lt;secondary-authors&gt;&lt;author&gt;Animals In Science Regulatory Unit; Home Office&lt;/author&gt;&lt;/secondary-authors&gt;&lt;/contributors&gt;&lt;titles&gt;&lt;title&gt;Appendix H. Guidance on the Operation of the Animals (Scientific Procedures) Act 198&lt;/title&gt;&lt;/titles&gt;&lt;pages&gt;122 - 124&lt;/pages&gt;&lt;section&gt;Guidance on the use of neuromuscular blocking agents (NMBAs&lt;/section&gt;&lt;dates&gt;&lt;year&gt;2010&lt;/year&gt;&lt;/dates&gt;&lt;pub-location&gt;UK&lt;/pub-location&gt;&lt;publisher&gt;Her Majest&amp;apos;s Stationary Office&lt;/publisher&gt;&lt;urls&gt;&lt;related-urls&gt;&lt;url&gt;https://assets.publishing.service.gov.uk/media/5a8211e1ed915d74e62359f4/Guidance_on_the_Operation_of_ASPA.pdf&lt;/url&gt;&lt;/related-urls&gt;&lt;/urls&gt;&lt;/record&gt;&lt;/Cite&gt;&lt;/EndNote&gt;</w:instrText>
            </w:r>
            <w:r w:rsidR="003E329E" w:rsidRPr="00E30F58">
              <w:rPr>
                <w:rStyle w:val="Hiperpovezava"/>
                <w:rFonts w:asciiTheme="minorHAnsi" w:hAnsiTheme="minorHAnsi" w:cstheme="minorHAnsi"/>
              </w:rPr>
              <w:fldChar w:fldCharType="separate"/>
            </w:r>
            <w:r w:rsidR="00FC2719">
              <w:rPr>
                <w:rStyle w:val="Hiperpovezava"/>
                <w:rFonts w:asciiTheme="minorHAnsi" w:hAnsiTheme="minorHAnsi" w:cstheme="minorHAnsi"/>
                <w:noProof/>
              </w:rPr>
              <w:t>(237)</w:t>
            </w:r>
            <w:r w:rsidR="003E329E" w:rsidRPr="00E30F58">
              <w:rPr>
                <w:rStyle w:val="Hiperpovezava"/>
                <w:rFonts w:asciiTheme="minorHAnsi" w:hAnsiTheme="minorHAnsi" w:cstheme="minorHAnsi"/>
              </w:rPr>
              <w:fldChar w:fldCharType="end"/>
            </w:r>
          </w:p>
        </w:tc>
      </w:tr>
    </w:tbl>
    <w:p w14:paraId="0AC2D856" w14:textId="2DBFC434" w:rsidR="00531B20" w:rsidRPr="00E30F58" w:rsidRDefault="00531B20" w:rsidP="00B46097">
      <w:pPr>
        <w:pStyle w:val="Napis"/>
        <w:rPr>
          <w:rFonts w:asciiTheme="minorHAnsi" w:hAnsiTheme="minorHAnsi" w:cstheme="minorHAnsi"/>
          <w:szCs w:val="20"/>
          <w:lang w:val="en-GB"/>
        </w:rPr>
        <w:sectPr w:rsidR="00531B20" w:rsidRPr="00E30F58" w:rsidSect="005F5C76">
          <w:pgSz w:w="16838" w:h="11906" w:orient="landscape"/>
          <w:pgMar w:top="720" w:right="720" w:bottom="720" w:left="720" w:header="708" w:footer="708" w:gutter="0"/>
          <w:cols w:space="708"/>
          <w:docGrid w:linePitch="360"/>
        </w:sectPr>
      </w:pPr>
      <w:r w:rsidRPr="00E30F58">
        <w:rPr>
          <w:rFonts w:asciiTheme="minorHAnsi" w:hAnsiTheme="minorHAnsi" w:cstheme="minorHAnsi"/>
          <w:szCs w:val="20"/>
          <w:lang w:val="en-GB"/>
        </w:rPr>
        <w:t>.</w:t>
      </w:r>
      <w:bookmarkEnd w:id="21"/>
    </w:p>
    <w:p w14:paraId="62818A62" w14:textId="059AD230" w:rsidR="00B46097" w:rsidRPr="00E30F58" w:rsidRDefault="00B46097" w:rsidP="00B46097">
      <w:pPr>
        <w:pStyle w:val="Napis"/>
        <w:rPr>
          <w:rFonts w:asciiTheme="minorHAnsi" w:hAnsiTheme="minorHAnsi" w:cstheme="minorHAnsi"/>
          <w:i w:val="0"/>
          <w:iCs w:val="0"/>
          <w:szCs w:val="20"/>
          <w:lang w:val="en-GB"/>
        </w:rPr>
      </w:pPr>
    </w:p>
    <w:p w14:paraId="05BD631C" w14:textId="731D0259" w:rsidR="00C701D2" w:rsidRPr="00E30F58" w:rsidRDefault="00C701D2" w:rsidP="00C701D2">
      <w:pPr>
        <w:pStyle w:val="Napis"/>
        <w:keepNext/>
        <w:rPr>
          <w:rFonts w:asciiTheme="minorHAnsi" w:hAnsiTheme="minorHAnsi" w:cstheme="minorHAnsi"/>
        </w:rPr>
      </w:pPr>
      <w:bookmarkStart w:id="23" w:name="_Ref165033584"/>
      <w:r w:rsidRPr="00E30F58">
        <w:rPr>
          <w:rFonts w:asciiTheme="minorHAnsi" w:hAnsiTheme="minorHAnsi" w:cstheme="minorHAnsi"/>
        </w:rPr>
        <w:t xml:space="preserve">Table </w:t>
      </w:r>
      <w:r w:rsidR="00AC0341">
        <w:rPr>
          <w:rFonts w:asciiTheme="minorHAnsi" w:hAnsiTheme="minorHAnsi" w:cstheme="minorHAnsi"/>
        </w:rPr>
        <w:fldChar w:fldCharType="begin"/>
      </w:r>
      <w:r w:rsidR="00AC0341">
        <w:rPr>
          <w:rFonts w:asciiTheme="minorHAnsi" w:hAnsiTheme="minorHAnsi" w:cstheme="minorHAnsi"/>
        </w:rPr>
        <w:instrText xml:space="preserve"> SEQ Table \* ARABIC </w:instrText>
      </w:r>
      <w:r w:rsidR="00AC0341">
        <w:rPr>
          <w:rFonts w:asciiTheme="minorHAnsi" w:hAnsiTheme="minorHAnsi" w:cstheme="minorHAnsi"/>
        </w:rPr>
        <w:fldChar w:fldCharType="separate"/>
      </w:r>
      <w:r w:rsidR="00AC0341">
        <w:rPr>
          <w:rFonts w:asciiTheme="minorHAnsi" w:hAnsiTheme="minorHAnsi" w:cstheme="minorHAnsi"/>
          <w:noProof/>
        </w:rPr>
        <w:t>7</w:t>
      </w:r>
      <w:r w:rsidR="00AC0341">
        <w:rPr>
          <w:rFonts w:asciiTheme="minorHAnsi" w:hAnsiTheme="minorHAnsi" w:cstheme="minorHAnsi"/>
        </w:rPr>
        <w:fldChar w:fldCharType="end"/>
      </w:r>
      <w:bookmarkEnd w:id="23"/>
      <w:r w:rsidRPr="00E30F58">
        <w:rPr>
          <w:rFonts w:asciiTheme="minorHAnsi" w:hAnsiTheme="minorHAnsi" w:cstheme="minorHAnsi"/>
        </w:rPr>
        <w:t xml:space="preserve"> Recommendations for pre-operative procedural, personnel and animal preparation*.</w:t>
      </w:r>
    </w:p>
    <w:tbl>
      <w:tblPr>
        <w:tblStyle w:val="Tabelamrea"/>
        <w:tblW w:w="15021" w:type="dxa"/>
        <w:tblInd w:w="-284" w:type="dxa"/>
        <w:tblLook w:val="04A0" w:firstRow="1" w:lastRow="0" w:firstColumn="1" w:lastColumn="0" w:noHBand="0" w:noVBand="1"/>
      </w:tblPr>
      <w:tblGrid>
        <w:gridCol w:w="1997"/>
        <w:gridCol w:w="13024"/>
      </w:tblGrid>
      <w:tr w:rsidR="00112B5C" w:rsidRPr="00E30F58" w14:paraId="5DD8253D" w14:textId="77777777" w:rsidTr="00CB2C41">
        <w:tc>
          <w:tcPr>
            <w:tcW w:w="1997" w:type="dxa"/>
            <w:vAlign w:val="center"/>
          </w:tcPr>
          <w:p w14:paraId="59E32DEF" w14:textId="77777777" w:rsidR="00112B5C" w:rsidRPr="00E30F58" w:rsidRDefault="00112B5C" w:rsidP="007B2EDF">
            <w:pPr>
              <w:rPr>
                <w:rFonts w:asciiTheme="minorHAnsi" w:hAnsiTheme="minorHAnsi" w:cstheme="minorHAnsi"/>
              </w:rPr>
            </w:pPr>
            <w:r w:rsidRPr="00E30F58">
              <w:rPr>
                <w:rFonts w:asciiTheme="minorHAnsi" w:hAnsiTheme="minorHAnsi" w:cstheme="minorHAnsi"/>
              </w:rPr>
              <w:t>A) Procedures &amp; personnel</w:t>
            </w:r>
          </w:p>
        </w:tc>
        <w:tc>
          <w:tcPr>
            <w:tcW w:w="13024" w:type="dxa"/>
          </w:tcPr>
          <w:p w14:paraId="0C23BE06" w14:textId="77777777" w:rsidR="00CD31F2" w:rsidRPr="00E30F58" w:rsidRDefault="00CD31F2" w:rsidP="00CD31F2">
            <w:pPr>
              <w:rPr>
                <w:rFonts w:asciiTheme="minorHAnsi" w:hAnsiTheme="minorHAnsi" w:cstheme="minorHAnsi"/>
              </w:rPr>
            </w:pPr>
          </w:p>
          <w:p w14:paraId="556BA12F" w14:textId="5C5D8E2A" w:rsidR="00DF57DA" w:rsidRPr="00E30F58" w:rsidRDefault="00112B5C" w:rsidP="001412C1">
            <w:pPr>
              <w:pStyle w:val="Odstavekseznama"/>
              <w:numPr>
                <w:ilvl w:val="0"/>
                <w:numId w:val="14"/>
              </w:numPr>
              <w:ind w:left="299" w:hanging="299"/>
              <w:rPr>
                <w:rFonts w:asciiTheme="minorHAnsi" w:hAnsiTheme="minorHAnsi" w:cstheme="minorHAnsi"/>
                <w:lang w:val="en-GB"/>
              </w:rPr>
            </w:pPr>
            <w:r w:rsidRPr="00E30F58">
              <w:rPr>
                <w:rFonts w:asciiTheme="minorHAnsi" w:hAnsiTheme="minorHAnsi" w:cstheme="minorHAnsi"/>
                <w:lang w:val="en-GB"/>
              </w:rPr>
              <w:t xml:space="preserve">Review project license/approvals for procedures permissible under anaesthesia.  </w:t>
            </w:r>
          </w:p>
          <w:p w14:paraId="582D2751" w14:textId="1A9807B0" w:rsidR="00112B5C" w:rsidRPr="00E30F58" w:rsidRDefault="00112B5C" w:rsidP="001412C1">
            <w:pPr>
              <w:pStyle w:val="Odstavekseznama"/>
              <w:numPr>
                <w:ilvl w:val="0"/>
                <w:numId w:val="14"/>
              </w:numPr>
              <w:ind w:left="299" w:hanging="299"/>
              <w:rPr>
                <w:rFonts w:asciiTheme="minorHAnsi" w:hAnsiTheme="minorHAnsi" w:cstheme="minorHAnsi"/>
                <w:lang w:val="en-GB"/>
              </w:rPr>
            </w:pPr>
            <w:r w:rsidRPr="00E30F58">
              <w:rPr>
                <w:rFonts w:asciiTheme="minorHAnsi" w:hAnsiTheme="minorHAnsi" w:cstheme="minorHAnsi"/>
                <w:lang w:val="en-GB"/>
              </w:rPr>
              <w:t xml:space="preserve">Review the remedial steps permissible in the event of problems arising.  </w:t>
            </w:r>
          </w:p>
          <w:p w14:paraId="0EC17FF3" w14:textId="0E350820" w:rsidR="00112B5C" w:rsidRPr="00E30F58" w:rsidRDefault="00112B5C" w:rsidP="007B2EDF">
            <w:pPr>
              <w:pStyle w:val="Odstavekseznama"/>
              <w:numPr>
                <w:ilvl w:val="0"/>
                <w:numId w:val="14"/>
              </w:numPr>
              <w:ind w:left="299" w:hanging="299"/>
              <w:rPr>
                <w:rFonts w:asciiTheme="minorHAnsi" w:hAnsiTheme="minorHAnsi" w:cstheme="minorHAnsi"/>
                <w:lang w:val="en-GB"/>
              </w:rPr>
            </w:pPr>
            <w:r w:rsidRPr="00E30F58">
              <w:rPr>
                <w:rFonts w:asciiTheme="minorHAnsi" w:hAnsiTheme="minorHAnsi" w:cstheme="minorHAnsi"/>
                <w:lang w:val="en-GB"/>
              </w:rPr>
              <w:t xml:space="preserve">Ensure team are aware of: i) the intended procedure(s); ii) individual responsibilities before and during the anaesthetic and during recovery. Ensure that all necessary personal licenses are in place.  </w:t>
            </w:r>
          </w:p>
          <w:p w14:paraId="794C6EC8" w14:textId="77777777" w:rsidR="00112B5C" w:rsidRPr="00E30F58" w:rsidRDefault="00112B5C" w:rsidP="007B2EDF">
            <w:pPr>
              <w:pStyle w:val="Odstavekseznama"/>
              <w:numPr>
                <w:ilvl w:val="0"/>
                <w:numId w:val="14"/>
              </w:numPr>
              <w:ind w:left="299" w:hanging="299"/>
              <w:rPr>
                <w:rFonts w:asciiTheme="minorHAnsi" w:hAnsiTheme="minorHAnsi" w:cstheme="minorHAnsi"/>
                <w:lang w:val="en-GB"/>
              </w:rPr>
            </w:pPr>
            <w:r w:rsidRPr="00E30F58">
              <w:rPr>
                <w:rFonts w:asciiTheme="minorHAnsi" w:hAnsiTheme="minorHAnsi" w:cstheme="minorHAnsi"/>
                <w:lang w:val="en-GB"/>
              </w:rPr>
              <w:t>Ensure Health &amp; Safety implications are understood, e.g., volatile anaesthetics, radiation, and pregnant staff.</w:t>
            </w:r>
          </w:p>
          <w:p w14:paraId="141A9EF8" w14:textId="106A20C4" w:rsidR="00112B5C" w:rsidRPr="00E30F58" w:rsidRDefault="00112B5C" w:rsidP="007B2EDF">
            <w:pPr>
              <w:pStyle w:val="Odstavekseznama"/>
              <w:numPr>
                <w:ilvl w:val="0"/>
                <w:numId w:val="14"/>
              </w:numPr>
              <w:ind w:left="299" w:hanging="299"/>
              <w:rPr>
                <w:rFonts w:asciiTheme="minorHAnsi" w:hAnsiTheme="minorHAnsi" w:cstheme="minorHAnsi"/>
                <w:lang w:val="en-GB"/>
              </w:rPr>
            </w:pPr>
            <w:r w:rsidRPr="00E30F58">
              <w:rPr>
                <w:rFonts w:asciiTheme="minorHAnsi" w:hAnsiTheme="minorHAnsi" w:cstheme="minorHAnsi"/>
                <w:lang w:val="en-GB"/>
              </w:rPr>
              <w:t>Identify an individual responsible for anaesthesia; establish and organi</w:t>
            </w:r>
            <w:r w:rsidR="00541FAF" w:rsidRPr="00E30F58">
              <w:rPr>
                <w:rFonts w:asciiTheme="minorHAnsi" w:hAnsiTheme="minorHAnsi" w:cstheme="minorHAnsi"/>
                <w:lang w:val="en-GB"/>
              </w:rPr>
              <w:t>s</w:t>
            </w:r>
            <w:r w:rsidRPr="00E30F58">
              <w:rPr>
                <w:rFonts w:asciiTheme="minorHAnsi" w:hAnsiTheme="minorHAnsi" w:cstheme="minorHAnsi"/>
                <w:lang w:val="en-GB"/>
              </w:rPr>
              <w:t xml:space="preserve">e the level of support for that individual.  </w:t>
            </w:r>
          </w:p>
          <w:p w14:paraId="358E5EB8" w14:textId="77777777" w:rsidR="00112B5C" w:rsidRPr="00E30F58" w:rsidRDefault="00112B5C" w:rsidP="007B2EDF">
            <w:pPr>
              <w:pStyle w:val="Odstavekseznama"/>
              <w:numPr>
                <w:ilvl w:val="0"/>
                <w:numId w:val="14"/>
              </w:numPr>
              <w:ind w:left="299" w:hanging="299"/>
              <w:rPr>
                <w:rFonts w:asciiTheme="minorHAnsi" w:hAnsiTheme="minorHAnsi" w:cstheme="minorHAnsi"/>
                <w:lang w:val="en-GB"/>
              </w:rPr>
            </w:pPr>
            <w:r w:rsidRPr="00E30F58">
              <w:rPr>
                <w:rFonts w:asciiTheme="minorHAnsi" w:hAnsiTheme="minorHAnsi" w:cstheme="minorHAnsi"/>
                <w:lang w:val="en-GB"/>
              </w:rPr>
              <w:t>Establish anaesthetic and analgesic plan. Consider all requirements under pharmacological and non-pharmacological factors (Table 1). Record details of proposed plan.</w:t>
            </w:r>
          </w:p>
          <w:p w14:paraId="13578799" w14:textId="5E78A264" w:rsidR="00B70575" w:rsidRPr="00E30F58" w:rsidRDefault="00B70575" w:rsidP="007B2EDF">
            <w:pPr>
              <w:pStyle w:val="Odstavekseznama"/>
              <w:numPr>
                <w:ilvl w:val="0"/>
                <w:numId w:val="14"/>
              </w:numPr>
              <w:ind w:left="299" w:hanging="299"/>
              <w:rPr>
                <w:rFonts w:asciiTheme="minorHAnsi" w:hAnsiTheme="minorHAnsi" w:cstheme="minorHAnsi"/>
                <w:lang w:val="en-GB"/>
              </w:rPr>
            </w:pPr>
            <w:r w:rsidRPr="00E30F58">
              <w:rPr>
                <w:rFonts w:asciiTheme="minorHAnsi" w:hAnsiTheme="minorHAnsi" w:cstheme="minorHAnsi"/>
                <w:lang w:val="en-GB"/>
              </w:rPr>
              <w:t>Ensure suitable anaesthetic record forms are available</w:t>
            </w:r>
            <w:r w:rsidR="001412C1" w:rsidRPr="00E30F58">
              <w:rPr>
                <w:rFonts w:asciiTheme="minorHAnsi" w:hAnsiTheme="minorHAnsi" w:cstheme="minorHAnsi"/>
                <w:lang w:val="en-GB"/>
              </w:rPr>
              <w:t>.</w:t>
            </w:r>
          </w:p>
          <w:p w14:paraId="423A3EB0" w14:textId="77777777" w:rsidR="00112B5C" w:rsidRPr="00E30F58" w:rsidRDefault="00112B5C" w:rsidP="007B2EDF">
            <w:pPr>
              <w:pStyle w:val="Odstavekseznama"/>
              <w:numPr>
                <w:ilvl w:val="0"/>
                <w:numId w:val="14"/>
              </w:numPr>
              <w:ind w:left="299" w:hanging="299"/>
              <w:rPr>
                <w:rFonts w:asciiTheme="minorHAnsi" w:hAnsiTheme="minorHAnsi" w:cstheme="minorHAnsi"/>
                <w:lang w:val="en-GB"/>
              </w:rPr>
            </w:pPr>
            <w:r w:rsidRPr="00E30F58">
              <w:rPr>
                <w:rFonts w:asciiTheme="minorHAnsi" w:hAnsiTheme="minorHAnsi" w:cstheme="minorHAnsi"/>
                <w:lang w:val="en-GB"/>
              </w:rPr>
              <w:t>Identify and prepare for the most likely anaesthetic and procedural problems.  Alert relevant staff to these and clarify individuals’ roles in problem resolution.</w:t>
            </w:r>
          </w:p>
          <w:p w14:paraId="0B66F238" w14:textId="77777777" w:rsidR="00112B5C" w:rsidRPr="00E30F58" w:rsidRDefault="00112B5C" w:rsidP="007B2EDF">
            <w:pPr>
              <w:pStyle w:val="Odstavekseznama"/>
              <w:numPr>
                <w:ilvl w:val="0"/>
                <w:numId w:val="15"/>
              </w:numPr>
              <w:ind w:left="299" w:hanging="299"/>
              <w:rPr>
                <w:rFonts w:asciiTheme="minorHAnsi" w:hAnsiTheme="minorHAnsi" w:cstheme="minorHAnsi"/>
                <w:lang w:val="en-GB"/>
              </w:rPr>
            </w:pPr>
            <w:r w:rsidRPr="00E30F58">
              <w:rPr>
                <w:rFonts w:asciiTheme="minorHAnsi" w:hAnsiTheme="minorHAnsi" w:cstheme="minorHAnsi"/>
                <w:lang w:val="en-GB"/>
              </w:rPr>
              <w:t>Identify staff responsible for supervising recovery.</w:t>
            </w:r>
          </w:p>
          <w:p w14:paraId="11229128" w14:textId="77777777" w:rsidR="00112B5C" w:rsidRPr="00E30F58" w:rsidRDefault="00112B5C" w:rsidP="007B2EDF">
            <w:pPr>
              <w:pStyle w:val="Odstavekseznama"/>
              <w:numPr>
                <w:ilvl w:val="0"/>
                <w:numId w:val="14"/>
              </w:numPr>
              <w:ind w:left="299" w:hanging="299"/>
              <w:rPr>
                <w:rFonts w:asciiTheme="minorHAnsi" w:hAnsiTheme="minorHAnsi" w:cstheme="minorHAnsi"/>
                <w:lang w:val="en-GB"/>
              </w:rPr>
            </w:pPr>
            <w:r w:rsidRPr="00E30F58">
              <w:rPr>
                <w:rFonts w:asciiTheme="minorHAnsi" w:hAnsiTheme="minorHAnsi" w:cstheme="minorHAnsi"/>
                <w:lang w:val="en-GB"/>
              </w:rPr>
              <w:t>Establish preliminary plans for recovery, with endpoints, recognizing that major changes may become necessary in the light of unexpected procedural events.</w:t>
            </w:r>
          </w:p>
          <w:p w14:paraId="6B61041D" w14:textId="77777777" w:rsidR="00B70575" w:rsidRPr="00E30F58" w:rsidRDefault="00B70575" w:rsidP="001412C1">
            <w:pPr>
              <w:pStyle w:val="Odstavekseznama"/>
              <w:numPr>
                <w:ilvl w:val="0"/>
                <w:numId w:val="14"/>
              </w:numPr>
              <w:ind w:left="299" w:hanging="299"/>
              <w:rPr>
                <w:rFonts w:asciiTheme="minorHAnsi" w:hAnsiTheme="minorHAnsi" w:cstheme="minorHAnsi"/>
                <w:lang w:val="en-GB"/>
              </w:rPr>
            </w:pPr>
            <w:r w:rsidRPr="00E30F58">
              <w:rPr>
                <w:rFonts w:asciiTheme="minorHAnsi" w:hAnsiTheme="minorHAnsi" w:cstheme="minorHAnsi"/>
                <w:lang w:val="en-GB"/>
              </w:rPr>
              <w:t>Ensure suitable recovery record forms are available, indicating items for particular attention and facilitating identification of humane end-points.</w:t>
            </w:r>
          </w:p>
          <w:p w14:paraId="00ABE761" w14:textId="1F09C1E5" w:rsidR="00CD31F2" w:rsidRPr="00E30F58" w:rsidRDefault="00CD31F2" w:rsidP="00CD31F2">
            <w:pPr>
              <w:rPr>
                <w:rFonts w:asciiTheme="minorHAnsi" w:hAnsiTheme="minorHAnsi" w:cstheme="minorHAnsi"/>
              </w:rPr>
            </w:pPr>
          </w:p>
        </w:tc>
      </w:tr>
      <w:tr w:rsidR="00112B5C" w:rsidRPr="00E30F58" w14:paraId="65993406" w14:textId="77777777" w:rsidTr="00CB2C41">
        <w:tc>
          <w:tcPr>
            <w:tcW w:w="1997" w:type="dxa"/>
            <w:vAlign w:val="center"/>
          </w:tcPr>
          <w:p w14:paraId="48198D6C" w14:textId="77777777" w:rsidR="00112B5C" w:rsidRPr="00E30F58" w:rsidRDefault="00112B5C" w:rsidP="007B2EDF">
            <w:pPr>
              <w:rPr>
                <w:rFonts w:asciiTheme="minorHAnsi" w:hAnsiTheme="minorHAnsi" w:cstheme="minorHAnsi"/>
              </w:rPr>
            </w:pPr>
            <w:r w:rsidRPr="00E30F58">
              <w:rPr>
                <w:rFonts w:asciiTheme="minorHAnsi" w:hAnsiTheme="minorHAnsi" w:cstheme="minorHAnsi"/>
              </w:rPr>
              <w:t>B) Animals</w:t>
            </w:r>
          </w:p>
          <w:p w14:paraId="17533BA2" w14:textId="77777777" w:rsidR="00112B5C" w:rsidRPr="00E30F58" w:rsidRDefault="00112B5C" w:rsidP="007B2EDF">
            <w:pPr>
              <w:rPr>
                <w:rFonts w:asciiTheme="minorHAnsi" w:hAnsiTheme="minorHAnsi" w:cstheme="minorHAnsi"/>
              </w:rPr>
            </w:pPr>
          </w:p>
        </w:tc>
        <w:tc>
          <w:tcPr>
            <w:tcW w:w="13024" w:type="dxa"/>
          </w:tcPr>
          <w:p w14:paraId="0246C0BB" w14:textId="77777777" w:rsidR="00CD31F2" w:rsidRPr="00E30F58" w:rsidRDefault="00CD31F2" w:rsidP="00CD31F2">
            <w:pPr>
              <w:rPr>
                <w:rFonts w:asciiTheme="minorHAnsi" w:hAnsiTheme="minorHAnsi" w:cstheme="minorHAnsi"/>
              </w:rPr>
            </w:pPr>
          </w:p>
          <w:p w14:paraId="3D80E232" w14:textId="41C37405" w:rsidR="00112B5C" w:rsidRPr="00E30F58" w:rsidRDefault="00112B5C" w:rsidP="007B2EDF">
            <w:pPr>
              <w:pStyle w:val="Odstavekseznama"/>
              <w:numPr>
                <w:ilvl w:val="0"/>
                <w:numId w:val="13"/>
              </w:numPr>
              <w:ind w:left="299" w:hanging="299"/>
              <w:rPr>
                <w:rFonts w:asciiTheme="minorHAnsi" w:hAnsiTheme="minorHAnsi" w:cstheme="minorHAnsi"/>
                <w:lang w:val="en-GB"/>
              </w:rPr>
            </w:pPr>
            <w:r w:rsidRPr="00E30F58">
              <w:rPr>
                <w:rFonts w:asciiTheme="minorHAnsi" w:hAnsiTheme="minorHAnsi" w:cstheme="minorHAnsi"/>
                <w:lang w:val="en-GB"/>
              </w:rPr>
              <w:t>Identify the animal(s) scheduled for anaesthesia; ensure identification is secure and unambiguous.</w:t>
            </w:r>
          </w:p>
          <w:p w14:paraId="14726C9C" w14:textId="77777777" w:rsidR="00112B5C" w:rsidRPr="00E30F58" w:rsidRDefault="00112B5C" w:rsidP="007B2EDF">
            <w:pPr>
              <w:pStyle w:val="Odstavekseznama"/>
              <w:numPr>
                <w:ilvl w:val="0"/>
                <w:numId w:val="13"/>
              </w:numPr>
              <w:ind w:left="299" w:hanging="299"/>
              <w:rPr>
                <w:rFonts w:asciiTheme="minorHAnsi" w:hAnsiTheme="minorHAnsi" w:cstheme="minorHAnsi"/>
                <w:lang w:val="en-GB"/>
              </w:rPr>
            </w:pPr>
            <w:r w:rsidRPr="00E30F58">
              <w:rPr>
                <w:rFonts w:asciiTheme="minorHAnsi" w:hAnsiTheme="minorHAnsi" w:cstheme="minorHAnsi"/>
                <w:lang w:val="en-GB"/>
              </w:rPr>
              <w:t xml:space="preserve">Named (or designated) veterinary surgeon to approve animal’s fitness for anaesthesia. </w:t>
            </w:r>
          </w:p>
          <w:p w14:paraId="04BD6B5A" w14:textId="77777777" w:rsidR="00112B5C" w:rsidRPr="00E30F58" w:rsidRDefault="00112B5C" w:rsidP="007B2EDF">
            <w:pPr>
              <w:pStyle w:val="Odstavekseznama"/>
              <w:numPr>
                <w:ilvl w:val="0"/>
                <w:numId w:val="13"/>
              </w:numPr>
              <w:ind w:left="299" w:hanging="299"/>
              <w:rPr>
                <w:rFonts w:asciiTheme="minorHAnsi" w:hAnsiTheme="minorHAnsi" w:cstheme="minorHAnsi"/>
                <w:lang w:val="en-GB"/>
              </w:rPr>
            </w:pPr>
            <w:r w:rsidRPr="00E30F58">
              <w:rPr>
                <w:rFonts w:asciiTheme="minorHAnsi" w:hAnsiTheme="minorHAnsi" w:cstheme="minorHAnsi"/>
                <w:lang w:val="en-GB"/>
              </w:rPr>
              <w:t>Further investigations may be prescribed if unexpected changes are found on physical examination,</w:t>
            </w:r>
          </w:p>
          <w:p w14:paraId="71CC0487" w14:textId="77777777" w:rsidR="00112B5C" w:rsidRPr="00E30F58" w:rsidRDefault="00112B5C" w:rsidP="007B2EDF">
            <w:pPr>
              <w:pStyle w:val="Odstavekseznama"/>
              <w:numPr>
                <w:ilvl w:val="0"/>
                <w:numId w:val="13"/>
              </w:numPr>
              <w:ind w:left="299" w:hanging="299"/>
              <w:rPr>
                <w:rFonts w:asciiTheme="minorHAnsi" w:hAnsiTheme="minorHAnsi" w:cstheme="minorHAnsi"/>
                <w:lang w:val="en-GB"/>
              </w:rPr>
            </w:pPr>
            <w:r w:rsidRPr="00E30F58">
              <w:rPr>
                <w:rFonts w:asciiTheme="minorHAnsi" w:hAnsiTheme="minorHAnsi" w:cstheme="minorHAnsi"/>
                <w:lang w:val="en-GB"/>
              </w:rPr>
              <w:t>Abnormalities increasing risk which cannot be stabilised or resolved should prompt animal’s exclusion from study.</w:t>
            </w:r>
          </w:p>
          <w:p w14:paraId="3AD6AF05" w14:textId="77777777" w:rsidR="00112B5C" w:rsidRPr="00E30F58" w:rsidRDefault="00112B5C" w:rsidP="007B2EDF">
            <w:pPr>
              <w:pStyle w:val="Odstavekseznama"/>
              <w:numPr>
                <w:ilvl w:val="0"/>
                <w:numId w:val="13"/>
              </w:numPr>
              <w:ind w:left="299" w:hanging="299"/>
              <w:rPr>
                <w:rFonts w:asciiTheme="minorHAnsi" w:hAnsiTheme="minorHAnsi" w:cstheme="minorHAnsi"/>
                <w:lang w:val="en-GB"/>
              </w:rPr>
            </w:pPr>
            <w:r w:rsidRPr="00E30F58">
              <w:rPr>
                <w:rFonts w:asciiTheme="minorHAnsi" w:hAnsiTheme="minorHAnsi" w:cstheme="minorHAnsi"/>
                <w:lang w:val="en-GB"/>
              </w:rPr>
              <w:t>Identify records of individual animals’ pre-procedural (baseline) food and water intake.</w:t>
            </w:r>
          </w:p>
          <w:p w14:paraId="590535F2" w14:textId="77777777" w:rsidR="00112B5C" w:rsidRPr="00E30F58" w:rsidRDefault="00112B5C" w:rsidP="007B2EDF">
            <w:pPr>
              <w:pStyle w:val="Odstavekseznama"/>
              <w:numPr>
                <w:ilvl w:val="0"/>
                <w:numId w:val="13"/>
              </w:numPr>
              <w:ind w:left="299" w:hanging="299"/>
              <w:rPr>
                <w:rFonts w:asciiTheme="minorHAnsi" w:hAnsiTheme="minorHAnsi" w:cstheme="minorHAnsi"/>
                <w:lang w:val="en-GB"/>
              </w:rPr>
            </w:pPr>
            <w:r w:rsidRPr="00E30F58">
              <w:rPr>
                <w:rFonts w:asciiTheme="minorHAnsi" w:hAnsiTheme="minorHAnsi" w:cstheme="minorHAnsi"/>
                <w:lang w:val="en-GB"/>
              </w:rPr>
              <w:t xml:space="preserve">Record animal’s body mass.  </w:t>
            </w:r>
          </w:p>
          <w:p w14:paraId="329CEBE5" w14:textId="77777777" w:rsidR="00112B5C" w:rsidRPr="00E30F58" w:rsidRDefault="00112B5C" w:rsidP="001412C1">
            <w:pPr>
              <w:pStyle w:val="Odstavekseznama"/>
              <w:numPr>
                <w:ilvl w:val="0"/>
                <w:numId w:val="13"/>
              </w:numPr>
              <w:ind w:left="299" w:hanging="299"/>
              <w:rPr>
                <w:rFonts w:asciiTheme="minorHAnsi" w:hAnsiTheme="minorHAnsi" w:cstheme="minorHAnsi"/>
                <w:lang w:val="en-GB"/>
              </w:rPr>
            </w:pPr>
            <w:r w:rsidRPr="00E30F58">
              <w:rPr>
                <w:rFonts w:asciiTheme="minorHAnsi" w:hAnsiTheme="minorHAnsi" w:cstheme="minorHAnsi"/>
                <w:lang w:val="en-GB"/>
              </w:rPr>
              <w:t xml:space="preserve">Prescribe duration of pre-operative food and water deprivation. </w:t>
            </w:r>
          </w:p>
          <w:p w14:paraId="104FEF3A" w14:textId="2C9BBECE" w:rsidR="00CD31F2" w:rsidRPr="00E30F58" w:rsidRDefault="00CD31F2" w:rsidP="00CD31F2">
            <w:pPr>
              <w:rPr>
                <w:rFonts w:asciiTheme="minorHAnsi" w:hAnsiTheme="minorHAnsi" w:cstheme="minorHAnsi"/>
              </w:rPr>
            </w:pPr>
          </w:p>
        </w:tc>
      </w:tr>
    </w:tbl>
    <w:p w14:paraId="0C6302B8" w14:textId="78D5C3E8" w:rsidR="001412C1" w:rsidRPr="00E30F58" w:rsidRDefault="0022743A" w:rsidP="00500710">
      <w:pPr>
        <w:rPr>
          <w:rFonts w:asciiTheme="minorHAnsi" w:hAnsiTheme="minorHAnsi" w:cstheme="minorHAnsi"/>
        </w:rPr>
      </w:pPr>
      <w:r w:rsidRPr="00E30F58">
        <w:rPr>
          <w:rFonts w:asciiTheme="minorHAnsi" w:hAnsiTheme="minorHAnsi" w:cstheme="minorHAnsi"/>
        </w:rPr>
        <w:t>*See the PREPARE Guidelines for a more extensive list of experimental pre-requisites</w:t>
      </w:r>
      <w:r w:rsidR="00C701D2" w:rsidRPr="00E30F58">
        <w:rPr>
          <w:rFonts w:asciiTheme="minorHAnsi" w:hAnsiTheme="minorHAnsi" w:cstheme="minorHAnsi"/>
        </w:rPr>
        <w:t xml:space="preserve"> </w:t>
      </w:r>
      <w:r w:rsidR="00C701D2" w:rsidRPr="00E30F58">
        <w:rPr>
          <w:rFonts w:asciiTheme="minorHAnsi" w:hAnsiTheme="minorHAnsi" w:cstheme="minorHAnsi"/>
        </w:rPr>
        <w:fldChar w:fldCharType="begin">
          <w:fldData xml:space="preserve">PEVuZE5vdGU+PENpdGU+PEF1dGhvcj5TbWl0aDwvQXV0aG9yPjxZZWFyPjIwMTg8L1llYXI+PFJl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</w:fldData>
        </w:fldChar>
      </w:r>
      <w:r w:rsidR="00C701D2" w:rsidRPr="00E30F58">
        <w:rPr>
          <w:rFonts w:asciiTheme="minorHAnsi" w:hAnsiTheme="minorHAnsi" w:cstheme="minorHAnsi"/>
        </w:rPr>
        <w:instrText xml:space="preserve"> ADDIN EN.CITE </w:instrText>
      </w:r>
      <w:r w:rsidR="00C701D2" w:rsidRPr="00E30F58">
        <w:rPr>
          <w:rFonts w:asciiTheme="minorHAnsi" w:hAnsiTheme="minorHAnsi" w:cstheme="minorHAnsi"/>
        </w:rPr>
        <w:fldChar w:fldCharType="begin">
          <w:fldData xml:space="preserve">PEVuZE5vdGU+PENpdGU+PEF1dGhvcj5TbWl0aDwvQXV0aG9yPjxZZWFyPjIwMTg8L1llYXI+PFJl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</w:fldData>
        </w:fldChar>
      </w:r>
      <w:r w:rsidR="00C701D2" w:rsidRPr="00E30F58">
        <w:rPr>
          <w:rFonts w:asciiTheme="minorHAnsi" w:hAnsiTheme="minorHAnsi" w:cstheme="minorHAnsi"/>
        </w:rPr>
        <w:instrText xml:space="preserve"> ADDIN EN.CITE.DATA </w:instrText>
      </w:r>
      <w:r w:rsidR="00C701D2" w:rsidRPr="00E30F58">
        <w:rPr>
          <w:rFonts w:asciiTheme="minorHAnsi" w:hAnsiTheme="minorHAnsi" w:cstheme="minorHAnsi"/>
        </w:rPr>
      </w:r>
      <w:r w:rsidR="00C701D2" w:rsidRPr="00E30F58">
        <w:rPr>
          <w:rFonts w:asciiTheme="minorHAnsi" w:hAnsiTheme="minorHAnsi" w:cstheme="minorHAnsi"/>
        </w:rPr>
        <w:fldChar w:fldCharType="end"/>
      </w:r>
      <w:r w:rsidR="00C701D2" w:rsidRPr="00E30F58">
        <w:rPr>
          <w:rFonts w:asciiTheme="minorHAnsi" w:hAnsiTheme="minorHAnsi" w:cstheme="minorHAnsi"/>
        </w:rPr>
      </w:r>
      <w:r w:rsidR="00C701D2" w:rsidRPr="00E30F58">
        <w:rPr>
          <w:rFonts w:asciiTheme="minorHAnsi" w:hAnsiTheme="minorHAnsi" w:cstheme="minorHAnsi"/>
        </w:rPr>
        <w:fldChar w:fldCharType="separate"/>
      </w:r>
      <w:r w:rsidR="00C701D2" w:rsidRPr="00E30F58">
        <w:rPr>
          <w:rFonts w:asciiTheme="minorHAnsi" w:hAnsiTheme="minorHAnsi" w:cstheme="minorHAnsi"/>
          <w:noProof/>
        </w:rPr>
        <w:t>(3)</w:t>
      </w:r>
      <w:r w:rsidR="00C701D2" w:rsidRPr="00E30F58">
        <w:rPr>
          <w:rFonts w:asciiTheme="minorHAnsi" w:hAnsiTheme="minorHAnsi" w:cstheme="minorHAnsi"/>
        </w:rPr>
        <w:fldChar w:fldCharType="end"/>
      </w:r>
    </w:p>
    <w:p w14:paraId="2883BD5F" w14:textId="28FA2935" w:rsidR="00C701D2" w:rsidRPr="00E30F58" w:rsidRDefault="001412C1" w:rsidP="00372CF6">
      <w:pPr>
        <w:autoSpaceDE/>
        <w:autoSpaceDN/>
        <w:adjustRightInd/>
        <w:spacing w:line="259" w:lineRule="auto"/>
        <w:rPr>
          <w:rFonts w:asciiTheme="minorHAnsi" w:hAnsiTheme="minorHAnsi" w:cstheme="minorHAnsi"/>
        </w:rPr>
      </w:pPr>
      <w:r w:rsidRPr="00E30F58">
        <w:rPr>
          <w:rFonts w:asciiTheme="minorHAnsi" w:hAnsiTheme="minorHAnsi" w:cstheme="minorHAnsi"/>
        </w:rPr>
        <w:br w:type="page"/>
      </w:r>
      <w:bookmarkStart w:id="24" w:name="_Ref165033642"/>
      <w:r w:rsidR="00C701D2" w:rsidRPr="00E30F58">
        <w:rPr>
          <w:rFonts w:asciiTheme="minorHAnsi" w:hAnsiTheme="minorHAnsi" w:cstheme="minorHAnsi"/>
        </w:rPr>
        <w:t xml:space="preserve">Table </w:t>
      </w:r>
      <w:r w:rsidR="00AC0341">
        <w:rPr>
          <w:rFonts w:asciiTheme="minorHAnsi" w:hAnsiTheme="minorHAnsi" w:cstheme="minorHAnsi"/>
        </w:rPr>
        <w:fldChar w:fldCharType="begin"/>
      </w:r>
      <w:r w:rsidR="00AC0341">
        <w:rPr>
          <w:rFonts w:asciiTheme="minorHAnsi" w:hAnsiTheme="minorHAnsi" w:cstheme="minorHAnsi"/>
        </w:rPr>
        <w:instrText xml:space="preserve"> SEQ Table \* ARABIC </w:instrText>
      </w:r>
      <w:r w:rsidR="00AC0341">
        <w:rPr>
          <w:rFonts w:asciiTheme="minorHAnsi" w:hAnsiTheme="minorHAnsi" w:cstheme="minorHAnsi"/>
        </w:rPr>
        <w:fldChar w:fldCharType="separate"/>
      </w:r>
      <w:r w:rsidR="00AC0341">
        <w:rPr>
          <w:rFonts w:asciiTheme="minorHAnsi" w:hAnsiTheme="minorHAnsi" w:cstheme="minorHAnsi"/>
          <w:noProof/>
        </w:rPr>
        <w:t>8</w:t>
      </w:r>
      <w:r w:rsidR="00AC0341">
        <w:rPr>
          <w:rFonts w:asciiTheme="minorHAnsi" w:hAnsiTheme="minorHAnsi" w:cstheme="minorHAnsi"/>
        </w:rPr>
        <w:fldChar w:fldCharType="end"/>
      </w:r>
      <w:bookmarkEnd w:id="24"/>
      <w:r w:rsidR="00C701D2" w:rsidRPr="00E30F58">
        <w:rPr>
          <w:rFonts w:asciiTheme="minorHAnsi" w:hAnsiTheme="minorHAnsi" w:cstheme="minorHAnsi"/>
        </w:rPr>
        <w:t xml:space="preserve"> Recommendations for pre-operative equipment preparation.</w:t>
      </w:r>
    </w:p>
    <w:tbl>
      <w:tblPr>
        <w:tblStyle w:val="Tabelamrea"/>
        <w:tblW w:w="15021" w:type="dxa"/>
        <w:tblInd w:w="-284" w:type="dxa"/>
        <w:tblLook w:val="04A0" w:firstRow="1" w:lastRow="0" w:firstColumn="1" w:lastColumn="0" w:noHBand="0" w:noVBand="1"/>
      </w:tblPr>
      <w:tblGrid>
        <w:gridCol w:w="2973"/>
        <w:gridCol w:w="12048"/>
      </w:tblGrid>
      <w:tr w:rsidR="00DE0C95" w:rsidRPr="00E30F58" w14:paraId="16BDEC1D" w14:textId="77777777" w:rsidTr="003E75F5">
        <w:tc>
          <w:tcPr>
            <w:tcW w:w="2973" w:type="dxa"/>
            <w:vAlign w:val="center"/>
          </w:tcPr>
          <w:p w14:paraId="58B09D75" w14:textId="77777777" w:rsidR="00DE0C95" w:rsidRPr="00E30F58" w:rsidRDefault="00DE0C95" w:rsidP="007B2EDF">
            <w:pPr>
              <w:ind w:right="-966"/>
              <w:rPr>
                <w:rFonts w:asciiTheme="minorHAnsi" w:hAnsiTheme="minorHAnsi" w:cstheme="minorHAnsi"/>
              </w:rPr>
            </w:pPr>
            <w:r w:rsidRPr="00E30F58">
              <w:rPr>
                <w:rFonts w:asciiTheme="minorHAnsi" w:hAnsiTheme="minorHAnsi" w:cstheme="minorHAnsi"/>
              </w:rPr>
              <w:t>Power</w:t>
            </w:r>
          </w:p>
        </w:tc>
        <w:tc>
          <w:tcPr>
            <w:tcW w:w="12048" w:type="dxa"/>
          </w:tcPr>
          <w:p w14:paraId="2212D755" w14:textId="77777777"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 xml:space="preserve">Ensure electrically operated equipment is plugged in and switched on.  </w:t>
            </w:r>
          </w:p>
          <w:p w14:paraId="4DF3A2EB" w14:textId="3D27033C"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Check charge status of battery-operated equipment.</w:t>
            </w:r>
          </w:p>
        </w:tc>
      </w:tr>
      <w:tr w:rsidR="00DE0C95" w:rsidRPr="00E30F58" w14:paraId="04CB9EB4" w14:textId="77777777" w:rsidTr="003E75F5">
        <w:tc>
          <w:tcPr>
            <w:tcW w:w="2973" w:type="dxa"/>
            <w:vAlign w:val="center"/>
          </w:tcPr>
          <w:p w14:paraId="1E300EF6" w14:textId="77777777" w:rsidR="00DE0C95" w:rsidRPr="00E30F58" w:rsidRDefault="00DE0C95" w:rsidP="007B2EDF">
            <w:pPr>
              <w:ind w:right="-966"/>
              <w:rPr>
                <w:rFonts w:asciiTheme="minorHAnsi" w:hAnsiTheme="minorHAnsi" w:cstheme="minorHAnsi"/>
              </w:rPr>
            </w:pPr>
            <w:r w:rsidRPr="00E30F58">
              <w:rPr>
                <w:rFonts w:asciiTheme="minorHAnsi" w:hAnsiTheme="minorHAnsi" w:cstheme="minorHAnsi"/>
              </w:rPr>
              <w:t>Gas supplies</w:t>
            </w:r>
          </w:p>
          <w:p w14:paraId="7C4E2835" w14:textId="77777777" w:rsidR="00DE0C95" w:rsidRPr="00E30F58" w:rsidRDefault="00DE0C95" w:rsidP="007B2EDF">
            <w:pPr>
              <w:ind w:right="-966"/>
              <w:rPr>
                <w:rFonts w:asciiTheme="minorHAnsi" w:hAnsiTheme="minorHAnsi" w:cstheme="minorHAnsi"/>
              </w:rPr>
            </w:pPr>
          </w:p>
        </w:tc>
        <w:tc>
          <w:tcPr>
            <w:tcW w:w="12048" w:type="dxa"/>
          </w:tcPr>
          <w:p w14:paraId="3381E286" w14:textId="77777777"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Check main (and reserve) O</w:t>
            </w:r>
            <w:r w:rsidRPr="00E30F58">
              <w:rPr>
                <w:rFonts w:asciiTheme="minorHAnsi" w:hAnsiTheme="minorHAnsi" w:cstheme="minorHAnsi"/>
                <w:vertAlign w:val="subscript"/>
                <w:lang w:val="en-US"/>
              </w:rPr>
              <w:t>2</w:t>
            </w:r>
            <w:r w:rsidRPr="00E30F58">
              <w:rPr>
                <w:rFonts w:asciiTheme="minorHAnsi" w:hAnsiTheme="minorHAnsi" w:cstheme="minorHAnsi"/>
                <w:lang w:val="en-US"/>
              </w:rPr>
              <w:t xml:space="preserve"> supplies for integrity and adequacy.</w:t>
            </w:r>
          </w:p>
          <w:p w14:paraId="18DBFDA8" w14:textId="77777777"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 xml:space="preserve">Perform “tug test” on Shrader probes in pipeline gas sources. </w:t>
            </w:r>
          </w:p>
          <w:p w14:paraId="4A9EDABD" w14:textId="77777777" w:rsidR="00DE0C95" w:rsidRPr="00E30F58" w:rsidRDefault="00DE0C95" w:rsidP="007B2EDF">
            <w:pPr>
              <w:pStyle w:val="Odstavekseznama"/>
              <w:numPr>
                <w:ilvl w:val="0"/>
                <w:numId w:val="26"/>
              </w:numPr>
              <w:ind w:left="454" w:hanging="426"/>
              <w:rPr>
                <w:rFonts w:asciiTheme="minorHAnsi" w:hAnsiTheme="minorHAnsi" w:cstheme="minorHAnsi"/>
              </w:rPr>
            </w:pPr>
            <w:r w:rsidRPr="00E30F58">
              <w:rPr>
                <w:rFonts w:asciiTheme="minorHAnsi" w:hAnsiTheme="minorHAnsi" w:cstheme="minorHAnsi"/>
              </w:rPr>
              <w:t>Check flowmeter operation.</w:t>
            </w:r>
          </w:p>
          <w:p w14:paraId="7D6AC9C6" w14:textId="192A83EB" w:rsidR="00DE0C95" w:rsidRPr="00E30F58" w:rsidRDefault="00DE0C95" w:rsidP="00C13C05">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Check emergency O</w:t>
            </w:r>
            <w:r w:rsidRPr="00E30F58">
              <w:rPr>
                <w:rFonts w:asciiTheme="minorHAnsi" w:hAnsiTheme="minorHAnsi" w:cstheme="minorHAnsi"/>
                <w:vertAlign w:val="subscript"/>
                <w:lang w:val="en-US"/>
              </w:rPr>
              <w:t>2</w:t>
            </w:r>
            <w:r w:rsidRPr="00E30F58">
              <w:rPr>
                <w:rFonts w:asciiTheme="minorHAnsi" w:hAnsiTheme="minorHAnsi" w:cstheme="minorHAnsi"/>
                <w:lang w:val="en-US"/>
              </w:rPr>
              <w:t xml:space="preserve"> bypass operates when control is activated and ceases on de-activation. </w:t>
            </w:r>
          </w:p>
        </w:tc>
      </w:tr>
      <w:tr w:rsidR="00DE0C95" w:rsidRPr="00E30F58" w14:paraId="10795C02" w14:textId="77777777" w:rsidTr="003E75F5">
        <w:tc>
          <w:tcPr>
            <w:tcW w:w="2973" w:type="dxa"/>
            <w:vAlign w:val="center"/>
          </w:tcPr>
          <w:p w14:paraId="129416EA" w14:textId="77777777" w:rsidR="00DE0C95" w:rsidRPr="00E30F58" w:rsidRDefault="00DE0C95" w:rsidP="007B2EDF">
            <w:pPr>
              <w:ind w:right="-966"/>
              <w:rPr>
                <w:rFonts w:asciiTheme="minorHAnsi" w:hAnsiTheme="minorHAnsi" w:cstheme="minorHAnsi"/>
              </w:rPr>
            </w:pPr>
            <w:r w:rsidRPr="00E30F58">
              <w:rPr>
                <w:rFonts w:asciiTheme="minorHAnsi" w:hAnsiTheme="minorHAnsi" w:cstheme="minorHAnsi"/>
              </w:rPr>
              <w:t>Anaesthetic machine</w:t>
            </w:r>
          </w:p>
        </w:tc>
        <w:tc>
          <w:tcPr>
            <w:tcW w:w="12048" w:type="dxa"/>
          </w:tcPr>
          <w:p w14:paraId="6A819946" w14:textId="77777777"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Complete manufacturer’ checklist (if available).</w:t>
            </w:r>
          </w:p>
          <w:p w14:paraId="08E1F4E4" w14:textId="77777777" w:rsidR="00DE0C95" w:rsidRPr="00E30F58" w:rsidRDefault="00DE0C95" w:rsidP="007B2EDF">
            <w:pPr>
              <w:pStyle w:val="Odstavekseznama"/>
              <w:numPr>
                <w:ilvl w:val="0"/>
                <w:numId w:val="26"/>
              </w:numPr>
              <w:ind w:left="454" w:hanging="426"/>
              <w:rPr>
                <w:rFonts w:asciiTheme="minorHAnsi" w:hAnsiTheme="minorHAnsi" w:cstheme="minorHAnsi"/>
              </w:rPr>
            </w:pPr>
            <w:r w:rsidRPr="00E30F58">
              <w:rPr>
                <w:rFonts w:asciiTheme="minorHAnsi" w:hAnsiTheme="minorHAnsi" w:cstheme="minorHAnsi"/>
              </w:rPr>
              <w:t>Check O</w:t>
            </w:r>
            <w:r w:rsidRPr="00E30F58">
              <w:rPr>
                <w:rFonts w:asciiTheme="minorHAnsi" w:hAnsiTheme="minorHAnsi" w:cstheme="minorHAnsi"/>
                <w:vertAlign w:val="subscript"/>
              </w:rPr>
              <w:t>2</w:t>
            </w:r>
            <w:r w:rsidRPr="00E30F58">
              <w:rPr>
                <w:rFonts w:asciiTheme="minorHAnsi" w:hAnsiTheme="minorHAnsi" w:cstheme="minorHAnsi"/>
              </w:rPr>
              <w:t xml:space="preserve"> failure alarm.</w:t>
            </w:r>
          </w:p>
          <w:p w14:paraId="5F7C75DD" w14:textId="77777777"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 xml:space="preserve">Ensure other alarms (overpressure; fresh gas ingress) if present. </w:t>
            </w:r>
          </w:p>
          <w:p w14:paraId="44C2917A" w14:textId="77777777"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Ensure flowmeter control, and flowmeters operational.</w:t>
            </w:r>
          </w:p>
          <w:p w14:paraId="6436B576" w14:textId="374625DD"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Ensure vaporizer is attached correctly and filled and that the filling port is closed.</w:t>
            </w:r>
          </w:p>
          <w:p w14:paraId="200C3C7D" w14:textId="4FF8695F" w:rsidR="00DE0C95" w:rsidRPr="00E30F58" w:rsidRDefault="00DE0C95" w:rsidP="007B2EDF">
            <w:pPr>
              <w:pStyle w:val="Odstavekseznama"/>
              <w:numPr>
                <w:ilvl w:val="0"/>
                <w:numId w:val="26"/>
              </w:numPr>
              <w:ind w:left="454" w:hanging="426"/>
              <w:rPr>
                <w:rFonts w:asciiTheme="minorHAnsi" w:hAnsiTheme="minorHAnsi" w:cstheme="minorHAnsi"/>
                <w:color w:val="808080" w:themeColor="background1" w:themeShade="80"/>
                <w:lang w:val="en-US"/>
              </w:rPr>
            </w:pPr>
            <w:r w:rsidRPr="00E30F58">
              <w:rPr>
                <w:rFonts w:asciiTheme="minorHAnsi" w:hAnsiTheme="minorHAnsi" w:cstheme="minorHAnsi"/>
                <w:lang w:val="en-US"/>
              </w:rPr>
              <w:t>Ensure adequate function of suction facility (when available).</w:t>
            </w:r>
          </w:p>
        </w:tc>
      </w:tr>
      <w:tr w:rsidR="00DE0C95" w:rsidRPr="00E30F58" w14:paraId="5AC6E7A6" w14:textId="77777777" w:rsidTr="003E75F5">
        <w:tc>
          <w:tcPr>
            <w:tcW w:w="2973" w:type="dxa"/>
            <w:vAlign w:val="center"/>
          </w:tcPr>
          <w:p w14:paraId="1ACB6EFA" w14:textId="77777777" w:rsidR="00DE0C95" w:rsidRPr="00E30F58" w:rsidRDefault="00DE0C95" w:rsidP="007B2EDF">
            <w:pPr>
              <w:ind w:right="-966"/>
              <w:rPr>
                <w:rFonts w:asciiTheme="minorHAnsi" w:hAnsiTheme="minorHAnsi" w:cstheme="minorHAnsi"/>
              </w:rPr>
            </w:pPr>
            <w:r w:rsidRPr="00E30F58">
              <w:rPr>
                <w:rFonts w:asciiTheme="minorHAnsi" w:hAnsiTheme="minorHAnsi" w:cstheme="minorHAnsi"/>
              </w:rPr>
              <w:t>Anaesthetic Breathing System</w:t>
            </w:r>
          </w:p>
        </w:tc>
        <w:tc>
          <w:tcPr>
            <w:tcW w:w="12048" w:type="dxa"/>
          </w:tcPr>
          <w:p w14:paraId="3D6833A8" w14:textId="77777777"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Check for correct assembly and function of APL valves (if present).</w:t>
            </w:r>
          </w:p>
          <w:p w14:paraId="6192901E" w14:textId="77777777"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In rebreathing systems, check soda-lime colour, texture and volume.</w:t>
            </w:r>
          </w:p>
          <w:p w14:paraId="4EAFB1CE" w14:textId="77777777"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In circle systems check unidirectional valve presence and function.</w:t>
            </w:r>
          </w:p>
          <w:p w14:paraId="4544FCAF" w14:textId="77777777"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Leak test (20 – 60 cms H</w:t>
            </w:r>
            <w:r w:rsidRPr="00E30F58">
              <w:rPr>
                <w:rFonts w:asciiTheme="minorHAnsi" w:hAnsiTheme="minorHAnsi" w:cstheme="minorHAnsi"/>
                <w:vertAlign w:val="subscript"/>
                <w:lang w:val="en-US"/>
              </w:rPr>
              <w:t>2</w:t>
            </w:r>
            <w:r w:rsidRPr="00E30F58">
              <w:rPr>
                <w:rFonts w:asciiTheme="minorHAnsi" w:hAnsiTheme="minorHAnsi" w:cstheme="minorHAnsi"/>
                <w:lang w:val="en-US"/>
              </w:rPr>
              <w:t>O) selected anaesthetic breathing system using “the two-bag test”.</w:t>
            </w:r>
          </w:p>
          <w:p w14:paraId="1A4817D4" w14:textId="1C1D6506"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Leak test both inner and outer limbs on co-axial systems.</w:t>
            </w:r>
          </w:p>
        </w:tc>
      </w:tr>
      <w:tr w:rsidR="00DE0C95" w:rsidRPr="00E30F58" w14:paraId="294B601F" w14:textId="77777777" w:rsidTr="003E75F5">
        <w:tc>
          <w:tcPr>
            <w:tcW w:w="2973" w:type="dxa"/>
            <w:vAlign w:val="center"/>
          </w:tcPr>
          <w:p w14:paraId="5FC5100A" w14:textId="422F2F1B" w:rsidR="00DE0C95" w:rsidRPr="00E30F58" w:rsidRDefault="00DE0C95" w:rsidP="007B2EDF">
            <w:pPr>
              <w:ind w:right="-966"/>
              <w:rPr>
                <w:rFonts w:asciiTheme="minorHAnsi" w:hAnsiTheme="minorHAnsi" w:cstheme="minorHAnsi"/>
              </w:rPr>
            </w:pPr>
            <w:r w:rsidRPr="00E30F58">
              <w:rPr>
                <w:rFonts w:asciiTheme="minorHAnsi" w:hAnsiTheme="minorHAnsi" w:cstheme="minorHAnsi"/>
              </w:rPr>
              <w:t xml:space="preserve">Airway securing </w:t>
            </w:r>
            <w:r w:rsidR="003E75F5" w:rsidRPr="00E30F58">
              <w:rPr>
                <w:rFonts w:asciiTheme="minorHAnsi" w:hAnsiTheme="minorHAnsi" w:cstheme="minorHAnsi"/>
              </w:rPr>
              <w:t>equipment.</w:t>
            </w:r>
          </w:p>
        </w:tc>
        <w:tc>
          <w:tcPr>
            <w:tcW w:w="12048" w:type="dxa"/>
          </w:tcPr>
          <w:p w14:paraId="2EB8DCC5" w14:textId="68746C74"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 xml:space="preserve">Test cuff inflation on </w:t>
            </w:r>
            <w:r w:rsidR="00C13C05" w:rsidRPr="00E30F58">
              <w:rPr>
                <w:rFonts w:asciiTheme="minorHAnsi" w:hAnsiTheme="minorHAnsi" w:cstheme="minorHAnsi"/>
                <w:lang w:val="en-US"/>
              </w:rPr>
              <w:t>endo</w:t>
            </w:r>
            <w:r w:rsidRPr="00E30F58">
              <w:rPr>
                <w:rFonts w:asciiTheme="minorHAnsi" w:hAnsiTheme="minorHAnsi" w:cstheme="minorHAnsi"/>
                <w:lang w:val="en-US"/>
              </w:rPr>
              <w:t>tracheal tubes and laryngeal mask airways.</w:t>
            </w:r>
          </w:p>
          <w:p w14:paraId="04FA3561" w14:textId="77777777"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Check patency of all airway devices before use.</w:t>
            </w:r>
          </w:p>
          <w:p w14:paraId="0DDE8C7A" w14:textId="77777777"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Ensure laryngoscopes are operational (batteries charged).</w:t>
            </w:r>
          </w:p>
          <w:p w14:paraId="370DD905" w14:textId="6EB36C8B"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Ensure availability of equipment (Table 5D).</w:t>
            </w:r>
          </w:p>
        </w:tc>
      </w:tr>
      <w:tr w:rsidR="00DE0C95" w:rsidRPr="00E30F58" w14:paraId="0A94925F" w14:textId="77777777" w:rsidTr="003E75F5">
        <w:tc>
          <w:tcPr>
            <w:tcW w:w="2973" w:type="dxa"/>
            <w:vAlign w:val="center"/>
          </w:tcPr>
          <w:p w14:paraId="27BCDD8C" w14:textId="513F8A15" w:rsidR="00DE0C95" w:rsidRPr="00E30F58" w:rsidRDefault="00DE0C95" w:rsidP="007B2EDF">
            <w:pPr>
              <w:ind w:right="-966"/>
              <w:rPr>
                <w:rFonts w:asciiTheme="minorHAnsi" w:hAnsiTheme="minorHAnsi" w:cstheme="minorHAnsi"/>
              </w:rPr>
            </w:pPr>
            <w:r w:rsidRPr="00E30F58">
              <w:rPr>
                <w:rFonts w:asciiTheme="minorHAnsi" w:hAnsiTheme="minorHAnsi" w:cstheme="minorHAnsi"/>
              </w:rPr>
              <w:t>Monitoring Devices</w:t>
            </w:r>
          </w:p>
        </w:tc>
        <w:tc>
          <w:tcPr>
            <w:tcW w:w="12048" w:type="dxa"/>
          </w:tcPr>
          <w:p w14:paraId="7E2612AF" w14:textId="36A888B5"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Ensure monitoring equipment is functioning</w:t>
            </w:r>
            <w:r w:rsidR="00B70575" w:rsidRPr="00E30F58">
              <w:rPr>
                <w:rFonts w:asciiTheme="minorHAnsi" w:hAnsiTheme="minorHAnsi" w:cstheme="minorHAnsi"/>
                <w:lang w:val="en-US"/>
              </w:rPr>
              <w:t>,</w:t>
            </w:r>
            <w:r w:rsidRPr="00E30F58">
              <w:rPr>
                <w:rFonts w:asciiTheme="minorHAnsi" w:hAnsiTheme="minorHAnsi" w:cstheme="minorHAnsi"/>
                <w:lang w:val="en-US"/>
              </w:rPr>
              <w:t xml:space="preserve"> zeroed and calibrated.</w:t>
            </w:r>
          </w:p>
          <w:p w14:paraId="15A7B8B1" w14:textId="77777777"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Check that appropriate alarm settings are set for each device.</w:t>
            </w:r>
          </w:p>
          <w:p w14:paraId="65DDD72C" w14:textId="1E5B3C0C" w:rsidR="00DE0C95" w:rsidRPr="00E30F58" w:rsidRDefault="00DE0C95" w:rsidP="007B2EDF">
            <w:pPr>
              <w:pStyle w:val="Odstavekseznama"/>
              <w:numPr>
                <w:ilvl w:val="0"/>
                <w:numId w:val="26"/>
              </w:numPr>
              <w:ind w:left="454" w:hanging="426"/>
              <w:rPr>
                <w:rFonts w:asciiTheme="minorHAnsi" w:hAnsiTheme="minorHAnsi" w:cstheme="minorHAnsi"/>
                <w:lang w:val="en-US"/>
              </w:rPr>
            </w:pPr>
            <w:r w:rsidRPr="00E30F58">
              <w:rPr>
                <w:rFonts w:asciiTheme="minorHAnsi" w:hAnsiTheme="minorHAnsi" w:cstheme="minorHAnsi"/>
                <w:lang w:val="en-US"/>
              </w:rPr>
              <w:t>Ensure function of O</w:t>
            </w:r>
            <w:r w:rsidRPr="00E30F58">
              <w:rPr>
                <w:rFonts w:asciiTheme="minorHAnsi" w:hAnsiTheme="minorHAnsi" w:cstheme="minorHAnsi"/>
                <w:vertAlign w:val="subscript"/>
                <w:lang w:val="en-US"/>
              </w:rPr>
              <w:t>2</w:t>
            </w:r>
            <w:r w:rsidRPr="00E30F58">
              <w:rPr>
                <w:rFonts w:asciiTheme="minorHAnsi" w:hAnsiTheme="minorHAnsi" w:cstheme="minorHAnsi"/>
                <w:lang w:val="en-US"/>
              </w:rPr>
              <w:t xml:space="preserve"> analysers, pulse oximeters and capnographs.</w:t>
            </w:r>
          </w:p>
        </w:tc>
      </w:tr>
      <w:tr w:rsidR="00DE0C95" w:rsidRPr="00E30F58" w14:paraId="79FE6BA2" w14:textId="77777777" w:rsidTr="003E75F5">
        <w:tc>
          <w:tcPr>
            <w:tcW w:w="2973" w:type="dxa"/>
            <w:vAlign w:val="center"/>
          </w:tcPr>
          <w:p w14:paraId="00C002C2" w14:textId="3067055E" w:rsidR="00DE0C95" w:rsidRPr="00E30F58" w:rsidRDefault="00580A59" w:rsidP="007B2EDF">
            <w:pPr>
              <w:ind w:right="-966"/>
              <w:rPr>
                <w:rFonts w:asciiTheme="minorHAnsi" w:hAnsiTheme="minorHAnsi" w:cstheme="minorHAnsi"/>
              </w:rPr>
            </w:pPr>
            <w:r w:rsidRPr="00E30F58">
              <w:rPr>
                <w:rFonts w:asciiTheme="minorHAnsi" w:hAnsiTheme="minorHAnsi" w:cstheme="minorHAnsi"/>
              </w:rPr>
              <w:t>Anaesthetic g</w:t>
            </w:r>
            <w:r w:rsidR="00B70575" w:rsidRPr="00E30F58">
              <w:rPr>
                <w:rFonts w:asciiTheme="minorHAnsi" w:hAnsiTheme="minorHAnsi" w:cstheme="minorHAnsi"/>
              </w:rPr>
              <w:t>as s</w:t>
            </w:r>
            <w:r w:rsidR="00DE0C95" w:rsidRPr="00E30F58">
              <w:rPr>
                <w:rFonts w:asciiTheme="minorHAnsi" w:hAnsiTheme="minorHAnsi" w:cstheme="minorHAnsi"/>
              </w:rPr>
              <w:t>cavenging</w:t>
            </w:r>
          </w:p>
        </w:tc>
        <w:tc>
          <w:tcPr>
            <w:tcW w:w="12048" w:type="dxa"/>
          </w:tcPr>
          <w:p w14:paraId="3EA278BB" w14:textId="00170A4C" w:rsidR="00DE0C95" w:rsidRPr="00E30F58" w:rsidRDefault="00DE0C95" w:rsidP="007B2EDF">
            <w:pPr>
              <w:pStyle w:val="Odstavekseznama"/>
              <w:numPr>
                <w:ilvl w:val="0"/>
                <w:numId w:val="27"/>
              </w:numPr>
              <w:ind w:left="454" w:hanging="426"/>
              <w:rPr>
                <w:rFonts w:asciiTheme="minorHAnsi" w:hAnsiTheme="minorHAnsi" w:cstheme="minorHAnsi"/>
                <w:lang w:val="en-US"/>
              </w:rPr>
            </w:pPr>
            <w:r w:rsidRPr="00E30F58">
              <w:rPr>
                <w:rFonts w:asciiTheme="minorHAnsi" w:hAnsiTheme="minorHAnsi" w:cstheme="minorHAnsi"/>
                <w:lang w:val="en-US"/>
              </w:rPr>
              <w:t>Ensure active anaesthetic gas scavenging system is operational and attached to the appropriate device, i.e., ventilator, anaesthetic station, or breathing system.</w:t>
            </w:r>
          </w:p>
        </w:tc>
      </w:tr>
      <w:tr w:rsidR="00DE0C95" w:rsidRPr="00E30F58" w14:paraId="1B52A1FD" w14:textId="77777777" w:rsidTr="003E75F5">
        <w:tc>
          <w:tcPr>
            <w:tcW w:w="2973" w:type="dxa"/>
            <w:vAlign w:val="center"/>
          </w:tcPr>
          <w:p w14:paraId="3074248E" w14:textId="77777777" w:rsidR="00DE0C95" w:rsidRPr="00E30F58" w:rsidRDefault="00DE0C95" w:rsidP="007B2EDF">
            <w:pPr>
              <w:rPr>
                <w:rFonts w:asciiTheme="minorHAnsi" w:hAnsiTheme="minorHAnsi" w:cstheme="minorHAnsi"/>
              </w:rPr>
            </w:pPr>
            <w:r w:rsidRPr="00E30F58">
              <w:rPr>
                <w:rFonts w:asciiTheme="minorHAnsi" w:hAnsiTheme="minorHAnsi" w:cstheme="minorHAnsi"/>
              </w:rPr>
              <w:t>Ventilators</w:t>
            </w:r>
          </w:p>
        </w:tc>
        <w:tc>
          <w:tcPr>
            <w:tcW w:w="12048" w:type="dxa"/>
          </w:tcPr>
          <w:p w14:paraId="2E135DED" w14:textId="77777777" w:rsidR="00DE0C95" w:rsidRPr="00E30F58" w:rsidRDefault="00DE0C95" w:rsidP="007B2EDF">
            <w:pPr>
              <w:pStyle w:val="Odstavekseznama"/>
              <w:numPr>
                <w:ilvl w:val="0"/>
                <w:numId w:val="27"/>
              </w:numPr>
              <w:ind w:left="454" w:hanging="426"/>
              <w:rPr>
                <w:rFonts w:asciiTheme="minorHAnsi" w:hAnsiTheme="minorHAnsi" w:cstheme="minorHAnsi"/>
                <w:lang w:val="en-US"/>
              </w:rPr>
            </w:pPr>
            <w:r w:rsidRPr="00E30F58">
              <w:rPr>
                <w:rFonts w:asciiTheme="minorHAnsi" w:hAnsiTheme="minorHAnsi" w:cstheme="minorHAnsi"/>
                <w:lang w:val="en-US"/>
              </w:rPr>
              <w:t>Check correct hose connections and device configuration.</w:t>
            </w:r>
          </w:p>
          <w:p w14:paraId="38070FDC" w14:textId="77777777" w:rsidR="00DE0C95" w:rsidRPr="00E30F58" w:rsidRDefault="00DE0C95" w:rsidP="007B2EDF">
            <w:pPr>
              <w:pStyle w:val="Odstavekseznama"/>
              <w:numPr>
                <w:ilvl w:val="0"/>
                <w:numId w:val="27"/>
              </w:numPr>
              <w:ind w:left="454" w:hanging="426"/>
              <w:rPr>
                <w:rFonts w:asciiTheme="minorHAnsi" w:hAnsiTheme="minorHAnsi" w:cstheme="minorHAnsi"/>
                <w:lang w:val="en-US"/>
              </w:rPr>
            </w:pPr>
            <w:r w:rsidRPr="00E30F58">
              <w:rPr>
                <w:rFonts w:asciiTheme="minorHAnsi" w:hAnsiTheme="minorHAnsi" w:cstheme="minorHAnsi"/>
                <w:lang w:val="en-US"/>
              </w:rPr>
              <w:t>Ensure adequate pressure generation during inspiratory cycle.</w:t>
            </w:r>
          </w:p>
          <w:p w14:paraId="01F83EB2" w14:textId="77777777" w:rsidR="00DE0C95" w:rsidRPr="00E30F58" w:rsidRDefault="00DE0C95" w:rsidP="007B2EDF">
            <w:pPr>
              <w:pStyle w:val="Odstavekseznama"/>
              <w:numPr>
                <w:ilvl w:val="0"/>
                <w:numId w:val="27"/>
              </w:numPr>
              <w:ind w:left="454" w:hanging="426"/>
              <w:rPr>
                <w:rFonts w:asciiTheme="minorHAnsi" w:hAnsiTheme="minorHAnsi" w:cstheme="minorHAnsi"/>
                <w:lang w:val="en-US"/>
              </w:rPr>
            </w:pPr>
            <w:r w:rsidRPr="00E30F58">
              <w:rPr>
                <w:rFonts w:asciiTheme="minorHAnsi" w:hAnsiTheme="minorHAnsi" w:cstheme="minorHAnsi"/>
                <w:lang w:val="en-US"/>
              </w:rPr>
              <w:t>Check pressure relief mechanisms operate at selected pressures</w:t>
            </w:r>
          </w:p>
          <w:p w14:paraId="64BBFFD6" w14:textId="2B39F9FE" w:rsidR="00DE0C95" w:rsidRPr="00E30F58" w:rsidRDefault="00DE0C95" w:rsidP="007B2EDF">
            <w:pPr>
              <w:pStyle w:val="Odstavekseznama"/>
              <w:numPr>
                <w:ilvl w:val="0"/>
                <w:numId w:val="27"/>
              </w:numPr>
              <w:ind w:left="454" w:hanging="426"/>
              <w:rPr>
                <w:rFonts w:asciiTheme="minorHAnsi" w:hAnsiTheme="minorHAnsi" w:cstheme="minorHAnsi"/>
              </w:rPr>
            </w:pPr>
            <w:r w:rsidRPr="00E30F58">
              <w:rPr>
                <w:rFonts w:asciiTheme="minorHAnsi" w:hAnsiTheme="minorHAnsi" w:cstheme="minorHAnsi"/>
              </w:rPr>
              <w:t xml:space="preserve">Ensure </w:t>
            </w:r>
            <w:r w:rsidR="00287481" w:rsidRPr="00E30F58">
              <w:rPr>
                <w:rFonts w:asciiTheme="minorHAnsi" w:hAnsiTheme="minorHAnsi" w:cstheme="minorHAnsi"/>
              </w:rPr>
              <w:t>inspiratory:</w:t>
            </w:r>
            <w:r w:rsidRPr="00E30F58">
              <w:rPr>
                <w:rFonts w:asciiTheme="minorHAnsi" w:hAnsiTheme="minorHAnsi" w:cstheme="minorHAnsi"/>
              </w:rPr>
              <w:t>expiratory cycling.</w:t>
            </w:r>
          </w:p>
        </w:tc>
      </w:tr>
    </w:tbl>
    <w:p w14:paraId="44CEAB98" w14:textId="694E04B0" w:rsidR="00FA5DA0" w:rsidRPr="00E30F58" w:rsidRDefault="009651AD" w:rsidP="00500710">
      <w:pPr>
        <w:rPr>
          <w:rFonts w:asciiTheme="minorHAnsi" w:hAnsiTheme="minorHAnsi" w:cstheme="minorHAnsi"/>
        </w:rPr>
      </w:pPr>
      <w:r w:rsidRPr="00E30F58">
        <w:rPr>
          <w:rFonts w:asciiTheme="minorHAnsi" w:hAnsiTheme="minorHAnsi" w:cstheme="minorHAnsi"/>
        </w:rPr>
        <w:t>The listed items should be checked on the day of use.</w:t>
      </w:r>
      <w:r w:rsidR="00C702A9" w:rsidRPr="00E30F58">
        <w:rPr>
          <w:rFonts w:asciiTheme="minorHAnsi" w:hAnsiTheme="minorHAnsi" w:cstheme="minorHAnsi"/>
        </w:rPr>
        <w:br w:type="page"/>
      </w:r>
    </w:p>
    <w:p w14:paraId="15799A93" w14:textId="079138E2" w:rsidR="00C35BF9" w:rsidRPr="00E30F58" w:rsidRDefault="00C35BF9" w:rsidP="00C35BF9">
      <w:pPr>
        <w:pStyle w:val="Napis"/>
        <w:rPr>
          <w:rFonts w:asciiTheme="minorHAnsi" w:hAnsiTheme="minorHAnsi" w:cstheme="minorHAnsi"/>
          <w:i w:val="0"/>
          <w:iCs w:val="0"/>
          <w:szCs w:val="20"/>
          <w:lang w:val="en-GB"/>
        </w:rPr>
      </w:pPr>
    </w:p>
    <w:p w14:paraId="65F4656F" w14:textId="218F437E" w:rsidR="00C701D2" w:rsidRPr="00E30F58" w:rsidRDefault="00C701D2" w:rsidP="00C701D2">
      <w:pPr>
        <w:pStyle w:val="Napis"/>
        <w:keepNext/>
        <w:rPr>
          <w:rFonts w:asciiTheme="minorHAnsi" w:hAnsiTheme="minorHAnsi" w:cstheme="minorHAnsi"/>
        </w:rPr>
      </w:pPr>
      <w:bookmarkStart w:id="25" w:name="_Ref165033709"/>
      <w:r w:rsidRPr="00E30F58">
        <w:rPr>
          <w:rFonts w:asciiTheme="minorHAnsi" w:hAnsiTheme="minorHAnsi" w:cstheme="minorHAnsi"/>
        </w:rPr>
        <w:t xml:space="preserve">Table </w:t>
      </w:r>
      <w:r w:rsidR="00AC0341">
        <w:rPr>
          <w:rFonts w:asciiTheme="minorHAnsi" w:hAnsiTheme="minorHAnsi" w:cstheme="minorHAnsi"/>
        </w:rPr>
        <w:fldChar w:fldCharType="begin"/>
      </w:r>
      <w:r w:rsidR="00AC0341">
        <w:rPr>
          <w:rFonts w:asciiTheme="minorHAnsi" w:hAnsiTheme="minorHAnsi" w:cstheme="minorHAnsi"/>
        </w:rPr>
        <w:instrText xml:space="preserve"> SEQ Table \* ARABIC </w:instrText>
      </w:r>
      <w:r w:rsidR="00AC0341">
        <w:rPr>
          <w:rFonts w:asciiTheme="minorHAnsi" w:hAnsiTheme="minorHAnsi" w:cstheme="minorHAnsi"/>
        </w:rPr>
        <w:fldChar w:fldCharType="separate"/>
      </w:r>
      <w:r w:rsidR="00AC0341">
        <w:rPr>
          <w:rFonts w:asciiTheme="minorHAnsi" w:hAnsiTheme="minorHAnsi" w:cstheme="minorHAnsi"/>
          <w:noProof/>
        </w:rPr>
        <w:t>9</w:t>
      </w:r>
      <w:r w:rsidR="00AC0341">
        <w:rPr>
          <w:rFonts w:asciiTheme="minorHAnsi" w:hAnsiTheme="minorHAnsi" w:cstheme="minorHAnsi"/>
        </w:rPr>
        <w:fldChar w:fldCharType="end"/>
      </w:r>
      <w:bookmarkEnd w:id="25"/>
      <w:r w:rsidRPr="00E30F58">
        <w:rPr>
          <w:rFonts w:asciiTheme="minorHAnsi" w:hAnsiTheme="minorHAnsi" w:cstheme="minorHAnsi"/>
        </w:rPr>
        <w:t xml:space="preserve"> Non-provisional and Provisional Recommendations for Pre-operative Emergency Preparation*.</w:t>
      </w:r>
    </w:p>
    <w:tbl>
      <w:tblPr>
        <w:tblStyle w:val="Tabelamrea"/>
        <w:tblW w:w="15021" w:type="dxa"/>
        <w:tblInd w:w="-284" w:type="dxa"/>
        <w:tblLook w:val="04A0" w:firstRow="1" w:lastRow="0" w:firstColumn="1" w:lastColumn="0" w:noHBand="0" w:noVBand="1"/>
      </w:tblPr>
      <w:tblGrid>
        <w:gridCol w:w="2973"/>
        <w:gridCol w:w="12048"/>
      </w:tblGrid>
      <w:tr w:rsidR="00FA5DA0" w:rsidRPr="00E30F58" w14:paraId="47FBEEEC" w14:textId="77777777" w:rsidTr="00287481">
        <w:tc>
          <w:tcPr>
            <w:tcW w:w="2973" w:type="dxa"/>
            <w:vAlign w:val="center"/>
          </w:tcPr>
          <w:p w14:paraId="773316BF"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Airway</w:t>
            </w:r>
          </w:p>
          <w:p w14:paraId="7DFC89BB"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Non-provisional)</w:t>
            </w:r>
          </w:p>
        </w:tc>
        <w:tc>
          <w:tcPr>
            <w:tcW w:w="12048" w:type="dxa"/>
          </w:tcPr>
          <w:p w14:paraId="214FE63A"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Ensure availability of:</w:t>
            </w:r>
          </w:p>
          <w:p w14:paraId="5DB8D17C" w14:textId="77777777" w:rsidR="00FA5DA0" w:rsidRPr="00E30F58" w:rsidRDefault="00FA5DA0" w:rsidP="007B2EDF">
            <w:pPr>
              <w:pStyle w:val="Odstavekseznama"/>
              <w:numPr>
                <w:ilvl w:val="0"/>
                <w:numId w:val="16"/>
              </w:numPr>
              <w:spacing w:line="276" w:lineRule="auto"/>
              <w:rPr>
                <w:rFonts w:asciiTheme="minorHAnsi" w:hAnsiTheme="minorHAnsi" w:cstheme="minorHAnsi"/>
                <w:lang w:val="en-GB"/>
              </w:rPr>
            </w:pPr>
            <w:r w:rsidRPr="00E30F58">
              <w:rPr>
                <w:rFonts w:asciiTheme="minorHAnsi" w:hAnsiTheme="minorHAnsi" w:cstheme="minorHAnsi"/>
                <w:lang w:val="en-GB"/>
              </w:rPr>
              <w:t>mouth gags</w:t>
            </w:r>
          </w:p>
          <w:p w14:paraId="16497A89" w14:textId="77777777" w:rsidR="00FA5DA0" w:rsidRPr="00E30F58" w:rsidRDefault="00FA5DA0" w:rsidP="007B2EDF">
            <w:pPr>
              <w:pStyle w:val="Odstavekseznama"/>
              <w:numPr>
                <w:ilvl w:val="0"/>
                <w:numId w:val="16"/>
              </w:numPr>
              <w:spacing w:line="276" w:lineRule="auto"/>
              <w:rPr>
                <w:rFonts w:asciiTheme="minorHAnsi" w:hAnsiTheme="minorHAnsi" w:cstheme="minorHAnsi"/>
                <w:lang w:val="en-GB"/>
              </w:rPr>
            </w:pPr>
            <w:r w:rsidRPr="00E30F58">
              <w:rPr>
                <w:rFonts w:asciiTheme="minorHAnsi" w:hAnsiTheme="minorHAnsi" w:cstheme="minorHAnsi"/>
                <w:lang w:val="en-GB"/>
              </w:rPr>
              <w:t>pharyngeal swabs</w:t>
            </w:r>
          </w:p>
          <w:p w14:paraId="1BEE903F" w14:textId="77777777" w:rsidR="00FA5DA0" w:rsidRPr="00E30F58" w:rsidRDefault="00FA5DA0" w:rsidP="007B2EDF">
            <w:pPr>
              <w:pStyle w:val="Odstavekseznama"/>
              <w:numPr>
                <w:ilvl w:val="0"/>
                <w:numId w:val="16"/>
              </w:numPr>
              <w:spacing w:line="276" w:lineRule="auto"/>
              <w:rPr>
                <w:rFonts w:asciiTheme="minorHAnsi" w:hAnsiTheme="minorHAnsi" w:cstheme="minorHAnsi"/>
                <w:lang w:val="en-GB"/>
              </w:rPr>
            </w:pPr>
            <w:r w:rsidRPr="00E30F58">
              <w:rPr>
                <w:rFonts w:asciiTheme="minorHAnsi" w:hAnsiTheme="minorHAnsi" w:cstheme="minorHAnsi"/>
                <w:lang w:val="en-GB"/>
              </w:rPr>
              <w:t xml:space="preserve">laryngoscopes (or suitable light source) </w:t>
            </w:r>
          </w:p>
          <w:p w14:paraId="2A207663" w14:textId="77777777" w:rsidR="00FA5DA0" w:rsidRPr="00E30F58" w:rsidRDefault="00FA5DA0" w:rsidP="007B2EDF">
            <w:pPr>
              <w:pStyle w:val="Odstavekseznama"/>
              <w:numPr>
                <w:ilvl w:val="0"/>
                <w:numId w:val="16"/>
              </w:numPr>
              <w:spacing w:line="276" w:lineRule="auto"/>
              <w:rPr>
                <w:rFonts w:asciiTheme="minorHAnsi" w:hAnsiTheme="minorHAnsi" w:cstheme="minorHAnsi"/>
                <w:lang w:val="en-GB"/>
              </w:rPr>
            </w:pPr>
            <w:r w:rsidRPr="00E30F58">
              <w:rPr>
                <w:rFonts w:asciiTheme="minorHAnsi" w:hAnsiTheme="minorHAnsi" w:cstheme="minorHAnsi"/>
                <w:lang w:val="en-GB"/>
              </w:rPr>
              <w:t>stylets or hollow bougies</w:t>
            </w:r>
          </w:p>
          <w:p w14:paraId="3A6A81F7" w14:textId="77777777" w:rsidR="00FA5DA0" w:rsidRPr="00E30F58" w:rsidRDefault="00FA5DA0" w:rsidP="007B2EDF">
            <w:pPr>
              <w:pStyle w:val="Odstavekseznama"/>
              <w:numPr>
                <w:ilvl w:val="0"/>
                <w:numId w:val="16"/>
              </w:numPr>
              <w:spacing w:line="276" w:lineRule="auto"/>
              <w:rPr>
                <w:rFonts w:asciiTheme="minorHAnsi" w:hAnsiTheme="minorHAnsi" w:cstheme="minorHAnsi"/>
                <w:lang w:val="en-GB"/>
              </w:rPr>
            </w:pPr>
            <w:r w:rsidRPr="00E30F58">
              <w:rPr>
                <w:rFonts w:asciiTheme="minorHAnsi" w:hAnsiTheme="minorHAnsi" w:cstheme="minorHAnsi"/>
                <w:lang w:val="en-GB"/>
              </w:rPr>
              <w:t>lidocaine applicators</w:t>
            </w:r>
          </w:p>
          <w:p w14:paraId="2308BDF1" w14:textId="35D7EDFF" w:rsidR="00FA5DA0" w:rsidRPr="00E30F58" w:rsidRDefault="00C13C05" w:rsidP="007B2EDF">
            <w:pPr>
              <w:pStyle w:val="Odstavekseznama"/>
              <w:numPr>
                <w:ilvl w:val="0"/>
                <w:numId w:val="16"/>
              </w:numPr>
              <w:spacing w:line="276" w:lineRule="auto"/>
              <w:rPr>
                <w:rFonts w:asciiTheme="minorHAnsi" w:hAnsiTheme="minorHAnsi" w:cstheme="minorHAnsi"/>
                <w:lang w:val="en-GB"/>
              </w:rPr>
            </w:pPr>
            <w:r w:rsidRPr="00E30F58">
              <w:rPr>
                <w:rFonts w:asciiTheme="minorHAnsi" w:hAnsiTheme="minorHAnsi" w:cstheme="minorHAnsi"/>
                <w:lang w:val="en-GB"/>
              </w:rPr>
              <w:t>endo</w:t>
            </w:r>
            <w:r w:rsidR="00FA5DA0" w:rsidRPr="00E30F58">
              <w:rPr>
                <w:rFonts w:asciiTheme="minorHAnsi" w:hAnsiTheme="minorHAnsi" w:cstheme="minorHAnsi"/>
                <w:lang w:val="en-GB"/>
              </w:rPr>
              <w:t>tracheal tubes</w:t>
            </w:r>
          </w:p>
          <w:p w14:paraId="216B9EE5" w14:textId="77777777" w:rsidR="00FA5DA0" w:rsidRPr="00E30F58" w:rsidRDefault="00FA5DA0" w:rsidP="004108F6">
            <w:pPr>
              <w:pStyle w:val="Odstavekseznama"/>
              <w:spacing w:line="276" w:lineRule="auto"/>
              <w:ind w:left="756"/>
              <w:rPr>
                <w:rFonts w:asciiTheme="minorHAnsi" w:hAnsiTheme="minorHAnsi" w:cstheme="minorHAnsi"/>
                <w:lang w:val="en-GB"/>
              </w:rPr>
            </w:pPr>
            <w:r w:rsidRPr="00E30F58">
              <w:rPr>
                <w:rFonts w:asciiTheme="minorHAnsi" w:hAnsiTheme="minorHAnsi" w:cstheme="minorHAnsi"/>
                <w:lang w:val="en-GB"/>
              </w:rPr>
              <w:t xml:space="preserve">OR laryngeal mask airways </w:t>
            </w:r>
          </w:p>
          <w:p w14:paraId="09DB0994"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Ensure availability of suitable (endobronchial) suction device, tubing and catheter</w:t>
            </w:r>
          </w:p>
          <w:p w14:paraId="17C3A775" w14:textId="42EB37FA" w:rsidR="00FA5DA0" w:rsidRPr="00E30F58" w:rsidRDefault="00FA5DA0" w:rsidP="007B2EDF">
            <w:pPr>
              <w:spacing w:line="276" w:lineRule="auto"/>
              <w:rPr>
                <w:rFonts w:asciiTheme="minorHAnsi" w:hAnsiTheme="minorHAnsi" w:cstheme="minorHAnsi"/>
                <w:color w:val="214280"/>
              </w:rPr>
            </w:pPr>
            <w:r w:rsidRPr="00E30F58">
              <w:rPr>
                <w:rFonts w:asciiTheme="minorHAnsi" w:hAnsiTheme="minorHAnsi" w:cstheme="minorHAnsi"/>
              </w:rPr>
              <w:t>Equipment must be appropriately sized for intended subject.</w:t>
            </w:r>
          </w:p>
        </w:tc>
      </w:tr>
      <w:tr w:rsidR="00FA5DA0" w:rsidRPr="00E30F58" w14:paraId="4A4ECFA1" w14:textId="77777777" w:rsidTr="00287481">
        <w:tc>
          <w:tcPr>
            <w:tcW w:w="2973" w:type="dxa"/>
            <w:tcBorders>
              <w:bottom w:val="single" w:sz="4" w:space="0" w:color="auto"/>
            </w:tcBorders>
            <w:vAlign w:val="center"/>
          </w:tcPr>
          <w:p w14:paraId="2709AF26"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Breathing</w:t>
            </w:r>
          </w:p>
          <w:p w14:paraId="39910F5C"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Non-provisional)</w:t>
            </w:r>
          </w:p>
          <w:p w14:paraId="0D070C00" w14:textId="77777777" w:rsidR="00FA5DA0" w:rsidRPr="00E30F58" w:rsidRDefault="00FA5DA0" w:rsidP="007B2EDF">
            <w:pPr>
              <w:spacing w:line="276" w:lineRule="auto"/>
              <w:rPr>
                <w:rFonts w:asciiTheme="minorHAnsi" w:hAnsiTheme="minorHAnsi" w:cstheme="minorHAnsi"/>
              </w:rPr>
            </w:pPr>
          </w:p>
        </w:tc>
        <w:tc>
          <w:tcPr>
            <w:tcW w:w="12048" w:type="dxa"/>
            <w:tcBorders>
              <w:bottom w:val="single" w:sz="4" w:space="0" w:color="auto"/>
            </w:tcBorders>
          </w:tcPr>
          <w:p w14:paraId="3322D376"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Either: a suitable anaesthetic breathing system with O</w:t>
            </w:r>
            <w:r w:rsidRPr="00E30F58">
              <w:rPr>
                <w:rFonts w:asciiTheme="minorHAnsi" w:hAnsiTheme="minorHAnsi" w:cstheme="minorHAnsi"/>
                <w:vertAlign w:val="subscript"/>
              </w:rPr>
              <w:t>2</w:t>
            </w:r>
            <w:r w:rsidRPr="00E30F58">
              <w:rPr>
                <w:rFonts w:asciiTheme="minorHAnsi" w:hAnsiTheme="minorHAnsi" w:cstheme="minorHAnsi"/>
              </w:rPr>
              <w:t xml:space="preserve"> and, or medical air supply </w:t>
            </w:r>
          </w:p>
          <w:p w14:paraId="5A171721"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 xml:space="preserve">OR a self-inflating resuscitation bag </w:t>
            </w:r>
          </w:p>
          <w:p w14:paraId="0714F6DA" w14:textId="4C6B8B93"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OR a mechanical ventilator</w:t>
            </w:r>
          </w:p>
        </w:tc>
      </w:tr>
      <w:tr w:rsidR="00FA5DA0" w:rsidRPr="00E30F58" w14:paraId="79533DC5" w14:textId="77777777" w:rsidTr="00287481">
        <w:tc>
          <w:tcPr>
            <w:tcW w:w="2973" w:type="dxa"/>
            <w:tcBorders>
              <w:top w:val="single" w:sz="4" w:space="0" w:color="auto"/>
              <w:bottom w:val="single" w:sz="4" w:space="0" w:color="auto"/>
              <w:right w:val="single" w:sz="4" w:space="0" w:color="auto"/>
            </w:tcBorders>
            <w:vAlign w:val="center"/>
          </w:tcPr>
          <w:p w14:paraId="4C802370"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Circulation</w:t>
            </w:r>
          </w:p>
          <w:p w14:paraId="6ADC5242"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Non-provisional)</w:t>
            </w:r>
          </w:p>
        </w:tc>
        <w:tc>
          <w:tcPr>
            <w:tcW w:w="12048" w:type="dxa"/>
            <w:tcBorders>
              <w:top w:val="single" w:sz="4" w:space="0" w:color="auto"/>
              <w:left w:val="single" w:sz="4" w:space="0" w:color="auto"/>
              <w:bottom w:val="single" w:sz="4" w:space="0" w:color="auto"/>
              <w:right w:val="single" w:sz="4" w:space="0" w:color="auto"/>
            </w:tcBorders>
          </w:tcPr>
          <w:p w14:paraId="10FA638E" w14:textId="31952F39"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 epinephrine†</w:t>
            </w:r>
          </w:p>
          <w:p w14:paraId="70C9EF70" w14:textId="468BBAAF"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 atropine†</w:t>
            </w:r>
            <w:r w:rsidR="0028795C" w:rsidRPr="00E30F58">
              <w:rPr>
                <w:rFonts w:asciiTheme="minorHAnsi" w:hAnsiTheme="minorHAnsi" w:cstheme="minorHAnsi"/>
              </w:rPr>
              <w:t xml:space="preserve"> </w:t>
            </w:r>
          </w:p>
          <w:p w14:paraId="0DF38604" w14:textId="397CDC3D"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 (additional) intravenous cannulae</w:t>
            </w:r>
          </w:p>
          <w:p w14:paraId="5268F156"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 appropriate volume replacement fluids</w:t>
            </w:r>
          </w:p>
          <w:p w14:paraId="1EFF5EB0"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 xml:space="preserve">• fluid administration set </w:t>
            </w:r>
          </w:p>
          <w:p w14:paraId="4A45F84B" w14:textId="278C2561" w:rsidR="00FA5DA0" w:rsidRPr="00E30F58" w:rsidRDefault="00FA5DA0" w:rsidP="007B2EDF">
            <w:pPr>
              <w:pStyle w:val="Odstavekseznama"/>
              <w:numPr>
                <w:ilvl w:val="0"/>
                <w:numId w:val="17"/>
              </w:numPr>
              <w:spacing w:line="276" w:lineRule="auto"/>
              <w:ind w:left="173" w:hanging="173"/>
              <w:rPr>
                <w:rFonts w:asciiTheme="minorHAnsi" w:hAnsiTheme="minorHAnsi" w:cstheme="minorHAnsi"/>
                <w:lang w:val="en-GB"/>
              </w:rPr>
            </w:pPr>
            <w:r w:rsidRPr="00E30F58">
              <w:rPr>
                <w:rFonts w:asciiTheme="minorHAnsi" w:hAnsiTheme="minorHAnsi" w:cstheme="minorHAnsi"/>
                <w:lang w:val="en-GB"/>
              </w:rPr>
              <w:t>antagonists, e.g., atipamezole, naloxone, anticholinesterase inhibitors‡</w:t>
            </w:r>
          </w:p>
        </w:tc>
      </w:tr>
      <w:tr w:rsidR="00FA5DA0" w:rsidRPr="00E30F58" w14:paraId="1E4710AF" w14:textId="77777777" w:rsidTr="00287481">
        <w:tc>
          <w:tcPr>
            <w:tcW w:w="2973" w:type="dxa"/>
            <w:tcBorders>
              <w:top w:val="single" w:sz="4" w:space="0" w:color="auto"/>
            </w:tcBorders>
            <w:vAlign w:val="center"/>
          </w:tcPr>
          <w:p w14:paraId="09759752"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Special (Species)</w:t>
            </w:r>
          </w:p>
          <w:p w14:paraId="7F3AD5DD"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Provisional</w:t>
            </w:r>
          </w:p>
        </w:tc>
        <w:tc>
          <w:tcPr>
            <w:tcW w:w="12048" w:type="dxa"/>
            <w:tcBorders>
              <w:top w:val="single" w:sz="4" w:space="0" w:color="auto"/>
            </w:tcBorders>
          </w:tcPr>
          <w:p w14:paraId="12A151EB"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Ruminants: ruminal trocars, stomach tubes.</w:t>
            </w:r>
          </w:p>
          <w:p w14:paraId="19B05F5C" w14:textId="4692CA92"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 xml:space="preserve">Pigs: dantrolene (for breeds susceptible to malignant hyperthermia). </w:t>
            </w:r>
          </w:p>
        </w:tc>
      </w:tr>
      <w:tr w:rsidR="00FA5DA0" w:rsidRPr="00E30F58" w14:paraId="48CAEA40" w14:textId="77777777" w:rsidTr="00287481">
        <w:tc>
          <w:tcPr>
            <w:tcW w:w="2973" w:type="dxa"/>
            <w:vAlign w:val="center"/>
          </w:tcPr>
          <w:p w14:paraId="2757CF42"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Special (Procedural)*</w:t>
            </w:r>
          </w:p>
          <w:p w14:paraId="6EB6EDF7"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Provisional</w:t>
            </w:r>
          </w:p>
        </w:tc>
        <w:tc>
          <w:tcPr>
            <w:tcW w:w="12048" w:type="dxa"/>
          </w:tcPr>
          <w:p w14:paraId="35BD3621"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DC defibrillator (functional and safety tested)</w:t>
            </w:r>
          </w:p>
          <w:p w14:paraId="3D55E82D"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Surgical suction (when severe haemorrhage possible)</w:t>
            </w:r>
          </w:p>
          <w:p w14:paraId="062726FE" w14:textId="77777777"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 xml:space="preserve">Example: for cardiothoracic procedures: thoracostomy tubes; pericardial drains; transvenous pacing unit </w:t>
            </w:r>
          </w:p>
          <w:p w14:paraId="039D68D2" w14:textId="510F098D" w:rsidR="00FA5DA0" w:rsidRPr="00E30F58" w:rsidRDefault="00FA5DA0" w:rsidP="007B2EDF">
            <w:pPr>
              <w:spacing w:line="276" w:lineRule="auto"/>
              <w:rPr>
                <w:rFonts w:asciiTheme="minorHAnsi" w:hAnsiTheme="minorHAnsi" w:cstheme="minorHAnsi"/>
              </w:rPr>
            </w:pPr>
            <w:r w:rsidRPr="00E30F58">
              <w:rPr>
                <w:rFonts w:asciiTheme="minorHAnsi" w:hAnsiTheme="minorHAnsi" w:cstheme="minorHAnsi"/>
              </w:rPr>
              <w:t xml:space="preserve">Other drugs, e.g., norepinephrine, dobutamine, calcium salts; glucocorticoids; heparin; sodium bicarbonate, </w:t>
            </w:r>
            <w:r w:rsidR="0028795C" w:rsidRPr="00E30F58">
              <w:rPr>
                <w:rFonts w:asciiTheme="minorHAnsi" w:hAnsiTheme="minorHAnsi" w:cstheme="minorHAnsi"/>
              </w:rPr>
              <w:t>anti-</w:t>
            </w:r>
            <w:r w:rsidR="00BA6E23" w:rsidRPr="00E30F58">
              <w:rPr>
                <w:rFonts w:asciiTheme="minorHAnsi" w:hAnsiTheme="minorHAnsi" w:cstheme="minorHAnsi"/>
              </w:rPr>
              <w:t>arrhythmic</w:t>
            </w:r>
            <w:r w:rsidR="0028795C" w:rsidRPr="00E30F58">
              <w:rPr>
                <w:rFonts w:asciiTheme="minorHAnsi" w:hAnsiTheme="minorHAnsi" w:cstheme="minorHAnsi"/>
              </w:rPr>
              <w:t xml:space="preserve"> </w:t>
            </w:r>
            <w:r w:rsidR="00BA6E23" w:rsidRPr="00E30F58">
              <w:rPr>
                <w:rFonts w:asciiTheme="minorHAnsi" w:hAnsiTheme="minorHAnsi" w:cstheme="minorHAnsi"/>
              </w:rPr>
              <w:t>drugs</w:t>
            </w:r>
            <w:r w:rsidR="00287481" w:rsidRPr="00E30F58">
              <w:rPr>
                <w:rFonts w:asciiTheme="minorHAnsi" w:hAnsiTheme="minorHAnsi" w:cstheme="minorHAnsi"/>
              </w:rPr>
              <w:t xml:space="preserve"> </w:t>
            </w:r>
            <w:r w:rsidRPr="00E30F58">
              <w:rPr>
                <w:rFonts w:asciiTheme="minorHAnsi" w:hAnsiTheme="minorHAnsi" w:cstheme="minorHAnsi"/>
              </w:rPr>
              <w:t>with appropriate dose chart†</w:t>
            </w:r>
          </w:p>
        </w:tc>
      </w:tr>
    </w:tbl>
    <w:p w14:paraId="0317280B" w14:textId="77777777" w:rsidR="00154BB3" w:rsidRPr="00E30F58" w:rsidRDefault="00FA5DA0" w:rsidP="00E85885">
      <w:pPr>
        <w:pStyle w:val="Napis"/>
        <w:ind w:left="-142"/>
        <w:rPr>
          <w:rFonts w:asciiTheme="minorHAnsi" w:hAnsiTheme="minorHAnsi" w:cstheme="minorHAnsi"/>
          <w:szCs w:val="20"/>
          <w:lang w:val="en-GB"/>
        </w:rPr>
      </w:pPr>
      <w:r w:rsidRPr="00E30F58">
        <w:rPr>
          <w:rFonts w:asciiTheme="minorHAnsi" w:hAnsiTheme="minorHAnsi" w:cstheme="minorHAnsi"/>
          <w:i w:val="0"/>
          <w:iCs w:val="0"/>
          <w:szCs w:val="20"/>
          <w:lang w:val="en-GB"/>
        </w:rPr>
        <w:t>*Not all clinically appropriate emergency interventions will be permissible under project and personal licenses (A(SP)A 1986). †A species-specific dose-chart for these drugs should be available. ‡Drugs with the potential to antagonise the analgesic effects of previously administered agents must not be used until all alternative resuscitative measures have convincingly failed</w:t>
      </w:r>
      <w:r w:rsidRPr="00E30F58">
        <w:rPr>
          <w:rFonts w:asciiTheme="minorHAnsi" w:hAnsiTheme="minorHAnsi" w:cstheme="minorHAnsi"/>
          <w:szCs w:val="20"/>
          <w:lang w:val="en-GB"/>
        </w:rPr>
        <w:t>.</w:t>
      </w:r>
    </w:p>
    <w:p w14:paraId="258F1134" w14:textId="2AB191AE" w:rsidR="003513A5" w:rsidRPr="00E30F58" w:rsidRDefault="003513A5">
      <w:pPr>
        <w:autoSpaceDE/>
        <w:autoSpaceDN/>
        <w:adjustRightInd/>
        <w:spacing w:line="259" w:lineRule="auto"/>
        <w:rPr>
          <w:rFonts w:asciiTheme="minorHAnsi" w:hAnsiTheme="minorHAnsi" w:cstheme="minorHAnsi"/>
        </w:rPr>
      </w:pPr>
      <w:r w:rsidRPr="00E30F58">
        <w:rPr>
          <w:rFonts w:asciiTheme="minorHAnsi" w:hAnsiTheme="minorHAnsi" w:cstheme="minorHAnsi"/>
        </w:rPr>
        <w:br w:type="page"/>
      </w:r>
    </w:p>
    <w:p w14:paraId="305949EE" w14:textId="0B41A5B5" w:rsidR="005B0110" w:rsidRPr="00E30F58" w:rsidRDefault="005B0110" w:rsidP="005B0110">
      <w:pPr>
        <w:pStyle w:val="Napis"/>
        <w:rPr>
          <w:rFonts w:asciiTheme="minorHAnsi" w:hAnsiTheme="minorHAnsi" w:cstheme="minorHAnsi"/>
          <w:i w:val="0"/>
          <w:iCs w:val="0"/>
          <w:szCs w:val="20"/>
          <w:lang w:val="en-GB"/>
        </w:rPr>
      </w:pPr>
    </w:p>
    <w:p w14:paraId="7B79E06A" w14:textId="0796C0A2" w:rsidR="00C701D2" w:rsidRPr="00E30F58" w:rsidRDefault="00C701D2" w:rsidP="00C701D2">
      <w:pPr>
        <w:pStyle w:val="Napis"/>
        <w:keepNext/>
        <w:rPr>
          <w:rFonts w:asciiTheme="minorHAnsi" w:hAnsiTheme="minorHAnsi" w:cstheme="minorHAnsi"/>
        </w:rPr>
      </w:pPr>
      <w:bookmarkStart w:id="26" w:name="_Ref165033719"/>
      <w:r w:rsidRPr="00E30F58">
        <w:rPr>
          <w:rFonts w:asciiTheme="minorHAnsi" w:hAnsiTheme="minorHAnsi" w:cstheme="minorHAnsi"/>
        </w:rPr>
        <w:t xml:space="preserve">Table </w:t>
      </w:r>
      <w:r w:rsidR="00AC0341">
        <w:rPr>
          <w:rFonts w:asciiTheme="minorHAnsi" w:hAnsiTheme="minorHAnsi" w:cstheme="minorHAnsi"/>
        </w:rPr>
        <w:fldChar w:fldCharType="begin"/>
      </w:r>
      <w:r w:rsidR="00AC0341">
        <w:rPr>
          <w:rFonts w:asciiTheme="minorHAnsi" w:hAnsiTheme="minorHAnsi" w:cstheme="minorHAnsi"/>
        </w:rPr>
        <w:instrText xml:space="preserve"> SEQ Table \* ARABIC </w:instrText>
      </w:r>
      <w:r w:rsidR="00AC0341">
        <w:rPr>
          <w:rFonts w:asciiTheme="minorHAnsi" w:hAnsiTheme="minorHAnsi" w:cstheme="minorHAnsi"/>
        </w:rPr>
        <w:fldChar w:fldCharType="separate"/>
      </w:r>
      <w:r w:rsidR="00AC0341">
        <w:rPr>
          <w:rFonts w:asciiTheme="minorHAnsi" w:hAnsiTheme="minorHAnsi" w:cstheme="minorHAnsi"/>
          <w:noProof/>
        </w:rPr>
        <w:t>10</w:t>
      </w:r>
      <w:r w:rsidR="00AC0341">
        <w:rPr>
          <w:rFonts w:asciiTheme="minorHAnsi" w:hAnsiTheme="minorHAnsi" w:cstheme="minorHAnsi"/>
        </w:rPr>
        <w:fldChar w:fldCharType="end"/>
      </w:r>
      <w:bookmarkEnd w:id="26"/>
      <w:r w:rsidRPr="00E30F58">
        <w:rPr>
          <w:rFonts w:asciiTheme="minorHAnsi" w:hAnsiTheme="minorHAnsi" w:cstheme="minorHAnsi"/>
        </w:rPr>
        <w:t xml:space="preserve"> Minimum requirements during sedation and general anaesthesia.</w:t>
      </w:r>
    </w:p>
    <w:tbl>
      <w:tblPr>
        <w:tblStyle w:val="Tabelamrea"/>
        <w:tblW w:w="0" w:type="auto"/>
        <w:tblInd w:w="-284" w:type="dxa"/>
        <w:tblLook w:val="04A0" w:firstRow="1" w:lastRow="0" w:firstColumn="1" w:lastColumn="0" w:noHBand="0" w:noVBand="1"/>
      </w:tblPr>
      <w:tblGrid>
        <w:gridCol w:w="2689"/>
        <w:gridCol w:w="11482"/>
      </w:tblGrid>
      <w:tr w:rsidR="00F30E16" w:rsidRPr="00E30F58" w14:paraId="678D4074" w14:textId="77777777" w:rsidTr="00482561">
        <w:tc>
          <w:tcPr>
            <w:tcW w:w="2689" w:type="dxa"/>
            <w:vAlign w:val="center"/>
          </w:tcPr>
          <w:p w14:paraId="0223F711" w14:textId="2E47B64D" w:rsidR="00F30E16" w:rsidRPr="00E30F58" w:rsidRDefault="00AA1091" w:rsidP="005B0110">
            <w:pPr>
              <w:spacing w:line="276" w:lineRule="auto"/>
              <w:rPr>
                <w:rFonts w:asciiTheme="minorHAnsi" w:hAnsiTheme="minorHAnsi" w:cstheme="minorHAnsi"/>
              </w:rPr>
            </w:pPr>
            <w:r w:rsidRPr="00E30F58">
              <w:rPr>
                <w:rFonts w:asciiTheme="minorHAnsi" w:hAnsiTheme="minorHAnsi" w:cstheme="minorHAnsi"/>
              </w:rPr>
              <w:t>Non-provisional</w:t>
            </w:r>
          </w:p>
          <w:p w14:paraId="20BF019A" w14:textId="335BF1D0" w:rsidR="005B0110" w:rsidRPr="00E30F58" w:rsidRDefault="005B0110" w:rsidP="007B2EDF">
            <w:pPr>
              <w:spacing w:line="276" w:lineRule="auto"/>
              <w:rPr>
                <w:rFonts w:asciiTheme="minorHAnsi" w:hAnsiTheme="minorHAnsi" w:cstheme="minorHAnsi"/>
              </w:rPr>
            </w:pPr>
          </w:p>
        </w:tc>
        <w:tc>
          <w:tcPr>
            <w:tcW w:w="11482" w:type="dxa"/>
          </w:tcPr>
          <w:p w14:paraId="5AAD42C4" w14:textId="77777777" w:rsidR="00F30E16" w:rsidRPr="00E30F58" w:rsidRDefault="00F30E16" w:rsidP="007B2EDF">
            <w:pPr>
              <w:spacing w:line="276" w:lineRule="auto"/>
              <w:ind w:firstLine="33"/>
              <w:rPr>
                <w:rFonts w:asciiTheme="minorHAnsi" w:hAnsiTheme="minorHAnsi" w:cstheme="minorHAnsi"/>
              </w:rPr>
            </w:pPr>
          </w:p>
          <w:p w14:paraId="43E74088" w14:textId="77777777" w:rsidR="00F30E16" w:rsidRPr="00E30F58" w:rsidRDefault="00F30E16" w:rsidP="007B2EDF">
            <w:pPr>
              <w:pStyle w:val="Odstavekseznama"/>
              <w:numPr>
                <w:ilvl w:val="0"/>
                <w:numId w:val="18"/>
              </w:numPr>
              <w:spacing w:line="276" w:lineRule="auto"/>
              <w:ind w:left="316" w:hanging="283"/>
              <w:rPr>
                <w:rFonts w:asciiTheme="minorHAnsi" w:hAnsiTheme="minorHAnsi" w:cstheme="minorHAnsi"/>
                <w:lang w:val="en-GB"/>
              </w:rPr>
            </w:pPr>
            <w:r w:rsidRPr="00E30F58">
              <w:rPr>
                <w:rFonts w:asciiTheme="minorHAnsi" w:hAnsiTheme="minorHAnsi" w:cstheme="minorHAnsi"/>
                <w:lang w:val="en-GB"/>
              </w:rPr>
              <w:t>Intravenous cannulation (for the infusion of fluids and, or drugs) must be achieved before the procedure begins, ideally before anaesthesia is induced. Cannulae should only be removed when IV access is no longer required.</w:t>
            </w:r>
          </w:p>
          <w:p w14:paraId="2CC233D5" w14:textId="77777777" w:rsidR="00F30E16" w:rsidRPr="00E30F58" w:rsidRDefault="00F30E16" w:rsidP="007B2EDF">
            <w:pPr>
              <w:pStyle w:val="Odstavekseznama"/>
              <w:numPr>
                <w:ilvl w:val="0"/>
                <w:numId w:val="18"/>
              </w:numPr>
              <w:spacing w:line="276" w:lineRule="auto"/>
              <w:ind w:left="316" w:hanging="283"/>
              <w:rPr>
                <w:rFonts w:asciiTheme="minorHAnsi" w:hAnsiTheme="minorHAnsi" w:cstheme="minorHAnsi"/>
                <w:lang w:val="en-GB"/>
              </w:rPr>
            </w:pPr>
            <w:r w:rsidRPr="00E30F58">
              <w:rPr>
                <w:rFonts w:asciiTheme="minorHAnsi" w:hAnsiTheme="minorHAnsi" w:cstheme="minorHAnsi"/>
                <w:lang w:val="en-GB"/>
              </w:rPr>
              <w:t>A patent airway must be secured by appropriate means in all animals in which unconscious or deep sedation inhibit protective airway reflexes.  Equipment for this purpose must be available, appropriately sized and functioning, e.g., endotracheal tube cuffs should be checked.</w:t>
            </w:r>
          </w:p>
          <w:p w14:paraId="2D95D619" w14:textId="67C815C5" w:rsidR="00F30E16" w:rsidRPr="00E30F58" w:rsidRDefault="00F30E16" w:rsidP="007B2EDF">
            <w:pPr>
              <w:pStyle w:val="Odstavekseznama"/>
              <w:numPr>
                <w:ilvl w:val="0"/>
                <w:numId w:val="18"/>
              </w:numPr>
              <w:spacing w:line="276" w:lineRule="auto"/>
              <w:ind w:left="316" w:hanging="283"/>
              <w:rPr>
                <w:rFonts w:asciiTheme="minorHAnsi" w:hAnsiTheme="minorHAnsi" w:cstheme="minorHAnsi"/>
                <w:lang w:val="en-GB"/>
              </w:rPr>
            </w:pPr>
            <w:r w:rsidRPr="00E30F58">
              <w:rPr>
                <w:rFonts w:asciiTheme="minorHAnsi" w:hAnsiTheme="minorHAnsi" w:cstheme="minorHAnsi"/>
                <w:lang w:val="en-GB"/>
              </w:rPr>
              <w:t xml:space="preserve">Inspired gases of unconscious or deeply sedated animals should be enriched with oxygen concentrations that ensure haemoglobin saturation (as indicated by pulse oximetry readings &gt; 0.92).  Sufficient oxygen should be available for the procedure </w:t>
            </w:r>
            <w:r w:rsidR="00762834" w:rsidRPr="00E30F58">
              <w:rPr>
                <w:rFonts w:asciiTheme="minorHAnsi" w:hAnsiTheme="minorHAnsi" w:cstheme="minorHAnsi"/>
                <w:lang w:val="en-GB"/>
              </w:rPr>
              <w:t xml:space="preserve">until </w:t>
            </w:r>
            <w:r w:rsidRPr="00E30F58">
              <w:rPr>
                <w:rFonts w:asciiTheme="minorHAnsi" w:hAnsiTheme="minorHAnsi" w:cstheme="minorHAnsi"/>
                <w:lang w:val="en-GB"/>
              </w:rPr>
              <w:t>that time in recovery when the animal can maintain haemoglobin saturation whilst breathing room air.</w:t>
            </w:r>
          </w:p>
          <w:p w14:paraId="7A2E101E" w14:textId="77777777" w:rsidR="00F30E16" w:rsidRPr="00E30F58" w:rsidRDefault="00F30E16" w:rsidP="007B2EDF">
            <w:pPr>
              <w:pStyle w:val="Odstavekseznama"/>
              <w:numPr>
                <w:ilvl w:val="0"/>
                <w:numId w:val="18"/>
              </w:numPr>
              <w:spacing w:line="276" w:lineRule="auto"/>
              <w:ind w:left="316" w:hanging="283"/>
              <w:rPr>
                <w:rFonts w:asciiTheme="minorHAnsi" w:hAnsiTheme="minorHAnsi" w:cstheme="minorHAnsi"/>
                <w:lang w:val="en-GB"/>
              </w:rPr>
            </w:pPr>
            <w:r w:rsidRPr="00E30F58">
              <w:rPr>
                <w:rFonts w:asciiTheme="minorHAnsi" w:hAnsiTheme="minorHAnsi" w:cstheme="minorHAnsi"/>
                <w:lang w:val="en-GB"/>
              </w:rPr>
              <w:t xml:space="preserve">The ability and means to impose intermittent positive pressure ventilation (IPPV) either manually or mechanically, must be available. </w:t>
            </w:r>
          </w:p>
          <w:p w14:paraId="6AA7B9F3" w14:textId="77777777" w:rsidR="00F30E16" w:rsidRPr="00E30F58" w:rsidRDefault="00F30E16" w:rsidP="007B2EDF">
            <w:pPr>
              <w:pStyle w:val="Odstavekseznama"/>
              <w:numPr>
                <w:ilvl w:val="0"/>
                <w:numId w:val="18"/>
              </w:numPr>
              <w:spacing w:line="276" w:lineRule="auto"/>
              <w:ind w:left="316" w:hanging="283"/>
              <w:rPr>
                <w:rFonts w:asciiTheme="minorHAnsi" w:hAnsiTheme="minorHAnsi" w:cstheme="minorHAnsi"/>
                <w:lang w:val="en-GB"/>
              </w:rPr>
            </w:pPr>
            <w:r w:rsidRPr="00E30F58">
              <w:rPr>
                <w:rFonts w:asciiTheme="minorHAnsi" w:hAnsiTheme="minorHAnsi" w:cstheme="minorHAnsi"/>
                <w:lang w:val="en-GB"/>
              </w:rPr>
              <w:t>Analgesic drugs (or techniques) should be given (or applied) before noxious procedures are begun.</w:t>
            </w:r>
          </w:p>
          <w:p w14:paraId="3F958E9F" w14:textId="77777777" w:rsidR="00F30E16" w:rsidRPr="00E30F58" w:rsidRDefault="00F30E16" w:rsidP="007B2EDF">
            <w:pPr>
              <w:spacing w:line="276" w:lineRule="auto"/>
              <w:ind w:firstLine="33"/>
              <w:rPr>
                <w:rFonts w:asciiTheme="minorHAnsi" w:hAnsiTheme="minorHAnsi" w:cstheme="minorHAnsi"/>
              </w:rPr>
            </w:pPr>
          </w:p>
        </w:tc>
      </w:tr>
      <w:tr w:rsidR="00F30E16" w:rsidRPr="00E30F58" w14:paraId="1F1E24F2" w14:textId="77777777" w:rsidTr="00482561">
        <w:tc>
          <w:tcPr>
            <w:tcW w:w="2689" w:type="dxa"/>
            <w:vAlign w:val="center"/>
          </w:tcPr>
          <w:p w14:paraId="30EE820D" w14:textId="77777777" w:rsidR="00F30E16" w:rsidRPr="00E30F58" w:rsidRDefault="00F30E16" w:rsidP="007B2EDF">
            <w:pPr>
              <w:spacing w:line="276" w:lineRule="auto"/>
              <w:rPr>
                <w:rFonts w:asciiTheme="minorHAnsi" w:hAnsiTheme="minorHAnsi" w:cstheme="minorHAnsi"/>
              </w:rPr>
            </w:pPr>
            <w:r w:rsidRPr="00E30F58">
              <w:rPr>
                <w:rFonts w:asciiTheme="minorHAnsi" w:hAnsiTheme="minorHAnsi" w:cstheme="minorHAnsi"/>
              </w:rPr>
              <w:t>Provisional</w:t>
            </w:r>
          </w:p>
          <w:p w14:paraId="48FFF361" w14:textId="77777777" w:rsidR="00F30E16" w:rsidRPr="00E30F58" w:rsidRDefault="00F30E16" w:rsidP="007B2EDF">
            <w:pPr>
              <w:spacing w:line="276" w:lineRule="auto"/>
              <w:rPr>
                <w:rFonts w:asciiTheme="minorHAnsi" w:hAnsiTheme="minorHAnsi" w:cstheme="minorHAnsi"/>
              </w:rPr>
            </w:pPr>
          </w:p>
        </w:tc>
        <w:tc>
          <w:tcPr>
            <w:tcW w:w="11482" w:type="dxa"/>
          </w:tcPr>
          <w:p w14:paraId="1E28B518" w14:textId="77777777" w:rsidR="00F30E16" w:rsidRPr="00E30F58" w:rsidRDefault="00F30E16" w:rsidP="007B2EDF">
            <w:pPr>
              <w:spacing w:line="276" w:lineRule="auto"/>
              <w:ind w:firstLine="33"/>
              <w:rPr>
                <w:rFonts w:asciiTheme="minorHAnsi" w:hAnsiTheme="minorHAnsi" w:cstheme="minorHAnsi"/>
              </w:rPr>
            </w:pPr>
          </w:p>
          <w:p w14:paraId="1AB81FEE" w14:textId="77777777" w:rsidR="00F30E16" w:rsidRPr="00E30F58" w:rsidRDefault="00F30E16" w:rsidP="007B2EDF">
            <w:pPr>
              <w:pStyle w:val="Odstavekseznama"/>
              <w:numPr>
                <w:ilvl w:val="0"/>
                <w:numId w:val="18"/>
              </w:numPr>
              <w:spacing w:line="276" w:lineRule="auto"/>
              <w:ind w:left="316" w:hanging="283"/>
              <w:rPr>
                <w:rFonts w:asciiTheme="minorHAnsi" w:hAnsiTheme="minorHAnsi" w:cstheme="minorHAnsi"/>
                <w:lang w:val="en-GB"/>
              </w:rPr>
            </w:pPr>
            <w:r w:rsidRPr="00E30F58">
              <w:rPr>
                <w:rFonts w:asciiTheme="minorHAnsi" w:hAnsiTheme="minorHAnsi" w:cstheme="minorHAnsi"/>
                <w:lang w:val="en-GB"/>
              </w:rPr>
              <w:t xml:space="preserve">The nominated anaesthetist must not assume other responsibilities, e.g., surgical assistance, detracting from animal safety and must remain with deeply sedated and unconscious animals until recovery endpoints are reached. </w:t>
            </w:r>
          </w:p>
          <w:p w14:paraId="35263BCC" w14:textId="77777777" w:rsidR="00F30E16" w:rsidRPr="00E30F58" w:rsidRDefault="00F30E16" w:rsidP="007B2EDF">
            <w:pPr>
              <w:pStyle w:val="Odstavekseznama"/>
              <w:numPr>
                <w:ilvl w:val="0"/>
                <w:numId w:val="18"/>
              </w:numPr>
              <w:spacing w:line="276" w:lineRule="auto"/>
              <w:ind w:left="316" w:hanging="283"/>
              <w:rPr>
                <w:rFonts w:asciiTheme="minorHAnsi" w:hAnsiTheme="minorHAnsi" w:cstheme="minorHAnsi"/>
                <w:lang w:val="en-GB"/>
              </w:rPr>
            </w:pPr>
            <w:r w:rsidRPr="00E30F58">
              <w:rPr>
                <w:rFonts w:asciiTheme="minorHAnsi" w:hAnsiTheme="minorHAnsi" w:cstheme="minorHAnsi"/>
                <w:lang w:val="en-GB"/>
              </w:rPr>
              <w:t>An appropriate anaesthetic breathing system must be used, and with gas flows (and, or chemical absorbent) sufficient to prevent CO2 rebreathing for the duration of the procedure.</w:t>
            </w:r>
          </w:p>
          <w:p w14:paraId="663884C4" w14:textId="77777777" w:rsidR="00F30E16" w:rsidRPr="00E30F58" w:rsidRDefault="00F30E16" w:rsidP="007B2EDF">
            <w:pPr>
              <w:pStyle w:val="Odstavekseznama"/>
              <w:numPr>
                <w:ilvl w:val="0"/>
                <w:numId w:val="18"/>
              </w:numPr>
              <w:spacing w:line="276" w:lineRule="auto"/>
              <w:ind w:left="316" w:hanging="283"/>
              <w:rPr>
                <w:rFonts w:asciiTheme="minorHAnsi" w:hAnsiTheme="minorHAnsi" w:cstheme="minorHAnsi"/>
                <w:lang w:val="en-GB"/>
              </w:rPr>
            </w:pPr>
            <w:r w:rsidRPr="00E30F58">
              <w:rPr>
                <w:rFonts w:asciiTheme="minorHAnsi" w:hAnsiTheme="minorHAnsi" w:cstheme="minorHAnsi"/>
                <w:lang w:val="en-GB"/>
              </w:rPr>
              <w:t>Intravenous fluids should be infused if the procedure’s duration and, or invasiveness are likely to cause hypovolaemia.</w:t>
            </w:r>
          </w:p>
          <w:p w14:paraId="37C298BE" w14:textId="77777777" w:rsidR="00F30E16" w:rsidRPr="00E30F58" w:rsidRDefault="00F30E16" w:rsidP="007B2EDF">
            <w:pPr>
              <w:pStyle w:val="Odstavekseznama"/>
              <w:numPr>
                <w:ilvl w:val="0"/>
                <w:numId w:val="18"/>
              </w:numPr>
              <w:spacing w:line="276" w:lineRule="auto"/>
              <w:ind w:left="316" w:hanging="283"/>
              <w:rPr>
                <w:rFonts w:asciiTheme="minorHAnsi" w:hAnsiTheme="minorHAnsi" w:cstheme="minorHAnsi"/>
                <w:lang w:val="en-GB"/>
              </w:rPr>
            </w:pPr>
            <w:r w:rsidRPr="00E30F58">
              <w:rPr>
                <w:rFonts w:asciiTheme="minorHAnsi" w:hAnsiTheme="minorHAnsi" w:cstheme="minorHAnsi"/>
                <w:lang w:val="en-GB"/>
              </w:rPr>
              <w:t xml:space="preserve">A suitable anaesthetic record* should be recorded </w:t>
            </w:r>
          </w:p>
          <w:p w14:paraId="3F6A8F49" w14:textId="77777777" w:rsidR="00F30E16" w:rsidRPr="00E30F58" w:rsidRDefault="00F30E16" w:rsidP="007B2EDF">
            <w:pPr>
              <w:pStyle w:val="Odstavekseznama"/>
              <w:spacing w:line="276" w:lineRule="auto"/>
              <w:ind w:left="0" w:firstLine="33"/>
              <w:rPr>
                <w:rFonts w:asciiTheme="minorHAnsi" w:hAnsiTheme="minorHAnsi" w:cstheme="minorHAnsi"/>
                <w:lang w:val="en-GB"/>
              </w:rPr>
            </w:pPr>
          </w:p>
          <w:p w14:paraId="7607AA53" w14:textId="77777777" w:rsidR="00F30E16" w:rsidRPr="00E30F58" w:rsidRDefault="00F30E16" w:rsidP="007B2EDF">
            <w:pPr>
              <w:spacing w:line="276" w:lineRule="auto"/>
              <w:ind w:firstLine="33"/>
              <w:rPr>
                <w:rFonts w:asciiTheme="minorHAnsi" w:hAnsiTheme="minorHAnsi" w:cstheme="minorHAnsi"/>
              </w:rPr>
            </w:pPr>
          </w:p>
        </w:tc>
      </w:tr>
    </w:tbl>
    <w:p w14:paraId="635AAE0F" w14:textId="33CEF139" w:rsidR="00154BB3" w:rsidRPr="00E30F58" w:rsidRDefault="00AA1091" w:rsidP="00500710">
      <w:pPr>
        <w:rPr>
          <w:rFonts w:asciiTheme="minorHAnsi" w:hAnsiTheme="minorHAnsi" w:cstheme="minorHAnsi"/>
        </w:rPr>
      </w:pPr>
      <w:r w:rsidRPr="00E30F58">
        <w:rPr>
          <w:rFonts w:asciiTheme="minorHAnsi" w:hAnsiTheme="minorHAnsi" w:cstheme="minorHAnsi"/>
        </w:rPr>
        <w:t>*See AVA anaesthetic records for low</w:t>
      </w:r>
      <w:r w:rsidR="00C701D2" w:rsidRPr="00E30F58">
        <w:rPr>
          <w:rFonts w:asciiTheme="minorHAnsi" w:hAnsiTheme="minorHAnsi" w:cstheme="minorHAnsi"/>
        </w:rPr>
        <w:t xml:space="preserve"> </w:t>
      </w:r>
      <w:r w:rsidR="00C701D2"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Year&gt;2006&lt;/Year&gt;&lt;RecNum&gt;12&lt;/RecNum&gt;&lt;DisplayText&gt;(233)&lt;/DisplayText&gt;&lt;record&gt;&lt;rec-number&gt;12&lt;/rec-number&gt;&lt;foreign-keys&gt;&lt;key app="EN" db-id="zv95d25xqw95dgevz015tr08vswsst2srwwz" timestamp="1714134280"&gt;12&lt;/key&gt;&lt;/foreign-keys&gt;&lt;ref-type name="Web Page"&gt;12&lt;/ref-type&gt;&lt;contributors&gt;&lt;/contributors&gt;&lt;titles&gt;&lt;title&gt;Association of Veterinary Anaesthetists; Recommended Requirements When Performing General Anaesthesia Of Dogs, Cats And Horses&lt;/title&gt;&lt;/titles&gt;&lt;dates&gt;&lt;year&gt;2006&lt;/year&gt;&lt;/dates&gt;&lt;urls&gt;&lt;related-urls&gt;&lt;url&gt;https://ava.eu.com/wp-content/uploads/2015/10/AVA-RECOMMENDED-REQUIREMENTS-ENG.pdf&lt;/url&gt;&lt;/related-urls&gt;&lt;/urls&gt;&lt;research-notes&gt;Noah&amp;apos;s Ark stuff&lt;/research-notes&gt;&lt;/record&gt;&lt;/Cite&gt;&lt;/EndNote&gt;</w:instrText>
      </w:r>
      <w:r w:rsidR="00C701D2" w:rsidRPr="00E30F58">
        <w:rPr>
          <w:rFonts w:asciiTheme="minorHAnsi" w:hAnsiTheme="minorHAnsi" w:cstheme="minorHAnsi"/>
        </w:rPr>
        <w:fldChar w:fldCharType="separate"/>
      </w:r>
      <w:r w:rsidR="00FC2719">
        <w:rPr>
          <w:rFonts w:asciiTheme="minorHAnsi" w:hAnsiTheme="minorHAnsi" w:cstheme="minorHAnsi"/>
          <w:noProof/>
        </w:rPr>
        <w:t>(233)</w:t>
      </w:r>
      <w:r w:rsidR="00C701D2" w:rsidRPr="00E30F58">
        <w:rPr>
          <w:rFonts w:asciiTheme="minorHAnsi" w:hAnsiTheme="minorHAnsi" w:cstheme="minorHAnsi"/>
        </w:rPr>
        <w:fldChar w:fldCharType="end"/>
      </w:r>
      <w:r w:rsidRPr="00E30F58">
        <w:rPr>
          <w:rFonts w:asciiTheme="minorHAnsi" w:hAnsiTheme="minorHAnsi" w:cstheme="minorHAnsi"/>
        </w:rPr>
        <w:t xml:space="preserve"> and high risk</w:t>
      </w:r>
      <w:r w:rsidR="00C701D2" w:rsidRPr="00E30F58">
        <w:rPr>
          <w:rFonts w:asciiTheme="minorHAnsi" w:hAnsiTheme="minorHAnsi" w:cstheme="minorHAnsi"/>
        </w:rPr>
        <w:t xml:space="preserve"> </w:t>
      </w:r>
      <w:r w:rsidR="00C701D2"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Year&gt;2014&lt;/Year&gt;&lt;RecNum&gt;13&lt;/RecNum&gt;&lt;DisplayText&gt;(234)&lt;/DisplayText&gt;&lt;record&gt;&lt;rec-number&gt;13&lt;/rec-number&gt;&lt;foreign-keys&gt;&lt;key app="EN" db-id="zv95d25xqw95dgevz015tr08vswsst2srwwz" timestamp="1714134280"&gt;13&lt;/key&gt;&lt;/foreign-keys&gt;&lt;ref-type name="Web Page"&gt;12&lt;/ref-type&gt;&lt;contributors&gt;&lt;/contributors&gt;&lt;titles&gt;&lt;title&gt;Association of Veterinary Anaesthetists; Anaesthetic Safety Checklist Implementation Manual&lt;/title&gt;&lt;/titles&gt;&lt;dates&gt;&lt;year&gt;2014&lt;/year&gt;&lt;/dates&gt;&lt;urls&gt;&lt;related-urls&gt;&lt;url&gt;AVA-Checklist-Booklet-FINAL-Web-copy.pdf&lt;/url&gt;&lt;/related-urls&gt;&lt;/urls&gt;&lt;research-notes&gt;Book on checklist&lt;/research-notes&gt;&lt;/record&gt;&lt;/Cite&gt;&lt;/EndNote&gt;</w:instrText>
      </w:r>
      <w:r w:rsidR="00C701D2" w:rsidRPr="00E30F58">
        <w:rPr>
          <w:rFonts w:asciiTheme="minorHAnsi" w:hAnsiTheme="minorHAnsi" w:cstheme="minorHAnsi"/>
        </w:rPr>
        <w:fldChar w:fldCharType="separate"/>
      </w:r>
      <w:r w:rsidR="00FC2719">
        <w:rPr>
          <w:rFonts w:asciiTheme="minorHAnsi" w:hAnsiTheme="minorHAnsi" w:cstheme="minorHAnsi"/>
          <w:noProof/>
        </w:rPr>
        <w:t>(234)</w:t>
      </w:r>
      <w:r w:rsidR="00C701D2" w:rsidRPr="00E30F58">
        <w:rPr>
          <w:rFonts w:asciiTheme="minorHAnsi" w:hAnsiTheme="minorHAnsi" w:cstheme="minorHAnsi"/>
        </w:rPr>
        <w:fldChar w:fldCharType="end"/>
      </w:r>
      <w:r w:rsidRPr="00E30F58">
        <w:rPr>
          <w:rFonts w:asciiTheme="minorHAnsi" w:hAnsiTheme="minorHAnsi" w:cstheme="minorHAnsi"/>
        </w:rPr>
        <w:t xml:space="preserve"> cases.</w:t>
      </w:r>
    </w:p>
    <w:p w14:paraId="40016CFC" w14:textId="022D08F7" w:rsidR="00AA1091" w:rsidRPr="00E30F58" w:rsidRDefault="00AA1091">
      <w:pPr>
        <w:autoSpaceDE/>
        <w:autoSpaceDN/>
        <w:adjustRightInd/>
        <w:spacing w:line="259" w:lineRule="auto"/>
        <w:rPr>
          <w:rFonts w:asciiTheme="minorHAnsi" w:hAnsiTheme="minorHAnsi" w:cstheme="minorHAnsi"/>
          <w:i/>
          <w:iCs/>
          <w:kern w:val="0"/>
          <w14:ligatures w14:val="none"/>
        </w:rPr>
      </w:pPr>
      <w:r w:rsidRPr="00E30F58">
        <w:rPr>
          <w:rFonts w:asciiTheme="minorHAnsi" w:hAnsiTheme="minorHAnsi" w:cstheme="minorHAnsi"/>
        </w:rPr>
        <w:br w:type="page"/>
      </w:r>
    </w:p>
    <w:p w14:paraId="133514D9" w14:textId="5F83FDE9" w:rsidR="00500675" w:rsidRPr="00E30F58" w:rsidRDefault="00500675" w:rsidP="0005522E">
      <w:pPr>
        <w:pStyle w:val="Napis"/>
        <w:ind w:hanging="851"/>
        <w:rPr>
          <w:rFonts w:asciiTheme="minorHAnsi" w:hAnsiTheme="minorHAnsi" w:cstheme="minorHAnsi"/>
          <w:i w:val="0"/>
          <w:iCs w:val="0"/>
          <w:szCs w:val="20"/>
          <w:lang w:val="en-GB"/>
        </w:rPr>
      </w:pPr>
    </w:p>
    <w:p w14:paraId="749BDE9B" w14:textId="44E46D82" w:rsidR="00C701D2" w:rsidRPr="00E30F58" w:rsidRDefault="00C701D2" w:rsidP="00C701D2">
      <w:pPr>
        <w:pStyle w:val="Napis"/>
        <w:keepNext/>
        <w:rPr>
          <w:rFonts w:asciiTheme="minorHAnsi" w:hAnsiTheme="minorHAnsi" w:cstheme="minorHAnsi"/>
        </w:rPr>
      </w:pPr>
      <w:bookmarkStart w:id="27" w:name="_Ref165033732"/>
      <w:r w:rsidRPr="00E30F58">
        <w:rPr>
          <w:rFonts w:asciiTheme="minorHAnsi" w:hAnsiTheme="minorHAnsi" w:cstheme="minorHAnsi"/>
        </w:rPr>
        <w:t xml:space="preserve">Table </w:t>
      </w:r>
      <w:r w:rsidR="00AC0341">
        <w:rPr>
          <w:rFonts w:asciiTheme="minorHAnsi" w:hAnsiTheme="minorHAnsi" w:cstheme="minorHAnsi"/>
        </w:rPr>
        <w:fldChar w:fldCharType="begin"/>
      </w:r>
      <w:r w:rsidR="00AC0341">
        <w:rPr>
          <w:rFonts w:asciiTheme="minorHAnsi" w:hAnsiTheme="minorHAnsi" w:cstheme="minorHAnsi"/>
        </w:rPr>
        <w:instrText xml:space="preserve"> SEQ Table \* ARABIC </w:instrText>
      </w:r>
      <w:r w:rsidR="00AC0341">
        <w:rPr>
          <w:rFonts w:asciiTheme="minorHAnsi" w:hAnsiTheme="minorHAnsi" w:cstheme="minorHAnsi"/>
        </w:rPr>
        <w:fldChar w:fldCharType="separate"/>
      </w:r>
      <w:r w:rsidR="00AC0341">
        <w:rPr>
          <w:rFonts w:asciiTheme="minorHAnsi" w:hAnsiTheme="minorHAnsi" w:cstheme="minorHAnsi"/>
          <w:noProof/>
        </w:rPr>
        <w:t>11</w:t>
      </w:r>
      <w:r w:rsidR="00AC0341">
        <w:rPr>
          <w:rFonts w:asciiTheme="minorHAnsi" w:hAnsiTheme="minorHAnsi" w:cstheme="minorHAnsi"/>
        </w:rPr>
        <w:fldChar w:fldCharType="end"/>
      </w:r>
      <w:bookmarkEnd w:id="27"/>
      <w:r w:rsidRPr="00E30F58">
        <w:rPr>
          <w:rFonts w:asciiTheme="minorHAnsi" w:hAnsiTheme="minorHAnsi" w:cstheme="minorHAnsi"/>
        </w:rPr>
        <w:t xml:space="preserve"> Recommendations for planning and early recovery from anaesthesia</w:t>
      </w:r>
    </w:p>
    <w:tbl>
      <w:tblPr>
        <w:tblStyle w:val="Tabelamrea"/>
        <w:tblW w:w="15735" w:type="dxa"/>
        <w:tblInd w:w="-856" w:type="dxa"/>
        <w:tblLook w:val="04A0" w:firstRow="1" w:lastRow="0" w:firstColumn="1" w:lastColumn="0" w:noHBand="0" w:noVBand="1"/>
      </w:tblPr>
      <w:tblGrid>
        <w:gridCol w:w="2694"/>
        <w:gridCol w:w="13041"/>
      </w:tblGrid>
      <w:tr w:rsidR="00056D0D" w:rsidRPr="00E30F58" w14:paraId="71BA3180" w14:textId="77777777" w:rsidTr="008018D4">
        <w:tc>
          <w:tcPr>
            <w:tcW w:w="2694" w:type="dxa"/>
            <w:vAlign w:val="center"/>
          </w:tcPr>
          <w:p w14:paraId="6009398C" w14:textId="77777777" w:rsidR="00056D0D" w:rsidRPr="00E30F58" w:rsidRDefault="00056D0D" w:rsidP="006C0C1A">
            <w:pPr>
              <w:spacing w:line="240" w:lineRule="auto"/>
              <w:rPr>
                <w:rFonts w:asciiTheme="minorHAnsi" w:hAnsiTheme="minorHAnsi" w:cstheme="minorHAnsi"/>
              </w:rPr>
            </w:pPr>
            <w:r w:rsidRPr="00E30F58">
              <w:rPr>
                <w:rFonts w:asciiTheme="minorHAnsi" w:hAnsiTheme="minorHAnsi" w:cstheme="minorHAnsi"/>
              </w:rPr>
              <w:t>A) Pre-recovery</w:t>
            </w:r>
          </w:p>
        </w:tc>
        <w:tc>
          <w:tcPr>
            <w:tcW w:w="13041" w:type="dxa"/>
          </w:tcPr>
          <w:p w14:paraId="23863295" w14:textId="77777777" w:rsidR="0005522E" w:rsidRPr="00E30F58" w:rsidRDefault="0005522E" w:rsidP="006C0C1A">
            <w:pPr>
              <w:spacing w:line="240" w:lineRule="auto"/>
              <w:rPr>
                <w:rFonts w:asciiTheme="minorHAnsi" w:hAnsiTheme="minorHAnsi" w:cstheme="minorHAnsi"/>
              </w:rPr>
            </w:pPr>
          </w:p>
          <w:p w14:paraId="3BBA8CFD" w14:textId="68E7E698" w:rsidR="00056D0D" w:rsidRPr="00E30F58" w:rsidRDefault="00056D0D" w:rsidP="007B2EDF">
            <w:pPr>
              <w:spacing w:line="240" w:lineRule="auto"/>
              <w:rPr>
                <w:rFonts w:asciiTheme="minorHAnsi" w:hAnsiTheme="minorHAnsi" w:cstheme="minorHAnsi"/>
              </w:rPr>
            </w:pPr>
            <w:r w:rsidRPr="00E30F58">
              <w:rPr>
                <w:rFonts w:asciiTheme="minorHAnsi" w:hAnsiTheme="minorHAnsi" w:cstheme="minorHAnsi"/>
              </w:rPr>
              <w:t>Formulate a pain scoring system for use after noxious procedures which incorporates thresholds triggering “rescue analgesia” administration.  Rescue analgesics must be specified in terms of drug, dose and route of administration, and actions to be taken, e.g., additional expertise sought, should pain persist.</w:t>
            </w:r>
          </w:p>
          <w:p w14:paraId="70D0B600" w14:textId="77777777" w:rsidR="00802700" w:rsidRPr="00E30F58" w:rsidRDefault="00802700" w:rsidP="007B2EDF">
            <w:pPr>
              <w:spacing w:line="240" w:lineRule="auto"/>
              <w:rPr>
                <w:rFonts w:asciiTheme="minorHAnsi" w:hAnsiTheme="minorHAnsi" w:cstheme="minorHAnsi"/>
              </w:rPr>
            </w:pPr>
          </w:p>
          <w:p w14:paraId="24488482" w14:textId="7085214D" w:rsidR="00802700" w:rsidRPr="00E30F58" w:rsidRDefault="00802700" w:rsidP="007B2EDF">
            <w:pPr>
              <w:spacing w:line="240" w:lineRule="auto"/>
              <w:rPr>
                <w:rFonts w:asciiTheme="minorHAnsi" w:hAnsiTheme="minorHAnsi" w:cstheme="minorHAnsi"/>
              </w:rPr>
            </w:pPr>
            <w:r w:rsidRPr="00E30F58">
              <w:rPr>
                <w:rFonts w:asciiTheme="minorHAnsi" w:hAnsiTheme="minorHAnsi" w:cstheme="minorHAnsi"/>
              </w:rPr>
              <w:t>Ensure suitable recovery record forms are available (Table 10A). These may incorporate the pain scoring system (above).</w:t>
            </w:r>
          </w:p>
          <w:p w14:paraId="0D1035AA" w14:textId="77777777" w:rsidR="00802700" w:rsidRPr="00E30F58" w:rsidRDefault="00802700" w:rsidP="007B2EDF">
            <w:pPr>
              <w:spacing w:line="240" w:lineRule="auto"/>
              <w:rPr>
                <w:rFonts w:asciiTheme="minorHAnsi" w:hAnsiTheme="minorHAnsi" w:cstheme="minorHAnsi"/>
              </w:rPr>
            </w:pPr>
            <w:r w:rsidRPr="00E30F58">
              <w:rPr>
                <w:rFonts w:asciiTheme="minorHAnsi" w:hAnsiTheme="minorHAnsi" w:cstheme="minorHAnsi"/>
              </w:rPr>
              <w:t xml:space="preserve"> </w:t>
            </w:r>
          </w:p>
          <w:p w14:paraId="192F511D" w14:textId="77777777" w:rsidR="00056D0D" w:rsidRPr="00E30F58" w:rsidRDefault="00056D0D" w:rsidP="007B2EDF">
            <w:pPr>
              <w:spacing w:line="240" w:lineRule="auto"/>
              <w:rPr>
                <w:rFonts w:asciiTheme="minorHAnsi" w:hAnsiTheme="minorHAnsi" w:cstheme="minorHAnsi"/>
              </w:rPr>
            </w:pPr>
            <w:r w:rsidRPr="00E30F58">
              <w:rPr>
                <w:rFonts w:asciiTheme="minorHAnsi" w:hAnsiTheme="minorHAnsi" w:cstheme="minorHAnsi"/>
              </w:rPr>
              <w:t>Establish details of other interventions, e.g., antibiotic administration and wound examination.</w:t>
            </w:r>
          </w:p>
          <w:p w14:paraId="474782E7" w14:textId="77777777" w:rsidR="00056D0D" w:rsidRPr="00E30F58" w:rsidRDefault="00056D0D" w:rsidP="007B2EDF">
            <w:pPr>
              <w:spacing w:line="240" w:lineRule="auto"/>
              <w:rPr>
                <w:rFonts w:asciiTheme="minorHAnsi" w:hAnsiTheme="minorHAnsi" w:cstheme="minorHAnsi"/>
              </w:rPr>
            </w:pPr>
          </w:p>
          <w:p w14:paraId="1D75A8B1" w14:textId="77777777" w:rsidR="00056D0D" w:rsidRPr="00E30F58" w:rsidRDefault="00056D0D" w:rsidP="007B2EDF">
            <w:pPr>
              <w:spacing w:line="240" w:lineRule="auto"/>
              <w:rPr>
                <w:rFonts w:asciiTheme="minorHAnsi" w:hAnsiTheme="minorHAnsi" w:cstheme="minorHAnsi"/>
              </w:rPr>
            </w:pPr>
            <w:r w:rsidRPr="00E30F58">
              <w:rPr>
                <w:rFonts w:asciiTheme="minorHAnsi" w:hAnsiTheme="minorHAnsi" w:cstheme="minorHAnsi"/>
              </w:rPr>
              <w:t>Identify and communicate major recovery concerns to staff involved in recovery supervision.</w:t>
            </w:r>
          </w:p>
          <w:p w14:paraId="45D560CC" w14:textId="77777777" w:rsidR="00056D0D" w:rsidRPr="00E30F58" w:rsidRDefault="00056D0D" w:rsidP="007B2EDF">
            <w:pPr>
              <w:spacing w:line="240" w:lineRule="auto"/>
              <w:rPr>
                <w:rFonts w:asciiTheme="minorHAnsi" w:hAnsiTheme="minorHAnsi" w:cstheme="minorHAnsi"/>
              </w:rPr>
            </w:pPr>
            <w:r w:rsidRPr="00E30F58">
              <w:rPr>
                <w:rFonts w:asciiTheme="minorHAnsi" w:hAnsiTheme="minorHAnsi" w:cstheme="minorHAnsi"/>
              </w:rPr>
              <w:t>Establish when additional assistance and, or NVS (or DVS) notification is required.</w:t>
            </w:r>
          </w:p>
          <w:p w14:paraId="25EF4B6D" w14:textId="77777777" w:rsidR="00056D0D" w:rsidRPr="00E30F58" w:rsidRDefault="00056D0D" w:rsidP="007B2EDF">
            <w:pPr>
              <w:spacing w:line="240" w:lineRule="auto"/>
              <w:rPr>
                <w:rFonts w:asciiTheme="minorHAnsi" w:hAnsiTheme="minorHAnsi" w:cstheme="minorHAnsi"/>
              </w:rPr>
            </w:pPr>
          </w:p>
          <w:p w14:paraId="682D5BDA" w14:textId="77777777" w:rsidR="00056D0D" w:rsidRPr="00E30F58" w:rsidRDefault="00056D0D" w:rsidP="007B2EDF">
            <w:pPr>
              <w:spacing w:line="240" w:lineRule="auto"/>
              <w:rPr>
                <w:rFonts w:asciiTheme="minorHAnsi" w:hAnsiTheme="minorHAnsi" w:cstheme="minorHAnsi"/>
              </w:rPr>
            </w:pPr>
            <w:r w:rsidRPr="00E30F58">
              <w:rPr>
                <w:rFonts w:asciiTheme="minorHAnsi" w:hAnsiTheme="minorHAnsi" w:cstheme="minorHAnsi"/>
              </w:rPr>
              <w:t xml:space="preserve">Optimize the early recovery environment in terms of ambient temperature, noise, lighting, ventilation, dust levels and cleanliness. Ensure bedding (type, adequacy, non-palatability, dustiness) is optimal. </w:t>
            </w:r>
          </w:p>
          <w:p w14:paraId="74F99752" w14:textId="77777777" w:rsidR="00056D0D" w:rsidRPr="00E30F58" w:rsidRDefault="00056D0D" w:rsidP="006C0C1A">
            <w:pPr>
              <w:spacing w:line="240" w:lineRule="auto"/>
              <w:rPr>
                <w:rFonts w:asciiTheme="minorHAnsi" w:hAnsiTheme="minorHAnsi" w:cstheme="minorHAnsi"/>
              </w:rPr>
            </w:pPr>
            <w:r w:rsidRPr="00E30F58">
              <w:rPr>
                <w:rFonts w:asciiTheme="minorHAnsi" w:hAnsiTheme="minorHAnsi" w:cstheme="minorHAnsi"/>
              </w:rPr>
              <w:t>Take measures to prevent: i) unnecessary human stimulation, e.g., non-essential handling and interventions, casual observers; and ii) direct animal contact and indirect animal stimulation, e.g., vocalisation.</w:t>
            </w:r>
          </w:p>
          <w:p w14:paraId="6D625DED" w14:textId="3DDE476E" w:rsidR="0005522E" w:rsidRPr="00E30F58" w:rsidRDefault="0005522E" w:rsidP="006C0C1A">
            <w:pPr>
              <w:spacing w:line="240" w:lineRule="auto"/>
              <w:rPr>
                <w:rFonts w:asciiTheme="minorHAnsi" w:hAnsiTheme="minorHAnsi" w:cstheme="minorHAnsi"/>
              </w:rPr>
            </w:pPr>
          </w:p>
        </w:tc>
      </w:tr>
      <w:tr w:rsidR="00056D0D" w:rsidRPr="00E30F58" w14:paraId="335214B7" w14:textId="77777777" w:rsidTr="008018D4">
        <w:tc>
          <w:tcPr>
            <w:tcW w:w="2694" w:type="dxa"/>
            <w:vAlign w:val="center"/>
          </w:tcPr>
          <w:p w14:paraId="0F09E4A1" w14:textId="77777777" w:rsidR="00056D0D" w:rsidRPr="00E30F58" w:rsidRDefault="00056D0D" w:rsidP="006C0C1A">
            <w:pPr>
              <w:spacing w:line="240" w:lineRule="auto"/>
              <w:rPr>
                <w:rFonts w:asciiTheme="minorHAnsi" w:hAnsiTheme="minorHAnsi" w:cstheme="minorHAnsi"/>
              </w:rPr>
            </w:pPr>
            <w:r w:rsidRPr="00E30F58">
              <w:rPr>
                <w:rFonts w:asciiTheme="minorHAnsi" w:hAnsiTheme="minorHAnsi" w:cstheme="minorHAnsi"/>
              </w:rPr>
              <w:t>B) Early recovery (from discontinuation of anaesthetics to restoration of vital activity)</w:t>
            </w:r>
          </w:p>
        </w:tc>
        <w:tc>
          <w:tcPr>
            <w:tcW w:w="13041" w:type="dxa"/>
          </w:tcPr>
          <w:p w14:paraId="405157D2" w14:textId="77777777" w:rsidR="0005522E" w:rsidRPr="00E30F58" w:rsidRDefault="0005522E" w:rsidP="006C0C1A">
            <w:pPr>
              <w:spacing w:line="240" w:lineRule="auto"/>
              <w:rPr>
                <w:rFonts w:asciiTheme="minorHAnsi" w:hAnsiTheme="minorHAnsi" w:cstheme="minorHAnsi"/>
              </w:rPr>
            </w:pPr>
          </w:p>
          <w:p w14:paraId="26168AC0" w14:textId="0EC540BD" w:rsidR="00056D0D" w:rsidRPr="00E30F58" w:rsidRDefault="00056D0D" w:rsidP="007B2EDF">
            <w:pPr>
              <w:spacing w:line="240" w:lineRule="auto"/>
              <w:rPr>
                <w:rFonts w:asciiTheme="minorHAnsi" w:hAnsiTheme="minorHAnsi" w:cstheme="minorHAnsi"/>
              </w:rPr>
            </w:pPr>
            <w:r w:rsidRPr="00E30F58">
              <w:rPr>
                <w:rFonts w:asciiTheme="minorHAnsi" w:hAnsiTheme="minorHAnsi" w:cstheme="minorHAnsi"/>
              </w:rPr>
              <w:t>Modify the initial pain management (recognition, quantification, and treatment) plan according to procedural events.</w:t>
            </w:r>
          </w:p>
          <w:p w14:paraId="49D5B18E" w14:textId="77777777" w:rsidR="00056D0D" w:rsidRPr="00E30F58" w:rsidRDefault="00056D0D" w:rsidP="007B2EDF">
            <w:pPr>
              <w:spacing w:line="240" w:lineRule="auto"/>
              <w:rPr>
                <w:rFonts w:asciiTheme="minorHAnsi" w:hAnsiTheme="minorHAnsi" w:cstheme="minorHAnsi"/>
              </w:rPr>
            </w:pPr>
          </w:p>
          <w:p w14:paraId="26096B34" w14:textId="77777777" w:rsidR="00056D0D" w:rsidRPr="00E30F58" w:rsidRDefault="00056D0D" w:rsidP="007B2EDF">
            <w:pPr>
              <w:spacing w:line="240" w:lineRule="auto"/>
              <w:rPr>
                <w:rFonts w:asciiTheme="minorHAnsi" w:hAnsiTheme="minorHAnsi" w:cstheme="minorHAnsi"/>
              </w:rPr>
            </w:pPr>
            <w:r w:rsidRPr="00E30F58">
              <w:rPr>
                <w:rFonts w:asciiTheme="minorHAnsi" w:hAnsiTheme="minorHAnsi" w:cstheme="minorHAnsi"/>
              </w:rPr>
              <w:t>Maintain support of ventilation, airway, oxygenation, circulatory volume, tissue perfusion and body temperature until endpoints are reached, for example:</w:t>
            </w:r>
          </w:p>
          <w:p w14:paraId="526282D4" w14:textId="77777777" w:rsidR="00056D0D" w:rsidRPr="00E30F58" w:rsidRDefault="00056D0D" w:rsidP="007B2EDF">
            <w:pPr>
              <w:spacing w:line="240" w:lineRule="auto"/>
              <w:rPr>
                <w:rFonts w:asciiTheme="minorHAnsi" w:hAnsiTheme="minorHAnsi" w:cstheme="minorHAnsi"/>
              </w:rPr>
            </w:pPr>
          </w:p>
          <w:p w14:paraId="2841F029" w14:textId="77777777" w:rsidR="00056D0D" w:rsidRPr="00E30F58" w:rsidRDefault="00056D0D" w:rsidP="007B2EDF">
            <w:pPr>
              <w:pStyle w:val="Odstavekseznama"/>
              <w:numPr>
                <w:ilvl w:val="0"/>
                <w:numId w:val="21"/>
              </w:numPr>
              <w:spacing w:line="240" w:lineRule="auto"/>
              <w:ind w:left="742" w:hanging="276"/>
              <w:rPr>
                <w:rFonts w:asciiTheme="minorHAnsi" w:hAnsiTheme="minorHAnsi" w:cstheme="minorHAnsi"/>
                <w:lang w:val="en-GB"/>
              </w:rPr>
            </w:pPr>
            <w:r w:rsidRPr="00E30F58">
              <w:rPr>
                <w:rFonts w:asciiTheme="minorHAnsi" w:hAnsiTheme="minorHAnsi" w:cstheme="minorHAnsi"/>
                <w:lang w:val="en-GB"/>
              </w:rPr>
              <w:t>End ventilatory support if spontaneous breathing appears adequate and maintains: i) end-tidal CO</w:t>
            </w:r>
            <w:r w:rsidRPr="00E30F58">
              <w:rPr>
                <w:rFonts w:asciiTheme="minorHAnsi" w:hAnsiTheme="minorHAnsi" w:cstheme="minorHAnsi"/>
                <w:vertAlign w:val="subscript"/>
                <w:lang w:val="en-GB"/>
              </w:rPr>
              <w:t>2</w:t>
            </w:r>
            <w:r w:rsidRPr="00E30F58">
              <w:rPr>
                <w:rFonts w:asciiTheme="minorHAnsi" w:hAnsiTheme="minorHAnsi" w:cstheme="minorHAnsi"/>
                <w:lang w:val="en-GB"/>
              </w:rPr>
              <w:t xml:space="preserve"> concentrations &lt; 6.6 kPa (50 mm Hg) and, or; ii) minute volume of ventilation &gt; 200 mL kg</w:t>
            </w:r>
            <w:r w:rsidRPr="00E30F58">
              <w:rPr>
                <w:rFonts w:asciiTheme="minorHAnsi" w:hAnsiTheme="minorHAnsi" w:cstheme="minorHAnsi"/>
                <w:vertAlign w:val="superscript"/>
                <w:lang w:val="en-GB"/>
              </w:rPr>
              <w:t>-1</w:t>
            </w:r>
            <w:r w:rsidRPr="00E30F58">
              <w:rPr>
                <w:rFonts w:asciiTheme="minorHAnsi" w:hAnsiTheme="minorHAnsi" w:cstheme="minorHAnsi"/>
                <w:lang w:val="en-GB"/>
              </w:rPr>
              <w:t xml:space="preserve"> body mass.</w:t>
            </w:r>
          </w:p>
          <w:p w14:paraId="04A71304" w14:textId="77777777" w:rsidR="00056D0D" w:rsidRPr="00E30F58" w:rsidRDefault="00056D0D" w:rsidP="007B2EDF">
            <w:pPr>
              <w:pStyle w:val="Odstavekseznama"/>
              <w:numPr>
                <w:ilvl w:val="0"/>
                <w:numId w:val="21"/>
              </w:numPr>
              <w:spacing w:line="240" w:lineRule="auto"/>
              <w:ind w:left="742" w:hanging="276"/>
              <w:rPr>
                <w:rFonts w:asciiTheme="minorHAnsi" w:hAnsiTheme="minorHAnsi" w:cstheme="minorHAnsi"/>
                <w:lang w:val="en-GB"/>
              </w:rPr>
            </w:pPr>
            <w:r w:rsidRPr="00E30F58">
              <w:rPr>
                <w:rFonts w:asciiTheme="minorHAnsi" w:hAnsiTheme="minorHAnsi" w:cstheme="minorHAnsi"/>
                <w:lang w:val="en-GB"/>
              </w:rPr>
              <w:t>Extubate trachea when laryngo-spinal reflexes and, or coughing are active and persistent.</w:t>
            </w:r>
          </w:p>
          <w:p w14:paraId="189123D2" w14:textId="77777777" w:rsidR="00056D0D" w:rsidRPr="00E30F58" w:rsidRDefault="00056D0D" w:rsidP="007B2EDF">
            <w:pPr>
              <w:pStyle w:val="Odstavekseznama"/>
              <w:numPr>
                <w:ilvl w:val="0"/>
                <w:numId w:val="20"/>
              </w:numPr>
              <w:spacing w:line="240" w:lineRule="auto"/>
              <w:ind w:left="742" w:hanging="276"/>
              <w:rPr>
                <w:rFonts w:asciiTheme="minorHAnsi" w:hAnsiTheme="minorHAnsi" w:cstheme="minorHAnsi"/>
                <w:lang w:val="en-GB"/>
              </w:rPr>
            </w:pPr>
            <w:r w:rsidRPr="00E30F58">
              <w:rPr>
                <w:rFonts w:asciiTheme="minorHAnsi" w:hAnsiTheme="minorHAnsi" w:cstheme="minorHAnsi"/>
                <w:lang w:val="en-GB"/>
              </w:rPr>
              <w:t>End O</w:t>
            </w:r>
            <w:r w:rsidRPr="00E30F58">
              <w:rPr>
                <w:rFonts w:asciiTheme="minorHAnsi" w:hAnsiTheme="minorHAnsi" w:cstheme="minorHAnsi"/>
                <w:vertAlign w:val="subscript"/>
                <w:lang w:val="en-GB"/>
              </w:rPr>
              <w:t>2</w:t>
            </w:r>
            <w:r w:rsidRPr="00E30F58">
              <w:rPr>
                <w:rFonts w:asciiTheme="minorHAnsi" w:hAnsiTheme="minorHAnsi" w:cstheme="minorHAnsi"/>
                <w:lang w:val="en-GB"/>
              </w:rPr>
              <w:t xml:space="preserve"> delivery, e.g., by face mask, when SpO</w:t>
            </w:r>
            <w:r w:rsidRPr="00E30F58">
              <w:rPr>
                <w:rFonts w:asciiTheme="minorHAnsi" w:hAnsiTheme="minorHAnsi" w:cstheme="minorHAnsi"/>
                <w:vertAlign w:val="subscript"/>
                <w:lang w:val="en-GB"/>
              </w:rPr>
              <w:t>2</w:t>
            </w:r>
            <w:r w:rsidRPr="00E30F58">
              <w:rPr>
                <w:rFonts w:asciiTheme="minorHAnsi" w:hAnsiTheme="minorHAnsi" w:cstheme="minorHAnsi"/>
                <w:lang w:val="en-GB"/>
              </w:rPr>
              <w:t xml:space="preserve"> remains &gt; 0.92 for 5 minutes with room air</w:t>
            </w:r>
          </w:p>
          <w:p w14:paraId="1317FEF1" w14:textId="77777777" w:rsidR="00056D0D" w:rsidRPr="00E30F58" w:rsidRDefault="00056D0D" w:rsidP="007B2EDF">
            <w:pPr>
              <w:pStyle w:val="Odstavekseznama"/>
              <w:numPr>
                <w:ilvl w:val="0"/>
                <w:numId w:val="20"/>
              </w:numPr>
              <w:spacing w:line="240" w:lineRule="auto"/>
              <w:ind w:left="742" w:hanging="276"/>
              <w:rPr>
                <w:rFonts w:asciiTheme="minorHAnsi" w:hAnsiTheme="minorHAnsi" w:cstheme="minorHAnsi"/>
                <w:lang w:val="en-GB"/>
              </w:rPr>
            </w:pPr>
            <w:r w:rsidRPr="00E30F58">
              <w:rPr>
                <w:rFonts w:asciiTheme="minorHAnsi" w:hAnsiTheme="minorHAnsi" w:cstheme="minorHAnsi"/>
                <w:lang w:val="en-GB"/>
              </w:rPr>
              <w:t>End fluid administration when haemodynamic variables are satisfactory and stable.</w:t>
            </w:r>
          </w:p>
          <w:p w14:paraId="1A9C1A40" w14:textId="23A1A383" w:rsidR="00056D0D" w:rsidRPr="00E30F58" w:rsidRDefault="00056D0D" w:rsidP="007B2EDF">
            <w:pPr>
              <w:pStyle w:val="Odstavekseznama"/>
              <w:numPr>
                <w:ilvl w:val="0"/>
                <w:numId w:val="20"/>
              </w:numPr>
              <w:spacing w:line="240" w:lineRule="auto"/>
              <w:ind w:left="742" w:hanging="276"/>
              <w:rPr>
                <w:rFonts w:asciiTheme="minorHAnsi" w:hAnsiTheme="minorHAnsi" w:cstheme="minorHAnsi"/>
                <w:lang w:val="en-GB"/>
              </w:rPr>
            </w:pPr>
            <w:r w:rsidRPr="00E30F58">
              <w:rPr>
                <w:rFonts w:asciiTheme="minorHAnsi" w:hAnsiTheme="minorHAnsi" w:cstheme="minorHAnsi"/>
                <w:lang w:val="en-GB"/>
              </w:rPr>
              <w:t xml:space="preserve">Withdraw active warming (or cooling) when core temperature is within 1 </w:t>
            </w:r>
            <w:r w:rsidR="00417203" w:rsidRPr="00E30F58">
              <w:rPr>
                <w:rFonts w:asciiTheme="minorHAnsi" w:hAnsiTheme="minorHAnsi" w:cstheme="minorHAnsi"/>
                <w:lang w:val="en-GB"/>
              </w:rPr>
              <w:t>–</w:t>
            </w:r>
            <w:r w:rsidRPr="00E30F58">
              <w:rPr>
                <w:rFonts w:asciiTheme="minorHAnsi" w:hAnsiTheme="minorHAnsi" w:cstheme="minorHAnsi"/>
                <w:lang w:val="en-GB"/>
              </w:rPr>
              <w:t xml:space="preserve"> 2</w:t>
            </w:r>
            <w:r w:rsidR="00417203" w:rsidRPr="00E30F58">
              <w:rPr>
                <w:rFonts w:asciiTheme="minorHAnsi" w:hAnsiTheme="minorHAnsi" w:cstheme="minorHAnsi"/>
                <w:lang w:val="en-GB"/>
              </w:rPr>
              <w:t xml:space="preserve"> </w:t>
            </w:r>
            <w:r w:rsidRPr="00E30F58">
              <w:rPr>
                <w:rFonts w:asciiTheme="minorHAnsi" w:hAnsiTheme="minorHAnsi" w:cstheme="minorHAnsi"/>
                <w:vertAlign w:val="superscript"/>
                <w:lang w:val="en-GB"/>
              </w:rPr>
              <w:t>O</w:t>
            </w:r>
            <w:r w:rsidRPr="00E30F58">
              <w:rPr>
                <w:rFonts w:asciiTheme="minorHAnsi" w:hAnsiTheme="minorHAnsi" w:cstheme="minorHAnsi"/>
                <w:lang w:val="en-GB"/>
              </w:rPr>
              <w:t>C of normal.</w:t>
            </w:r>
          </w:p>
          <w:p w14:paraId="71A7D3A7" w14:textId="77777777" w:rsidR="00056D0D" w:rsidRPr="00E30F58" w:rsidRDefault="00056D0D" w:rsidP="007B2EDF">
            <w:pPr>
              <w:spacing w:line="240" w:lineRule="auto"/>
              <w:rPr>
                <w:rFonts w:asciiTheme="minorHAnsi" w:hAnsiTheme="minorHAnsi" w:cstheme="minorHAnsi"/>
              </w:rPr>
            </w:pPr>
          </w:p>
          <w:p w14:paraId="4E6F95AB" w14:textId="77777777" w:rsidR="00056D0D" w:rsidRPr="00E30F58" w:rsidRDefault="00056D0D" w:rsidP="007B2EDF">
            <w:pPr>
              <w:spacing w:line="240" w:lineRule="auto"/>
              <w:rPr>
                <w:rFonts w:asciiTheme="minorHAnsi" w:hAnsiTheme="minorHAnsi" w:cstheme="minorHAnsi"/>
              </w:rPr>
            </w:pPr>
            <w:r w:rsidRPr="00E30F58">
              <w:rPr>
                <w:rFonts w:asciiTheme="minorHAnsi" w:hAnsiTheme="minorHAnsi" w:cstheme="minorHAnsi"/>
              </w:rPr>
              <w:t xml:space="preserve">Remove redundant monitoring applications, e.g., </w:t>
            </w:r>
          </w:p>
          <w:p w14:paraId="29CD9F75" w14:textId="77777777" w:rsidR="00056D0D" w:rsidRPr="00E30F58" w:rsidRDefault="00056D0D" w:rsidP="007B2EDF">
            <w:pPr>
              <w:spacing w:line="240" w:lineRule="auto"/>
              <w:rPr>
                <w:rFonts w:asciiTheme="minorHAnsi" w:hAnsiTheme="minorHAnsi" w:cstheme="minorHAnsi"/>
              </w:rPr>
            </w:pPr>
          </w:p>
          <w:p w14:paraId="506B1947" w14:textId="77777777" w:rsidR="00056D0D" w:rsidRPr="00E30F58" w:rsidRDefault="00056D0D" w:rsidP="00254915">
            <w:pPr>
              <w:pStyle w:val="Odstavekseznama"/>
              <w:numPr>
                <w:ilvl w:val="0"/>
                <w:numId w:val="21"/>
              </w:numPr>
              <w:spacing w:line="240" w:lineRule="auto"/>
              <w:ind w:left="742" w:hanging="276"/>
              <w:rPr>
                <w:rFonts w:asciiTheme="minorHAnsi" w:hAnsiTheme="minorHAnsi" w:cstheme="minorHAnsi"/>
                <w:lang w:val="en-GB"/>
              </w:rPr>
            </w:pPr>
            <w:r w:rsidRPr="00E30F58">
              <w:rPr>
                <w:rFonts w:asciiTheme="minorHAnsi" w:hAnsiTheme="minorHAnsi" w:cstheme="minorHAnsi"/>
                <w:lang w:val="en-GB"/>
              </w:rPr>
              <w:t>arterial cannulae when animal begins moving or when non-invasive blood pressure measurement suffices.</w:t>
            </w:r>
          </w:p>
          <w:p w14:paraId="37B5A776" w14:textId="77777777" w:rsidR="00056D0D" w:rsidRPr="00E30F58" w:rsidRDefault="00056D0D" w:rsidP="00254915">
            <w:pPr>
              <w:pStyle w:val="Odstavekseznama"/>
              <w:numPr>
                <w:ilvl w:val="0"/>
                <w:numId w:val="21"/>
              </w:numPr>
              <w:spacing w:line="240" w:lineRule="auto"/>
              <w:ind w:left="742" w:hanging="276"/>
              <w:rPr>
                <w:rFonts w:asciiTheme="minorHAnsi" w:hAnsiTheme="minorHAnsi" w:cstheme="minorHAnsi"/>
                <w:lang w:val="en-GB"/>
              </w:rPr>
            </w:pPr>
            <w:r w:rsidRPr="00E30F58">
              <w:rPr>
                <w:rFonts w:asciiTheme="minorHAnsi" w:hAnsiTheme="minorHAnsi" w:cstheme="minorHAnsi"/>
                <w:lang w:val="en-GB"/>
              </w:rPr>
              <w:t>ECG pads upon movement and, or no arrythmias are present.</w:t>
            </w:r>
          </w:p>
          <w:p w14:paraId="4EE63E92" w14:textId="0CC68226" w:rsidR="00056D0D" w:rsidRPr="00E30F58" w:rsidRDefault="00056D0D" w:rsidP="00254915">
            <w:pPr>
              <w:pStyle w:val="Odstavekseznama"/>
              <w:numPr>
                <w:ilvl w:val="0"/>
                <w:numId w:val="21"/>
              </w:numPr>
              <w:spacing w:line="240" w:lineRule="auto"/>
              <w:ind w:left="742" w:hanging="276"/>
              <w:rPr>
                <w:rFonts w:asciiTheme="minorHAnsi" w:hAnsiTheme="minorHAnsi" w:cstheme="minorHAnsi"/>
                <w:lang w:val="en-GB"/>
              </w:rPr>
            </w:pPr>
            <w:r w:rsidRPr="00E30F58">
              <w:rPr>
                <w:rFonts w:asciiTheme="minorHAnsi" w:hAnsiTheme="minorHAnsi" w:cstheme="minorHAnsi"/>
                <w:lang w:val="en-GB"/>
              </w:rPr>
              <w:t xml:space="preserve">IV cannulae when animal drinks spontaneously (and blood samples </w:t>
            </w:r>
            <w:r w:rsidR="00417203" w:rsidRPr="00E30F58">
              <w:rPr>
                <w:rFonts w:asciiTheme="minorHAnsi" w:hAnsiTheme="minorHAnsi" w:cstheme="minorHAnsi"/>
                <w:lang w:val="en-GB"/>
              </w:rPr>
              <w:t xml:space="preserve">or IV administration of drugs </w:t>
            </w:r>
            <w:r w:rsidRPr="00E30F58">
              <w:rPr>
                <w:rFonts w:asciiTheme="minorHAnsi" w:hAnsiTheme="minorHAnsi" w:cstheme="minorHAnsi"/>
                <w:lang w:val="en-GB"/>
              </w:rPr>
              <w:t>are not required).</w:t>
            </w:r>
          </w:p>
          <w:p w14:paraId="71FB45AC" w14:textId="77777777" w:rsidR="00056D0D" w:rsidRPr="00E30F58" w:rsidRDefault="00056D0D" w:rsidP="006C0C1A">
            <w:pPr>
              <w:spacing w:line="240" w:lineRule="auto"/>
              <w:rPr>
                <w:rFonts w:asciiTheme="minorHAnsi" w:hAnsiTheme="minorHAnsi" w:cstheme="minorHAnsi"/>
              </w:rPr>
            </w:pPr>
          </w:p>
          <w:p w14:paraId="1E507449" w14:textId="77777777" w:rsidR="00056D0D" w:rsidRPr="00E30F58" w:rsidRDefault="00056D0D" w:rsidP="006C0C1A">
            <w:pPr>
              <w:spacing w:line="240" w:lineRule="auto"/>
              <w:rPr>
                <w:rFonts w:asciiTheme="minorHAnsi" w:hAnsiTheme="minorHAnsi" w:cstheme="minorHAnsi"/>
              </w:rPr>
            </w:pPr>
            <w:r w:rsidRPr="00E30F58">
              <w:rPr>
                <w:rFonts w:asciiTheme="minorHAnsi" w:hAnsiTheme="minorHAnsi" w:cstheme="minorHAnsi"/>
              </w:rPr>
              <w:t xml:space="preserve">Maintain constant supervision until vital activity is restored, the animal can stand and ambulate (and ruminants have eructated).  Establish frequency of body repositioning (if required) in recumbent animals. </w:t>
            </w:r>
          </w:p>
          <w:p w14:paraId="317A13B0" w14:textId="7CF4BDF4" w:rsidR="003513A5" w:rsidRPr="00E30F58" w:rsidRDefault="003513A5" w:rsidP="003513A5">
            <w:pPr>
              <w:spacing w:line="240" w:lineRule="auto"/>
              <w:rPr>
                <w:rFonts w:asciiTheme="minorHAnsi" w:hAnsiTheme="minorHAnsi" w:cstheme="minorHAnsi"/>
              </w:rPr>
            </w:pPr>
          </w:p>
        </w:tc>
      </w:tr>
    </w:tbl>
    <w:p w14:paraId="561208AF" w14:textId="5FF18248" w:rsidR="00C701D2" w:rsidRPr="00E30F58" w:rsidRDefault="00C701D2" w:rsidP="00C701D2">
      <w:pPr>
        <w:pStyle w:val="Napis"/>
        <w:keepNext/>
        <w:rPr>
          <w:rFonts w:asciiTheme="minorHAnsi" w:hAnsiTheme="minorHAnsi" w:cstheme="minorHAnsi"/>
        </w:rPr>
      </w:pPr>
      <w:bookmarkStart w:id="28" w:name="_Ref165033734"/>
      <w:r w:rsidRPr="00E30F58">
        <w:rPr>
          <w:rFonts w:asciiTheme="minorHAnsi" w:hAnsiTheme="minorHAnsi" w:cstheme="minorHAnsi"/>
        </w:rPr>
        <w:t xml:space="preserve">Table </w:t>
      </w:r>
      <w:r w:rsidR="00AC0341">
        <w:rPr>
          <w:rFonts w:asciiTheme="minorHAnsi" w:hAnsiTheme="minorHAnsi" w:cstheme="minorHAnsi"/>
        </w:rPr>
        <w:fldChar w:fldCharType="begin"/>
      </w:r>
      <w:r w:rsidR="00AC0341">
        <w:rPr>
          <w:rFonts w:asciiTheme="minorHAnsi" w:hAnsiTheme="minorHAnsi" w:cstheme="minorHAnsi"/>
        </w:rPr>
        <w:instrText xml:space="preserve"> SEQ Table \* ARABIC </w:instrText>
      </w:r>
      <w:r w:rsidR="00AC0341">
        <w:rPr>
          <w:rFonts w:asciiTheme="minorHAnsi" w:hAnsiTheme="minorHAnsi" w:cstheme="minorHAnsi"/>
        </w:rPr>
        <w:fldChar w:fldCharType="separate"/>
      </w:r>
      <w:r w:rsidR="00AC0341">
        <w:rPr>
          <w:rFonts w:asciiTheme="minorHAnsi" w:hAnsiTheme="minorHAnsi" w:cstheme="minorHAnsi"/>
          <w:noProof/>
        </w:rPr>
        <w:t>12</w:t>
      </w:r>
      <w:r w:rsidR="00AC0341">
        <w:rPr>
          <w:rFonts w:asciiTheme="minorHAnsi" w:hAnsiTheme="minorHAnsi" w:cstheme="minorHAnsi"/>
        </w:rPr>
        <w:fldChar w:fldCharType="end"/>
      </w:r>
      <w:bookmarkEnd w:id="28"/>
      <w:r w:rsidRPr="00E30F58">
        <w:rPr>
          <w:rFonts w:asciiTheme="minorHAnsi" w:hAnsiTheme="minorHAnsi" w:cstheme="minorHAnsi"/>
        </w:rPr>
        <w:t xml:space="preserve"> Recommendations for recovery from anaesthesia</w:t>
      </w:r>
    </w:p>
    <w:tbl>
      <w:tblPr>
        <w:tblStyle w:val="Tabelamrea"/>
        <w:tblW w:w="0" w:type="auto"/>
        <w:tblInd w:w="-284" w:type="dxa"/>
        <w:tblLook w:val="04A0" w:firstRow="1" w:lastRow="0" w:firstColumn="1" w:lastColumn="0" w:noHBand="0" w:noVBand="1"/>
      </w:tblPr>
      <w:tblGrid>
        <w:gridCol w:w="2689"/>
        <w:gridCol w:w="11482"/>
      </w:tblGrid>
      <w:tr w:rsidR="00674F17" w:rsidRPr="00E30F58" w14:paraId="552FFDA8" w14:textId="77777777" w:rsidTr="00482561">
        <w:tc>
          <w:tcPr>
            <w:tcW w:w="2689" w:type="dxa"/>
            <w:vAlign w:val="center"/>
          </w:tcPr>
          <w:p w14:paraId="6B6DC6DD" w14:textId="77777777" w:rsidR="00674F17" w:rsidRPr="00E30F58" w:rsidRDefault="00674F17" w:rsidP="007B2EDF">
            <w:pPr>
              <w:rPr>
                <w:rFonts w:asciiTheme="minorHAnsi" w:hAnsiTheme="minorHAnsi" w:cstheme="minorHAnsi"/>
              </w:rPr>
            </w:pPr>
            <w:r w:rsidRPr="00E30F58">
              <w:rPr>
                <w:rFonts w:asciiTheme="minorHAnsi" w:hAnsiTheme="minorHAnsi" w:cstheme="minorHAnsi"/>
              </w:rPr>
              <w:t>Late Recovery (from withdrawal of physiological support to resumption of normal activity)</w:t>
            </w:r>
          </w:p>
        </w:tc>
        <w:tc>
          <w:tcPr>
            <w:tcW w:w="11482" w:type="dxa"/>
          </w:tcPr>
          <w:p w14:paraId="066FFFA5" w14:textId="77777777" w:rsidR="003513A5" w:rsidRPr="00E30F58" w:rsidRDefault="003513A5" w:rsidP="003513A5">
            <w:pPr>
              <w:rPr>
                <w:rFonts w:asciiTheme="minorHAnsi" w:hAnsiTheme="minorHAnsi" w:cstheme="minorHAnsi"/>
              </w:rPr>
            </w:pPr>
          </w:p>
          <w:p w14:paraId="703D39F7" w14:textId="0C11156F" w:rsidR="00674F17" w:rsidRPr="00E30F58" w:rsidRDefault="00674F17" w:rsidP="007B2EDF">
            <w:pPr>
              <w:rPr>
                <w:rFonts w:asciiTheme="minorHAnsi" w:hAnsiTheme="minorHAnsi" w:cstheme="minorHAnsi"/>
              </w:rPr>
            </w:pPr>
            <w:r w:rsidRPr="00E30F58">
              <w:rPr>
                <w:rFonts w:asciiTheme="minorHAnsi" w:hAnsiTheme="minorHAnsi" w:cstheme="minorHAnsi"/>
              </w:rPr>
              <w:t>Establish frequency of animal observation and wound(s) (if present) inspection.</w:t>
            </w:r>
          </w:p>
          <w:p w14:paraId="77E5BE2D" w14:textId="77777777" w:rsidR="00674F17" w:rsidRPr="00E30F58" w:rsidRDefault="00674F17" w:rsidP="007B2EDF">
            <w:pPr>
              <w:rPr>
                <w:rFonts w:asciiTheme="minorHAnsi" w:hAnsiTheme="minorHAnsi" w:cstheme="minorHAnsi"/>
              </w:rPr>
            </w:pPr>
            <w:r w:rsidRPr="00E30F58">
              <w:rPr>
                <w:rFonts w:asciiTheme="minorHAnsi" w:hAnsiTheme="minorHAnsi" w:cstheme="minorHAnsi"/>
              </w:rPr>
              <w:t>Offer food and water and observe responses</w:t>
            </w:r>
          </w:p>
          <w:p w14:paraId="43BDB185" w14:textId="77777777" w:rsidR="00674F17" w:rsidRPr="00E30F58" w:rsidRDefault="00674F17" w:rsidP="007B2EDF">
            <w:pPr>
              <w:rPr>
                <w:rFonts w:asciiTheme="minorHAnsi" w:hAnsiTheme="minorHAnsi" w:cstheme="minorHAnsi"/>
              </w:rPr>
            </w:pPr>
            <w:r w:rsidRPr="00E30F58">
              <w:rPr>
                <w:rFonts w:asciiTheme="minorHAnsi" w:hAnsiTheme="minorHAnsi" w:cstheme="minorHAnsi"/>
              </w:rPr>
              <w:t>Record intake of food and water over suitable intervals.</w:t>
            </w:r>
          </w:p>
          <w:p w14:paraId="5F5007D1" w14:textId="77777777" w:rsidR="00674F17" w:rsidRPr="00E30F58" w:rsidRDefault="00674F17" w:rsidP="007B2EDF">
            <w:pPr>
              <w:rPr>
                <w:rFonts w:asciiTheme="minorHAnsi" w:hAnsiTheme="minorHAnsi" w:cstheme="minorHAnsi"/>
              </w:rPr>
            </w:pPr>
            <w:r w:rsidRPr="00E30F58">
              <w:rPr>
                <w:rFonts w:asciiTheme="minorHAnsi" w:hAnsiTheme="minorHAnsi" w:cstheme="minorHAnsi"/>
              </w:rPr>
              <w:t>Continue pain assessment and treatment until deemed unnecessary.</w:t>
            </w:r>
          </w:p>
          <w:p w14:paraId="1C48C83A" w14:textId="77777777" w:rsidR="00674F17" w:rsidRPr="00E30F58" w:rsidRDefault="00674F17" w:rsidP="007B2EDF">
            <w:pPr>
              <w:rPr>
                <w:rFonts w:asciiTheme="minorHAnsi" w:hAnsiTheme="minorHAnsi" w:cstheme="minorHAnsi"/>
              </w:rPr>
            </w:pPr>
            <w:r w:rsidRPr="00E30F58">
              <w:rPr>
                <w:rFonts w:asciiTheme="minorHAnsi" w:hAnsiTheme="minorHAnsi" w:cstheme="minorHAnsi"/>
              </w:rPr>
              <w:t>Establish body mass once animal ambulates without pain.</w:t>
            </w:r>
          </w:p>
          <w:p w14:paraId="2F3610BE" w14:textId="77777777" w:rsidR="00674F17" w:rsidRPr="00E30F58" w:rsidRDefault="00674F17" w:rsidP="007B2EDF">
            <w:pPr>
              <w:rPr>
                <w:rFonts w:asciiTheme="minorHAnsi" w:hAnsiTheme="minorHAnsi" w:cstheme="minorHAnsi"/>
              </w:rPr>
            </w:pPr>
            <w:r w:rsidRPr="00E30F58">
              <w:rPr>
                <w:rFonts w:asciiTheme="minorHAnsi" w:hAnsiTheme="minorHAnsi" w:cstheme="minorHAnsi"/>
              </w:rPr>
              <w:t>Observe eliminative, grooming &amp; kinetic behaviours.</w:t>
            </w:r>
          </w:p>
          <w:p w14:paraId="482D214A" w14:textId="26E80632" w:rsidR="00674F17" w:rsidRPr="00E30F58" w:rsidRDefault="00674F17" w:rsidP="007B2EDF">
            <w:pPr>
              <w:rPr>
                <w:rFonts w:asciiTheme="minorHAnsi" w:hAnsiTheme="minorHAnsi" w:cstheme="minorHAnsi"/>
              </w:rPr>
            </w:pPr>
            <w:r w:rsidRPr="00E30F58">
              <w:rPr>
                <w:rFonts w:asciiTheme="minorHAnsi" w:hAnsiTheme="minorHAnsi" w:cstheme="minorHAnsi"/>
              </w:rPr>
              <w:t>Record all observations</w:t>
            </w:r>
            <w:r w:rsidR="00C701D2" w:rsidRPr="00E30F58">
              <w:rPr>
                <w:rFonts w:asciiTheme="minorHAnsi" w:hAnsiTheme="minorHAnsi" w:cstheme="minorHAnsi"/>
              </w:rPr>
              <w:t xml:space="preserve"> </w:t>
            </w:r>
            <w:r w:rsidR="00C701D2" w:rsidRPr="00E30F58">
              <w:rPr>
                <w:rFonts w:asciiTheme="minorHAnsi" w:hAnsiTheme="minorHAnsi" w:cstheme="minorHAnsi"/>
              </w:rPr>
              <w:fldChar w:fldCharType="begin"/>
            </w:r>
            <w:r w:rsidR="00FC2719">
              <w:rPr>
                <w:rFonts w:asciiTheme="minorHAnsi" w:hAnsiTheme="minorHAnsi" w:cstheme="minorHAnsi"/>
              </w:rPr>
              <w:instrText xml:space="preserve"> ADDIN EN.CITE &lt;EndNote&gt;&lt;Cite&gt;&lt;Year&gt;2014&lt;/Year&gt;&lt;RecNum&gt;13&lt;/RecNum&gt;&lt;DisplayText&gt;(234)&lt;/DisplayText&gt;&lt;record&gt;&lt;rec-number&gt;13&lt;/rec-number&gt;&lt;foreign-keys&gt;&lt;key app="EN" db-id="zv95d25xqw95dgevz015tr08vswsst2srwwz" timestamp="1714134280"&gt;13&lt;/key&gt;&lt;/foreign-keys&gt;&lt;ref-type name="Web Page"&gt;12&lt;/ref-type&gt;&lt;contributors&gt;&lt;/contributors&gt;&lt;titles&gt;&lt;title&gt;Association of Veterinary Anaesthetists; Anaesthetic Safety Checklist Implementation Manual&lt;/title&gt;&lt;/titles&gt;&lt;dates&gt;&lt;year&gt;2014&lt;/year&gt;&lt;/dates&gt;&lt;urls&gt;&lt;related-urls&gt;&lt;url&gt;AVA-Checklist-Booklet-FINAL-Web-copy.pdf&lt;/url&gt;&lt;/related-urls&gt;&lt;/urls&gt;&lt;research-notes&gt;Book on checklist&lt;/research-notes&gt;&lt;/record&gt;&lt;/Cite&gt;&lt;/EndNote&gt;</w:instrText>
            </w:r>
            <w:r w:rsidR="00C701D2" w:rsidRPr="00E30F58">
              <w:rPr>
                <w:rFonts w:asciiTheme="minorHAnsi" w:hAnsiTheme="minorHAnsi" w:cstheme="minorHAnsi"/>
              </w:rPr>
              <w:fldChar w:fldCharType="separate"/>
            </w:r>
            <w:r w:rsidR="00FC2719">
              <w:rPr>
                <w:rFonts w:asciiTheme="minorHAnsi" w:hAnsiTheme="minorHAnsi" w:cstheme="minorHAnsi"/>
                <w:noProof/>
              </w:rPr>
              <w:t>(234)</w:t>
            </w:r>
            <w:r w:rsidR="00C701D2" w:rsidRPr="00E30F58">
              <w:rPr>
                <w:rFonts w:asciiTheme="minorHAnsi" w:hAnsiTheme="minorHAnsi" w:cstheme="minorHAnsi"/>
              </w:rPr>
              <w:fldChar w:fldCharType="end"/>
            </w:r>
            <w:r w:rsidR="00C701D2" w:rsidRPr="00E30F58">
              <w:rPr>
                <w:rFonts w:asciiTheme="minorHAnsi" w:hAnsiTheme="minorHAnsi" w:cstheme="minorHAnsi"/>
              </w:rPr>
              <w:t xml:space="preserve"> </w:t>
            </w:r>
          </w:p>
          <w:p w14:paraId="733FA7DD" w14:textId="77777777" w:rsidR="00674F17" w:rsidRPr="00E30F58" w:rsidRDefault="00674F17" w:rsidP="00500710">
            <w:pPr>
              <w:rPr>
                <w:rFonts w:asciiTheme="minorHAnsi" w:hAnsiTheme="minorHAnsi" w:cstheme="minorHAnsi"/>
              </w:rPr>
            </w:pPr>
            <w:r w:rsidRPr="00E30F58">
              <w:rPr>
                <w:rFonts w:asciiTheme="minorHAnsi" w:hAnsiTheme="minorHAnsi" w:cstheme="minorHAnsi"/>
              </w:rPr>
              <w:t xml:space="preserve">Establish criteria for: i) animal’s discharge from recovery, and ii) re-introduced to pen-mates. </w:t>
            </w:r>
          </w:p>
          <w:p w14:paraId="1C1E65B1" w14:textId="65CD2A9F" w:rsidR="003513A5" w:rsidRPr="00E30F58" w:rsidRDefault="003513A5" w:rsidP="003513A5">
            <w:pPr>
              <w:rPr>
                <w:rFonts w:asciiTheme="minorHAnsi" w:hAnsiTheme="minorHAnsi" w:cstheme="minorHAnsi"/>
              </w:rPr>
            </w:pPr>
          </w:p>
        </w:tc>
      </w:tr>
    </w:tbl>
    <w:p w14:paraId="679A5E53" w14:textId="77777777" w:rsidR="00F6714B" w:rsidRPr="00E30F58" w:rsidRDefault="00F6714B" w:rsidP="00500710">
      <w:pPr>
        <w:rPr>
          <w:rFonts w:asciiTheme="minorHAnsi" w:hAnsiTheme="minorHAnsi" w:cstheme="minorHAnsi"/>
        </w:rPr>
      </w:pPr>
    </w:p>
    <w:p w14:paraId="28C07331" w14:textId="77777777" w:rsidR="00674F17" w:rsidRPr="00E30F58" w:rsidRDefault="00674F17" w:rsidP="00500710">
      <w:pPr>
        <w:rPr>
          <w:rFonts w:asciiTheme="minorHAnsi" w:hAnsiTheme="minorHAnsi" w:cstheme="minorHAnsi"/>
        </w:rPr>
      </w:pPr>
    </w:p>
    <w:p w14:paraId="789B4EDC" w14:textId="587237B7" w:rsidR="00674F17" w:rsidRPr="00E30F58" w:rsidRDefault="00674F17" w:rsidP="00500710">
      <w:pPr>
        <w:rPr>
          <w:rFonts w:asciiTheme="minorHAnsi" w:hAnsiTheme="minorHAnsi" w:cstheme="minorHAnsi"/>
        </w:rPr>
        <w:sectPr w:rsidR="00674F17" w:rsidRPr="00E30F58" w:rsidSect="005F5C76">
          <w:type w:val="continuous"/>
          <w:pgSz w:w="16838" w:h="11906" w:orient="landscape"/>
          <w:pgMar w:top="873" w:right="1440" w:bottom="567" w:left="1440" w:header="709" w:footer="709" w:gutter="0"/>
          <w:cols w:space="708"/>
          <w:docGrid w:linePitch="360"/>
        </w:sectPr>
      </w:pPr>
    </w:p>
    <w:p w14:paraId="366C51BE" w14:textId="77777777" w:rsidR="007610E5" w:rsidRPr="00913819" w:rsidRDefault="007610E5" w:rsidP="00913819">
      <w:pPr>
        <w:pStyle w:val="Naslov3"/>
        <w:jc w:val="both"/>
        <w:rPr>
          <w:rFonts w:asciiTheme="minorHAnsi" w:hAnsiTheme="minorHAnsi" w:cstheme="minorHAnsi"/>
          <w:i w:val="0"/>
          <w:iCs/>
          <w:sz w:val="22"/>
          <w:szCs w:val="22"/>
        </w:rPr>
      </w:pPr>
      <w:bookmarkStart w:id="29" w:name="_Toc136500144"/>
      <w:r w:rsidRPr="00913819">
        <w:rPr>
          <w:rFonts w:asciiTheme="minorHAnsi" w:hAnsiTheme="minorHAnsi" w:cstheme="minorHAnsi"/>
          <w:i w:val="0"/>
          <w:iCs/>
          <w:sz w:val="22"/>
          <w:szCs w:val="22"/>
        </w:rPr>
        <w:t>Neuromuscular Blocking Agents</w:t>
      </w:r>
      <w:bookmarkEnd w:id="29"/>
    </w:p>
    <w:p w14:paraId="2DCB9C0F" w14:textId="77777777" w:rsidR="00811F85" w:rsidRPr="00913819" w:rsidRDefault="00811F85" w:rsidP="00913819">
      <w:pPr>
        <w:jc w:val="both"/>
        <w:rPr>
          <w:rFonts w:asciiTheme="minorHAnsi" w:hAnsiTheme="minorHAnsi" w:cstheme="minorHAnsi"/>
          <w:sz w:val="22"/>
          <w:szCs w:val="22"/>
        </w:rPr>
      </w:pPr>
    </w:p>
    <w:p w14:paraId="7488BD03" w14:textId="6DB20408" w:rsidR="007610E5" w:rsidRPr="00913819" w:rsidRDefault="007610E5" w:rsidP="00372CF6">
      <w:pPr>
        <w:jc w:val="both"/>
        <w:rPr>
          <w:rFonts w:asciiTheme="minorHAnsi" w:hAnsiTheme="minorHAnsi" w:cstheme="minorHAnsi"/>
          <w:sz w:val="22"/>
          <w:szCs w:val="22"/>
        </w:rPr>
      </w:pPr>
      <w:r w:rsidRPr="00913819">
        <w:rPr>
          <w:rFonts w:asciiTheme="minorHAnsi" w:hAnsiTheme="minorHAnsi" w:cstheme="minorHAnsi"/>
          <w:sz w:val="22"/>
          <w:szCs w:val="22"/>
        </w:rPr>
        <w:t>The use of NMBs considerably complicates anaesthetic management. In preventing skeletomuscular contraction, somatic motor responses and other indices of inadequate anaesthetic “depth”, e.g., limb withdrawal and eye position, are lost. Furthermore, spontaneous breathing becomes ineffective or ceases. Neuromuscular blocking agents do not affect central nervous function nor provide analgesia, so their inexpert use during noxious procedures may lead to the perception of distress and pain associated with restraint and the procedure. The usual signs of inadequate anaesthesia or inadequate analgesia</w:t>
      </w:r>
      <w:r w:rsidR="00612DB4" w:rsidRPr="00913819">
        <w:rPr>
          <w:rFonts w:asciiTheme="minorHAnsi" w:hAnsiTheme="minorHAnsi" w:cstheme="minorHAnsi"/>
          <w:sz w:val="22"/>
          <w:szCs w:val="22"/>
        </w:rPr>
        <w:t xml:space="preserve">, </w:t>
      </w:r>
      <w:r w:rsidRPr="00913819">
        <w:rPr>
          <w:rFonts w:asciiTheme="minorHAnsi" w:hAnsiTheme="minorHAnsi" w:cstheme="minorHAnsi"/>
          <w:sz w:val="22"/>
          <w:szCs w:val="22"/>
        </w:rPr>
        <w:t>e.g. tachypnoea, vocalisation, reactive movement</w:t>
      </w:r>
      <w:r w:rsidR="00612DB4" w:rsidRPr="00913819">
        <w:rPr>
          <w:rFonts w:asciiTheme="minorHAnsi" w:hAnsiTheme="minorHAnsi" w:cstheme="minorHAnsi"/>
          <w:sz w:val="22"/>
          <w:szCs w:val="22"/>
        </w:rPr>
        <w:t>,</w:t>
      </w:r>
      <w:r w:rsidRPr="00913819">
        <w:rPr>
          <w:rFonts w:asciiTheme="minorHAnsi" w:hAnsiTheme="minorHAnsi" w:cstheme="minorHAnsi"/>
          <w:sz w:val="22"/>
          <w:szCs w:val="22"/>
        </w:rPr>
        <w:t xml:space="preserve"> are lost and only </w:t>
      </w:r>
      <w:r w:rsidR="00612DB4" w:rsidRPr="00913819">
        <w:rPr>
          <w:rFonts w:asciiTheme="minorHAnsi" w:hAnsiTheme="minorHAnsi" w:cstheme="minorHAnsi"/>
          <w:sz w:val="22"/>
          <w:szCs w:val="22"/>
        </w:rPr>
        <w:t xml:space="preserve">meticulous </w:t>
      </w:r>
      <w:r w:rsidRPr="00913819">
        <w:rPr>
          <w:rFonts w:asciiTheme="minorHAnsi" w:hAnsiTheme="minorHAnsi" w:cstheme="minorHAnsi"/>
          <w:sz w:val="22"/>
          <w:szCs w:val="22"/>
        </w:rPr>
        <w:t>monitoring of other physiological alterations</w:t>
      </w:r>
      <w:r w:rsidR="00612DB4" w:rsidRPr="00913819">
        <w:rPr>
          <w:rFonts w:asciiTheme="minorHAnsi" w:hAnsiTheme="minorHAnsi" w:cstheme="minorHAnsi"/>
          <w:sz w:val="22"/>
          <w:szCs w:val="22"/>
        </w:rPr>
        <w:t xml:space="preserve">, e.g., </w:t>
      </w:r>
      <w:r w:rsidRPr="00913819">
        <w:rPr>
          <w:rFonts w:asciiTheme="minorHAnsi" w:hAnsiTheme="minorHAnsi" w:cstheme="minorHAnsi"/>
          <w:sz w:val="22"/>
          <w:szCs w:val="22"/>
        </w:rPr>
        <w:t>heart rate</w:t>
      </w:r>
      <w:r w:rsidR="00612DB4" w:rsidRPr="00913819">
        <w:rPr>
          <w:rFonts w:asciiTheme="minorHAnsi" w:hAnsiTheme="minorHAnsi" w:cstheme="minorHAnsi"/>
          <w:sz w:val="22"/>
          <w:szCs w:val="22"/>
        </w:rPr>
        <w:t xml:space="preserve">, </w:t>
      </w:r>
      <w:r w:rsidRPr="00913819">
        <w:rPr>
          <w:rFonts w:asciiTheme="minorHAnsi" w:hAnsiTheme="minorHAnsi" w:cstheme="minorHAnsi"/>
          <w:sz w:val="22"/>
          <w:szCs w:val="22"/>
        </w:rPr>
        <w:t>blood pressure and lacrimation</w:t>
      </w:r>
      <w:r w:rsidR="00612DB4" w:rsidRPr="00913819">
        <w:rPr>
          <w:rFonts w:asciiTheme="minorHAnsi" w:hAnsiTheme="minorHAnsi" w:cstheme="minorHAnsi"/>
          <w:sz w:val="22"/>
          <w:szCs w:val="22"/>
        </w:rPr>
        <w:t xml:space="preserve">, may </w:t>
      </w:r>
      <w:r w:rsidRPr="00913819">
        <w:rPr>
          <w:rFonts w:asciiTheme="minorHAnsi" w:hAnsiTheme="minorHAnsi" w:cstheme="minorHAnsi"/>
          <w:sz w:val="22"/>
          <w:szCs w:val="22"/>
        </w:rPr>
        <w:t xml:space="preserve">alert the person responsible for monitoring anaesthesia to a problem. </w:t>
      </w:r>
    </w:p>
    <w:p w14:paraId="314BB173" w14:textId="1236FF19" w:rsidR="00ED5E9F" w:rsidRPr="00913819" w:rsidRDefault="007610E5" w:rsidP="00372CF6">
      <w:pPr>
        <w:jc w:val="both"/>
        <w:rPr>
          <w:rFonts w:asciiTheme="minorHAnsi" w:hAnsiTheme="minorHAnsi" w:cstheme="minorHAnsi"/>
          <w:sz w:val="22"/>
          <w:szCs w:val="22"/>
        </w:rPr>
        <w:sectPr w:rsidR="00ED5E9F" w:rsidRPr="00913819" w:rsidSect="005F5C76">
          <w:pgSz w:w="11906" w:h="16838"/>
          <w:pgMar w:top="1440" w:right="1440" w:bottom="1440" w:left="1440" w:header="708" w:footer="708" w:gutter="0"/>
          <w:lnNumType w:countBy="1" w:restart="continuous"/>
          <w:cols w:space="708"/>
          <w:docGrid w:linePitch="360"/>
        </w:sectPr>
      </w:pPr>
      <w:r w:rsidRPr="00913819">
        <w:rPr>
          <w:rFonts w:asciiTheme="minorHAnsi" w:hAnsiTheme="minorHAnsi" w:cstheme="minorHAnsi"/>
          <w:sz w:val="22"/>
          <w:szCs w:val="22"/>
        </w:rPr>
        <w:t xml:space="preserve">Directive 2010/63/EU avoids the term “neuromuscular blocking” but states, “Member States shall ensure that animals are not given any drug to stop or restrict their showing pain without an adequate level of anaesthesia or analgesia. In these cases, a scientific justification shall be provided, accompanied by the details of the anaesthetic or analgesic regime”. This is echoed in Appendix H of the “Guidance on the Operation of the </w:t>
      </w:r>
      <w:r w:rsidR="000F1BC3" w:rsidRPr="00913819">
        <w:rPr>
          <w:rFonts w:asciiTheme="minorHAnsi" w:hAnsiTheme="minorHAnsi" w:cstheme="minorHAnsi"/>
          <w:sz w:val="22"/>
          <w:szCs w:val="22"/>
        </w:rPr>
        <w:t>A(SP)A</w:t>
      </w:r>
      <w:r w:rsidR="00D55F19" w:rsidRPr="00913819">
        <w:rPr>
          <w:rFonts w:asciiTheme="minorHAnsi" w:hAnsiTheme="minorHAnsi" w:cstheme="minorHAnsi"/>
          <w:sz w:val="22"/>
          <w:szCs w:val="22"/>
        </w:rPr>
        <w:t xml:space="preserve"> </w:t>
      </w:r>
      <w:r w:rsidR="00513855"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RecNum&gt;486&lt;/RecNum&gt;&lt;DisplayText&gt;(229)&lt;/DisplayText&gt;&lt;record&gt;&lt;rec-number&gt;486&lt;/rec-number&gt;&lt;foreign-keys&gt;&lt;key app="EN" db-id="x005rdz0lrfev0e9wafpfpvaazppeszde2z5" timestamp="1685596649"&gt;486&lt;/key&gt;&lt;/foreign-keys&gt;&lt;ref-type name="Web Page"&gt;12&lt;/ref-type&gt;&lt;contributors&gt;&lt;/contributors&gt;&lt;titles&gt;&lt;title&gt;Guidance on the Operation of the Animals (Scientific Procedures) Act 1986. Appendix H. Guidance on the use of neuromuscular blocking agents (NMBAs)&lt;/title&gt;&lt;/titles&gt;&lt;pages&gt;122-124&lt;/pages&gt;&lt;section&gt;122&lt;/section&gt;&lt;dates&gt;&lt;/dates&gt;&lt;urls&gt;&lt;related-urls&gt;&lt;url&gt;https://assets.publishing.service.gov.uk/government/uploads/system/uploads/attachment_data/file/662364/Guidance_on_the_Operation_of_ASPA.pdf&lt;/url&gt;&lt;/related-urls&gt;&lt;/urls&gt;&lt;research-notes&gt;Guidance notes SPA&lt;/research-notes&gt;&lt;/record&gt;&lt;/Cite&gt;&lt;/EndNote&gt;</w:instrText>
      </w:r>
      <w:r w:rsidR="00513855"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29)</w:t>
      </w:r>
      <w:r w:rsidR="00513855" w:rsidRPr="00913819">
        <w:rPr>
          <w:rFonts w:asciiTheme="minorHAnsi" w:hAnsiTheme="minorHAnsi" w:cstheme="minorHAnsi"/>
          <w:sz w:val="22"/>
          <w:szCs w:val="22"/>
        </w:rPr>
        <w:fldChar w:fldCharType="end"/>
      </w:r>
      <w:r w:rsidR="005726B2" w:rsidRPr="00913819">
        <w:rPr>
          <w:rFonts w:asciiTheme="minorHAnsi" w:hAnsiTheme="minorHAnsi" w:cstheme="minorHAnsi"/>
          <w:sz w:val="22"/>
          <w:szCs w:val="22"/>
        </w:rPr>
        <w:t xml:space="preserve"> </w:t>
      </w:r>
      <w:r w:rsidRPr="00913819">
        <w:rPr>
          <w:rFonts w:asciiTheme="minorHAnsi" w:hAnsiTheme="minorHAnsi" w:cstheme="minorHAnsi"/>
          <w:sz w:val="22"/>
          <w:szCs w:val="22"/>
        </w:rPr>
        <w:t xml:space="preserve">which states that persons must not use a neuromuscular blocking agent in the course of a regulated procedure unless the person is expressly authorised to do so by the personal licence and the project licence under which the procedure is carried out; and the agent is used in combination with such level of anaesthesia or analgesia as is determined in accordance with the project licence. The use of NMBs without adequate anaesthesia and analgesia is permitted in extraordinary and specific cases agreed by the Secretary of State (when there is, presumably, a scientific requirement): i) in animals rendered insentient by mechanical means, e.g., decerebration; ii) when there is unlikely to be “appreciable pain or distress”; iii) for restraint purposes for non-painful procedures in some immature forms of non-mammalian species. Table </w:t>
      </w:r>
      <w:r w:rsidR="00900327" w:rsidRPr="00913819">
        <w:rPr>
          <w:rFonts w:asciiTheme="minorHAnsi" w:hAnsiTheme="minorHAnsi" w:cstheme="minorHAnsi"/>
          <w:sz w:val="22"/>
          <w:szCs w:val="22"/>
        </w:rPr>
        <w:t>9</w:t>
      </w:r>
      <w:r w:rsidRPr="00913819">
        <w:rPr>
          <w:rFonts w:asciiTheme="minorHAnsi" w:hAnsiTheme="minorHAnsi" w:cstheme="minorHAnsi"/>
          <w:sz w:val="22"/>
          <w:szCs w:val="22"/>
        </w:rPr>
        <w:t xml:space="preserve"> lists specific recommendations based on additional stipulations from Appendix H. In describing the expert use of NMBs in animals, it must be emphasised that while they produce variable effects in all species, there are additional unaccountable differences in sheep and pigs </w:t>
      </w:r>
      <w:r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Clutton&lt;/Author&gt;&lt;Year&gt;2001&lt;/Year&gt;&lt;RecNum&gt;459&lt;/RecNum&gt;&lt;DisplayText&gt;(199)&lt;/DisplayText&gt;&lt;record&gt;&lt;rec-number&gt;459&lt;/rec-number&gt;&lt;foreign-keys&gt;&lt;key app="EN" db-id="x005rdz0lrfev0e9wafpfpvaazppeszde2z5" timestamp="1685596648"&gt;459&lt;/key&gt;&lt;/foreign-keys&gt;&lt;ref-type name="Conference Proceedings"&gt;10&lt;/ref-type&gt;&lt;contributors&gt;&lt;authors&gt;&lt;author&gt;Clutton, R.E.&lt;/author&gt;&lt;/authors&gt;&lt;/contributors&gt;&lt;titles&gt;&lt;title&gt;Neuromuscular block and its antagonism in sheep: enigma and paradox&lt;/title&gt;&lt;secondary-title&gt;Proceedings of the 7th International Neuromuscular Meeting Belfast&lt;/secondary-title&gt;&lt;/titles&gt;&lt;pages&gt;138 – 141&lt;/pages&gt;&lt;section&gt;138&lt;/section&gt;&lt;dates&gt;&lt;year&gt;2001&lt;/year&gt;&lt;/dates&gt;&lt;work-type&gt;Abstract&lt;/work-type&gt;&lt;urls&gt;&lt;/urls&gt;&lt;/record&gt;&lt;/Cite&gt;&lt;/EndNote&gt;</w:instrText>
      </w:r>
      <w:r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199)</w:t>
      </w:r>
      <w:r w:rsidRPr="00913819">
        <w:rPr>
          <w:rFonts w:asciiTheme="minorHAnsi" w:hAnsiTheme="minorHAnsi" w:cstheme="minorHAnsi"/>
          <w:sz w:val="22"/>
          <w:szCs w:val="22"/>
        </w:rPr>
        <w:fldChar w:fldCharType="end"/>
      </w:r>
      <w:r w:rsidRPr="00913819">
        <w:rPr>
          <w:rFonts w:asciiTheme="minorHAnsi" w:hAnsiTheme="minorHAnsi" w:cstheme="minorHAnsi"/>
          <w:sz w:val="22"/>
          <w:szCs w:val="22"/>
        </w:rPr>
        <w:t>.</w:t>
      </w:r>
    </w:p>
    <w:p w14:paraId="0846BAB8" w14:textId="1D275F80" w:rsidR="00811F85" w:rsidRPr="00E30F58" w:rsidRDefault="00C701D2" w:rsidP="00C701D2">
      <w:pPr>
        <w:pStyle w:val="Napis"/>
        <w:rPr>
          <w:rFonts w:asciiTheme="minorHAnsi" w:hAnsiTheme="minorHAnsi" w:cstheme="minorHAnsi"/>
          <w:i w:val="0"/>
          <w:iCs w:val="0"/>
          <w:szCs w:val="20"/>
          <w:lang w:val="en-GB"/>
        </w:rPr>
      </w:pPr>
      <w:bookmarkStart w:id="30" w:name="_Ref165033870"/>
      <w:r w:rsidRPr="00E30F58">
        <w:rPr>
          <w:rFonts w:asciiTheme="minorHAnsi" w:hAnsiTheme="minorHAnsi" w:cstheme="minorHAnsi"/>
        </w:rPr>
        <w:t xml:space="preserve">Table </w:t>
      </w:r>
      <w:r w:rsidR="00AC0341">
        <w:rPr>
          <w:rFonts w:asciiTheme="minorHAnsi" w:hAnsiTheme="minorHAnsi" w:cstheme="minorHAnsi"/>
        </w:rPr>
        <w:fldChar w:fldCharType="begin"/>
      </w:r>
      <w:r w:rsidR="00AC0341">
        <w:rPr>
          <w:rFonts w:asciiTheme="minorHAnsi" w:hAnsiTheme="minorHAnsi" w:cstheme="minorHAnsi"/>
        </w:rPr>
        <w:instrText xml:space="preserve"> SEQ Table \* ARABIC </w:instrText>
      </w:r>
      <w:r w:rsidR="00AC0341">
        <w:rPr>
          <w:rFonts w:asciiTheme="minorHAnsi" w:hAnsiTheme="minorHAnsi" w:cstheme="minorHAnsi"/>
        </w:rPr>
        <w:fldChar w:fldCharType="separate"/>
      </w:r>
      <w:r w:rsidR="00AC0341">
        <w:rPr>
          <w:rFonts w:asciiTheme="minorHAnsi" w:hAnsiTheme="minorHAnsi" w:cstheme="minorHAnsi"/>
          <w:noProof/>
        </w:rPr>
        <w:t>13</w:t>
      </w:r>
      <w:r w:rsidR="00AC0341">
        <w:rPr>
          <w:rFonts w:asciiTheme="minorHAnsi" w:hAnsiTheme="minorHAnsi" w:cstheme="minorHAnsi"/>
        </w:rPr>
        <w:fldChar w:fldCharType="end"/>
      </w:r>
      <w:bookmarkEnd w:id="30"/>
      <w:r w:rsidRPr="00E30F58">
        <w:rPr>
          <w:rFonts w:asciiTheme="minorHAnsi" w:hAnsiTheme="minorHAnsi" w:cstheme="minorHAnsi"/>
        </w:rPr>
        <w:t xml:space="preserve"> Recommendations for Neuromuscular Blocking Agent Use in Farmed Animal Species Undergoing Non-recovery and Recovery Procedures</w:t>
      </w:r>
    </w:p>
    <w:tbl>
      <w:tblPr>
        <w:tblStyle w:val="Tabelamrea"/>
        <w:tblW w:w="15593" w:type="dxa"/>
        <w:tblInd w:w="-856" w:type="dxa"/>
        <w:tblLook w:val="04A0" w:firstRow="1" w:lastRow="0" w:firstColumn="1" w:lastColumn="0" w:noHBand="0" w:noVBand="1"/>
      </w:tblPr>
      <w:tblGrid>
        <w:gridCol w:w="2552"/>
        <w:gridCol w:w="13041"/>
      </w:tblGrid>
      <w:tr w:rsidR="00ED5E9F" w:rsidRPr="00E30F58" w14:paraId="1C23B0E3" w14:textId="77777777" w:rsidTr="00D67ECB">
        <w:tc>
          <w:tcPr>
            <w:tcW w:w="2552" w:type="dxa"/>
            <w:vAlign w:val="center"/>
          </w:tcPr>
          <w:p w14:paraId="537D7B44" w14:textId="77777777" w:rsidR="00ED5E9F" w:rsidRPr="00E30F58" w:rsidRDefault="00ED5E9F" w:rsidP="00500710">
            <w:pPr>
              <w:rPr>
                <w:rFonts w:asciiTheme="minorHAnsi" w:hAnsiTheme="minorHAnsi" w:cstheme="minorHAnsi"/>
              </w:rPr>
            </w:pPr>
            <w:r w:rsidRPr="00E30F58">
              <w:rPr>
                <w:rFonts w:asciiTheme="minorHAnsi" w:hAnsiTheme="minorHAnsi" w:cstheme="minorHAnsi"/>
              </w:rPr>
              <w:t>Preparation</w:t>
            </w:r>
          </w:p>
        </w:tc>
        <w:tc>
          <w:tcPr>
            <w:tcW w:w="13041" w:type="dxa"/>
          </w:tcPr>
          <w:p w14:paraId="41ACD4A3" w14:textId="77777777" w:rsidR="00A337BF" w:rsidRPr="00E30F58" w:rsidRDefault="00A337BF" w:rsidP="00A337BF">
            <w:pPr>
              <w:spacing w:line="240" w:lineRule="auto"/>
              <w:rPr>
                <w:rFonts w:asciiTheme="minorHAnsi" w:hAnsiTheme="minorHAnsi" w:cstheme="minorHAnsi"/>
              </w:rPr>
            </w:pPr>
          </w:p>
          <w:p w14:paraId="57A974A1" w14:textId="0AC84FDF" w:rsidR="00ED5E9F" w:rsidRPr="00E30F58" w:rsidRDefault="00ED5E9F" w:rsidP="007B2EDF">
            <w:pPr>
              <w:spacing w:line="240" w:lineRule="auto"/>
              <w:rPr>
                <w:rFonts w:asciiTheme="minorHAnsi" w:hAnsiTheme="minorHAnsi" w:cstheme="minorHAnsi"/>
              </w:rPr>
            </w:pPr>
            <w:r w:rsidRPr="00E30F58">
              <w:rPr>
                <w:rFonts w:asciiTheme="minorHAnsi" w:hAnsiTheme="minorHAnsi" w:cstheme="minorHAnsi"/>
              </w:rPr>
              <w:t>Permissions allowing NMBs to be used without full and effective anaesthesia and analgesia must be critically examined, confirmed and the conditions met. (This applies to both recovery and non-recovery experiments).</w:t>
            </w:r>
          </w:p>
          <w:p w14:paraId="1AEC1D6E" w14:textId="77777777" w:rsidR="00ED5E9F" w:rsidRPr="00E30F58" w:rsidRDefault="00ED5E9F" w:rsidP="007B2EDF">
            <w:pPr>
              <w:spacing w:line="240" w:lineRule="auto"/>
              <w:rPr>
                <w:rFonts w:asciiTheme="minorHAnsi" w:hAnsiTheme="minorHAnsi" w:cstheme="minorHAnsi"/>
              </w:rPr>
            </w:pPr>
          </w:p>
          <w:p w14:paraId="152E11EA" w14:textId="77777777" w:rsidR="00ED5E9F" w:rsidRPr="00E30F58" w:rsidRDefault="00ED5E9F" w:rsidP="00D67ECB">
            <w:pPr>
              <w:spacing w:line="240" w:lineRule="auto"/>
              <w:rPr>
                <w:rFonts w:asciiTheme="minorHAnsi" w:hAnsiTheme="minorHAnsi" w:cstheme="minorHAnsi"/>
              </w:rPr>
            </w:pPr>
            <w:r w:rsidRPr="00E30F58">
              <w:rPr>
                <w:rFonts w:asciiTheme="minorHAnsi" w:hAnsiTheme="minorHAnsi" w:cstheme="minorHAnsi"/>
              </w:rPr>
              <w:t>The permitted use of NMBs in experiments must be confirmed by pre-procedural personal and project license inspection.</w:t>
            </w:r>
          </w:p>
          <w:p w14:paraId="64FB6A23" w14:textId="61EEBAFA" w:rsidR="00A337BF" w:rsidRPr="00E30F58" w:rsidRDefault="00A337BF" w:rsidP="00A337BF">
            <w:pPr>
              <w:spacing w:line="240" w:lineRule="auto"/>
              <w:rPr>
                <w:rFonts w:asciiTheme="minorHAnsi" w:hAnsiTheme="minorHAnsi" w:cstheme="minorHAnsi"/>
              </w:rPr>
            </w:pPr>
          </w:p>
        </w:tc>
      </w:tr>
      <w:tr w:rsidR="00ED5E9F" w:rsidRPr="00E30F58" w14:paraId="5CFFF3B0" w14:textId="77777777" w:rsidTr="00D67ECB">
        <w:tc>
          <w:tcPr>
            <w:tcW w:w="2552" w:type="dxa"/>
            <w:vAlign w:val="center"/>
          </w:tcPr>
          <w:p w14:paraId="2045A4B9" w14:textId="77777777" w:rsidR="00ED5E9F" w:rsidRPr="00E30F58" w:rsidRDefault="00ED5E9F" w:rsidP="007B2EDF">
            <w:pPr>
              <w:rPr>
                <w:rFonts w:asciiTheme="minorHAnsi" w:hAnsiTheme="minorHAnsi" w:cstheme="minorHAnsi"/>
              </w:rPr>
            </w:pPr>
            <w:r w:rsidRPr="00E30F58">
              <w:rPr>
                <w:rFonts w:asciiTheme="minorHAnsi" w:hAnsiTheme="minorHAnsi" w:cstheme="minorHAnsi"/>
              </w:rPr>
              <w:t>Anaesthetic Technique</w:t>
            </w:r>
          </w:p>
        </w:tc>
        <w:tc>
          <w:tcPr>
            <w:tcW w:w="13041" w:type="dxa"/>
          </w:tcPr>
          <w:p w14:paraId="14AA259D" w14:textId="77777777" w:rsidR="00A337BF" w:rsidRPr="00E30F58" w:rsidRDefault="00A337BF" w:rsidP="00A337BF">
            <w:pPr>
              <w:spacing w:line="240" w:lineRule="auto"/>
              <w:rPr>
                <w:rFonts w:asciiTheme="minorHAnsi" w:hAnsiTheme="minorHAnsi" w:cstheme="minorHAnsi"/>
              </w:rPr>
            </w:pPr>
          </w:p>
          <w:p w14:paraId="157D8CCD" w14:textId="0319ED1D" w:rsidR="00ED5E9F" w:rsidRPr="00E30F58" w:rsidRDefault="00ED5E9F" w:rsidP="007B2EDF">
            <w:pPr>
              <w:spacing w:line="240" w:lineRule="auto"/>
              <w:rPr>
                <w:rFonts w:asciiTheme="minorHAnsi" w:hAnsiTheme="minorHAnsi" w:cstheme="minorHAnsi"/>
              </w:rPr>
            </w:pPr>
            <w:r w:rsidRPr="00E30F58">
              <w:rPr>
                <w:rFonts w:asciiTheme="minorHAnsi" w:hAnsiTheme="minorHAnsi" w:cstheme="minorHAnsi"/>
              </w:rPr>
              <w:t xml:space="preserve">Full and effective anaesthesia and analgesia* as determined in the project licence (or EU equivalent) must be established before NMBs are used.  </w:t>
            </w:r>
          </w:p>
          <w:p w14:paraId="0C8F5297" w14:textId="77777777" w:rsidR="00ED5E9F" w:rsidRPr="00E30F58" w:rsidRDefault="00ED5E9F" w:rsidP="007B2EDF">
            <w:pPr>
              <w:spacing w:line="240" w:lineRule="auto"/>
              <w:rPr>
                <w:rFonts w:asciiTheme="minorHAnsi" w:hAnsiTheme="minorHAnsi" w:cstheme="minorHAnsi"/>
              </w:rPr>
            </w:pPr>
          </w:p>
          <w:p w14:paraId="71603495" w14:textId="77777777" w:rsidR="00ED5E9F" w:rsidRPr="00E30F58" w:rsidRDefault="00ED5E9F" w:rsidP="007B2EDF">
            <w:pPr>
              <w:spacing w:line="240" w:lineRule="auto"/>
              <w:rPr>
                <w:rFonts w:asciiTheme="minorHAnsi" w:hAnsiTheme="minorHAnsi" w:cstheme="minorHAnsi"/>
              </w:rPr>
            </w:pPr>
            <w:r w:rsidRPr="00E30F58">
              <w:rPr>
                <w:rFonts w:asciiTheme="minorHAnsi" w:hAnsiTheme="minorHAnsi" w:cstheme="minorHAnsi"/>
              </w:rPr>
              <w:t>When anaesthesia is maintained with volatile anaesthetics end-tidal anaesthetic concentrations should be measured continuously. End-tidal concentrations must exceed published MAC (minimum alveolar concentration) values relevant to the species, procedure and anaesthetic agent used.</w:t>
            </w:r>
          </w:p>
          <w:p w14:paraId="12CE2E25" w14:textId="77777777" w:rsidR="00ED5E9F" w:rsidRPr="00E30F58" w:rsidRDefault="00ED5E9F" w:rsidP="007B2EDF">
            <w:pPr>
              <w:spacing w:line="240" w:lineRule="auto"/>
              <w:rPr>
                <w:rFonts w:asciiTheme="minorHAnsi" w:hAnsiTheme="minorHAnsi" w:cstheme="minorHAnsi"/>
              </w:rPr>
            </w:pPr>
          </w:p>
          <w:p w14:paraId="0ACCF838" w14:textId="77777777" w:rsidR="00ED5E9F" w:rsidRPr="00E30F58" w:rsidRDefault="00ED5E9F" w:rsidP="007B2EDF">
            <w:pPr>
              <w:spacing w:line="240" w:lineRule="auto"/>
              <w:rPr>
                <w:rFonts w:asciiTheme="minorHAnsi" w:hAnsiTheme="minorHAnsi" w:cstheme="minorHAnsi"/>
              </w:rPr>
            </w:pPr>
            <w:r w:rsidRPr="00E30F58">
              <w:rPr>
                <w:rFonts w:asciiTheme="minorHAnsi" w:hAnsiTheme="minorHAnsi" w:cstheme="minorHAnsi"/>
              </w:rPr>
              <w:t>The infusion rate of anaesthetics used in total intravenous techniques must exceed published MIR (minimum infusion rate) values relevant to the species, procedure and anaesthetic agent used.</w:t>
            </w:r>
          </w:p>
          <w:p w14:paraId="745B275A" w14:textId="77777777" w:rsidR="00ED5E9F" w:rsidRPr="00E30F58" w:rsidRDefault="00ED5E9F" w:rsidP="007B2EDF">
            <w:pPr>
              <w:spacing w:line="240" w:lineRule="auto"/>
              <w:rPr>
                <w:rFonts w:asciiTheme="minorHAnsi" w:hAnsiTheme="minorHAnsi" w:cstheme="minorHAnsi"/>
              </w:rPr>
            </w:pPr>
          </w:p>
          <w:p w14:paraId="68018B93" w14:textId="77777777" w:rsidR="00ED5E9F" w:rsidRPr="00E30F58" w:rsidRDefault="00ED5E9F" w:rsidP="007B2EDF">
            <w:pPr>
              <w:spacing w:line="240" w:lineRule="auto"/>
              <w:rPr>
                <w:rFonts w:asciiTheme="minorHAnsi" w:hAnsiTheme="minorHAnsi" w:cstheme="minorHAnsi"/>
              </w:rPr>
            </w:pPr>
            <w:r w:rsidRPr="00E30F58">
              <w:rPr>
                <w:rFonts w:asciiTheme="minorHAnsi" w:hAnsiTheme="minorHAnsi" w:cstheme="minorHAnsi"/>
              </w:rPr>
              <w:t>Physiological variables indicating nociceptive responses during inadequate anaesthesia/analgesia, e.g., heart rate and arterial blood pressure, must be monitored continuously until the effects of NMBs have demonstrably ended.</w:t>
            </w:r>
          </w:p>
          <w:p w14:paraId="1E546530" w14:textId="77777777" w:rsidR="00ED5E9F" w:rsidRPr="00E30F58" w:rsidRDefault="00ED5E9F" w:rsidP="007B2EDF">
            <w:pPr>
              <w:spacing w:line="240" w:lineRule="auto"/>
              <w:rPr>
                <w:rFonts w:asciiTheme="minorHAnsi" w:hAnsiTheme="minorHAnsi" w:cstheme="minorHAnsi"/>
              </w:rPr>
            </w:pPr>
          </w:p>
          <w:p w14:paraId="26BAB3A9" w14:textId="1FD59862" w:rsidR="00ED5E9F" w:rsidRPr="00E30F58" w:rsidRDefault="00ED5E9F" w:rsidP="007B2EDF">
            <w:pPr>
              <w:spacing w:line="240" w:lineRule="auto"/>
              <w:rPr>
                <w:rFonts w:asciiTheme="minorHAnsi" w:hAnsiTheme="minorHAnsi" w:cstheme="minorHAnsi"/>
              </w:rPr>
            </w:pPr>
            <w:r w:rsidRPr="00E30F58">
              <w:rPr>
                <w:rFonts w:asciiTheme="minorHAnsi" w:hAnsiTheme="minorHAnsi" w:cstheme="minorHAnsi"/>
              </w:rPr>
              <w:t xml:space="preserve">The use of “depth of anaesthesia” monitors, e.g., the bispectral index (BIS) is recommended, particularly when experimental conditions interfere with efferent autonomic nervous activity, e.g., the use of </w:t>
            </w:r>
            <w:r w:rsidR="002E19E9" w:rsidRPr="00E30F58">
              <w:rPr>
                <w:rFonts w:asciiTheme="minorHAnsi" w:hAnsiTheme="minorHAnsi" w:cstheme="minorHAnsi"/>
              </w:rPr>
              <w:t>beta-</w:t>
            </w:r>
            <w:r w:rsidRPr="00E30F58">
              <w:rPr>
                <w:rFonts w:asciiTheme="minorHAnsi" w:hAnsiTheme="minorHAnsi" w:cstheme="minorHAnsi"/>
              </w:rPr>
              <w:t>blocking drugs.</w:t>
            </w:r>
          </w:p>
          <w:p w14:paraId="638B3056" w14:textId="77777777" w:rsidR="00ED5E9F" w:rsidRPr="00E30F58" w:rsidRDefault="00ED5E9F" w:rsidP="007B2EDF">
            <w:pPr>
              <w:spacing w:line="240" w:lineRule="auto"/>
              <w:rPr>
                <w:rFonts w:asciiTheme="minorHAnsi" w:hAnsiTheme="minorHAnsi" w:cstheme="minorHAnsi"/>
              </w:rPr>
            </w:pPr>
          </w:p>
          <w:p w14:paraId="6DCA3A31" w14:textId="6507C4C6" w:rsidR="00ED5E9F" w:rsidRPr="00E30F58" w:rsidRDefault="00ED5E9F" w:rsidP="007B2EDF">
            <w:pPr>
              <w:spacing w:line="240" w:lineRule="auto"/>
              <w:rPr>
                <w:rFonts w:asciiTheme="minorHAnsi" w:hAnsiTheme="minorHAnsi" w:cstheme="minorHAnsi"/>
              </w:rPr>
            </w:pPr>
            <w:r w:rsidRPr="00E30F58">
              <w:rPr>
                <w:rFonts w:asciiTheme="minorHAnsi" w:hAnsiTheme="minorHAnsi" w:cstheme="minorHAnsi"/>
              </w:rPr>
              <w:t xml:space="preserve">Measures must be taken to ensure the immediate restoration of anaesthesia/analgesia if these become inadequate.  This will involve secure patent intravenous access, and adequate doses of anaesthetics and, or analgesics which acting within one injection-site brain circulation time.  Suitable anaesthetics are propofol and alfaxalone; suitable analgesics are alfentanil or fentanyl.    </w:t>
            </w:r>
          </w:p>
          <w:p w14:paraId="022759AC" w14:textId="77777777" w:rsidR="00ED5E9F" w:rsidRPr="00E30F58" w:rsidRDefault="00ED5E9F" w:rsidP="007B2EDF">
            <w:pPr>
              <w:spacing w:line="240" w:lineRule="auto"/>
              <w:rPr>
                <w:rFonts w:asciiTheme="minorHAnsi" w:hAnsiTheme="minorHAnsi" w:cstheme="minorHAnsi"/>
              </w:rPr>
            </w:pPr>
          </w:p>
          <w:p w14:paraId="3AA7D64E" w14:textId="77777777" w:rsidR="00ED5E9F" w:rsidRPr="00E30F58" w:rsidRDefault="00ED5E9F" w:rsidP="007B2EDF">
            <w:pPr>
              <w:spacing w:line="240" w:lineRule="auto"/>
              <w:rPr>
                <w:rFonts w:asciiTheme="minorHAnsi" w:hAnsiTheme="minorHAnsi" w:cstheme="minorHAnsi"/>
              </w:rPr>
            </w:pPr>
            <w:r w:rsidRPr="00E30F58">
              <w:rPr>
                <w:rFonts w:asciiTheme="minorHAnsi" w:hAnsiTheme="minorHAnsi" w:cstheme="minorHAnsi"/>
              </w:rPr>
              <w:t>It is strongly recommended that IPPV (manual or mechanical) is imposed whenever animals are given NMBs. When ill-advised attempts are made to spare ventilatory capacity while paralysing specific muscle groups, e.g., the extra-ocular muscles, the continuous monitoring of ventilatory function and the means of achieving immediate tracheal intubation and IPPV must be available.</w:t>
            </w:r>
          </w:p>
          <w:p w14:paraId="53D5385E" w14:textId="77777777" w:rsidR="00ED5E9F" w:rsidRPr="00E30F58" w:rsidRDefault="00ED5E9F" w:rsidP="007B2EDF">
            <w:pPr>
              <w:spacing w:line="240" w:lineRule="auto"/>
              <w:rPr>
                <w:rFonts w:asciiTheme="minorHAnsi" w:hAnsiTheme="minorHAnsi" w:cstheme="minorHAnsi"/>
              </w:rPr>
            </w:pPr>
          </w:p>
          <w:p w14:paraId="35E04A50" w14:textId="77777777" w:rsidR="00ED5E9F" w:rsidRPr="00E30F58" w:rsidRDefault="00ED5E9F" w:rsidP="007B2EDF">
            <w:pPr>
              <w:spacing w:line="240" w:lineRule="auto"/>
              <w:rPr>
                <w:rFonts w:asciiTheme="minorHAnsi" w:hAnsiTheme="minorHAnsi" w:cstheme="minorHAnsi"/>
              </w:rPr>
            </w:pPr>
            <w:r w:rsidRPr="00E30F58">
              <w:rPr>
                <w:rFonts w:asciiTheme="minorHAnsi" w:hAnsiTheme="minorHAnsi" w:cstheme="minorHAnsi"/>
              </w:rPr>
              <w:t>Measures to effectively maintain body temperature must be taken before NMBs are administered.</w:t>
            </w:r>
          </w:p>
          <w:p w14:paraId="788FA292" w14:textId="77777777" w:rsidR="00ED5E9F" w:rsidRPr="00E30F58" w:rsidRDefault="00ED5E9F" w:rsidP="007B2EDF">
            <w:pPr>
              <w:spacing w:line="240" w:lineRule="auto"/>
              <w:rPr>
                <w:rFonts w:asciiTheme="minorHAnsi" w:hAnsiTheme="minorHAnsi" w:cstheme="minorHAnsi"/>
              </w:rPr>
            </w:pPr>
          </w:p>
          <w:p w14:paraId="280EB7C7" w14:textId="77777777" w:rsidR="00ED5E9F" w:rsidRPr="00E30F58" w:rsidRDefault="00ED5E9F" w:rsidP="00D67ECB">
            <w:pPr>
              <w:spacing w:line="240" w:lineRule="auto"/>
              <w:rPr>
                <w:rFonts w:asciiTheme="minorHAnsi" w:hAnsiTheme="minorHAnsi" w:cstheme="minorHAnsi"/>
              </w:rPr>
            </w:pPr>
            <w:r w:rsidRPr="00E30F58">
              <w:rPr>
                <w:rFonts w:asciiTheme="minorHAnsi" w:hAnsiTheme="minorHAnsi" w:cstheme="minorHAnsi"/>
              </w:rPr>
              <w:t>Anticholinesterase and antimuscarinic drugs, or suggamadex should be available to antagonise neuromuscular blockade.</w:t>
            </w:r>
          </w:p>
          <w:p w14:paraId="339101D4" w14:textId="487BFD6E" w:rsidR="00A337BF" w:rsidRPr="00E30F58" w:rsidRDefault="00A337BF" w:rsidP="00A337BF">
            <w:pPr>
              <w:spacing w:line="240" w:lineRule="auto"/>
              <w:rPr>
                <w:rFonts w:asciiTheme="minorHAnsi" w:hAnsiTheme="minorHAnsi" w:cstheme="minorHAnsi"/>
              </w:rPr>
            </w:pPr>
          </w:p>
        </w:tc>
      </w:tr>
      <w:tr w:rsidR="00ED5E9F" w:rsidRPr="00E30F58" w14:paraId="047BCAC2" w14:textId="77777777" w:rsidTr="00D67ECB">
        <w:tc>
          <w:tcPr>
            <w:tcW w:w="2552" w:type="dxa"/>
            <w:vAlign w:val="center"/>
          </w:tcPr>
          <w:p w14:paraId="62348053" w14:textId="77777777" w:rsidR="00ED5E9F" w:rsidRPr="00E30F58" w:rsidRDefault="00ED5E9F" w:rsidP="00500710">
            <w:pPr>
              <w:rPr>
                <w:rFonts w:asciiTheme="minorHAnsi" w:hAnsiTheme="minorHAnsi" w:cstheme="minorHAnsi"/>
              </w:rPr>
            </w:pPr>
            <w:r w:rsidRPr="00E30F58">
              <w:rPr>
                <w:rFonts w:asciiTheme="minorHAnsi" w:hAnsiTheme="minorHAnsi" w:cstheme="minorHAnsi"/>
              </w:rPr>
              <w:t>Personnel</w:t>
            </w:r>
          </w:p>
        </w:tc>
        <w:tc>
          <w:tcPr>
            <w:tcW w:w="13041" w:type="dxa"/>
          </w:tcPr>
          <w:p w14:paraId="7E0473C3" w14:textId="77777777" w:rsidR="00A337BF" w:rsidRPr="00E30F58" w:rsidRDefault="00A337BF" w:rsidP="00A337BF">
            <w:pPr>
              <w:spacing w:line="240" w:lineRule="auto"/>
              <w:rPr>
                <w:rFonts w:asciiTheme="minorHAnsi" w:hAnsiTheme="minorHAnsi" w:cstheme="minorHAnsi"/>
              </w:rPr>
            </w:pPr>
          </w:p>
          <w:p w14:paraId="15F318C7" w14:textId="0D4A7F5B" w:rsidR="00ED5E9F" w:rsidRPr="00E30F58" w:rsidRDefault="00ED5E9F" w:rsidP="007B2EDF">
            <w:pPr>
              <w:spacing w:line="240" w:lineRule="auto"/>
              <w:rPr>
                <w:rFonts w:asciiTheme="minorHAnsi" w:hAnsiTheme="minorHAnsi" w:cstheme="minorHAnsi"/>
              </w:rPr>
            </w:pPr>
            <w:r w:rsidRPr="00E30F58">
              <w:rPr>
                <w:rFonts w:asciiTheme="minorHAnsi" w:hAnsiTheme="minorHAnsi" w:cstheme="minorHAnsi"/>
              </w:rPr>
              <w:t>NMBs must only be administered by experienced licensees who are competent in animal anaesthesia and aware of the actions and interactions of the drugs to be used in the target species.</w:t>
            </w:r>
          </w:p>
          <w:p w14:paraId="2A0A5646" w14:textId="77777777" w:rsidR="00ED5E9F" w:rsidRPr="00E30F58" w:rsidRDefault="00ED5E9F" w:rsidP="007B2EDF">
            <w:pPr>
              <w:spacing w:line="240" w:lineRule="auto"/>
              <w:rPr>
                <w:rFonts w:asciiTheme="minorHAnsi" w:hAnsiTheme="minorHAnsi" w:cstheme="minorHAnsi"/>
              </w:rPr>
            </w:pPr>
          </w:p>
          <w:p w14:paraId="4E932E51" w14:textId="77777777" w:rsidR="00ED5E9F" w:rsidRPr="00E30F58" w:rsidRDefault="00ED5E9F" w:rsidP="00D67ECB">
            <w:pPr>
              <w:spacing w:line="240" w:lineRule="auto"/>
              <w:rPr>
                <w:rFonts w:asciiTheme="minorHAnsi" w:hAnsiTheme="minorHAnsi" w:cstheme="minorHAnsi"/>
              </w:rPr>
            </w:pPr>
            <w:r w:rsidRPr="00E30F58">
              <w:rPr>
                <w:rFonts w:asciiTheme="minorHAnsi" w:hAnsiTheme="minorHAnsi" w:cstheme="minorHAnsi"/>
              </w:rPr>
              <w:t xml:space="preserve">Animals given NMBs must be continuously attended by experienced licensees to ensure adequate anaesthesia, analgesia (and lung ventilation) are maintained until that time in recovery when there is minimal risk of recurarisation. </w:t>
            </w:r>
          </w:p>
          <w:p w14:paraId="3265BFCC" w14:textId="28357882" w:rsidR="00A337BF" w:rsidRPr="00E30F58" w:rsidRDefault="00A337BF" w:rsidP="00A337BF">
            <w:pPr>
              <w:spacing w:line="240" w:lineRule="auto"/>
              <w:rPr>
                <w:rFonts w:asciiTheme="minorHAnsi" w:hAnsiTheme="minorHAnsi" w:cstheme="minorHAnsi"/>
              </w:rPr>
            </w:pPr>
          </w:p>
        </w:tc>
      </w:tr>
      <w:tr w:rsidR="00ED5E9F" w:rsidRPr="00E30F58" w14:paraId="2D583878" w14:textId="77777777" w:rsidTr="00D67ECB">
        <w:tc>
          <w:tcPr>
            <w:tcW w:w="2552" w:type="dxa"/>
            <w:vAlign w:val="center"/>
          </w:tcPr>
          <w:p w14:paraId="1C1E1932" w14:textId="77777777" w:rsidR="00ED5E9F" w:rsidRPr="00E30F58" w:rsidRDefault="00ED5E9F" w:rsidP="00500710">
            <w:pPr>
              <w:rPr>
                <w:rFonts w:asciiTheme="minorHAnsi" w:hAnsiTheme="minorHAnsi" w:cstheme="minorHAnsi"/>
              </w:rPr>
            </w:pPr>
            <w:r w:rsidRPr="00E30F58">
              <w:rPr>
                <w:rFonts w:asciiTheme="minorHAnsi" w:hAnsiTheme="minorHAnsi" w:cstheme="minorHAnsi"/>
              </w:rPr>
              <w:t>Equipment</w:t>
            </w:r>
          </w:p>
        </w:tc>
        <w:tc>
          <w:tcPr>
            <w:tcW w:w="13041" w:type="dxa"/>
          </w:tcPr>
          <w:p w14:paraId="15580775" w14:textId="77777777" w:rsidR="00A337BF" w:rsidRPr="00E30F58" w:rsidRDefault="00A337BF" w:rsidP="00A337BF">
            <w:pPr>
              <w:spacing w:line="240" w:lineRule="auto"/>
              <w:rPr>
                <w:rFonts w:asciiTheme="minorHAnsi" w:hAnsiTheme="minorHAnsi" w:cstheme="minorHAnsi"/>
              </w:rPr>
            </w:pPr>
          </w:p>
          <w:p w14:paraId="63DD92FD" w14:textId="5E950119" w:rsidR="00ED5E9F" w:rsidRPr="00E30F58" w:rsidRDefault="00ED5E9F" w:rsidP="007B2EDF">
            <w:pPr>
              <w:spacing w:line="240" w:lineRule="auto"/>
              <w:rPr>
                <w:rFonts w:asciiTheme="minorHAnsi" w:hAnsiTheme="minorHAnsi" w:cstheme="minorHAnsi"/>
              </w:rPr>
            </w:pPr>
            <w:r w:rsidRPr="00E30F58">
              <w:rPr>
                <w:rFonts w:asciiTheme="minorHAnsi" w:hAnsiTheme="minorHAnsi" w:cstheme="minorHAnsi"/>
              </w:rPr>
              <w:t>Equipment for the elective or rapid (emergency) establishment of a secure airway and lung ventilation must be immediately available (see table 5D; Airway and Breathing).</w:t>
            </w:r>
          </w:p>
          <w:p w14:paraId="465CEB6C" w14:textId="77777777" w:rsidR="00ED5E9F" w:rsidRPr="00E30F58" w:rsidRDefault="00ED5E9F" w:rsidP="007B2EDF">
            <w:pPr>
              <w:spacing w:line="240" w:lineRule="auto"/>
              <w:rPr>
                <w:rFonts w:asciiTheme="minorHAnsi" w:hAnsiTheme="minorHAnsi" w:cstheme="minorHAnsi"/>
              </w:rPr>
            </w:pPr>
          </w:p>
          <w:p w14:paraId="75C05D35" w14:textId="77777777" w:rsidR="00ED5E9F" w:rsidRPr="00E30F58" w:rsidRDefault="00ED5E9F" w:rsidP="007B2EDF">
            <w:pPr>
              <w:spacing w:line="240" w:lineRule="auto"/>
              <w:rPr>
                <w:rFonts w:asciiTheme="minorHAnsi" w:hAnsiTheme="minorHAnsi" w:cstheme="minorHAnsi"/>
              </w:rPr>
            </w:pPr>
            <w:r w:rsidRPr="00E30F58">
              <w:rPr>
                <w:rFonts w:asciiTheme="minorHAnsi" w:hAnsiTheme="minorHAnsi" w:cstheme="minorHAnsi"/>
              </w:rPr>
              <w:t>Adequate volumes of medical gases and anaesthetics must be available for at least the intended duration of neuromuscular blockade and lung ventilation.</w:t>
            </w:r>
          </w:p>
          <w:p w14:paraId="6FC4A553" w14:textId="77777777" w:rsidR="00ED5E9F" w:rsidRPr="00E30F58" w:rsidRDefault="00ED5E9F" w:rsidP="007B2EDF">
            <w:pPr>
              <w:spacing w:line="240" w:lineRule="auto"/>
              <w:rPr>
                <w:rFonts w:asciiTheme="minorHAnsi" w:hAnsiTheme="minorHAnsi" w:cstheme="minorHAnsi"/>
              </w:rPr>
            </w:pPr>
          </w:p>
          <w:p w14:paraId="4849C15D" w14:textId="77777777" w:rsidR="00ED5E9F" w:rsidRPr="00E30F58" w:rsidRDefault="00ED5E9F" w:rsidP="00D67ECB">
            <w:pPr>
              <w:spacing w:line="240" w:lineRule="auto"/>
              <w:rPr>
                <w:rFonts w:asciiTheme="minorHAnsi" w:hAnsiTheme="minorHAnsi" w:cstheme="minorHAnsi"/>
              </w:rPr>
            </w:pPr>
            <w:r w:rsidRPr="00E30F58">
              <w:rPr>
                <w:rFonts w:asciiTheme="minorHAnsi" w:hAnsiTheme="minorHAnsi" w:cstheme="minorHAnsi"/>
              </w:rPr>
              <w:t>Contingency plans must be made in the event of power failure. The batteries of electrical equipment required to ensure unconsciousness, analgesia and lung ventilation, e.g., syringe drivers, physiological monitors and ventilators must be fully charged before use.</w:t>
            </w:r>
          </w:p>
          <w:p w14:paraId="41B08E84" w14:textId="3C7261BA" w:rsidR="00A337BF" w:rsidRPr="00E30F58" w:rsidRDefault="00A337BF" w:rsidP="00A337BF">
            <w:pPr>
              <w:spacing w:line="240" w:lineRule="auto"/>
              <w:rPr>
                <w:rFonts w:asciiTheme="minorHAnsi" w:hAnsiTheme="minorHAnsi" w:cstheme="minorHAnsi"/>
              </w:rPr>
            </w:pPr>
          </w:p>
        </w:tc>
      </w:tr>
    </w:tbl>
    <w:p w14:paraId="6A67B176" w14:textId="77777777" w:rsidR="00055754" w:rsidRPr="00E30F58" w:rsidRDefault="00055754" w:rsidP="00500710">
      <w:pPr>
        <w:rPr>
          <w:rFonts w:asciiTheme="minorHAnsi" w:hAnsiTheme="minorHAnsi" w:cstheme="minorHAnsi"/>
          <w:lang w:eastAsia="sl-SI"/>
        </w:rPr>
      </w:pPr>
    </w:p>
    <w:p w14:paraId="441D62F2" w14:textId="3027C61F" w:rsidR="00F36024" w:rsidRPr="00E30F58" w:rsidRDefault="00F36024" w:rsidP="00500710">
      <w:pPr>
        <w:rPr>
          <w:rFonts w:asciiTheme="minorHAnsi" w:eastAsiaTheme="majorEastAsia" w:hAnsiTheme="minorHAnsi" w:cstheme="minorHAnsi"/>
        </w:rPr>
      </w:pPr>
      <w:r w:rsidRPr="00E30F58">
        <w:rPr>
          <w:rFonts w:asciiTheme="minorHAnsi" w:hAnsiTheme="minorHAnsi" w:cstheme="minorHAnsi"/>
        </w:rPr>
        <w:br w:type="page"/>
      </w:r>
    </w:p>
    <w:p w14:paraId="3FE34BB0" w14:textId="77777777" w:rsidR="00ED5E9F" w:rsidRPr="00E30F58" w:rsidRDefault="00ED5E9F" w:rsidP="00500710">
      <w:pPr>
        <w:pStyle w:val="Naslov2"/>
        <w:rPr>
          <w:rFonts w:asciiTheme="minorHAnsi" w:hAnsiTheme="minorHAnsi" w:cstheme="minorHAnsi"/>
        </w:rPr>
        <w:sectPr w:rsidR="00ED5E9F" w:rsidRPr="00E30F58" w:rsidSect="005F5C76">
          <w:pgSz w:w="16838" w:h="11906" w:orient="landscape"/>
          <w:pgMar w:top="851" w:right="1440" w:bottom="284" w:left="1440" w:header="709" w:footer="709" w:gutter="0"/>
          <w:cols w:space="708"/>
          <w:docGrid w:linePitch="360"/>
        </w:sectPr>
      </w:pPr>
    </w:p>
    <w:p w14:paraId="606DE4DB" w14:textId="77777777" w:rsidR="006A5DEC" w:rsidRPr="00913819" w:rsidRDefault="006A5DEC" w:rsidP="00913819">
      <w:pPr>
        <w:pStyle w:val="Naslov2"/>
        <w:jc w:val="both"/>
        <w:rPr>
          <w:rFonts w:asciiTheme="minorHAnsi" w:hAnsiTheme="minorHAnsi" w:cstheme="minorHAnsi"/>
          <w:sz w:val="22"/>
          <w:szCs w:val="22"/>
        </w:rPr>
      </w:pPr>
      <w:bookmarkStart w:id="31" w:name="_Toc136500145"/>
      <w:r w:rsidRPr="00913819">
        <w:rPr>
          <w:rFonts w:asciiTheme="minorHAnsi" w:hAnsiTheme="minorHAnsi" w:cstheme="minorHAnsi"/>
          <w:sz w:val="22"/>
          <w:szCs w:val="22"/>
        </w:rPr>
        <w:t>Final Comments</w:t>
      </w:r>
    </w:p>
    <w:p w14:paraId="3DCE1531" w14:textId="77777777" w:rsidR="00D54BE4" w:rsidRPr="00913819" w:rsidRDefault="00D54BE4" w:rsidP="00913819">
      <w:pPr>
        <w:spacing w:line="276" w:lineRule="auto"/>
        <w:jc w:val="both"/>
        <w:rPr>
          <w:rFonts w:asciiTheme="minorHAnsi" w:hAnsiTheme="minorHAnsi" w:cstheme="minorHAnsi"/>
          <w:sz w:val="22"/>
          <w:szCs w:val="22"/>
        </w:rPr>
      </w:pPr>
    </w:p>
    <w:p w14:paraId="6CF3CF8A" w14:textId="7631EA85" w:rsidR="006A5DEC" w:rsidRPr="00913819" w:rsidRDefault="00D54BE4" w:rsidP="00372CF6">
      <w:pPr>
        <w:jc w:val="both"/>
        <w:rPr>
          <w:rFonts w:asciiTheme="minorHAnsi" w:hAnsiTheme="minorHAnsi" w:cstheme="minorHAnsi"/>
          <w:sz w:val="22"/>
          <w:szCs w:val="22"/>
        </w:rPr>
      </w:pPr>
      <w:r w:rsidRPr="00913819">
        <w:rPr>
          <w:rFonts w:asciiTheme="minorHAnsi" w:hAnsiTheme="minorHAnsi" w:cstheme="minorHAnsi"/>
          <w:sz w:val="22"/>
          <w:szCs w:val="22"/>
        </w:rPr>
        <w:t>T</w:t>
      </w:r>
      <w:r w:rsidR="002E2ED4" w:rsidRPr="00913819">
        <w:rPr>
          <w:rFonts w:asciiTheme="minorHAnsi" w:hAnsiTheme="minorHAnsi" w:cstheme="minorHAnsi"/>
          <w:sz w:val="22"/>
          <w:szCs w:val="22"/>
        </w:rPr>
        <w:t xml:space="preserve">hat anaesthetics can be administered successfully, i.e., the subject ultimately recovers, by relatively untrained people, </w:t>
      </w:r>
      <w:r w:rsidR="006E4A38" w:rsidRPr="00913819">
        <w:rPr>
          <w:rFonts w:asciiTheme="minorHAnsi" w:hAnsiTheme="minorHAnsi" w:cstheme="minorHAnsi"/>
          <w:sz w:val="22"/>
          <w:szCs w:val="22"/>
        </w:rPr>
        <w:t xml:space="preserve">may </w:t>
      </w:r>
      <w:r w:rsidR="002E2ED4" w:rsidRPr="00913819">
        <w:rPr>
          <w:rFonts w:asciiTheme="minorHAnsi" w:hAnsiTheme="minorHAnsi" w:cstheme="minorHAnsi"/>
          <w:sz w:val="22"/>
          <w:szCs w:val="22"/>
        </w:rPr>
        <w:t>confer</w:t>
      </w:r>
      <w:r w:rsidR="006E4A38" w:rsidRPr="00913819">
        <w:rPr>
          <w:rFonts w:asciiTheme="minorHAnsi" w:hAnsiTheme="minorHAnsi" w:cstheme="minorHAnsi"/>
          <w:sz w:val="22"/>
          <w:szCs w:val="22"/>
        </w:rPr>
        <w:t xml:space="preserve"> a </w:t>
      </w:r>
      <w:r w:rsidR="002E2ED4" w:rsidRPr="00913819">
        <w:rPr>
          <w:rFonts w:asciiTheme="minorHAnsi" w:hAnsiTheme="minorHAnsi" w:cstheme="minorHAnsi"/>
          <w:sz w:val="22"/>
          <w:szCs w:val="22"/>
        </w:rPr>
        <w:t>sense that the process is straightforward</w:t>
      </w:r>
      <w:r w:rsidR="00254915" w:rsidRPr="00913819">
        <w:rPr>
          <w:rFonts w:asciiTheme="minorHAnsi" w:hAnsiTheme="minorHAnsi" w:cstheme="minorHAnsi"/>
          <w:sz w:val="22"/>
          <w:szCs w:val="22"/>
        </w:rPr>
        <w:t xml:space="preserve"> </w:t>
      </w:r>
      <w:r w:rsidR="00C701D2" w:rsidRPr="00913819">
        <w:rPr>
          <w:rFonts w:asciiTheme="minorHAnsi" w:hAnsiTheme="minorHAnsi" w:cstheme="minorHAnsi"/>
          <w:sz w:val="22"/>
          <w:szCs w:val="22"/>
        </w:rPr>
        <w:fldChar w:fldCharType="begin"/>
      </w:r>
      <w:r w:rsidR="00FC2719">
        <w:rPr>
          <w:rFonts w:asciiTheme="minorHAnsi" w:hAnsiTheme="minorHAnsi" w:cstheme="minorHAnsi"/>
          <w:sz w:val="22"/>
          <w:szCs w:val="22"/>
        </w:rPr>
        <w:instrText xml:space="preserve"> ADDIN EN.CITE &lt;EndNote&gt;&lt;Cite&gt;&lt;Author&gt;Webster&lt;/Author&gt;&lt;Year&gt;2023&lt;/Year&gt;&lt;RecNum&gt;490&lt;/RecNum&gt;&lt;DisplayText&gt;(238)&lt;/DisplayText&gt;&lt;record&gt;&lt;rec-number&gt;490&lt;/rec-number&gt;&lt;foreign-keys&gt;&lt;key app="EN" db-id="x005rdz0lrfev0e9wafpfpvaazppeszde2z5" timestamp="1713982594"&gt;490&lt;/key&gt;&lt;/foreign-keys&gt;&lt;ref-type name="Journal Article"&gt;17&lt;/ref-type&gt;&lt;contributors&gt;&lt;authors&gt;&lt;author&gt;Webster, C. S.&lt;/author&gt;&lt;/authors&gt;&lt;/contributors&gt;&lt;auth-address&gt;Department of Anaesthesiology, and Centre for Medical and Health Sciences Education, School of Medicine, University of Auckland, Auckland, New Zealand. Electronic address: c.webster@auckland.ac.nz.&lt;/auth-address&gt;&lt;titles&gt;&lt;title&gt;Systems, safety, and anaesthesia outside the operating room&lt;/title&gt;&lt;secondary-title&gt;Br J Anaesth&lt;/secondary-title&gt;&lt;/titles&gt;&lt;periodical&gt;&lt;full-title&gt;Br J Anaesth&lt;/full-title&gt;&lt;abbr-1&gt;British journal of anaesthesia&lt;/abbr-1&gt;&lt;/periodical&gt;&lt;pages&gt;432-434&lt;/pages&gt;&lt;volume&gt;131&lt;/volume&gt;&lt;number&gt;3&lt;/number&gt;&lt;edition&gt;2023/07/14&lt;/edition&gt;&lt;keywords&gt;&lt;keyword&gt;Humans&lt;/keyword&gt;&lt;keyword&gt;*Anesthesia/adverse effects/methods&lt;/keyword&gt;&lt;keyword&gt;*Anesthesiology&lt;/keyword&gt;&lt;keyword&gt;Operating Rooms&lt;/keyword&gt;&lt;keyword&gt;Patient Safety&lt;/keyword&gt;&lt;keyword&gt;Anxiety&lt;/keyword&gt;&lt;keyword&gt;Mri&lt;/keyword&gt;&lt;keyword&gt;Nora&lt;/keyword&gt;&lt;keyword&gt;complications&lt;/keyword&gt;&lt;keyword&gt;sedation&lt;/keyword&gt;&lt;keyword&gt;system redesign&lt;/keyword&gt;&lt;/keywords&gt;&lt;dates&gt;&lt;year&gt;2023&lt;/year&gt;&lt;pub-dates&gt;&lt;date&gt;Sep&lt;/date&gt;&lt;/pub-dates&gt;&lt;/dates&gt;&lt;isbn&gt;1471-6771 (Electronic)&amp;#xD;0007-0912 (Linking)&lt;/isbn&gt;&lt;accession-num&gt;37442727&lt;/accession-num&gt;&lt;urls&gt;&lt;related-urls&gt;&lt;url&gt;https://www.ncbi.nlm.nih.gov/pubmed/37442727&lt;/url&gt;&lt;/related-urls&gt;&lt;/urls&gt;&lt;electronic-resource-num&gt;10.1016/j.bja.2023.06.055&lt;/electronic-resource-num&gt;&lt;/record&gt;&lt;/Cite&gt;&lt;/EndNote&gt;</w:instrText>
      </w:r>
      <w:r w:rsidR="00C701D2" w:rsidRPr="00913819">
        <w:rPr>
          <w:rFonts w:asciiTheme="minorHAnsi" w:hAnsiTheme="minorHAnsi" w:cstheme="minorHAnsi"/>
          <w:sz w:val="22"/>
          <w:szCs w:val="22"/>
        </w:rPr>
        <w:fldChar w:fldCharType="separate"/>
      </w:r>
      <w:r w:rsidR="00FC2719">
        <w:rPr>
          <w:rFonts w:asciiTheme="minorHAnsi" w:hAnsiTheme="minorHAnsi" w:cstheme="minorHAnsi"/>
          <w:noProof/>
          <w:sz w:val="22"/>
          <w:szCs w:val="22"/>
        </w:rPr>
        <w:t>(238)</w:t>
      </w:r>
      <w:r w:rsidR="00C701D2" w:rsidRPr="00913819">
        <w:rPr>
          <w:rFonts w:asciiTheme="minorHAnsi" w:hAnsiTheme="minorHAnsi" w:cstheme="minorHAnsi"/>
          <w:sz w:val="22"/>
          <w:szCs w:val="22"/>
        </w:rPr>
        <w:fldChar w:fldCharType="end"/>
      </w:r>
      <w:r w:rsidR="002E2ED4" w:rsidRPr="00913819">
        <w:rPr>
          <w:rFonts w:asciiTheme="minorHAnsi" w:hAnsiTheme="minorHAnsi" w:cstheme="minorHAnsi"/>
          <w:sz w:val="22"/>
          <w:szCs w:val="22"/>
        </w:rPr>
        <w:t xml:space="preserve">.  However, biological variation in apparently “normal” animals, factors </w:t>
      </w:r>
      <w:r w:rsidR="00291FE5" w:rsidRPr="00913819">
        <w:rPr>
          <w:rFonts w:asciiTheme="minorHAnsi" w:hAnsiTheme="minorHAnsi" w:cstheme="minorHAnsi"/>
          <w:sz w:val="22"/>
          <w:szCs w:val="22"/>
        </w:rPr>
        <w:t>discussed above</w:t>
      </w:r>
      <w:r w:rsidR="006E4A38" w:rsidRPr="00913819">
        <w:rPr>
          <w:rFonts w:asciiTheme="minorHAnsi" w:hAnsiTheme="minorHAnsi" w:cstheme="minorHAnsi"/>
          <w:sz w:val="22"/>
          <w:szCs w:val="22"/>
        </w:rPr>
        <w:t>, and the dearth of information on anaesthetics in large animals (compared to traditional laboratory animal species) mean</w:t>
      </w:r>
      <w:r w:rsidR="002E2ED4" w:rsidRPr="00913819">
        <w:rPr>
          <w:rFonts w:asciiTheme="minorHAnsi" w:hAnsiTheme="minorHAnsi" w:cstheme="minorHAnsi"/>
          <w:sz w:val="22"/>
          <w:szCs w:val="22"/>
        </w:rPr>
        <w:t xml:space="preserve"> that </w:t>
      </w:r>
      <w:r w:rsidR="006E4A38" w:rsidRPr="00913819">
        <w:rPr>
          <w:rFonts w:asciiTheme="minorHAnsi" w:hAnsiTheme="minorHAnsi" w:cstheme="minorHAnsi"/>
          <w:sz w:val="22"/>
          <w:szCs w:val="22"/>
        </w:rPr>
        <w:t xml:space="preserve">in time, </w:t>
      </w:r>
      <w:r w:rsidR="002E2ED4" w:rsidRPr="00913819">
        <w:rPr>
          <w:rFonts w:asciiTheme="minorHAnsi" w:hAnsiTheme="minorHAnsi" w:cstheme="minorHAnsi"/>
          <w:sz w:val="22"/>
          <w:szCs w:val="22"/>
        </w:rPr>
        <w:t xml:space="preserve">morbid or lethal outcomes are almost </w:t>
      </w:r>
      <w:r w:rsidR="006E4A38" w:rsidRPr="00913819">
        <w:rPr>
          <w:rFonts w:asciiTheme="minorHAnsi" w:hAnsiTheme="minorHAnsi" w:cstheme="minorHAnsi"/>
          <w:sz w:val="22"/>
          <w:szCs w:val="22"/>
        </w:rPr>
        <w:t>inevitable</w:t>
      </w:r>
      <w:r w:rsidR="002E2ED4" w:rsidRPr="00913819">
        <w:rPr>
          <w:rFonts w:asciiTheme="minorHAnsi" w:hAnsiTheme="minorHAnsi" w:cstheme="minorHAnsi"/>
          <w:sz w:val="22"/>
          <w:szCs w:val="22"/>
        </w:rPr>
        <w:t>.  When anaesthetizing animals for research purposes, there are additional requirements</w:t>
      </w:r>
      <w:r w:rsidR="006E4A38" w:rsidRPr="00913819">
        <w:rPr>
          <w:rFonts w:asciiTheme="minorHAnsi" w:hAnsiTheme="minorHAnsi" w:cstheme="minorHAnsi"/>
          <w:sz w:val="22"/>
          <w:szCs w:val="22"/>
        </w:rPr>
        <w:t>: a legal and ethical requirement that the animal’s welfare is optimized; and that study objectives are not obfuscated.</w:t>
      </w:r>
      <w:r w:rsidR="002E2ED4" w:rsidRPr="00913819">
        <w:rPr>
          <w:rFonts w:asciiTheme="minorHAnsi" w:hAnsiTheme="minorHAnsi" w:cstheme="minorHAnsi"/>
          <w:sz w:val="22"/>
          <w:szCs w:val="22"/>
        </w:rPr>
        <w:t xml:space="preserve"> </w:t>
      </w:r>
      <w:r w:rsidR="006E4A38" w:rsidRPr="00913819">
        <w:rPr>
          <w:rFonts w:asciiTheme="minorHAnsi" w:hAnsiTheme="minorHAnsi" w:cstheme="minorHAnsi"/>
          <w:sz w:val="22"/>
          <w:szCs w:val="22"/>
        </w:rPr>
        <w:t xml:space="preserve"> The likelihood of meeting all objectives are </w:t>
      </w:r>
      <w:r w:rsidRPr="00913819">
        <w:rPr>
          <w:rFonts w:asciiTheme="minorHAnsi" w:hAnsiTheme="minorHAnsi" w:cstheme="minorHAnsi"/>
          <w:sz w:val="22"/>
          <w:szCs w:val="22"/>
        </w:rPr>
        <w:t>probably increased</w:t>
      </w:r>
      <w:r w:rsidR="006E4A38" w:rsidRPr="00913819">
        <w:rPr>
          <w:rFonts w:asciiTheme="minorHAnsi" w:hAnsiTheme="minorHAnsi" w:cstheme="minorHAnsi"/>
          <w:sz w:val="22"/>
          <w:szCs w:val="22"/>
        </w:rPr>
        <w:t xml:space="preserve"> by including</w:t>
      </w:r>
      <w:r w:rsidR="000512EF" w:rsidRPr="00913819">
        <w:rPr>
          <w:rFonts w:asciiTheme="minorHAnsi" w:hAnsiTheme="minorHAnsi" w:cstheme="minorHAnsi"/>
          <w:sz w:val="22"/>
          <w:szCs w:val="22"/>
        </w:rPr>
        <w:t xml:space="preserve"> dedicated, skilled and experienced personnel</w:t>
      </w:r>
      <w:r w:rsidR="00BF6252" w:rsidRPr="00913819">
        <w:rPr>
          <w:rFonts w:asciiTheme="minorHAnsi" w:hAnsiTheme="minorHAnsi" w:cstheme="minorHAnsi"/>
          <w:sz w:val="22"/>
          <w:szCs w:val="22"/>
        </w:rPr>
        <w:t xml:space="preserve"> in the planning and performance </w:t>
      </w:r>
      <w:r w:rsidRPr="00913819">
        <w:rPr>
          <w:rFonts w:asciiTheme="minorHAnsi" w:hAnsiTheme="minorHAnsi" w:cstheme="minorHAnsi"/>
          <w:sz w:val="22"/>
          <w:szCs w:val="22"/>
        </w:rPr>
        <w:t xml:space="preserve">of </w:t>
      </w:r>
      <w:r w:rsidR="006E4A38" w:rsidRPr="00913819">
        <w:rPr>
          <w:rFonts w:asciiTheme="minorHAnsi" w:hAnsiTheme="minorHAnsi" w:cstheme="minorHAnsi"/>
          <w:sz w:val="22"/>
          <w:szCs w:val="22"/>
        </w:rPr>
        <w:t>anaesthesia</w:t>
      </w:r>
      <w:r w:rsidR="00BF6252" w:rsidRPr="00913819">
        <w:rPr>
          <w:rFonts w:asciiTheme="minorHAnsi" w:hAnsiTheme="minorHAnsi" w:cstheme="minorHAnsi"/>
          <w:sz w:val="22"/>
          <w:szCs w:val="22"/>
        </w:rPr>
        <w:t>.</w:t>
      </w:r>
      <w:r w:rsidR="00143C01" w:rsidRPr="00913819">
        <w:rPr>
          <w:rFonts w:asciiTheme="minorHAnsi" w:hAnsiTheme="minorHAnsi" w:cstheme="minorHAnsi"/>
          <w:sz w:val="22"/>
          <w:szCs w:val="22"/>
        </w:rPr>
        <w:t xml:space="preserve">  Legal and ethical factors will contribute to </w:t>
      </w:r>
      <w:r w:rsidR="005677E3" w:rsidRPr="00913819">
        <w:rPr>
          <w:rFonts w:asciiTheme="minorHAnsi" w:hAnsiTheme="minorHAnsi" w:cstheme="minorHAnsi"/>
          <w:sz w:val="22"/>
          <w:szCs w:val="22"/>
        </w:rPr>
        <w:t xml:space="preserve">decision making on what may be considered a suitable approach for a specific scenario. </w:t>
      </w:r>
    </w:p>
    <w:p w14:paraId="67CCD1AC" w14:textId="77777777" w:rsidR="00FC2719" w:rsidRDefault="00FC2719">
      <w:pPr>
        <w:autoSpaceDE/>
        <w:autoSpaceDN/>
        <w:adjustRightInd/>
        <w:spacing w:line="259" w:lineRule="auto"/>
        <w:rPr>
          <w:rFonts w:asciiTheme="minorHAnsi" w:hAnsiTheme="minorHAnsi" w:cstheme="minorHAnsi"/>
        </w:rPr>
      </w:pPr>
      <w:r>
        <w:rPr>
          <w:rFonts w:asciiTheme="minorHAnsi" w:hAnsiTheme="minorHAnsi" w:cstheme="minorHAnsi"/>
        </w:rPr>
        <w:br w:type="page"/>
      </w:r>
    </w:p>
    <w:p w14:paraId="6BB38503" w14:textId="4ECDD591" w:rsidR="00FC2719" w:rsidRPr="00FC2719" w:rsidRDefault="00FC2719" w:rsidP="00FC2719">
      <w:pPr>
        <w:pStyle w:val="Naslov1"/>
        <w:rPr>
          <w:rFonts w:asciiTheme="minorHAnsi" w:hAnsiTheme="minorHAnsi" w:cstheme="minorHAnsi"/>
        </w:rPr>
      </w:pPr>
      <w:r>
        <w:rPr>
          <w:rFonts w:asciiTheme="minorHAnsi" w:hAnsiTheme="minorHAnsi" w:cstheme="minorHAnsi"/>
        </w:rPr>
        <w:t xml:space="preserve">Section III: </w:t>
      </w:r>
      <w:r w:rsidRPr="000B7FA6">
        <w:rPr>
          <w:rFonts w:asciiTheme="minorHAnsi" w:hAnsiTheme="minorHAnsi" w:cstheme="minorHAnsi"/>
          <w:sz w:val="22"/>
          <w:szCs w:val="22"/>
        </w:rPr>
        <w:t>Monitoring Anaesthesia</w:t>
      </w:r>
      <w:r w:rsidRPr="00E30F58">
        <w:rPr>
          <w:rFonts w:asciiTheme="minorHAnsi" w:hAnsiTheme="minorHAnsi" w:cstheme="minorHAnsi"/>
        </w:rPr>
        <w:t xml:space="preserve"> </w:t>
      </w:r>
    </w:p>
    <w:p w14:paraId="402CB932" w14:textId="4B3D433A" w:rsidR="00FC2719" w:rsidRDefault="00FC2719" w:rsidP="00FC2719"/>
    <w:p w14:paraId="6FB3DCD2" w14:textId="77777777" w:rsidR="00FC2719" w:rsidRPr="006E3E8D" w:rsidRDefault="00FC2719" w:rsidP="006E3E8D">
      <w:pPr>
        <w:pStyle w:val="Naslov2"/>
        <w:rPr>
          <w:rFonts w:asciiTheme="minorHAnsi" w:hAnsiTheme="minorHAnsi" w:cstheme="minorHAnsi"/>
          <w:sz w:val="22"/>
          <w:szCs w:val="22"/>
        </w:rPr>
      </w:pPr>
      <w:r w:rsidRPr="006E3E8D">
        <w:rPr>
          <w:rFonts w:asciiTheme="minorHAnsi" w:hAnsiTheme="minorHAnsi" w:cstheme="minorHAnsi"/>
          <w:sz w:val="22"/>
          <w:szCs w:val="22"/>
        </w:rPr>
        <w:t>Introduction</w:t>
      </w:r>
    </w:p>
    <w:p w14:paraId="622B4578" w14:textId="77777777" w:rsidR="00FC2719" w:rsidRPr="009D49A5" w:rsidRDefault="00FC2719" w:rsidP="00FC2719">
      <w:pPr>
        <w:spacing w:line="276" w:lineRule="auto"/>
        <w:jc w:val="both"/>
        <w:rPr>
          <w:rFonts w:asciiTheme="minorHAnsi" w:hAnsiTheme="minorHAnsi" w:cstheme="minorHAnsi"/>
        </w:rPr>
      </w:pPr>
    </w:p>
    <w:p w14:paraId="3114FD10" w14:textId="425BF4E8"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Anaesthesia is a recognized </w:t>
      </w:r>
      <w:r w:rsidRPr="00F06664">
        <w:rPr>
          <w:rFonts w:asciiTheme="minorHAnsi" w:hAnsiTheme="minorHAnsi" w:cstheme="minorHAnsi"/>
          <w:i/>
          <w:iCs/>
          <w:sz w:val="22"/>
          <w:szCs w:val="22"/>
        </w:rPr>
        <w:t>refinement</w:t>
      </w:r>
      <w:r w:rsidRPr="00F06664">
        <w:rPr>
          <w:rFonts w:asciiTheme="minorHAnsi" w:hAnsiTheme="minorHAnsi" w:cstheme="minorHAnsi"/>
          <w:sz w:val="22"/>
          <w:szCs w:val="22"/>
        </w:rPr>
        <w:t xml:space="preserve"> feature of animal experiments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Russell&lt;/Author&gt;&lt;Year&gt;1959&lt;/Year&gt;&lt;RecNum&gt;8&lt;/RecNum&gt;&lt;DisplayText&gt;(2)&lt;/DisplayText&gt;&lt;record&gt;&lt;rec-number&gt;8&lt;/rec-number&gt;&lt;foreign-keys&gt;&lt;key app="EN" db-id="re9zsaxpe9t5voez5wex5avr59favapezewz" timestamp="1638906576"&gt;8&lt;/key&gt;&lt;/foreign-keys&gt;&lt;ref-type name="Book"&gt;6&lt;/ref-type&gt;&lt;contributors&gt;&lt;authors&gt;&lt;author&gt;Russell, W. M. S.&lt;/author&gt;&lt;author&gt;Burch, R. L.&lt;/author&gt;&lt;/authors&gt;&lt;/contributors&gt;&lt;titles&gt;&lt;title&gt;The principles of humane experimental technique&lt;/title&gt;&lt;/titles&gt;&lt;pages&gt;238&lt;/pages&gt;&lt;section&gt;55&lt;/section&gt;&lt;keywords&gt;&lt;keyword&gt;Laboratory animals.&lt;/keyword&gt;&lt;keyword&gt;Alternative toxicity testing.&lt;/keyword&gt;&lt;keyword&gt;Vivisection.&lt;/keyword&gt;&lt;/keywords&gt;&lt;dates&gt;&lt;year&gt;1959&lt;/year&gt;&lt;/dates&gt;&lt;pub-location&gt;London,&lt;/pub-location&gt;&lt;publisher&gt;Methuen&lt;/publisher&gt;&lt;accession-num&gt;4530271&lt;/accession-num&gt;&lt;call-num&gt;QL55 .R8&lt;/call-num&gt;&lt;urls&gt;&lt;/urls&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xml:space="preserve">. Monitoring, as a critical, and long-recognized element of anaesthetic management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Snow&lt;/Author&gt;&lt;Year&gt;1858&lt;/Year&gt;&lt;RecNum&gt;197&lt;/RecNum&gt;&lt;DisplayText&gt;(239)&lt;/DisplayText&gt;&lt;record&gt;&lt;rec-number&gt;197&lt;/rec-number&gt;&lt;foreign-keys&gt;&lt;key app="EN" db-id="re9zsaxpe9t5voez5wex5avr59favapezewz" timestamp="1696840759"&gt;197&lt;/key&gt;&lt;/foreign-keys&gt;&lt;ref-type name="Book"&gt;6&lt;/ref-type&gt;&lt;contributors&gt;&lt;authors&gt;&lt;author&gt;Snow, J&lt;/author&gt;&lt;/authors&gt;&lt;tertiary-authors&gt;&lt;author&gt;Benjamin W. Richardson&lt;/author&gt;&lt;/tertiary-authors&gt;&lt;/contributors&gt;&lt;titles&gt;&lt;title&gt;On Chloroform and other Anaesthetics: their action and administration&lt;/title&gt;&lt;/titles&gt;&lt;dates&gt;&lt;year&gt;1858&lt;/year&gt;&lt;/dates&gt;&lt;pub-location&gt;London. New Burlington Street&lt;/pub-location&gt;&lt;publisher&gt;John Churchill&lt;/publisher&gt;&lt;urls&gt;&lt;/urls&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39)</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xml:space="preserve">, therefore, contributes to experimental </w:t>
      </w:r>
      <w:r w:rsidRPr="00F06664">
        <w:rPr>
          <w:rFonts w:asciiTheme="minorHAnsi" w:hAnsiTheme="minorHAnsi" w:cstheme="minorHAnsi"/>
          <w:i/>
          <w:iCs/>
          <w:sz w:val="22"/>
          <w:szCs w:val="22"/>
        </w:rPr>
        <w:t>refinement</w:t>
      </w:r>
      <w:r w:rsidRPr="00F06664">
        <w:rPr>
          <w:rFonts w:asciiTheme="minorHAnsi" w:hAnsiTheme="minorHAnsi" w:cstheme="minorHAnsi"/>
          <w:sz w:val="22"/>
          <w:szCs w:val="22"/>
        </w:rPr>
        <w:t xml:space="preserve">.  In producing unconsciousness, anaesthetics impair life-sustaining neuro-endocrinological reflexes.  Monitoring identifies and quantifies the ensuing physiological derangements allowing the anaesthetist to limit them: at </w:t>
      </w:r>
      <w:r w:rsidRPr="00F06664">
        <w:rPr>
          <w:rFonts w:asciiTheme="minorHAnsi" w:hAnsiTheme="minorHAnsi" w:cstheme="minorHAnsi"/>
          <w:i/>
          <w:iCs/>
          <w:sz w:val="22"/>
          <w:szCs w:val="22"/>
        </w:rPr>
        <w:t>least</w:t>
      </w:r>
      <w:r w:rsidRPr="00F06664">
        <w:rPr>
          <w:rFonts w:asciiTheme="minorHAnsi" w:hAnsiTheme="minorHAnsi" w:cstheme="minorHAnsi"/>
          <w:sz w:val="22"/>
          <w:szCs w:val="22"/>
        </w:rPr>
        <w:t xml:space="preserve"> to a range compatible with life, </w:t>
      </w:r>
      <w:r w:rsidRPr="00F06664">
        <w:rPr>
          <w:rFonts w:asciiTheme="minorHAnsi" w:hAnsiTheme="minorHAnsi" w:cstheme="minorHAnsi"/>
          <w:i/>
          <w:iCs/>
          <w:sz w:val="22"/>
          <w:szCs w:val="22"/>
        </w:rPr>
        <w:t>more hopefully</w:t>
      </w:r>
      <w:r w:rsidRPr="00F06664">
        <w:rPr>
          <w:rFonts w:asciiTheme="minorHAnsi" w:hAnsiTheme="minorHAnsi" w:cstheme="minorHAnsi"/>
          <w:sz w:val="22"/>
          <w:szCs w:val="22"/>
        </w:rPr>
        <w:t xml:space="preserve">, to levels minimizing postoperative complications, or </w:t>
      </w:r>
      <w:r w:rsidRPr="00F06664">
        <w:rPr>
          <w:rFonts w:asciiTheme="minorHAnsi" w:hAnsiTheme="minorHAnsi" w:cstheme="minorHAnsi"/>
          <w:i/>
          <w:iCs/>
          <w:sz w:val="22"/>
          <w:szCs w:val="22"/>
        </w:rPr>
        <w:t>ideally</w:t>
      </w:r>
      <w:r w:rsidRPr="00F06664">
        <w:rPr>
          <w:rFonts w:asciiTheme="minorHAnsi" w:hAnsiTheme="minorHAnsi" w:cstheme="minorHAnsi"/>
          <w:sz w:val="22"/>
          <w:szCs w:val="22"/>
        </w:rPr>
        <w:t xml:space="preserve">, that allow a full, complication-free recovery from anaesthesia. In limiting peri-operative morbidity and mortality, appropriate anaesthesia monitoring standards are likely to contribute to a </w:t>
      </w:r>
      <w:r w:rsidRPr="00F06664">
        <w:rPr>
          <w:rFonts w:asciiTheme="minorHAnsi" w:hAnsiTheme="minorHAnsi" w:cstheme="minorHAnsi"/>
          <w:i/>
          <w:iCs/>
          <w:sz w:val="22"/>
          <w:szCs w:val="22"/>
        </w:rPr>
        <w:t>reduction</w:t>
      </w:r>
      <w:r w:rsidRPr="00F06664">
        <w:rPr>
          <w:rFonts w:asciiTheme="minorHAnsi" w:hAnsiTheme="minorHAnsi" w:cstheme="minorHAnsi"/>
          <w:sz w:val="22"/>
          <w:szCs w:val="22"/>
        </w:rPr>
        <w:t xml:space="preserve"> in experimental animal requirements. In studies involving data collection from anaesthetised animals, physiological monitoring is a pre-requisite in limiting pharmacologic and, or physiological anaesthetic “noise” minimizing variance in collected data further </w:t>
      </w:r>
      <w:r w:rsidRPr="00F06664">
        <w:rPr>
          <w:rFonts w:asciiTheme="minorHAnsi" w:hAnsiTheme="minorHAnsi" w:cstheme="minorHAnsi"/>
          <w:i/>
          <w:iCs/>
          <w:sz w:val="22"/>
          <w:szCs w:val="22"/>
        </w:rPr>
        <w:t>reduces</w:t>
      </w:r>
      <w:r w:rsidRPr="00F06664">
        <w:rPr>
          <w:rFonts w:asciiTheme="minorHAnsi" w:hAnsiTheme="minorHAnsi" w:cstheme="minorHAnsi"/>
          <w:sz w:val="22"/>
          <w:szCs w:val="22"/>
        </w:rPr>
        <w:t xml:space="preserve"> the numbers of animals required to achieve scientific objectives.</w:t>
      </w:r>
    </w:p>
    <w:p w14:paraId="0D3D1AF1" w14:textId="339CC5FE"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Peri-operative mortality data from human </w:t>
      </w:r>
      <w:r w:rsidRPr="00F06664">
        <w:rPr>
          <w:rFonts w:asciiTheme="minorHAnsi" w:hAnsiTheme="minorHAnsi" w:cstheme="minorHAnsi"/>
          <w:sz w:val="22"/>
          <w:szCs w:val="22"/>
        </w:rPr>
        <w:fldChar w:fldCharType="begin">
          <w:fldData xml:space="preserve">PEVuZE5vdGU+PENpdGU+PEF1dGhvcj5LZWVuYW48L0F1dGhvcj48WWVhcj4xOTkxPC9ZZWFyPjxS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LZWVuYW48L0F1dGhvcj48WWVhcj4xOTkxPC9ZZWFyPjxS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F06664">
        <w:rPr>
          <w:rFonts w:asciiTheme="minorHAnsi" w:hAnsiTheme="minorHAnsi" w:cstheme="minorHAnsi"/>
          <w:sz w:val="22"/>
          <w:szCs w:val="22"/>
        </w:rPr>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40-246)</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xml:space="preserve"> companion animal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Brodbelt&lt;/Author&gt;&lt;Year&gt;2008&lt;/Year&gt;&lt;RecNum&gt;451&lt;/RecNum&gt;&lt;DisplayText&gt;(247)&lt;/DisplayText&gt;&lt;record&gt;&lt;rec-number&gt;451&lt;/rec-number&gt;&lt;foreign-keys&gt;&lt;key app="EN" db-id="x005rdz0lrfev0e9wafpfpvaazppeszde2z5" timestamp="1685596647"&gt;451&lt;/key&gt;&lt;/foreign-keys&gt;&lt;ref-type name="Journal Article"&gt;17&lt;/ref-type&gt;&lt;contributors&gt;&lt;authors&gt;&lt;author&gt;Brodbelt, D. C.&lt;/author&gt;&lt;author&gt;Blissitt, K. J.&lt;/author&gt;&lt;author&gt;Hammond, R. A.&lt;/author&gt;&lt;author&gt;Neath, P. J.&lt;/author&gt;&lt;author&gt;Young, L. E.&lt;/author&gt;&lt;author&gt;Pfeiffer, D. U.&lt;/author&gt;&lt;author&gt;Wood, J. L.&lt;/author&gt;&lt;/authors&gt;&lt;/contributors&gt;&lt;auth-address&gt;Animal Health Trust, Lanwades Park, Kentford, Newmarket, Suffolk, UK. dbrodbelt@rvc.ac.uk&lt;/auth-address&gt;&lt;titles&gt;&lt;title&gt;The risk of death: the confidential enquiry into perioperative small animal fatalities&lt;/title&gt;&lt;secondary-title&gt;Vet Anaesth Analg&lt;/secondary-title&gt;&lt;/titles&gt;&lt;periodical&gt;&lt;full-title&gt;Vet Anaesth Analg&lt;/full-title&gt;&lt;/periodical&gt;&lt;pages&gt;365-73&lt;/pages&gt;&lt;volume&gt;35&lt;/volume&gt;&lt;number&gt;5&lt;/number&gt;&lt;edition&gt;2008/05/10&lt;/edition&gt;&lt;keywords&gt;&lt;keyword&gt;Analgesics/*adverse effects&lt;/keyword&gt;&lt;keyword&gt;Anesthesia/mortality/*veterinary&lt;/keyword&gt;&lt;keyword&gt;Anesthetics/*adverse effects&lt;/keyword&gt;&lt;keyword&gt;Animals&lt;/keyword&gt;&lt;keyword&gt;Animals, Domestic&lt;/keyword&gt;&lt;keyword&gt;Birds&lt;/keyword&gt;&lt;keyword&gt;Case-Control Studies&lt;/keyword&gt;&lt;keyword&gt;Cohort Studies&lt;/keyword&gt;&lt;keyword&gt;Hypnotics and Sedatives/*adverse effects&lt;/keyword&gt;&lt;keyword&gt;Mammals&lt;/keyword&gt;&lt;keyword&gt;Prospective Studies&lt;/keyword&gt;&lt;keyword&gt;Reptiles&lt;/keyword&gt;&lt;keyword&gt;Risk Factors&lt;/keyword&gt;&lt;keyword&gt;Surgical Procedures, Operative/mortality/veterinary&lt;/keyword&gt;&lt;keyword&gt;United Kingdom&lt;/keyword&gt;&lt;/keywords&gt;&lt;dates&gt;&lt;year&gt;2008&lt;/year&gt;&lt;pub-dates&gt;&lt;date&gt;Sep&lt;/date&gt;&lt;/pub-dates&gt;&lt;/dates&gt;&lt;isbn&gt;1467-2987&lt;/isbn&gt;&lt;accession-num&gt;18466167&lt;/accession-num&gt;&lt;urls&gt;&lt;/urls&gt;&lt;electronic-resource-num&gt;10.1111/j.1467-2995.2008.00397.x&lt;/electronic-resource-num&gt;&lt;remote-database-provider&gt;NLM&lt;/remote-database-provider&gt;&lt;language&gt;eng&lt;/language&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47)</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xml:space="preserve"> and equine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Johnston&lt;/Author&gt;&lt;Year&gt;1995&lt;/Year&gt;&lt;RecNum&gt;452&lt;/RecNum&gt;&lt;DisplayText&gt;(248)&lt;/DisplayText&gt;&lt;record&gt;&lt;rec-number&gt;452&lt;/rec-number&gt;&lt;foreign-keys&gt;&lt;key app="EN" db-id="x005rdz0lrfev0e9wafpfpvaazppeszde2z5" timestamp="1685596647"&gt;452&lt;/key&gt;&lt;/foreign-keys&gt;&lt;ref-type name="Journal Article"&gt;17&lt;/ref-type&gt;&lt;contributors&gt;&lt;authors&gt;&lt;author&gt;Johnston, G. M.&lt;/author&gt;&lt;author&gt;Steffey, E.&lt;/author&gt;&lt;/authors&gt;&lt;/contributors&gt;&lt;titles&gt;&lt;title&gt;Confidential enquiry into perioperative equine fatalities (CEPEF)&lt;/title&gt;&lt;secondary-title&gt;Vet Surg&lt;/secondary-title&gt;&lt;/titles&gt;&lt;periodical&gt;&lt;full-title&gt;Vet Surg&lt;/full-title&gt;&lt;/periodical&gt;&lt;pages&gt;518-9&lt;/pages&gt;&lt;volume&gt;24&lt;/volume&gt;&lt;number&gt;6&lt;/number&gt;&lt;edition&gt;1995/11/01&lt;/edition&gt;&lt;keywords&gt;&lt;keyword&gt;Anesthesia, General/veterinary&lt;/keyword&gt;&lt;keyword&gt;Animals&lt;/keyword&gt;&lt;keyword&gt;Horses/*surgery&lt;/keyword&gt;&lt;keyword&gt;Postoperative Complications/mortality/*veterinary&lt;/keyword&gt;&lt;keyword&gt;Risk Factors&lt;/keyword&gt;&lt;/keywords&gt;&lt;dates&gt;&lt;year&gt;1995&lt;/year&gt;&lt;pub-dates&gt;&lt;date&gt;Nov-Dec&lt;/date&gt;&lt;/pub-dates&gt;&lt;/dates&gt;&lt;isbn&gt;0161-3499 (Print)&amp;#xD;0161-3499&lt;/isbn&gt;&lt;accession-num&gt;8560748&lt;/accession-num&gt;&lt;urls&gt;&lt;/urls&gt;&lt;electronic-resource-num&gt;10.1111/j.1532-950x.1995.tb01364.x&lt;/electronic-resource-num&gt;&lt;remote-database-provider&gt;NLM&lt;/remote-database-provider&gt;&lt;language&gt;eng&lt;/language&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48)</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xml:space="preserve"> populations reveal an increased risk associated with inadequate monitoring. Unsurprisingly, guidelines promoting safe anaesthesia emphasize the need for monitoring standards</w:t>
      </w:r>
      <w:r w:rsidR="00372CF6">
        <w:rPr>
          <w:rFonts w:asciiTheme="minorHAnsi" w:hAnsiTheme="minorHAnsi" w:cstheme="minorHAnsi"/>
          <w:sz w:val="22"/>
          <w:szCs w:val="22"/>
        </w:rPr>
        <w:t xml:space="preserve"> (</w:t>
      </w:r>
      <w:r w:rsidR="00372CF6">
        <w:rPr>
          <w:rFonts w:asciiTheme="minorHAnsi" w:hAnsiTheme="minorHAnsi" w:cstheme="minorHAnsi"/>
          <w:sz w:val="22"/>
          <w:szCs w:val="22"/>
        </w:rPr>
        <w:fldChar w:fldCharType="begin"/>
      </w:r>
      <w:r w:rsidR="00372CF6">
        <w:rPr>
          <w:rFonts w:asciiTheme="minorHAnsi" w:hAnsiTheme="minorHAnsi" w:cstheme="minorHAnsi"/>
          <w:sz w:val="22"/>
          <w:szCs w:val="22"/>
        </w:rPr>
        <w:instrText xml:space="preserve"> REF _Ref165033532 \h  \* MERGEFORMAT </w:instrText>
      </w:r>
      <w:r w:rsidR="00372CF6">
        <w:rPr>
          <w:rFonts w:asciiTheme="minorHAnsi" w:hAnsiTheme="minorHAnsi" w:cstheme="minorHAnsi"/>
          <w:sz w:val="22"/>
          <w:szCs w:val="22"/>
        </w:rPr>
      </w:r>
      <w:r w:rsidR="00372CF6">
        <w:rPr>
          <w:rFonts w:asciiTheme="minorHAnsi" w:hAnsiTheme="minorHAnsi" w:cstheme="minorHAnsi"/>
          <w:sz w:val="22"/>
          <w:szCs w:val="22"/>
        </w:rPr>
        <w:fldChar w:fldCharType="separate"/>
      </w:r>
      <w:r w:rsidR="00372CF6" w:rsidRPr="00E30F58">
        <w:rPr>
          <w:rFonts w:asciiTheme="minorHAnsi" w:hAnsiTheme="minorHAnsi" w:cstheme="minorHAnsi"/>
        </w:rPr>
        <w:t xml:space="preserve">Table </w:t>
      </w:r>
      <w:r w:rsidR="00372CF6">
        <w:rPr>
          <w:rFonts w:asciiTheme="minorHAnsi" w:hAnsiTheme="minorHAnsi" w:cstheme="minorHAnsi"/>
          <w:noProof/>
        </w:rPr>
        <w:t>6</w:t>
      </w:r>
      <w:r w:rsidR="00372CF6">
        <w:rPr>
          <w:rFonts w:asciiTheme="minorHAnsi" w:hAnsiTheme="minorHAnsi" w:cstheme="minorHAnsi"/>
          <w:sz w:val="22"/>
          <w:szCs w:val="22"/>
        </w:rPr>
        <w:fldChar w:fldCharType="end"/>
      </w:r>
      <w:r w:rsidR="00372CF6">
        <w:rPr>
          <w:rFonts w:asciiTheme="minorHAnsi" w:hAnsiTheme="minorHAnsi" w:cstheme="minorHAnsi"/>
          <w:sz w:val="22"/>
          <w:szCs w:val="22"/>
        </w:rPr>
        <w:t>)</w:t>
      </w:r>
      <w:r w:rsidRPr="00F06664">
        <w:rPr>
          <w:rFonts w:asciiTheme="minorHAnsi" w:hAnsiTheme="minorHAnsi" w:cstheme="minorHAnsi"/>
          <w:sz w:val="22"/>
          <w:szCs w:val="22"/>
        </w:rPr>
        <w:t>. However, there are no peri-operative mortality or morbidity data for pigs, sheep, cattle and goats undergoing anaesthesia in laboratories or elsewhere.  Therefore, the evidence base for formulating recommendations for monitoring anaesthesia in these species under laboratory conditions does not exist.  Consequently, the recommendations presented here are based: i) on previously published guidelines referring to other species (</w:t>
      </w:r>
      <w:r w:rsidRPr="00F06664">
        <w:rPr>
          <w:rFonts w:asciiTheme="minorHAnsi" w:hAnsiTheme="minorHAnsi" w:cstheme="minorHAnsi"/>
          <w:sz w:val="22"/>
          <w:szCs w:val="22"/>
        </w:rPr>
        <w:fldChar w:fldCharType="begin"/>
      </w:r>
      <w:r w:rsidRPr="00F06664">
        <w:rPr>
          <w:rFonts w:asciiTheme="minorHAnsi" w:hAnsiTheme="minorHAnsi" w:cstheme="minorHAnsi"/>
          <w:sz w:val="22"/>
          <w:szCs w:val="22"/>
        </w:rPr>
        <w:instrText xml:space="preserve"> REF _Ref164949423 \h  \* MERGEFORMAT </w:instrText>
      </w:r>
      <w:r w:rsidRPr="00F06664">
        <w:rPr>
          <w:rFonts w:asciiTheme="minorHAnsi" w:hAnsiTheme="minorHAnsi" w:cstheme="minorHAnsi"/>
          <w:sz w:val="22"/>
          <w:szCs w:val="22"/>
        </w:rPr>
      </w:r>
      <w:r w:rsidRPr="00F06664">
        <w:rPr>
          <w:rFonts w:asciiTheme="minorHAnsi" w:hAnsiTheme="minorHAnsi" w:cstheme="minorHAnsi"/>
          <w:sz w:val="22"/>
          <w:szCs w:val="22"/>
        </w:rPr>
        <w:fldChar w:fldCharType="separate"/>
      </w:r>
      <w:r w:rsidRPr="00F06664">
        <w:rPr>
          <w:rFonts w:asciiTheme="minorHAnsi" w:hAnsiTheme="minorHAnsi" w:cstheme="minorHAnsi"/>
          <w:sz w:val="22"/>
          <w:szCs w:val="22"/>
        </w:rPr>
        <w:t xml:space="preserve">Table </w:t>
      </w:r>
      <w:r w:rsidRPr="00F06664">
        <w:rPr>
          <w:rFonts w:asciiTheme="minorHAnsi" w:hAnsiTheme="minorHAnsi" w:cstheme="minorHAnsi"/>
          <w:noProof/>
          <w:sz w:val="22"/>
          <w:szCs w:val="22"/>
        </w:rPr>
        <w:t>1</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after; ii) experience-based adjustment by the WG making three assumptions, these are, that:</w:t>
      </w:r>
    </w:p>
    <w:p w14:paraId="7C3F5801"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1) while some anaesthetic complications are common to humans, horses, companion animals and large laboratory animals, others are species-specific. </w:t>
      </w:r>
    </w:p>
    <w:p w14:paraId="25201101"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2) medical and (to a lesser extent) veterinary guidelines promoting good anaesthetic practice are directed towards veterinary practitioners:</w:t>
      </w:r>
    </w:p>
    <w:p w14:paraId="5A3929E7" w14:textId="00BF2A8D"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i) with defined, considerable, and certified levels of expertise.  While competency is a regulatory EU requirement for those anaesthetizing laboratory animals</w:t>
      </w:r>
      <w:r w:rsidR="00372CF6">
        <w:rPr>
          <w:rFonts w:asciiTheme="minorHAnsi" w:hAnsiTheme="minorHAnsi" w:cstheme="minorHAnsi"/>
          <w:sz w:val="22"/>
          <w:szCs w:val="22"/>
        </w:rPr>
        <w:t xml:space="preserve"> </w:t>
      </w:r>
      <w:r w:rsidRPr="00372CF6">
        <w:rPr>
          <w:rFonts w:asciiTheme="minorHAnsi" w:hAnsiTheme="minorHAnsi" w:cstheme="minorHAnsi"/>
          <w:sz w:val="22"/>
          <w:szCs w:val="22"/>
        </w:rPr>
        <w:t xml:space="preserve">(see </w:t>
      </w:r>
      <w:r w:rsidR="00372CF6" w:rsidRPr="00372CF6">
        <w:rPr>
          <w:rFonts w:asciiTheme="minorHAnsi" w:hAnsiTheme="minorHAnsi" w:cstheme="minorHAnsi"/>
          <w:sz w:val="22"/>
          <w:szCs w:val="22"/>
        </w:rPr>
        <w:t xml:space="preserve">page </w:t>
      </w:r>
      <w:r w:rsidR="00372CF6" w:rsidRPr="00372CF6">
        <w:rPr>
          <w:rFonts w:asciiTheme="minorHAnsi" w:hAnsiTheme="minorHAnsi" w:cstheme="minorHAnsi"/>
          <w:sz w:val="22"/>
          <w:szCs w:val="22"/>
        </w:rPr>
        <w:fldChar w:fldCharType="begin"/>
      </w:r>
      <w:r w:rsidR="00372CF6" w:rsidRPr="00372CF6">
        <w:rPr>
          <w:rFonts w:asciiTheme="minorHAnsi" w:hAnsiTheme="minorHAnsi" w:cstheme="minorHAnsi"/>
          <w:sz w:val="22"/>
          <w:szCs w:val="22"/>
        </w:rPr>
        <w:instrText xml:space="preserve"> PAGEREF _Ref166823339 \h </w:instrText>
      </w:r>
      <w:r w:rsidR="00372CF6" w:rsidRPr="00372CF6">
        <w:rPr>
          <w:rFonts w:asciiTheme="minorHAnsi" w:hAnsiTheme="minorHAnsi" w:cstheme="minorHAnsi"/>
          <w:sz w:val="22"/>
          <w:szCs w:val="22"/>
        </w:rPr>
      </w:r>
      <w:r w:rsidR="00372CF6" w:rsidRPr="00372CF6">
        <w:rPr>
          <w:rFonts w:asciiTheme="minorHAnsi" w:hAnsiTheme="minorHAnsi" w:cstheme="minorHAnsi"/>
          <w:sz w:val="22"/>
          <w:szCs w:val="22"/>
        </w:rPr>
        <w:fldChar w:fldCharType="separate"/>
      </w:r>
      <w:r w:rsidR="00372CF6" w:rsidRPr="00372CF6">
        <w:rPr>
          <w:rFonts w:asciiTheme="minorHAnsi" w:hAnsiTheme="minorHAnsi" w:cstheme="minorHAnsi"/>
          <w:noProof/>
          <w:sz w:val="22"/>
          <w:szCs w:val="22"/>
        </w:rPr>
        <w:t>37</w:t>
      </w:r>
      <w:r w:rsidR="00372CF6" w:rsidRPr="00372CF6">
        <w:rPr>
          <w:rFonts w:asciiTheme="minorHAnsi" w:hAnsiTheme="minorHAnsi" w:cstheme="minorHAnsi"/>
          <w:sz w:val="22"/>
          <w:szCs w:val="22"/>
        </w:rPr>
        <w:fldChar w:fldCharType="end"/>
      </w:r>
      <w:r w:rsidR="00372CF6" w:rsidRPr="00372CF6">
        <w:rPr>
          <w:rFonts w:asciiTheme="minorHAnsi" w:hAnsiTheme="minorHAnsi" w:cstheme="minorHAnsi"/>
          <w:sz w:val="22"/>
          <w:szCs w:val="22"/>
        </w:rPr>
        <w:t>)</w:t>
      </w:r>
      <w:r w:rsidRPr="00F06664">
        <w:rPr>
          <w:rFonts w:asciiTheme="minorHAnsi" w:hAnsiTheme="minorHAnsi" w:cstheme="minorHAnsi"/>
          <w:sz w:val="22"/>
          <w:szCs w:val="22"/>
        </w:rPr>
        <w:t xml:space="preserve"> it is assumed here that there is variation in the level of this competency.</w:t>
      </w:r>
    </w:p>
    <w:p w14:paraId="5E097B40"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ii) working in facilities provisioned with a prescribed (and adequate) range of functioning anaesthetic monitoring equipment.  It is assumed here that the range of equipment available in large animal laboratories is variable.</w:t>
      </w:r>
    </w:p>
    <w:p w14:paraId="2CCA3B84" w14:textId="7596486D"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The challenge in making broadly applicable recommendations in the face of wide variation in – amongst other things - practitioner competency and facility provision is not uncommonly faced by medical specialities attempting to establish world-wide practice standards.  For this reason, the current document uses the standardized language of the World Health Organisation (WHO) and the World Federation of Societies of Anaesthesiologists </w:t>
      </w:r>
      <w:r w:rsidRPr="00F06664">
        <w:rPr>
          <w:rFonts w:asciiTheme="minorHAnsi" w:hAnsiTheme="minorHAnsi" w:cstheme="minorHAnsi"/>
          <w:sz w:val="22"/>
          <w:szCs w:val="22"/>
        </w:rPr>
        <w:fldChar w:fldCharType="begin">
          <w:fldData xml:space="preserve">PEVuZE5vdGU+PENpdGU+PEF1dGhvcj5HZWxiPC9BdXRob3I+PFllYXI+MjAxODwvWWVhcj48UmVj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HZWxiPC9BdXRob3I+PFllYXI+MjAxODwvWWVhcj48UmVj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F06664">
        <w:rPr>
          <w:rFonts w:asciiTheme="minorHAnsi" w:hAnsiTheme="minorHAnsi" w:cstheme="minorHAnsi"/>
          <w:sz w:val="22"/>
          <w:szCs w:val="22"/>
        </w:rPr>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6)</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xml:space="preserve"> to denote three levels of standard: highly recommended; recommended; and suggested.  Highly recommended standards are the minimum expected standards, i.e., the functional equivalent of mandatory standards.  Recommended and suggested standards should be practiced when resources allow and if appropriate for the procedure, experiment and the animal(s) involved.  In all circumstances, the aim is to attain the highest possible standards, preferably exceeding the standards outlined in these guidelines.  In resource-poor settings where highly recommended standards cannot be met, the provision of anaesthesia for experimental procedures should be recognised as unsafe and in undermining experimental refinement - unacceptable.  In these circumstances, those responsible for facility provision and staff training must make every effort to ensure that highly recommended standards are met as rapidly as possible.</w:t>
      </w:r>
    </w:p>
    <w:p w14:paraId="6559F4B1" w14:textId="77777777" w:rsidR="00FC2719" w:rsidRPr="009D49A5" w:rsidRDefault="00FC2719" w:rsidP="00372CF6">
      <w:pPr>
        <w:jc w:val="both"/>
        <w:rPr>
          <w:rFonts w:asciiTheme="minorHAnsi" w:hAnsiTheme="minorHAnsi" w:cstheme="minorHAnsi"/>
        </w:rPr>
      </w:pPr>
    </w:p>
    <w:p w14:paraId="470D1DEA" w14:textId="77777777" w:rsidR="00FC2719" w:rsidRPr="006E3E8D" w:rsidRDefault="00FC2719" w:rsidP="00372CF6">
      <w:pPr>
        <w:pStyle w:val="Naslov2"/>
        <w:rPr>
          <w:rFonts w:asciiTheme="minorHAnsi" w:hAnsiTheme="minorHAnsi" w:cstheme="minorHAnsi"/>
          <w:sz w:val="22"/>
          <w:szCs w:val="22"/>
        </w:rPr>
      </w:pPr>
      <w:r w:rsidRPr="006E3E8D">
        <w:rPr>
          <w:rFonts w:asciiTheme="minorHAnsi" w:hAnsiTheme="minorHAnsi" w:cstheme="minorHAnsi"/>
          <w:sz w:val="22"/>
          <w:szCs w:val="22"/>
        </w:rPr>
        <w:t>Recommendations</w:t>
      </w:r>
    </w:p>
    <w:p w14:paraId="5D417E43" w14:textId="77777777" w:rsidR="00FC2719" w:rsidRPr="009D49A5" w:rsidRDefault="00FC2719" w:rsidP="00372CF6">
      <w:pPr>
        <w:jc w:val="both"/>
        <w:rPr>
          <w:rFonts w:asciiTheme="minorHAnsi" w:hAnsiTheme="minorHAnsi" w:cstheme="minorHAnsi"/>
          <w:b/>
          <w:bCs/>
        </w:rPr>
      </w:pPr>
    </w:p>
    <w:p w14:paraId="3495AB87" w14:textId="77777777" w:rsidR="00FC2719" w:rsidRPr="00F06664" w:rsidRDefault="00FC2719" w:rsidP="00E11ED0">
      <w:pPr>
        <w:spacing w:after="0"/>
        <w:jc w:val="both"/>
        <w:rPr>
          <w:rFonts w:asciiTheme="minorHAnsi" w:hAnsiTheme="minorHAnsi" w:cstheme="minorHAnsi"/>
          <w:b/>
          <w:bCs/>
          <w:sz w:val="22"/>
          <w:szCs w:val="22"/>
        </w:rPr>
      </w:pPr>
      <w:r w:rsidRPr="00F06664">
        <w:rPr>
          <w:rStyle w:val="Naslov2Znak"/>
          <w:rFonts w:asciiTheme="minorHAnsi" w:hAnsiTheme="minorHAnsi" w:cstheme="minorHAnsi"/>
          <w:sz w:val="22"/>
          <w:szCs w:val="22"/>
        </w:rPr>
        <w:t>Responsible Personnel</w:t>
      </w:r>
      <w:r w:rsidRPr="00F06664">
        <w:rPr>
          <w:rFonts w:asciiTheme="minorHAnsi" w:hAnsiTheme="minorHAnsi" w:cstheme="minorHAnsi"/>
          <w:b/>
          <w:bCs/>
          <w:sz w:val="22"/>
          <w:szCs w:val="22"/>
        </w:rPr>
        <w:t>; the “assigned anaesthetist.”</w:t>
      </w:r>
    </w:p>
    <w:p w14:paraId="6CE2360D"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Highly recommended: A competent and licensed individual must be designated as “the anaesthetist” and assume responsibility for the animal throughout the anaesthetic period or the duration of sedation (see below). “Responsibility” refers to the continuous</w:t>
      </w:r>
      <w:r w:rsidRPr="00F06664">
        <w:rPr>
          <w:rStyle w:val="Sprotnaopomba-sklic"/>
          <w:rFonts w:asciiTheme="minorHAnsi" w:hAnsiTheme="minorHAnsi" w:cstheme="minorHAnsi"/>
          <w:sz w:val="22"/>
          <w:szCs w:val="22"/>
        </w:rPr>
        <w:footnoteReference w:id="4"/>
      </w:r>
      <w:r w:rsidRPr="00F06664">
        <w:rPr>
          <w:rFonts w:asciiTheme="minorHAnsi" w:hAnsiTheme="minorHAnsi" w:cstheme="minorHAnsi"/>
          <w:sz w:val="22"/>
          <w:szCs w:val="22"/>
        </w:rPr>
        <w:t xml:space="preserve"> presence of “the anaesthetist” for the purpose of ensuring animal insensibility and survivability through anaesthetic and analgesic drug administration, physiological monitoring, recording, and support. The designated anaesthetist cannot be the individual performing the procedure. </w:t>
      </w:r>
    </w:p>
    <w:p w14:paraId="3D409306"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Highly recommended: Specifically trained individual(s) must be available when neuromuscular blocking agents (NMBAs) are used.</w:t>
      </w:r>
    </w:p>
    <w:p w14:paraId="71552238" w14:textId="07F8789E"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Highly recommended: When “continuous presence” is hazardous, e.g., during radiography, facilities for remotely observing and monitoring the patient must be available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Farling&lt;/Author&gt;&lt;Year&gt;2010&lt;/Year&gt;&lt;RecNum&gt;173&lt;/RecNum&gt;&lt;DisplayText&gt;(249)&lt;/DisplayText&gt;&lt;record&gt;&lt;rec-number&gt;173&lt;/rec-number&gt;&lt;foreign-keys&gt;&lt;key app="EN" db-id="re9zsaxpe9t5voez5wex5avr59favapezewz" timestamp="1696664300"&gt;173&lt;/key&gt;&lt;/foreign-keys&gt;&lt;ref-type name="Journal Article"&gt;17&lt;/ref-type&gt;&lt;contributors&gt;&lt;authors&gt;&lt;author&gt;Farling, P. A.&lt;/author&gt;&lt;author&gt;Flynn, P. A.&lt;/author&gt;&lt;author&gt;Darwent, G.&lt;/author&gt;&lt;author&gt;De Wilde, J.&lt;/author&gt;&lt;author&gt;Grainger, D.&lt;/author&gt;&lt;author&gt;King, S.&lt;/author&gt;&lt;author&gt;McBrien, M. E.&lt;/author&gt;&lt;author&gt;Menon, D. K.&lt;/author&gt;&lt;author&gt;Ridgway, J. P.&lt;/author&gt;&lt;author&gt;Sury, M.&lt;/author&gt;&lt;author&gt;Thornton, J.&lt;/author&gt;&lt;author&gt;Wilson, S. R.&lt;/author&gt;&lt;/authors&gt;&lt;/contributors&gt;&lt;titles&gt;&lt;title&gt;Safety in magnetic resonance units: an update&lt;/title&gt;&lt;secondary-title&gt;Anaesthesia&lt;/secondary-title&gt;&lt;/titles&gt;&lt;periodical&gt;&lt;full-title&gt;Anaesthesia&lt;/full-title&gt;&lt;/periodical&gt;&lt;pages&gt;766-70&lt;/pages&gt;&lt;volume&gt;65&lt;/volume&gt;&lt;number&gt;7&lt;/number&gt;&lt;edition&gt;2010/07/21&lt;/edition&gt;&lt;keywords&gt;&lt;keyword&gt;Anesthesiology/education&lt;/keyword&gt;&lt;keyword&gt;Education, Medical, Graduate/methods&lt;/keyword&gt;&lt;keyword&gt;Equipment Safety&lt;/keyword&gt;&lt;keyword&gt;Humans&lt;/keyword&gt;&lt;keyword&gt;Magnetic Resonance Imaging/adverse effects/*instrumentation/methods/*standards&lt;/keyword&gt;&lt;keyword&gt;Nephrogenic Fibrosing Dermopathy/etiology&lt;/keyword&gt;&lt;keyword&gt;Pacemaker, Artificial&lt;/keyword&gt;&lt;keyword&gt;Radiology/education&lt;/keyword&gt;&lt;keyword&gt;Safety Management/legislation &amp;amp; jurisprudence/methods&lt;/keyword&gt;&lt;/keywords&gt;&lt;dates&gt;&lt;year&gt;2010&lt;/year&gt;&lt;pub-dates&gt;&lt;date&gt;Jul&lt;/date&gt;&lt;/pub-dates&gt;&lt;/dates&gt;&lt;isbn&gt;0003-2409 (Print)&amp;#xD;0003-2409&lt;/isbn&gt;&lt;accession-num&gt;20642539&lt;/accession-num&gt;&lt;urls&gt;&lt;/urls&gt;&lt;custom2&gt;PMC2904502&lt;/custom2&gt;&lt;electronic-resource-num&gt;10.1111/j.1365-2044.2010.06377.x&lt;/electronic-resource-num&gt;&lt;remote-database-provider&gt;NLM&lt;/remote-database-provider&gt;&lt;language&gt;eng&lt;/language&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49)</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w:t>
      </w:r>
    </w:p>
    <w:p w14:paraId="6A0EC4C3" w14:textId="77777777" w:rsidR="00FC2719" w:rsidRPr="00F06664" w:rsidRDefault="00FC2719" w:rsidP="00372CF6">
      <w:pPr>
        <w:pStyle w:val="Default"/>
        <w:spacing w:line="360" w:lineRule="auto"/>
        <w:jc w:val="both"/>
        <w:rPr>
          <w:rFonts w:asciiTheme="minorHAnsi" w:hAnsiTheme="minorHAnsi" w:cstheme="minorHAnsi"/>
          <w:color w:val="auto"/>
          <w:kern w:val="2"/>
          <w:sz w:val="22"/>
          <w:szCs w:val="22"/>
          <w:lang w:eastAsia="nl-BE"/>
        </w:rPr>
      </w:pPr>
      <w:r w:rsidRPr="00F06664">
        <w:rPr>
          <w:rFonts w:asciiTheme="minorHAnsi" w:hAnsiTheme="minorHAnsi" w:cstheme="minorHAnsi"/>
          <w:color w:val="auto"/>
          <w:kern w:val="2"/>
          <w:sz w:val="22"/>
          <w:szCs w:val="22"/>
          <w:lang w:eastAsia="nl-BE"/>
        </w:rPr>
        <w:t>Recommended: When “continuous presence” is impractical, a second trained, skilled, and licensed individual should be available to assume anaesthetic responsibilities for brief (&lt; 20 minute) periods. This individual should not be the person performing the procedure.  Before responsibility is transferred, a plan should be drawn up and well communicated on how to react to significant disturbances in the monitored physiological variables.</w:t>
      </w:r>
    </w:p>
    <w:p w14:paraId="539F67F2" w14:textId="77777777" w:rsidR="00FC2719" w:rsidRPr="00F06664" w:rsidRDefault="00FC2719" w:rsidP="00372CF6">
      <w:pPr>
        <w:pStyle w:val="Default"/>
        <w:spacing w:line="360" w:lineRule="auto"/>
        <w:jc w:val="both"/>
        <w:rPr>
          <w:rFonts w:asciiTheme="minorHAnsi" w:hAnsiTheme="minorHAnsi" w:cstheme="minorHAnsi"/>
          <w:sz w:val="22"/>
          <w:szCs w:val="22"/>
        </w:rPr>
      </w:pPr>
    </w:p>
    <w:p w14:paraId="25639977" w14:textId="77777777" w:rsidR="00FC2719" w:rsidRPr="00F06664" w:rsidRDefault="00FC2719" w:rsidP="00E11ED0">
      <w:pPr>
        <w:spacing w:after="0"/>
        <w:jc w:val="both"/>
        <w:rPr>
          <w:rFonts w:asciiTheme="minorHAnsi" w:hAnsiTheme="minorHAnsi" w:cstheme="minorHAnsi"/>
          <w:b/>
          <w:bCs/>
          <w:sz w:val="22"/>
          <w:szCs w:val="22"/>
        </w:rPr>
      </w:pPr>
      <w:r w:rsidRPr="00F06664">
        <w:rPr>
          <w:rFonts w:asciiTheme="minorHAnsi" w:hAnsiTheme="minorHAnsi" w:cstheme="minorHAnsi"/>
          <w:b/>
          <w:bCs/>
          <w:sz w:val="22"/>
          <w:szCs w:val="22"/>
        </w:rPr>
        <w:t>General Anaesthesia.</w:t>
      </w:r>
    </w:p>
    <w:p w14:paraId="790328F1"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Highly recommended: The continual evaluation of depth of anaesthesia (DOA; including responses to surgery), vital and complementary signs in all species. These include: airway security (see below), continual monitoring of ruminal pressure in ruminants (sheep, goats, and cattle),  periodic evaluation of muscles under compression or tension in large animals to avoid tissue compression, , periodic evaluation of restraining ropes on underlying structures, including skin and  periodic evaluation of corneal hydration. Vital signs are: heart (or pulse) rate; pulse pressure (by palpation); respiratory rate (</w:t>
      </w:r>
      <w:r w:rsidRPr="00F06664">
        <w:rPr>
          <w:rFonts w:asciiTheme="minorHAnsi" w:hAnsiTheme="minorHAnsi" w:cstheme="minorHAnsi"/>
          <w:i/>
          <w:iCs/>
          <w:sz w:val="22"/>
          <w:szCs w:val="22"/>
        </w:rPr>
        <w:t>f</w:t>
      </w:r>
      <w:r w:rsidRPr="00F06664">
        <w:rPr>
          <w:rFonts w:asciiTheme="minorHAnsi" w:hAnsiTheme="minorHAnsi" w:cstheme="minorHAnsi"/>
          <w:sz w:val="22"/>
          <w:szCs w:val="22"/>
        </w:rPr>
        <w:t>r) and tidal volume (V</w:t>
      </w:r>
      <w:r w:rsidRPr="00F06664">
        <w:rPr>
          <w:rFonts w:asciiTheme="minorHAnsi" w:hAnsiTheme="minorHAnsi" w:cstheme="minorHAnsi"/>
          <w:smallCaps/>
          <w:sz w:val="22"/>
          <w:szCs w:val="22"/>
        </w:rPr>
        <w:t>t</w:t>
      </w:r>
      <w:r w:rsidRPr="00F06664">
        <w:rPr>
          <w:rFonts w:asciiTheme="minorHAnsi" w:hAnsiTheme="minorHAnsi" w:cstheme="minorHAnsi"/>
          <w:sz w:val="22"/>
          <w:szCs w:val="22"/>
        </w:rPr>
        <w:t>; by observation of the thoracic wall and, or reservoir bag) and the auscultation of lung sounds.  Complementary vital signs include capillary refill time (CRT), mucous membrane colour, and core temperature (see below).</w:t>
      </w:r>
    </w:p>
    <w:p w14:paraId="0946A708"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Recommended: The continuous use of pulse oximetry (Sp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capnography, and (invasive or non-invasive) blood pressure (NIBP). When appropriate, urine output and blood loss should be measured. Invasive blood pressure must be considered in cattle and large pigs.</w:t>
      </w:r>
    </w:p>
    <w:p w14:paraId="76828C95"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Suggested: The continuous use of electrocardiography (ECG)</w:t>
      </w:r>
    </w:p>
    <w:p w14:paraId="0958368E"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color w:val="000000" w:themeColor="text1"/>
          <w:sz w:val="22"/>
          <w:szCs w:val="22"/>
        </w:rPr>
        <w:t xml:space="preserve">These are </w:t>
      </w:r>
      <w:r w:rsidRPr="00F06664">
        <w:rPr>
          <w:rFonts w:asciiTheme="minorHAnsi" w:hAnsiTheme="minorHAnsi" w:cstheme="minorHAnsi"/>
          <w:sz w:val="22"/>
          <w:szCs w:val="22"/>
        </w:rPr>
        <w:t xml:space="preserve">the minimum standards for procedures banded “mild”.  Numerous other factors dictate the </w:t>
      </w:r>
      <w:r w:rsidRPr="00F06664">
        <w:rPr>
          <w:rFonts w:asciiTheme="minorHAnsi" w:hAnsiTheme="minorHAnsi" w:cstheme="minorHAnsi"/>
          <w:i/>
          <w:iCs/>
          <w:sz w:val="22"/>
          <w:szCs w:val="22"/>
        </w:rPr>
        <w:t>range</w:t>
      </w:r>
      <w:r w:rsidRPr="00F06664">
        <w:rPr>
          <w:rFonts w:asciiTheme="minorHAnsi" w:hAnsiTheme="minorHAnsi" w:cstheme="minorHAnsi"/>
          <w:sz w:val="22"/>
          <w:szCs w:val="22"/>
        </w:rPr>
        <w:t xml:space="preserve"> of physiological variables monitored, the frequency of evaluation and the required accuracy of measurement (see below).</w:t>
      </w:r>
    </w:p>
    <w:p w14:paraId="183193F8" w14:textId="2E157EF5" w:rsidR="00FC2719" w:rsidRDefault="00FC2719" w:rsidP="00372CF6">
      <w:pPr>
        <w:jc w:val="both"/>
        <w:rPr>
          <w:rFonts w:asciiTheme="minorHAnsi" w:hAnsiTheme="minorHAnsi" w:cstheme="minorHAnsi"/>
          <w:sz w:val="22"/>
          <w:szCs w:val="22"/>
        </w:rPr>
      </w:pPr>
    </w:p>
    <w:p w14:paraId="09B4374D" w14:textId="6EC3F0D2" w:rsidR="00E11ED0" w:rsidRDefault="00E11ED0" w:rsidP="00372CF6">
      <w:pPr>
        <w:jc w:val="both"/>
        <w:rPr>
          <w:rFonts w:asciiTheme="minorHAnsi" w:hAnsiTheme="minorHAnsi" w:cstheme="minorHAnsi"/>
          <w:sz w:val="22"/>
          <w:szCs w:val="22"/>
        </w:rPr>
      </w:pPr>
    </w:p>
    <w:p w14:paraId="6DFA8CD7" w14:textId="2A0F1208" w:rsidR="00E11ED0" w:rsidRDefault="00E11ED0" w:rsidP="00372CF6">
      <w:pPr>
        <w:jc w:val="both"/>
        <w:rPr>
          <w:rFonts w:asciiTheme="minorHAnsi" w:hAnsiTheme="minorHAnsi" w:cstheme="minorHAnsi"/>
          <w:sz w:val="22"/>
          <w:szCs w:val="22"/>
        </w:rPr>
      </w:pPr>
    </w:p>
    <w:p w14:paraId="1F337508" w14:textId="77777777" w:rsidR="00E11ED0" w:rsidRPr="00F06664" w:rsidRDefault="00E11ED0" w:rsidP="00372CF6">
      <w:pPr>
        <w:jc w:val="both"/>
        <w:rPr>
          <w:rFonts w:asciiTheme="minorHAnsi" w:hAnsiTheme="minorHAnsi" w:cstheme="minorHAnsi"/>
          <w:sz w:val="22"/>
          <w:szCs w:val="22"/>
        </w:rPr>
      </w:pPr>
    </w:p>
    <w:p w14:paraId="41065547" w14:textId="77777777" w:rsidR="00FC2719" w:rsidRPr="00F06664" w:rsidRDefault="00FC2719" w:rsidP="00372CF6">
      <w:pPr>
        <w:jc w:val="both"/>
        <w:rPr>
          <w:rFonts w:asciiTheme="minorHAnsi" w:hAnsiTheme="minorHAnsi" w:cstheme="minorHAnsi"/>
          <w:b/>
          <w:bCs/>
          <w:sz w:val="22"/>
          <w:szCs w:val="22"/>
        </w:rPr>
      </w:pPr>
      <w:r w:rsidRPr="00F06664">
        <w:rPr>
          <w:rFonts w:asciiTheme="minorHAnsi" w:hAnsiTheme="minorHAnsi" w:cstheme="minorHAnsi"/>
          <w:b/>
          <w:bCs/>
          <w:sz w:val="22"/>
          <w:szCs w:val="22"/>
        </w:rPr>
        <w:t>Sedation with, or without local anaesthetic techniques</w:t>
      </w:r>
    </w:p>
    <w:p w14:paraId="2B0269DF" w14:textId="77777777" w:rsidR="00FC2719" w:rsidRPr="00F06664" w:rsidRDefault="00FC2719" w:rsidP="00372CF6">
      <w:pPr>
        <w:jc w:val="both"/>
        <w:rPr>
          <w:rFonts w:asciiTheme="minorHAnsi" w:hAnsiTheme="minorHAnsi" w:cstheme="minorHAnsi"/>
          <w:color w:val="ED7D31" w:themeColor="accent2"/>
          <w:sz w:val="22"/>
          <w:szCs w:val="22"/>
        </w:rPr>
      </w:pPr>
      <w:r w:rsidRPr="00F06664">
        <w:rPr>
          <w:rFonts w:asciiTheme="minorHAnsi" w:hAnsiTheme="minorHAnsi" w:cstheme="minorHAnsi"/>
          <w:sz w:val="22"/>
          <w:szCs w:val="22"/>
        </w:rPr>
        <w:t>Highly recommended: The continual monitoring of the depth of sedation (including responses to surgery) vital and complementary signs in all species.  See airway security below. The continual monitoring of ruminal pressure in sheep, goats, and cattle.</w:t>
      </w:r>
    </w:p>
    <w:p w14:paraId="16A46B21"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Recommended: The continuous use of pulse oximetry.</w:t>
      </w:r>
    </w:p>
    <w:p w14:paraId="3CAE7FAB"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Suggested: The continuous use of NIBP and ECG.  Capnography should be used during “deep” sedation. </w:t>
      </w:r>
    </w:p>
    <w:p w14:paraId="0D64A32F" w14:textId="1E309A00" w:rsidR="00FC2719"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Suggested: NIBP should be monitored when ruminants undergo (lumbosacral) extradural anaesthesia with lidocaine.</w:t>
      </w:r>
    </w:p>
    <w:p w14:paraId="4990A387" w14:textId="77777777" w:rsidR="00E11ED0" w:rsidRPr="00F06664" w:rsidRDefault="00E11ED0" w:rsidP="00372CF6">
      <w:pPr>
        <w:jc w:val="both"/>
        <w:rPr>
          <w:rFonts w:asciiTheme="minorHAnsi" w:hAnsiTheme="minorHAnsi" w:cstheme="minorHAnsi"/>
          <w:sz w:val="22"/>
          <w:szCs w:val="22"/>
        </w:rPr>
      </w:pPr>
    </w:p>
    <w:p w14:paraId="68D4F04E" w14:textId="77777777" w:rsidR="00FC2719" w:rsidRPr="00F06664" w:rsidRDefault="00FC2719" w:rsidP="00E11ED0">
      <w:pPr>
        <w:spacing w:after="0"/>
        <w:jc w:val="both"/>
        <w:rPr>
          <w:rFonts w:asciiTheme="minorHAnsi" w:hAnsiTheme="minorHAnsi" w:cstheme="minorHAnsi"/>
          <w:b/>
          <w:bCs/>
          <w:sz w:val="22"/>
          <w:szCs w:val="22"/>
        </w:rPr>
      </w:pPr>
      <w:r w:rsidRPr="00F06664">
        <w:rPr>
          <w:rFonts w:asciiTheme="minorHAnsi" w:hAnsiTheme="minorHAnsi" w:cstheme="minorHAnsi"/>
          <w:b/>
          <w:bCs/>
          <w:sz w:val="22"/>
          <w:szCs w:val="22"/>
        </w:rPr>
        <w:t>Maintaining airway patency and security.</w:t>
      </w:r>
    </w:p>
    <w:p w14:paraId="4C13BCF2"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Highly recommended: The continual evaluation of airway patency in </w:t>
      </w:r>
      <w:r w:rsidRPr="00F06664">
        <w:rPr>
          <w:rFonts w:asciiTheme="minorHAnsi" w:hAnsiTheme="minorHAnsi" w:cstheme="minorHAnsi"/>
          <w:sz w:val="22"/>
          <w:szCs w:val="22"/>
          <w:u w:val="single"/>
        </w:rPr>
        <w:t>all</w:t>
      </w:r>
      <w:r w:rsidRPr="00F06664">
        <w:rPr>
          <w:rFonts w:asciiTheme="minorHAnsi" w:hAnsiTheme="minorHAnsi" w:cstheme="minorHAnsi"/>
          <w:sz w:val="22"/>
          <w:szCs w:val="22"/>
        </w:rPr>
        <w:t xml:space="preserve"> species under </w:t>
      </w:r>
      <w:r w:rsidRPr="00F06664">
        <w:rPr>
          <w:rFonts w:asciiTheme="minorHAnsi" w:hAnsiTheme="minorHAnsi" w:cstheme="minorHAnsi"/>
          <w:sz w:val="22"/>
          <w:szCs w:val="22"/>
          <w:u w:val="single"/>
        </w:rPr>
        <w:t>all</w:t>
      </w:r>
      <w:r w:rsidRPr="00F06664">
        <w:rPr>
          <w:rFonts w:asciiTheme="minorHAnsi" w:hAnsiTheme="minorHAnsi" w:cstheme="minorHAnsi"/>
          <w:sz w:val="22"/>
          <w:szCs w:val="22"/>
        </w:rPr>
        <w:t xml:space="preserve"> conditions of impaired consciousness in which the upper airway is unsecured.</w:t>
      </w:r>
    </w:p>
    <w:p w14:paraId="2C447D3C"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Highly recommended: When an endotracheal tube (ETT) is inserted, its correct positioning must be verified by clinical assessment (stethoscopy) or direct visualisation of the ETT </w:t>
      </w:r>
      <w:r w:rsidRPr="00F06664">
        <w:rPr>
          <w:rFonts w:asciiTheme="minorHAnsi" w:hAnsiTheme="minorHAnsi" w:cstheme="minorHAnsi"/>
          <w:i/>
          <w:iCs/>
          <w:sz w:val="22"/>
          <w:szCs w:val="22"/>
        </w:rPr>
        <w:t>in situ</w:t>
      </w:r>
      <w:r w:rsidRPr="00F06664">
        <w:rPr>
          <w:rFonts w:asciiTheme="minorHAnsi" w:hAnsiTheme="minorHAnsi" w:cstheme="minorHAnsi"/>
          <w:sz w:val="22"/>
          <w:szCs w:val="22"/>
        </w:rPr>
        <w:t xml:space="preserve"> if possible. </w:t>
      </w:r>
    </w:p>
    <w:p w14:paraId="5A854129"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Highly recommended: the adequacy of cuff inflation should be checked periodically by manual lung inflation and leak testing.</w:t>
      </w:r>
    </w:p>
    <w:p w14:paraId="45219DFB"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Recommended: partial pressure of  C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xml:space="preserve"> in expired gas (capnography). </w:t>
      </w:r>
    </w:p>
    <w:p w14:paraId="35B68917" w14:textId="0C815E95" w:rsidR="00FC2719"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Suggested: The continuous confirmation of correct ETT location by capnography.</w:t>
      </w:r>
    </w:p>
    <w:p w14:paraId="5A16370B" w14:textId="77777777" w:rsidR="00E11ED0" w:rsidRPr="00F06664" w:rsidRDefault="00E11ED0" w:rsidP="00372CF6">
      <w:pPr>
        <w:jc w:val="both"/>
        <w:rPr>
          <w:rFonts w:asciiTheme="minorHAnsi" w:hAnsiTheme="minorHAnsi" w:cstheme="minorHAnsi"/>
          <w:sz w:val="22"/>
          <w:szCs w:val="22"/>
        </w:rPr>
      </w:pPr>
    </w:p>
    <w:p w14:paraId="36B60834" w14:textId="77777777" w:rsidR="00FC2719" w:rsidRPr="00F06664" w:rsidRDefault="00FC2719" w:rsidP="00E11ED0">
      <w:pPr>
        <w:spacing w:after="0"/>
        <w:jc w:val="both"/>
        <w:rPr>
          <w:rFonts w:asciiTheme="minorHAnsi" w:hAnsiTheme="minorHAnsi" w:cstheme="minorHAnsi"/>
          <w:sz w:val="22"/>
          <w:szCs w:val="22"/>
        </w:rPr>
      </w:pPr>
      <w:r w:rsidRPr="00F06664">
        <w:rPr>
          <w:rFonts w:asciiTheme="minorHAnsi" w:hAnsiTheme="minorHAnsi" w:cstheme="minorHAnsi"/>
          <w:b/>
          <w:bCs/>
          <w:sz w:val="22"/>
          <w:szCs w:val="22"/>
        </w:rPr>
        <w:t>Monitoring lung ventilation.</w:t>
      </w:r>
    </w:p>
    <w:p w14:paraId="00658C5C"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Highly recommended: The continuous evaluation of chest wall excursions, inspiratory: expiratory patterns and </w:t>
      </w:r>
      <w:r w:rsidRPr="00F06664">
        <w:rPr>
          <w:rFonts w:asciiTheme="minorHAnsi" w:hAnsiTheme="minorHAnsi" w:cstheme="minorHAnsi"/>
          <w:i/>
          <w:iCs/>
          <w:sz w:val="22"/>
          <w:szCs w:val="22"/>
        </w:rPr>
        <w:t>f</w:t>
      </w:r>
      <w:r w:rsidRPr="00F06664">
        <w:rPr>
          <w:rFonts w:asciiTheme="minorHAnsi" w:hAnsiTheme="minorHAnsi" w:cstheme="minorHAnsi"/>
          <w:sz w:val="22"/>
          <w:szCs w:val="22"/>
        </w:rPr>
        <w:t>r.</w:t>
      </w:r>
    </w:p>
    <w:p w14:paraId="52C65440"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Recommended:  The continuous measurement, i.e., quantification, of airway pressures, V</w:t>
      </w:r>
      <w:r w:rsidRPr="00F06664">
        <w:rPr>
          <w:rFonts w:asciiTheme="minorHAnsi" w:hAnsiTheme="minorHAnsi" w:cstheme="minorHAnsi"/>
          <w:smallCaps/>
          <w:sz w:val="22"/>
          <w:szCs w:val="22"/>
        </w:rPr>
        <w:t>t</w:t>
      </w:r>
      <w:r w:rsidRPr="00F06664">
        <w:rPr>
          <w:rFonts w:asciiTheme="minorHAnsi" w:hAnsiTheme="minorHAnsi" w:cstheme="minorHAnsi"/>
          <w:sz w:val="22"/>
          <w:szCs w:val="22"/>
        </w:rPr>
        <w:t xml:space="preserve">, </w:t>
      </w:r>
      <w:r w:rsidRPr="00F06664">
        <w:rPr>
          <w:rFonts w:asciiTheme="minorHAnsi" w:hAnsiTheme="minorHAnsi" w:cstheme="minorHAnsi"/>
          <w:i/>
          <w:iCs/>
          <w:sz w:val="22"/>
          <w:szCs w:val="22"/>
        </w:rPr>
        <w:t>f</w:t>
      </w:r>
      <w:r w:rsidRPr="00F06664">
        <w:rPr>
          <w:rFonts w:asciiTheme="minorHAnsi" w:hAnsiTheme="minorHAnsi" w:cstheme="minorHAnsi"/>
          <w:sz w:val="22"/>
          <w:szCs w:val="22"/>
        </w:rPr>
        <w:t>r and capnographic variables, i.e., the use of capnography.</w:t>
      </w:r>
    </w:p>
    <w:p w14:paraId="1D9B0940" w14:textId="4A21D2EC" w:rsidR="00FC2719"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Suggested: The continuous measurement of spirometric variables.</w:t>
      </w:r>
    </w:p>
    <w:p w14:paraId="0EA59116" w14:textId="100BFD2C" w:rsidR="00E11ED0" w:rsidRDefault="00E11ED0" w:rsidP="00372CF6">
      <w:pPr>
        <w:jc w:val="both"/>
        <w:rPr>
          <w:rFonts w:asciiTheme="minorHAnsi" w:hAnsiTheme="minorHAnsi" w:cstheme="minorHAnsi"/>
          <w:sz w:val="22"/>
          <w:szCs w:val="22"/>
        </w:rPr>
      </w:pPr>
    </w:p>
    <w:p w14:paraId="36FC283F" w14:textId="6B02D1CC" w:rsidR="00E11ED0" w:rsidRDefault="00E11ED0" w:rsidP="00372CF6">
      <w:pPr>
        <w:jc w:val="both"/>
        <w:rPr>
          <w:rFonts w:asciiTheme="minorHAnsi" w:hAnsiTheme="minorHAnsi" w:cstheme="minorHAnsi"/>
          <w:sz w:val="22"/>
          <w:szCs w:val="22"/>
        </w:rPr>
      </w:pPr>
    </w:p>
    <w:p w14:paraId="663770EC" w14:textId="77777777" w:rsidR="00E11ED0" w:rsidRPr="00F06664" w:rsidRDefault="00E11ED0" w:rsidP="00372CF6">
      <w:pPr>
        <w:jc w:val="both"/>
        <w:rPr>
          <w:rFonts w:asciiTheme="minorHAnsi" w:hAnsiTheme="minorHAnsi" w:cstheme="minorHAnsi"/>
          <w:sz w:val="22"/>
          <w:szCs w:val="22"/>
        </w:rPr>
      </w:pPr>
    </w:p>
    <w:p w14:paraId="5FBE90A0" w14:textId="77777777" w:rsidR="00FC2719" w:rsidRPr="00F06664" w:rsidRDefault="00FC2719" w:rsidP="00E11ED0">
      <w:pPr>
        <w:spacing w:after="0"/>
        <w:jc w:val="both"/>
        <w:rPr>
          <w:rFonts w:asciiTheme="minorHAnsi" w:hAnsiTheme="minorHAnsi" w:cstheme="minorHAnsi"/>
          <w:b/>
          <w:bCs/>
          <w:sz w:val="22"/>
          <w:szCs w:val="22"/>
        </w:rPr>
      </w:pPr>
      <w:r w:rsidRPr="00F06664">
        <w:rPr>
          <w:rFonts w:asciiTheme="minorHAnsi" w:hAnsiTheme="minorHAnsi" w:cstheme="minorHAnsi"/>
          <w:b/>
          <w:bCs/>
          <w:sz w:val="22"/>
          <w:szCs w:val="22"/>
        </w:rPr>
        <w:t>Measuring inspired oxygen levels.</w:t>
      </w:r>
    </w:p>
    <w:p w14:paraId="2CBF22B1" w14:textId="55A9095D" w:rsidR="00FC2719"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Recommended: The inspired 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xml:space="preserve"> concentration (F</w:t>
      </w:r>
      <w:r w:rsidRPr="00F06664">
        <w:rPr>
          <w:rFonts w:asciiTheme="minorHAnsi" w:hAnsiTheme="minorHAnsi" w:cstheme="minorHAnsi"/>
          <w:smallCaps/>
          <w:sz w:val="22"/>
          <w:szCs w:val="22"/>
        </w:rPr>
        <w:t>i</w:t>
      </w:r>
      <w:r w:rsidRPr="00F06664">
        <w:rPr>
          <w:rFonts w:asciiTheme="minorHAnsi" w:hAnsiTheme="minorHAnsi" w:cstheme="minorHAnsi"/>
          <w:sz w:val="22"/>
          <w:szCs w:val="22"/>
        </w:rPr>
        <w:t>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of oxygen in the anaesthetic breathing system (ABS) be measured continuously by an 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xml:space="preserve"> analyzer equipped with an audible low limit alarm (which cannot be de-activated). </w:t>
      </w:r>
    </w:p>
    <w:p w14:paraId="50D90C3A" w14:textId="77777777" w:rsidR="00E11ED0" w:rsidRPr="00F06664" w:rsidRDefault="00E11ED0" w:rsidP="00372CF6">
      <w:pPr>
        <w:jc w:val="both"/>
        <w:rPr>
          <w:rFonts w:asciiTheme="minorHAnsi" w:hAnsiTheme="minorHAnsi" w:cstheme="minorHAnsi"/>
          <w:sz w:val="22"/>
          <w:szCs w:val="22"/>
        </w:rPr>
      </w:pPr>
    </w:p>
    <w:p w14:paraId="3BA2AE9A" w14:textId="77777777" w:rsidR="00FC2719" w:rsidRPr="00F06664" w:rsidRDefault="00FC2719" w:rsidP="00E11ED0">
      <w:pPr>
        <w:spacing w:after="0"/>
        <w:jc w:val="both"/>
        <w:rPr>
          <w:rFonts w:asciiTheme="minorHAnsi" w:hAnsiTheme="minorHAnsi" w:cstheme="minorHAnsi"/>
          <w:b/>
          <w:bCs/>
          <w:sz w:val="22"/>
          <w:szCs w:val="22"/>
        </w:rPr>
      </w:pPr>
      <w:r w:rsidRPr="00F06664">
        <w:rPr>
          <w:rFonts w:asciiTheme="minorHAnsi" w:hAnsiTheme="minorHAnsi" w:cstheme="minorHAnsi"/>
          <w:b/>
          <w:bCs/>
          <w:sz w:val="22"/>
          <w:szCs w:val="22"/>
        </w:rPr>
        <w:t>The use of neuromuscular blocking agents.</w:t>
      </w:r>
    </w:p>
    <w:p w14:paraId="6B111CAA"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Highly recommended: The continual monitoring of vital and complementary signs.  The continuous monitoring of invasive blood pressure (IBP), end-tidal inhalation agent analysers (when volatile anaesthetics are used), Sp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xml:space="preserve">, capnography and the ECG. </w:t>
      </w:r>
    </w:p>
    <w:p w14:paraId="0A8593FB"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Recommended: Spirometry, or respirometry for evaluating respiratory muscle function during recovery from neuromuscular block. </w:t>
      </w:r>
    </w:p>
    <w:p w14:paraId="418ABF27" w14:textId="395656BA" w:rsidR="00FC2719"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Suggested: A peripheral nerve stimulator and the means of measuring evoked responses.</w:t>
      </w:r>
    </w:p>
    <w:p w14:paraId="4049EFB1" w14:textId="77777777" w:rsidR="00E11ED0" w:rsidRPr="00F06664" w:rsidRDefault="00E11ED0" w:rsidP="00372CF6">
      <w:pPr>
        <w:jc w:val="both"/>
        <w:rPr>
          <w:rFonts w:asciiTheme="minorHAnsi" w:hAnsiTheme="minorHAnsi" w:cstheme="minorHAnsi"/>
          <w:sz w:val="22"/>
          <w:szCs w:val="22"/>
        </w:rPr>
      </w:pPr>
    </w:p>
    <w:p w14:paraId="02D41323" w14:textId="77777777" w:rsidR="00FC2719" w:rsidRPr="00F06664" w:rsidRDefault="00FC2719" w:rsidP="00E11ED0">
      <w:pPr>
        <w:spacing w:after="0"/>
        <w:jc w:val="both"/>
        <w:rPr>
          <w:rFonts w:asciiTheme="minorHAnsi" w:hAnsiTheme="minorHAnsi" w:cstheme="minorHAnsi"/>
          <w:b/>
          <w:bCs/>
          <w:sz w:val="22"/>
          <w:szCs w:val="22"/>
        </w:rPr>
      </w:pPr>
      <w:r w:rsidRPr="00F06664">
        <w:rPr>
          <w:rFonts w:asciiTheme="minorHAnsi" w:hAnsiTheme="minorHAnsi" w:cstheme="minorHAnsi"/>
          <w:b/>
          <w:bCs/>
          <w:sz w:val="22"/>
          <w:szCs w:val="22"/>
        </w:rPr>
        <w:t>Monitoring anaesthetic delivery, support and monitoring equipment.</w:t>
      </w:r>
    </w:p>
    <w:p w14:paraId="1CEEE2A2"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Highly recommended: During the procedure the function of all anaesthetic delivery and support devices, including anaesthetic workstations, infusion controllers, syringe drivers, mechanical ventilators and anaesthetic breathing systems  ABSs should be examined at 5 – 30-minute intervals (depending on the severity of the consequences of device failure).</w:t>
      </w:r>
    </w:p>
    <w:p w14:paraId="13792E2F" w14:textId="0D561624" w:rsidR="00FC2719"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Highly recommended: A stethoscope and thermometer (or equivalent) must always be available.</w:t>
      </w:r>
    </w:p>
    <w:p w14:paraId="3A9C15F5" w14:textId="77777777" w:rsidR="00E11ED0" w:rsidRPr="00F06664" w:rsidRDefault="00E11ED0" w:rsidP="00372CF6">
      <w:pPr>
        <w:jc w:val="both"/>
        <w:rPr>
          <w:rFonts w:asciiTheme="minorHAnsi" w:hAnsiTheme="minorHAnsi" w:cstheme="minorHAnsi"/>
          <w:sz w:val="22"/>
          <w:szCs w:val="22"/>
        </w:rPr>
      </w:pPr>
    </w:p>
    <w:p w14:paraId="2AED7693" w14:textId="77777777" w:rsidR="00FC2719" w:rsidRPr="00F06664" w:rsidRDefault="00FC2719" w:rsidP="00E11ED0">
      <w:pPr>
        <w:spacing w:after="0"/>
        <w:jc w:val="both"/>
        <w:rPr>
          <w:rFonts w:asciiTheme="minorHAnsi" w:hAnsiTheme="minorHAnsi" w:cstheme="minorHAnsi"/>
          <w:b/>
          <w:bCs/>
          <w:sz w:val="22"/>
          <w:szCs w:val="22"/>
        </w:rPr>
      </w:pPr>
      <w:r w:rsidRPr="00F06664">
        <w:rPr>
          <w:rFonts w:asciiTheme="minorHAnsi" w:hAnsiTheme="minorHAnsi" w:cstheme="minorHAnsi"/>
          <w:b/>
          <w:bCs/>
          <w:sz w:val="22"/>
          <w:szCs w:val="22"/>
        </w:rPr>
        <w:t>Monitoring the procedure and operators.</w:t>
      </w:r>
    </w:p>
    <w:p w14:paraId="72EAB366" w14:textId="035DA899" w:rsidR="00FC2719"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Highly recommended: The assigned anaesthetist should evaluate the ongoing procedure at appropriate intervals. </w:t>
      </w:r>
    </w:p>
    <w:p w14:paraId="3B199654" w14:textId="77777777" w:rsidR="00E11ED0" w:rsidRPr="00F06664" w:rsidRDefault="00E11ED0" w:rsidP="00372CF6">
      <w:pPr>
        <w:jc w:val="both"/>
        <w:rPr>
          <w:rFonts w:asciiTheme="minorHAnsi" w:hAnsiTheme="minorHAnsi" w:cstheme="minorHAnsi"/>
          <w:sz w:val="22"/>
          <w:szCs w:val="22"/>
        </w:rPr>
      </w:pPr>
    </w:p>
    <w:p w14:paraId="30F153A1" w14:textId="77777777" w:rsidR="00FC2719" w:rsidRPr="00F06664" w:rsidRDefault="00FC2719" w:rsidP="00E11ED0">
      <w:pPr>
        <w:spacing w:after="0"/>
        <w:jc w:val="both"/>
        <w:rPr>
          <w:rFonts w:asciiTheme="minorHAnsi" w:hAnsiTheme="minorHAnsi" w:cstheme="minorHAnsi"/>
          <w:sz w:val="22"/>
          <w:szCs w:val="22"/>
        </w:rPr>
      </w:pPr>
      <w:r w:rsidRPr="00F06664">
        <w:rPr>
          <w:rFonts w:asciiTheme="minorHAnsi" w:hAnsiTheme="minorHAnsi" w:cstheme="minorHAnsi"/>
          <w:b/>
          <w:bCs/>
          <w:sz w:val="22"/>
          <w:szCs w:val="22"/>
        </w:rPr>
        <w:t>Duration of monitoring and clinical responsibility.</w:t>
      </w:r>
    </w:p>
    <w:p w14:paraId="35221FD4" w14:textId="3A8230D3" w:rsidR="00FC2719"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Highly recommended: monitoring is begun upon administration of pre-anaesthetic medication and continues until the animal makes a full recovery, undergoes scheduled euthanasia, or responsibility for anaesthesia is transferred to another, suitable individual.  </w:t>
      </w:r>
    </w:p>
    <w:p w14:paraId="2F97E3B3" w14:textId="77777777" w:rsidR="00E11ED0" w:rsidRPr="00F06664" w:rsidRDefault="00E11ED0" w:rsidP="00372CF6">
      <w:pPr>
        <w:jc w:val="both"/>
        <w:rPr>
          <w:rFonts w:asciiTheme="minorHAnsi" w:hAnsiTheme="minorHAnsi" w:cstheme="minorHAnsi"/>
          <w:sz w:val="22"/>
          <w:szCs w:val="22"/>
        </w:rPr>
      </w:pPr>
    </w:p>
    <w:p w14:paraId="792BE7C5" w14:textId="77777777" w:rsidR="00FC2719" w:rsidRPr="00F06664" w:rsidRDefault="00FC2719" w:rsidP="00E11ED0">
      <w:pPr>
        <w:spacing w:after="0"/>
        <w:jc w:val="both"/>
        <w:rPr>
          <w:rFonts w:asciiTheme="minorHAnsi" w:hAnsiTheme="minorHAnsi" w:cstheme="minorHAnsi"/>
          <w:b/>
          <w:bCs/>
          <w:sz w:val="22"/>
          <w:szCs w:val="22"/>
        </w:rPr>
      </w:pPr>
      <w:r w:rsidRPr="00F06664">
        <w:rPr>
          <w:rFonts w:asciiTheme="minorHAnsi" w:hAnsiTheme="minorHAnsi" w:cstheme="minorHAnsi"/>
          <w:b/>
          <w:bCs/>
          <w:sz w:val="22"/>
          <w:szCs w:val="22"/>
        </w:rPr>
        <w:t>Anaesthetic Records.</w:t>
      </w:r>
    </w:p>
    <w:p w14:paraId="24677604" w14:textId="6F18F51A"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Highly recommended: A full anaesthetic record must be completed for all cases undergoing general anaesthesia unless the brevity of the procedure renders this impractical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AVA&lt;/Author&gt;&lt;Year&gt;2024&lt;/Year&gt;&lt;RecNum&gt;505&lt;/RecNum&gt;&lt;DisplayText&gt;(250)&lt;/DisplayText&gt;&lt;record&gt;&lt;rec-number&gt;505&lt;/rec-number&gt;&lt;foreign-keys&gt;&lt;key app="EN" db-id="x005rdz0lrfev0e9wafpfpvaazppeszde2z5" timestamp="1714050170"&gt;505&lt;/key&gt;&lt;/foreign-keys&gt;&lt;ref-type name="Web Page"&gt;12&lt;/ref-type&gt;&lt;contributors&gt;&lt;authors&gt;&lt;author&gt;AVA&lt;/author&gt;&lt;/authors&gt;&lt;secondary-authors&gt;&lt;author&gt;Association of Veterinary Anaesthesists&lt;/author&gt;&lt;/secondary-authors&gt;&lt;/contributors&gt;&lt;titles&gt;&lt;title&gt;Anaesthesia Recording Charts&lt;/title&gt;&lt;/titles&gt;&lt;dates&gt;&lt;year&gt;2024&lt;/year&gt;&lt;/dates&gt;&lt;urls&gt;&lt;related-urls&gt;&lt;url&gt;https://ava.eu.com/resources/checklists/&lt;/url&gt;&lt;/related-urls&gt;&lt;/urls&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50)</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All monitored variables should be recorded on an anaesthetic record at appropriate intervals, i.e., vital signs every 5 minutes; core temperature every 15 –minutes. All significant events (i.e. drugs provided, anaesthetic complications, fluids etc) and their time of occurrence must be recorded.</w:t>
      </w:r>
    </w:p>
    <w:p w14:paraId="30273E43"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Recommended: A record should be completed for all cases receiving procedural sedation unless the brevity of the procedure or the reactivity of the animal renders this impractical.  All monitored variables should be recorded on an anaesthetic record at appropriate intervals, i.e., vital signs every 5 minutes; core temperature every 15 – 30 minutes. All significant events and their time of occurrence must be recorded.</w:t>
      </w:r>
    </w:p>
    <w:p w14:paraId="6C8C5CC4"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Recommended: Automated electronic anaesthetic record systems or data loggers should be used in conjunction with manual anaesthetic records.</w:t>
      </w:r>
    </w:p>
    <w:p w14:paraId="5FCFAF88" w14:textId="77777777" w:rsidR="00FC2719" w:rsidRPr="00F06664" w:rsidRDefault="00FC2719" w:rsidP="00372CF6">
      <w:pPr>
        <w:jc w:val="both"/>
        <w:rPr>
          <w:rFonts w:asciiTheme="minorHAnsi" w:hAnsiTheme="minorHAnsi" w:cstheme="minorHAnsi"/>
          <w:sz w:val="22"/>
          <w:szCs w:val="22"/>
        </w:rPr>
      </w:pPr>
    </w:p>
    <w:p w14:paraId="3D8DD6A3" w14:textId="77777777" w:rsidR="00FC2719" w:rsidRPr="00F06664" w:rsidRDefault="00FC2719" w:rsidP="00372CF6">
      <w:pPr>
        <w:pStyle w:val="Naslov2"/>
        <w:rPr>
          <w:rFonts w:asciiTheme="minorHAnsi" w:hAnsiTheme="minorHAnsi" w:cstheme="minorHAnsi"/>
          <w:b w:val="0"/>
          <w:bCs/>
          <w:sz w:val="22"/>
          <w:szCs w:val="22"/>
        </w:rPr>
      </w:pPr>
      <w:r w:rsidRPr="00F06664">
        <w:rPr>
          <w:rFonts w:asciiTheme="minorHAnsi" w:hAnsiTheme="minorHAnsi" w:cstheme="minorHAnsi"/>
          <w:bCs/>
          <w:sz w:val="22"/>
          <w:szCs w:val="22"/>
        </w:rPr>
        <w:t>Discussion</w:t>
      </w:r>
    </w:p>
    <w:p w14:paraId="05700A14" w14:textId="77777777" w:rsidR="00FC2719" w:rsidRPr="00F06664" w:rsidRDefault="00FC2719" w:rsidP="00372CF6">
      <w:pPr>
        <w:jc w:val="both"/>
        <w:rPr>
          <w:rFonts w:asciiTheme="minorHAnsi" w:hAnsiTheme="minorHAnsi" w:cstheme="minorHAnsi"/>
          <w:b/>
          <w:bCs/>
          <w:sz w:val="22"/>
          <w:szCs w:val="22"/>
        </w:rPr>
      </w:pPr>
      <w:r w:rsidRPr="00F06664">
        <w:rPr>
          <w:rFonts w:asciiTheme="minorHAnsi" w:hAnsiTheme="minorHAnsi" w:cstheme="minorHAnsi"/>
          <w:b/>
          <w:bCs/>
          <w:sz w:val="22"/>
          <w:szCs w:val="22"/>
        </w:rPr>
        <w:t>Responsible personnel; the assigned anaesthetist.</w:t>
      </w:r>
    </w:p>
    <w:p w14:paraId="363F5318" w14:textId="34E7503B"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The assignation of a single individual as “the anaesthetist” to monitor anaesthesia was unanimously regarded by the WG as the single most important recommendation in the medical and veterinary recommendations reviewed.  Some proposed that such assignation should be made for ‘routine’ or ‘simple’ anaesthetics. Recommendations unanimously assert that, “nothing can replace properly trained personnel in anaesthesia monitoring”, “the use of multi-parameter monitors should be considered an aid in the provision of objective data and not as a replacement for a person” and that all personnel monitoring anaesthesia, “must be able to understand the monitoring that is to be used and be able to interpret the outputs produced accordingly” (see AVA 2014; table 1). Put differently, the possession of a recommended list of monitoring equipment does not represent any standard of care without its application by someone skilled in their use.  In monitoring any given variable, the assigned anaesthetist must be able to rapidly: i) differentiate true deviations from normal variability; ii) identify deteriorating conditions through trends; iii) predict their significance; iv) make suitable responses. Under the A(SP)A 1986, additional training and competency criteria must be met for individuals wishing to use NMBAs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RecNum&gt;456&lt;/RecNum&gt;&lt;DisplayText&gt;(251)&lt;/DisplayText&gt;&lt;record&gt;&lt;rec-number&gt;456&lt;/rec-number&gt;&lt;foreign-keys&gt;&lt;key app="EN" db-id="x005rdz0lrfev0e9wafpfpvaazppeszde2z5" timestamp="1685596648"&gt;456&lt;/key&gt;&lt;/foreign-keys&gt;&lt;ref-type name="Web Page"&gt;12&lt;/ref-type&gt;&lt;contributors&gt;&lt;/contributors&gt;&lt;titles&gt;&lt;title&gt;Animals (Scientific Procedures) Act 1986  &lt;/title&gt;&lt;/titles&gt;&lt;volume&gt;2021&lt;/volume&gt;&lt;number&gt;Dec 10&lt;/number&gt;&lt;dates&gt;&lt;pub-dates&gt;&lt;date&gt;2021 12 10&lt;/date&gt;&lt;/pub-dates&gt;&lt;/dates&gt;&lt;work-type&gt;Internet&lt;/work-type&gt;&lt;urls&gt;&lt;related-urls&gt;&lt;url&gt;https://www.legislation.gov.uk/ukpga/1986/14/contents&lt;/url&gt;&lt;/related-urls&gt;&lt;/urls&gt;&lt;custom1&gt;2021&lt;/custom1&gt;&lt;custom2&gt;Dec 11&lt;/custom2&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51)</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w:t>
      </w:r>
    </w:p>
    <w:p w14:paraId="3663918B" w14:textId="15CEF152" w:rsidR="00FC2719"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However, numerous studies have shown that adverse incidents and accidents during anaesthesia are frequently attributable to error by otherwise skilled anaesthetists </w:t>
      </w:r>
      <w:r w:rsidRPr="00F06664">
        <w:rPr>
          <w:rFonts w:asciiTheme="minorHAnsi" w:hAnsiTheme="minorHAnsi" w:cstheme="minorHAnsi"/>
          <w:sz w:val="22"/>
          <w:szCs w:val="22"/>
        </w:rPr>
        <w:fldChar w:fldCharType="begin">
          <w:fldData xml:space="preserve">PEVuZE5vdGU+PENpdGU+PEF1dGhvcj5CdWNrIE48L0F1dGhvcj48WWVhcj4xOTg3PC9ZZWFyPjxS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CdWNrIE48L0F1dGhvcj48WWVhcj4xOTg3PC9ZZWFyPjxS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F06664">
        <w:rPr>
          <w:rFonts w:asciiTheme="minorHAnsi" w:hAnsiTheme="minorHAnsi" w:cstheme="minorHAnsi"/>
          <w:sz w:val="22"/>
          <w:szCs w:val="22"/>
        </w:rPr>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16, 252, 253)</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xml:space="preserve">. Nevertheless, monitoring reduces the risks of incidents and accidents by detecting their consequences and by giving early warning of deteriorating functions for unrelated reason </w:t>
      </w:r>
      <w:r w:rsidRPr="00F06664">
        <w:rPr>
          <w:rFonts w:asciiTheme="minorHAnsi" w:hAnsiTheme="minorHAnsi" w:cstheme="minorHAnsi"/>
          <w:sz w:val="22"/>
          <w:szCs w:val="22"/>
        </w:rPr>
        <w:fldChar w:fldCharType="begin">
          <w:fldData xml:space="preserve">PEVuZE5vdGU+PENpdGU+PEF1dGhvcj5NY0theTwvQXV0aG9yPjxZZWFyPjE5ODg8L1llYXI+PFJl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NY0theTwvQXV0aG9yPjxZZWFyPjE5ODg8L1llYXI+PFJl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F06664">
        <w:rPr>
          <w:rFonts w:asciiTheme="minorHAnsi" w:hAnsiTheme="minorHAnsi" w:cstheme="minorHAnsi"/>
          <w:sz w:val="22"/>
          <w:szCs w:val="22"/>
        </w:rPr>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42-246)</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Monitoring also promotes refinements for future procedures requiring anaesthesia as retrospective review of monitoring records provides valuable data to make informed decisions.</w:t>
      </w:r>
    </w:p>
    <w:p w14:paraId="3F0C8E76" w14:textId="77777777" w:rsidR="00E11ED0" w:rsidRPr="00F06664" w:rsidRDefault="00E11ED0" w:rsidP="00372CF6">
      <w:pPr>
        <w:jc w:val="both"/>
        <w:rPr>
          <w:rFonts w:asciiTheme="minorHAnsi" w:hAnsiTheme="minorHAnsi" w:cstheme="minorHAnsi"/>
          <w:sz w:val="22"/>
          <w:szCs w:val="22"/>
        </w:rPr>
      </w:pPr>
    </w:p>
    <w:p w14:paraId="24D34276" w14:textId="77777777" w:rsidR="00FC2719" w:rsidRPr="00F06664" w:rsidRDefault="00FC2719" w:rsidP="00372CF6">
      <w:pPr>
        <w:jc w:val="both"/>
        <w:rPr>
          <w:rFonts w:asciiTheme="minorHAnsi" w:hAnsiTheme="minorHAnsi" w:cstheme="minorHAnsi"/>
          <w:b/>
          <w:bCs/>
          <w:sz w:val="22"/>
          <w:szCs w:val="22"/>
        </w:rPr>
      </w:pPr>
      <w:r w:rsidRPr="00F06664">
        <w:rPr>
          <w:rFonts w:asciiTheme="minorHAnsi" w:hAnsiTheme="minorHAnsi" w:cstheme="minorHAnsi"/>
          <w:b/>
          <w:bCs/>
          <w:sz w:val="22"/>
          <w:szCs w:val="22"/>
        </w:rPr>
        <w:t>General anaesthesia</w:t>
      </w:r>
    </w:p>
    <w:p w14:paraId="57A96ED9" w14:textId="0E6B3E3E" w:rsidR="00FC2719" w:rsidRPr="00F06664" w:rsidRDefault="00FC2719" w:rsidP="00E11ED0">
      <w:pPr>
        <w:spacing w:after="0"/>
        <w:jc w:val="both"/>
        <w:rPr>
          <w:rFonts w:asciiTheme="minorHAnsi" w:hAnsiTheme="minorHAnsi" w:cstheme="minorHAnsi"/>
          <w:sz w:val="22"/>
          <w:szCs w:val="22"/>
        </w:rPr>
      </w:pPr>
      <w:r w:rsidRPr="00E11ED0">
        <w:rPr>
          <w:rFonts w:asciiTheme="minorHAnsi" w:hAnsiTheme="minorHAnsi" w:cstheme="minorHAnsi"/>
          <w:b/>
          <w:sz w:val="22"/>
          <w:szCs w:val="22"/>
        </w:rPr>
        <w:t>Depth of anaesthesia</w:t>
      </w:r>
    </w:p>
    <w:p w14:paraId="1A0E6DB3" w14:textId="0AD2C6B1"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Monitoring the ‘depth’ of anaesthesia through the evaluation of cranial nerve reflexes, ocular position and other signs assists in making general estimates about: i) the animal’s likely response to surgical stimulation; and ii) the level of physiological depression present.  However, measuring important physiological signs directly, e.g., arterial blood pressure, minute volume of ventilation, are the definitive indicators of the need for support, rather than the presence and briskness, or absence of specific – potentially arbitrary reflexes.  Depth of anaesthesia monitoring in pigs, sheep, goats, and cattle is described in most authoritative anaesthesia textbooks, e.g., Hall, Clarke, and Trim’s “Veterinary Anaesthesia” </w:t>
      </w:r>
      <w:r w:rsidRPr="00F06664">
        <w:rPr>
          <w:rFonts w:asciiTheme="minorHAnsi" w:hAnsiTheme="minorHAnsi" w:cstheme="minorHAnsi"/>
          <w:sz w:val="22"/>
          <w:szCs w:val="22"/>
        </w:rPr>
        <w:fldChar w:fldCharType="begin">
          <w:fldData xml:space="preserve">PEVuZE5vdGU+PENpdGU+PFllYXI+MjAxNDwvWWVhcj48UmVjTnVtPjE3NjwvUmVjTnVtPjxEaXNw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FllYXI+MjAxNDwvWWVhcj48UmVjTnVtPjE3NjwvUmVjTnVtPjxEaXNw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F06664">
        <w:rPr>
          <w:rFonts w:asciiTheme="minorHAnsi" w:hAnsiTheme="minorHAnsi" w:cstheme="minorHAnsi"/>
          <w:sz w:val="22"/>
          <w:szCs w:val="22"/>
        </w:rPr>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123-125)</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w:t>
      </w:r>
    </w:p>
    <w:p w14:paraId="369330F6"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Modern multiparameter anaesthetic monitors incorporate modules measuring inspired and expired concentrations of anaesthetic vapour.  End-tidal concentrations do not directly represent anaesthetic depth but are useful in comparing anaesthetic uptake with the vaporiser settings.  Knowledge of the minimum alveolar concentration (MAC) of an inhaled agent is essential when interpreting this information and is especially useful: i) when partial intravenous anaesthesia is used to decrease the requirement for inhaled agents; ii) when NMBAs are used.</w:t>
      </w:r>
    </w:p>
    <w:p w14:paraId="47CA2B67"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Depth of anaesthesia” monitors transforming surface electroencephalographic (EEG) signals or auditory evoked potentials have become available, although their role has yet to be established in recommending monitoring standards for human subjects. This holds true in animals, where monitoring central nervous system depression directly and accurately is difficult. The EEG, or EEG-based derivates of cortical activity, e.g., the bispectral index (BIS), are of limited use in animals because the human-based algorithms do not accommodate – amongst other things - the variation in calvarial anatomy, skin thickness and hair coverage found in animals.  The influence of anaesthetics on the EEG (and derived outputs) in pigs, sheep, goats, and cattle have not been fully characterised. </w:t>
      </w:r>
    </w:p>
    <w:p w14:paraId="31EFE6AF" w14:textId="37CE9112" w:rsidR="00FC2719" w:rsidRDefault="00FC2719" w:rsidP="00372CF6">
      <w:pPr>
        <w:jc w:val="both"/>
        <w:rPr>
          <w:rFonts w:asciiTheme="minorHAnsi" w:hAnsiTheme="minorHAnsi" w:cstheme="minorHAnsi"/>
          <w:sz w:val="22"/>
          <w:szCs w:val="22"/>
        </w:rPr>
      </w:pPr>
    </w:p>
    <w:p w14:paraId="0AA041C6" w14:textId="77777777" w:rsidR="00E11ED0" w:rsidRPr="00F06664" w:rsidRDefault="00E11ED0" w:rsidP="00372CF6">
      <w:pPr>
        <w:jc w:val="both"/>
        <w:rPr>
          <w:rFonts w:asciiTheme="minorHAnsi" w:hAnsiTheme="minorHAnsi" w:cstheme="minorHAnsi"/>
          <w:sz w:val="22"/>
          <w:szCs w:val="22"/>
        </w:rPr>
      </w:pPr>
    </w:p>
    <w:p w14:paraId="5B71A05D" w14:textId="08003D83" w:rsidR="00FC2719" w:rsidRPr="00F06664" w:rsidRDefault="00FC2719" w:rsidP="00E11ED0">
      <w:pPr>
        <w:spacing w:after="0"/>
        <w:jc w:val="both"/>
        <w:rPr>
          <w:rFonts w:asciiTheme="minorHAnsi" w:hAnsiTheme="minorHAnsi" w:cstheme="minorHAnsi"/>
          <w:sz w:val="22"/>
          <w:szCs w:val="22"/>
          <w:lang w:val="en-US" w:eastAsia="sl-SI"/>
        </w:rPr>
      </w:pPr>
      <w:r w:rsidRPr="00E11ED0">
        <w:rPr>
          <w:rFonts w:asciiTheme="minorHAnsi" w:hAnsiTheme="minorHAnsi" w:cstheme="minorHAnsi"/>
          <w:b/>
          <w:sz w:val="22"/>
          <w:szCs w:val="22"/>
        </w:rPr>
        <w:t>Vital Sign</w:t>
      </w:r>
      <w:r w:rsidR="00E11ED0">
        <w:rPr>
          <w:rFonts w:asciiTheme="minorHAnsi" w:hAnsiTheme="minorHAnsi" w:cstheme="minorHAnsi"/>
          <w:b/>
          <w:sz w:val="22"/>
          <w:szCs w:val="22"/>
        </w:rPr>
        <w:t>s</w:t>
      </w:r>
    </w:p>
    <w:p w14:paraId="3121F2FE"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Vital signs, i.e., circulation; ventilation; oxygenation and body temperature can be continually evaluated using observation, palpation and auscultation. Continuous monitoring – which is strongly recommended – necessitates constant anaesthetist - subject contact, which may be impractical.  Electronic monitors are capable of continuous monitoring and recording, but (thus far, and unlike anaesthetists) largely incapable of integrating information from the most important organ systems, i.e., the nervous, cardiovascular, and respiratory systems.</w:t>
      </w:r>
    </w:p>
    <w:p w14:paraId="7E73C0A1" w14:textId="43DFB9E3" w:rsidR="00FC2719" w:rsidRPr="00F06664" w:rsidRDefault="00FC2719" w:rsidP="00E11ED0">
      <w:pPr>
        <w:spacing w:after="0"/>
        <w:jc w:val="both"/>
        <w:rPr>
          <w:rFonts w:asciiTheme="minorHAnsi" w:hAnsiTheme="minorHAnsi" w:cstheme="minorHAnsi"/>
          <w:sz w:val="22"/>
          <w:szCs w:val="22"/>
        </w:rPr>
      </w:pPr>
      <w:r w:rsidRPr="00E11ED0">
        <w:rPr>
          <w:rFonts w:asciiTheme="minorHAnsi" w:hAnsiTheme="minorHAnsi" w:cstheme="minorHAnsi"/>
          <w:b/>
          <w:sz w:val="22"/>
          <w:szCs w:val="22"/>
        </w:rPr>
        <w:t>Heart rate</w:t>
      </w:r>
    </w:p>
    <w:p w14:paraId="39B1CFD5"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The heart and/or pulse rate can be: i) observed and palpated as an apex beat; ii) calculated on auscultation; iii) counted electronically from the ECG and, or pulse oximeter; or v) from non-invasive or invasive methods of blood pressure monitoring.  Of these, only the ECG gives no indication of pulsatile blood flow so does not necessarily reflect cardiac output.   The heart rate should be determined continuously by palpating suitable arteries as this provides additional information, i.e., pulse rate, rhythm &amp; quality (pulse pressure).  Differences between heart and pulse rate indicate cardiac contractions with reduced stroke volume.  Associated arrhythmias and, or circulating volume loss may be identified on the ECG or by recording low central venous pressures (CVPs; see below) respectively. </w:t>
      </w:r>
    </w:p>
    <w:p w14:paraId="757EF538" w14:textId="483E4C24" w:rsidR="00FC2719" w:rsidRPr="00E11ED0" w:rsidRDefault="00FC2719" w:rsidP="00E11ED0">
      <w:pPr>
        <w:spacing w:after="0"/>
        <w:jc w:val="both"/>
        <w:rPr>
          <w:rFonts w:asciiTheme="minorHAnsi" w:hAnsiTheme="minorHAnsi" w:cstheme="minorHAnsi"/>
          <w:b/>
          <w:sz w:val="22"/>
          <w:szCs w:val="22"/>
        </w:rPr>
      </w:pPr>
      <w:r w:rsidRPr="00E11ED0">
        <w:rPr>
          <w:rFonts w:asciiTheme="minorHAnsi" w:hAnsiTheme="minorHAnsi" w:cstheme="minorHAnsi"/>
          <w:b/>
          <w:sz w:val="22"/>
          <w:szCs w:val="22"/>
        </w:rPr>
        <w:t>Pulse quality</w:t>
      </w:r>
    </w:p>
    <w:p w14:paraId="22925331"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The continual palpation of a peripheral pulse is highly recommended in sedated and anaesthetized animals because it assesses the pulse pressure, i.e., the difference between the systolic and diastolic pressures, which allows stroke volume estimation.  The pulse pressure can also be estimated from the amplitude of pulse plethysmographs.  During invasive procedures, blood pressure can be inferred by observing surgical haemorrhage and pulsations in palpable arteries.  </w:t>
      </w:r>
    </w:p>
    <w:p w14:paraId="628E3D5D" w14:textId="77777777" w:rsidR="00FC2719" w:rsidRPr="00E11ED0" w:rsidRDefault="00FC2719" w:rsidP="00E11ED0">
      <w:pPr>
        <w:spacing w:after="0"/>
        <w:jc w:val="both"/>
        <w:rPr>
          <w:rFonts w:asciiTheme="minorHAnsi" w:hAnsiTheme="minorHAnsi" w:cstheme="minorHAnsi"/>
          <w:b/>
          <w:sz w:val="22"/>
          <w:szCs w:val="22"/>
        </w:rPr>
      </w:pPr>
      <w:r w:rsidRPr="00E11ED0">
        <w:rPr>
          <w:rFonts w:asciiTheme="minorHAnsi" w:hAnsiTheme="minorHAnsi" w:cstheme="minorHAnsi"/>
          <w:b/>
          <w:sz w:val="22"/>
          <w:szCs w:val="22"/>
        </w:rPr>
        <w:t>Respiratory rate and volume</w:t>
      </w:r>
    </w:p>
    <w:p w14:paraId="05D50C54"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Ventilation must be assessed near-continuously in anaesthetized and sedated animals because respiratory arrest is a life-threatening event.  Respiration can be evaluated in terms of rate (</w:t>
      </w:r>
      <w:r w:rsidRPr="00F06664">
        <w:rPr>
          <w:rFonts w:asciiTheme="minorHAnsi" w:hAnsiTheme="minorHAnsi" w:cstheme="minorHAnsi"/>
          <w:i/>
          <w:iCs/>
          <w:sz w:val="22"/>
          <w:szCs w:val="22"/>
        </w:rPr>
        <w:t>f</w:t>
      </w:r>
      <w:r w:rsidRPr="00F06664">
        <w:rPr>
          <w:rFonts w:asciiTheme="minorHAnsi" w:hAnsiTheme="minorHAnsi" w:cstheme="minorHAnsi"/>
          <w:sz w:val="22"/>
          <w:szCs w:val="22"/>
        </w:rPr>
        <w:t>r), volume (V</w:t>
      </w:r>
      <w:r w:rsidRPr="00F06664">
        <w:rPr>
          <w:rFonts w:asciiTheme="minorHAnsi" w:hAnsiTheme="minorHAnsi" w:cstheme="minorHAnsi"/>
          <w:smallCaps/>
          <w:sz w:val="22"/>
          <w:szCs w:val="22"/>
        </w:rPr>
        <w:t>t</w:t>
      </w:r>
      <w:r w:rsidRPr="00F06664">
        <w:rPr>
          <w:rFonts w:asciiTheme="minorHAnsi" w:hAnsiTheme="minorHAnsi" w:cstheme="minorHAnsi"/>
          <w:sz w:val="22"/>
          <w:szCs w:val="22"/>
        </w:rPr>
        <w:t xml:space="preserve">), rhythm, and the inspiratory: expiratory effort; all are assessed by observing chest wall excursions or the reservoir bag of the ABS (when observation is obscured by surgical drapes).  Oesophageal stethoscopy can also be used to assess lung sounds and </w:t>
      </w:r>
      <w:r w:rsidRPr="00F06664">
        <w:rPr>
          <w:rFonts w:asciiTheme="minorHAnsi" w:hAnsiTheme="minorHAnsi" w:cstheme="minorHAnsi"/>
          <w:i/>
          <w:iCs/>
          <w:sz w:val="22"/>
          <w:szCs w:val="22"/>
        </w:rPr>
        <w:t>f</w:t>
      </w:r>
      <w:r w:rsidRPr="00F06664">
        <w:rPr>
          <w:rFonts w:asciiTheme="minorHAnsi" w:hAnsiTheme="minorHAnsi" w:cstheme="minorHAnsi"/>
          <w:sz w:val="22"/>
          <w:szCs w:val="22"/>
        </w:rPr>
        <w:t>r.</w:t>
      </w:r>
    </w:p>
    <w:p w14:paraId="5946A970"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In all animals, but particularly ruminants, monitoring respiration (and upper airway patency) must be more meticulous when the trachea is not intubated; ruminants are at especial risk from the aspiration of saliva or regurgitated rumen contents. (Consequently, </w:t>
      </w:r>
      <w:r w:rsidRPr="00F06664">
        <w:rPr>
          <w:rFonts w:asciiTheme="minorHAnsi" w:hAnsiTheme="minorHAnsi" w:cstheme="minorHAnsi"/>
          <w:i/>
          <w:iCs/>
          <w:sz w:val="22"/>
          <w:szCs w:val="22"/>
        </w:rPr>
        <w:t>not</w:t>
      </w:r>
      <w:r w:rsidRPr="00F06664">
        <w:rPr>
          <w:rFonts w:asciiTheme="minorHAnsi" w:hAnsiTheme="minorHAnsi" w:cstheme="minorHAnsi"/>
          <w:sz w:val="22"/>
          <w:szCs w:val="22"/>
        </w:rPr>
        <w:t xml:space="preserve"> intubating the trachea of animals deprived of protective upper airway reflexes is not defensible).</w:t>
      </w:r>
    </w:p>
    <w:p w14:paraId="06DF0D00"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Respirometers attached to the ABS measure the volume of gas inspired and expired on a breath-for-breath basis, and when measured over 60 seconds yields the minute volume</w:t>
      </w:r>
      <w:r w:rsidRPr="00F06664">
        <w:rPr>
          <w:rFonts w:asciiTheme="minorHAnsi" w:hAnsiTheme="minorHAnsi" w:cstheme="minorHAnsi"/>
          <w:smallCaps/>
          <w:sz w:val="22"/>
          <w:szCs w:val="22"/>
        </w:rPr>
        <w:t xml:space="preserve">.  </w:t>
      </w:r>
      <w:r w:rsidRPr="00F06664">
        <w:rPr>
          <w:rFonts w:asciiTheme="minorHAnsi" w:hAnsiTheme="minorHAnsi" w:cstheme="minorHAnsi"/>
          <w:sz w:val="22"/>
          <w:szCs w:val="22"/>
        </w:rPr>
        <w:t xml:space="preserve">Electronic respiratory monitors operating on the temperature difference between inspired (cold) and expired (warm) gas do not indicate ventilatory adequacy.  More complex respiratory monitors (capnometers, capnographs, spirometers) are discussed below. </w:t>
      </w:r>
    </w:p>
    <w:p w14:paraId="36026E46" w14:textId="2A658843" w:rsidR="00FC2719" w:rsidRPr="00F06664" w:rsidRDefault="00FC2719" w:rsidP="00E11ED0">
      <w:pPr>
        <w:spacing w:after="0"/>
        <w:jc w:val="both"/>
        <w:rPr>
          <w:rFonts w:asciiTheme="minorHAnsi" w:hAnsiTheme="minorHAnsi" w:cstheme="minorHAnsi"/>
          <w:sz w:val="22"/>
          <w:szCs w:val="22"/>
        </w:rPr>
      </w:pPr>
      <w:r w:rsidRPr="00E11ED0">
        <w:rPr>
          <w:rFonts w:asciiTheme="minorHAnsi" w:hAnsiTheme="minorHAnsi" w:cstheme="minorHAnsi"/>
          <w:b/>
          <w:sz w:val="22"/>
          <w:szCs w:val="22"/>
        </w:rPr>
        <w:t>Temperature</w:t>
      </w:r>
    </w:p>
    <w:p w14:paraId="164D52E4"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Hypothermia is a common complication of general anaesthesia and while core temperature rarely changes rapidly, it should be monitored continuously.  Accurate thermistor probes are freely available, and rapidly positioned within the oesophagus (for measuring aortic blood temperature) or the rectum.  It is recommended that core temperature be monitored during all anaesthetics, but particularly when considerable heat loss is likely e.g., when prolonged and major surgery (laparotomy, thoracotomy) is conducted on smaller, younger animals under conditions of low ambient temperatures.  If active warming devices are used to prevent hypothermia, continuous monitoring of body temperature is required to prevent unintended hyperthermia.  </w:t>
      </w:r>
    </w:p>
    <w:p w14:paraId="2F71B80A" w14:textId="51D3E739"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Monitoring core temperature is highly recommended in pigs with a familial propensity to hypermetabolic disorders, i.e., porcine stress syndrome, pale soft exudative pork, and malignant hyperthermia </w:t>
      </w:r>
      <w:r w:rsidRPr="00F06664">
        <w:rPr>
          <w:rFonts w:asciiTheme="minorHAnsi" w:hAnsiTheme="minorHAnsi" w:cstheme="minorHAnsi"/>
          <w:sz w:val="22"/>
          <w:szCs w:val="22"/>
        </w:rPr>
        <w:fldChar w:fldCharType="begin">
          <w:fldData xml:space="preserve">PEVuZE5vdGU+PENpdGU+PEF1dGhvcj5NY0lubmVzPC9BdXRob3I+PFllYXI+MjAxNjwvWWVhcj48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NY0lubmVzPC9BdXRob3I+PFllYXI+MjAxNjwvWWVhcj48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F06664">
        <w:rPr>
          <w:rFonts w:asciiTheme="minorHAnsi" w:hAnsiTheme="minorHAnsi" w:cstheme="minorHAnsi"/>
          <w:sz w:val="22"/>
          <w:szCs w:val="22"/>
        </w:rPr>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54, 255)</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w:t>
      </w:r>
    </w:p>
    <w:p w14:paraId="38AE2EDA" w14:textId="77777777" w:rsidR="00FC2719" w:rsidRPr="00E11ED0" w:rsidRDefault="00FC2719" w:rsidP="00E11ED0">
      <w:pPr>
        <w:spacing w:after="0"/>
        <w:jc w:val="both"/>
        <w:rPr>
          <w:rFonts w:asciiTheme="minorHAnsi" w:hAnsiTheme="minorHAnsi" w:cstheme="minorHAnsi"/>
          <w:b/>
          <w:sz w:val="22"/>
          <w:szCs w:val="22"/>
        </w:rPr>
      </w:pPr>
      <w:r w:rsidRPr="00E11ED0">
        <w:rPr>
          <w:rFonts w:asciiTheme="minorHAnsi" w:hAnsiTheme="minorHAnsi" w:cstheme="minorHAnsi"/>
          <w:b/>
          <w:sz w:val="22"/>
          <w:szCs w:val="22"/>
        </w:rPr>
        <w:t>Complementary Vital Signs</w:t>
      </w:r>
    </w:p>
    <w:p w14:paraId="0D482529"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Monitoring variables related to the vital signs, e.g., perfusion, allows a more complete and accurate assessment of cardiopulmonary function and is highly recommended in sedated or anaesthetized animals.  Perfusion is the fundamental objective of cardiovascular activity but, being difficult to measure objectively, is estimated by the integration of information from the following methods or sources: capillary refill time (CRT), mucous membrane colour, surgical “ooze”, core-periphery temperature gradients and urine output.</w:t>
      </w:r>
    </w:p>
    <w:p w14:paraId="23C63FB5"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Capillary refill time (CRT) is estimated by blanching the oral mucous membrane and timing the return of colour.  Normally this is less than 2 seconds.  Intense vasoconstriction and, or hypotension prolongs CRT.  </w:t>
      </w:r>
      <w:r w:rsidRPr="00F06664">
        <w:rPr>
          <w:rFonts w:asciiTheme="minorHAnsi" w:hAnsiTheme="minorHAnsi" w:cstheme="minorHAnsi"/>
          <w:i/>
          <w:iCs/>
          <w:sz w:val="22"/>
          <w:szCs w:val="22"/>
        </w:rPr>
        <w:t>Ceteris paribus</w:t>
      </w:r>
      <w:r w:rsidRPr="00F06664">
        <w:rPr>
          <w:rFonts w:asciiTheme="minorHAnsi" w:hAnsiTheme="minorHAnsi" w:cstheme="minorHAnsi"/>
          <w:sz w:val="22"/>
          <w:szCs w:val="22"/>
        </w:rPr>
        <w:t>, prolonged CRT indicates poor perfusion. It is recommended that the CRT be recorded every 5 minutes, the t</w:t>
      </w:r>
      <w:r w:rsidRPr="00F06664">
        <w:rPr>
          <w:rFonts w:asciiTheme="minorHAnsi" w:hAnsiTheme="minorHAnsi" w:cstheme="minorHAnsi"/>
          <w:sz w:val="22"/>
          <w:szCs w:val="22"/>
          <w:vertAlign w:val="superscript"/>
        </w:rPr>
        <w:t>O(</w:t>
      </w:r>
      <w:r w:rsidRPr="00F06664">
        <w:rPr>
          <w:rFonts w:asciiTheme="minorHAnsi" w:hAnsiTheme="minorHAnsi" w:cstheme="minorHAnsi"/>
          <w:sz w:val="22"/>
          <w:szCs w:val="22"/>
        </w:rPr>
        <w:t>C – P) every 1 hour and the UO, if measured, every 2 – 3 hours.</w:t>
      </w:r>
    </w:p>
    <w:p w14:paraId="0786C3DF"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Perfused oral mucous membranes in pigs should be pink; in sheep, calves, and goats they may be pigmented, light grey or brown.  Perfused vulval, rectal or conjunctival mucous membranes are usually pink in all species. They become bright pink in hypercapnia (or vasodilatation due to other causes) and endotoxaemia, and blue with cyanosis (haemoglobin desaturation).  In anaemic animals, cyanosis may not be evident despite desaturation.  When blood pressure falls and blood vessels in the oral mucosa constrict, they become pale.  </w:t>
      </w:r>
    </w:p>
    <w:p w14:paraId="5814EF91"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Examination of the surgical site may reveal capillary “ooze”.  Bright red blood at the surgical site indicates good perfusion.  Darkly coloured or slowly oozing blood reflects poor perfusion.</w:t>
      </w:r>
    </w:p>
    <w:p w14:paraId="3637784D"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Worsening perfusion is characterised by falls in peripheral (cutaneous) temperatures and an increased core-periphery temperature (t°[C – P]) difference.  Cold ears and extremities may indicate that the animal is hypothermic or that warm blood is being retained in the ‘core’, i.e., being withheld from non-essential tissue.  In all species, increased (t°[C – P]) differences are quantified by the simultaneous use of two calibrated thermistors placed at appropriate sites e.g., over the heart base (via the oesophagus) and on the ear tip.</w:t>
      </w:r>
    </w:p>
    <w:p w14:paraId="090EE7A9" w14:textId="77777777" w:rsidR="00FC2719" w:rsidRPr="00E11ED0" w:rsidRDefault="00FC2719" w:rsidP="00372CF6">
      <w:pPr>
        <w:spacing w:after="0"/>
        <w:jc w:val="both"/>
        <w:rPr>
          <w:rFonts w:asciiTheme="minorHAnsi" w:hAnsiTheme="minorHAnsi" w:cstheme="minorHAnsi"/>
          <w:b/>
          <w:sz w:val="22"/>
          <w:szCs w:val="22"/>
        </w:rPr>
      </w:pPr>
      <w:r w:rsidRPr="00E11ED0">
        <w:rPr>
          <w:rFonts w:asciiTheme="minorHAnsi" w:hAnsiTheme="minorHAnsi" w:cstheme="minorHAnsi"/>
          <w:b/>
          <w:sz w:val="22"/>
          <w:szCs w:val="22"/>
        </w:rPr>
        <w:t>Urine Output</w:t>
      </w:r>
    </w:p>
    <w:p w14:paraId="1BD9EF07" w14:textId="404EE04D"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Urine output measurement reflects renal perfusion and in conjunction with blood and urine analysis, quantifies renal function.  It co-incidentally prevents bladder overdistension during prolonged procedures which, if unrelieved, contributes to post-operative discomfort. Non-invasive bladder catheterisation is facilitated in female sheep and goats using an appropriately sized colposcope. It is possible - though not straightforward - in female pigs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Musk&lt;/Author&gt;&lt;Year&gt;2015&lt;/Year&gt;&lt;RecNum&gt;182&lt;/RecNum&gt;&lt;DisplayText&gt;(256)&lt;/DisplayText&gt;&lt;record&gt;&lt;rec-number&gt;182&lt;/rec-number&gt;&lt;foreign-keys&gt;&lt;key app="EN" db-id="re9zsaxpe9t5voez5wex5avr59favapezewz" timestamp="1696666990"&gt;182&lt;/key&gt;&lt;/foreign-keys&gt;&lt;ref-type name="Journal Article"&gt;17&lt;/ref-type&gt;&lt;contributors&gt;&lt;authors&gt;&lt;author&gt;Musk, G. C.&lt;/author&gt;&lt;author&gt;Zwierzchoniewska, M.&lt;/author&gt;&lt;author&gt;He, B.&lt;/author&gt;&lt;/authors&gt;&lt;/contributors&gt;&lt;auth-address&gt;School of Veterinary and Life Sciences, Murdoch University, Perth, Western Australia Animal Care Services, University of Western Australia, Perth, Western Australia gabrielle.musk@uwa.edu.au.&amp;#xD;Western Australia Liver Kidney Transplant Surgery Service, Sir Charles Gairdner Hospital, Perth, Western Australia School of Surgery, University of Western Australia, Perth, Western Australia.&lt;/auth-address&gt;&lt;titles&gt;&lt;title&gt;Catheterization of the urethra in female pigs&lt;/title&gt;&lt;secondary-title&gt;Lab Anim&lt;/secondary-title&gt;&lt;/titles&gt;&lt;periodical&gt;&lt;full-title&gt;Lab Anim&lt;/full-title&gt;&lt;/periodical&gt;&lt;pages&gt;345-8&lt;/pages&gt;&lt;volume&gt;49&lt;/volume&gt;&lt;number&gt;4&lt;/number&gt;&lt;edition&gt;2015/05/16&lt;/edition&gt;&lt;keywords&gt;&lt;keyword&gt;Animals&lt;/keyword&gt;&lt;keyword&gt;Female&lt;/keyword&gt;&lt;keyword&gt;Sus scrofa/*anatomy &amp;amp; histology&lt;/keyword&gt;&lt;keyword&gt;Urethra/*anatomy &amp;amp; histology&lt;/keyword&gt;&lt;keyword&gt;Urinary Catheterization/instrumentation/*methods&lt;/keyword&gt;&lt;keyword&gt;pig&lt;/keyword&gt;&lt;keyword&gt;refinement&lt;/keyword&gt;&lt;keyword&gt;urethral catheterization&lt;/keyword&gt;&lt;/keywords&gt;&lt;dates&gt;&lt;year&gt;2015&lt;/year&gt;&lt;pub-dates&gt;&lt;date&gt;Oct&lt;/date&gt;&lt;/pub-dates&gt;&lt;/dates&gt;&lt;isbn&gt;0023-6772&lt;/isbn&gt;&lt;accession-num&gt;25977261&lt;/accession-num&gt;&lt;urls&gt;&lt;/urls&gt;&lt;electronic-resource-num&gt;10.1177/0023677215587637&lt;/electronic-resource-num&gt;&lt;remote-database-provider&gt;NLM&lt;/remote-database-provider&gt;&lt;language&gt;eng&lt;/language&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56)</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In male pigs, sheep, goats and cattle, the bladder must be catheterised surgically. Catheterising the urinary bladder and measuring the collected urine volume at 1 – 3 hourly intervals allow urine output (UO) - a surrogate measure of perfusion – to be calculated.  A value in excess of 1.0 mL kg</w:t>
      </w:r>
      <w:r w:rsidRPr="00F06664">
        <w:rPr>
          <w:rFonts w:asciiTheme="minorHAnsi" w:hAnsiTheme="minorHAnsi" w:cstheme="minorHAnsi"/>
          <w:sz w:val="22"/>
          <w:szCs w:val="22"/>
          <w:vertAlign w:val="superscript"/>
        </w:rPr>
        <w:t>-1</w:t>
      </w:r>
      <w:r w:rsidRPr="00F06664">
        <w:rPr>
          <w:rFonts w:asciiTheme="minorHAnsi" w:hAnsiTheme="minorHAnsi" w:cstheme="minorHAnsi"/>
          <w:sz w:val="22"/>
          <w:szCs w:val="22"/>
        </w:rPr>
        <w:t xml:space="preserve"> hour</w:t>
      </w:r>
      <w:r w:rsidRPr="00F06664">
        <w:rPr>
          <w:rFonts w:asciiTheme="minorHAnsi" w:hAnsiTheme="minorHAnsi" w:cstheme="minorHAnsi"/>
          <w:sz w:val="22"/>
          <w:szCs w:val="22"/>
          <w:vertAlign w:val="superscript"/>
        </w:rPr>
        <w:t>-1</w:t>
      </w:r>
      <w:r w:rsidRPr="00F06664">
        <w:rPr>
          <w:rFonts w:asciiTheme="minorHAnsi" w:hAnsiTheme="minorHAnsi" w:cstheme="minorHAnsi"/>
          <w:sz w:val="22"/>
          <w:szCs w:val="22"/>
        </w:rPr>
        <w:t xml:space="preserve"> is held to represent adequate renal (and other vital organ) perfusion (see below).</w:t>
      </w:r>
    </w:p>
    <w:p w14:paraId="12B38E9A" w14:textId="77777777" w:rsidR="00FC2719" w:rsidRPr="00E11ED0" w:rsidRDefault="00FC2719" w:rsidP="00E11ED0">
      <w:pPr>
        <w:spacing w:after="0"/>
        <w:jc w:val="both"/>
        <w:rPr>
          <w:rFonts w:asciiTheme="minorHAnsi" w:hAnsiTheme="minorHAnsi" w:cstheme="minorHAnsi"/>
          <w:b/>
          <w:sz w:val="22"/>
          <w:szCs w:val="22"/>
        </w:rPr>
      </w:pPr>
      <w:r w:rsidRPr="00E11ED0">
        <w:rPr>
          <w:rFonts w:asciiTheme="minorHAnsi" w:hAnsiTheme="minorHAnsi" w:cstheme="minorHAnsi"/>
          <w:b/>
          <w:sz w:val="22"/>
          <w:szCs w:val="22"/>
        </w:rPr>
        <w:t xml:space="preserve">Pulse oximetry </w:t>
      </w:r>
    </w:p>
    <w:p w14:paraId="0D72601F" w14:textId="1A675639"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The technology measuring oxygen (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saturation of haemoglobin in arterial blood (Sa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using pulse oximetry yields SpO</w:t>
      </w:r>
      <w:r w:rsidRPr="00F06664">
        <w:rPr>
          <w:rFonts w:asciiTheme="minorHAnsi" w:hAnsiTheme="minorHAnsi" w:cstheme="minorHAnsi"/>
          <w:sz w:val="22"/>
          <w:szCs w:val="22"/>
          <w:vertAlign w:val="subscript"/>
        </w:rPr>
        <w:t xml:space="preserve">2 </w:t>
      </w:r>
      <w:r w:rsidRPr="00F06664">
        <w:rPr>
          <w:rFonts w:asciiTheme="minorHAnsi" w:hAnsiTheme="minorHAnsi" w:cstheme="minorHAnsi"/>
          <w:sz w:val="22"/>
          <w:szCs w:val="22"/>
        </w:rPr>
        <w:t>data. The pulse oximeter is a readily applied non-invasive measure which provides information on pulmonary function (oxygenation) and in conjunction with pulse plethysmography (and other estimates of cardiac output) 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xml:space="preserve"> delivery to peripheral tissue.  Their use involves applying the pulse oximeter probe to the animal's tongue (sheep, goat, cattle, pig), ear (sheep, pig; not in case of lower blood pressure) or tail (pig)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UKEssays&lt;/Author&gt;&lt;Year&gt;2018&lt;/Year&gt;&lt;RecNum&gt;353&lt;/RecNum&gt;&lt;DisplayText&gt;(257)&lt;/DisplayText&gt;&lt;record&gt;&lt;rec-number&gt;353&lt;/rec-number&gt;&lt;foreign-keys&gt;&lt;key app="EN" db-id="x005rdz0lrfev0e9wafpfpvaazppeszde2z5" timestamp="1681734214"&gt;353&lt;/key&gt;&lt;/foreign-keys&gt;&lt;ref-type name="Magazine Article"&gt;19&lt;/ref-type&gt;&lt;contributors&gt;&lt;authors&gt;&lt;author&gt;UKEssays&lt;/author&gt;&lt;/authors&gt;&lt;/contributors&gt;&lt;titles&gt;&lt;title&gt;Pulse Oximetry For Anaesthesia In Veterinary Practices Biology Essay&lt;/title&gt;&lt;secondary-title&gt;UKEssays&lt;/secondary-title&gt;&lt;/titles&gt;&lt;dates&gt;&lt;year&gt;2018&lt;/year&gt;&lt;/dates&gt;&lt;urls&gt;&lt;related-urls&gt;&lt;url&gt;https://www.ukessays.com/essays/biology/pulse-oximetry-for-anaesthesia-in-veterinary-practices-biology-essay.php?vref=1&lt;/url&gt;&lt;/related-urls&gt;&lt;/urls&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57)</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The vulva can also be used.</w:t>
      </w:r>
    </w:p>
    <w:p w14:paraId="77DE453F"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Pulse plethysmography quantifies and displays the blood volume flowing between the transmitter and sensor yielding an oscillating signal whose amplitude is proportional to the pulse pressure.  In conjunction with oximetry this simultaneously monitors three important physiological variables: i) Sp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xml:space="preserve">; ii) pulsatile blood through a tissue bed, i.e., mechanical cardiac activity; and iii) the pulse rate. </w:t>
      </w:r>
    </w:p>
    <w:p w14:paraId="251386BD"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Pulse oximeters are most useful: i) in revealing an animal’s capacity to maintain Hb saturation when room-air breathing resumes at the end of anaesthesia; ii) when “weaning” animals off ventilators, when minute volumes should be as low as is consistent with Sp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xml:space="preserve"> values &gt; 0.92; and iii) in any procedure in which blood oxygenation may be reduced. When pulse oximeters are used, the variable pitch pulse tone and the low threshold alarm should be audible to the anaesthetist.  </w:t>
      </w:r>
    </w:p>
    <w:p w14:paraId="7924B615" w14:textId="77777777" w:rsidR="00FC2719" w:rsidRPr="00F06664" w:rsidRDefault="00FC2719" w:rsidP="00E11ED0">
      <w:pPr>
        <w:spacing w:after="0"/>
        <w:jc w:val="both"/>
        <w:rPr>
          <w:rFonts w:asciiTheme="minorHAnsi" w:hAnsiTheme="minorHAnsi" w:cstheme="minorHAnsi"/>
          <w:sz w:val="22"/>
          <w:szCs w:val="22"/>
        </w:rPr>
      </w:pPr>
      <w:r w:rsidRPr="00E11ED0">
        <w:rPr>
          <w:rFonts w:asciiTheme="minorHAnsi" w:hAnsiTheme="minorHAnsi" w:cstheme="minorHAnsi"/>
          <w:b/>
          <w:sz w:val="22"/>
          <w:szCs w:val="22"/>
        </w:rPr>
        <w:t>Capnography</w:t>
      </w:r>
    </w:p>
    <w:p w14:paraId="106A3107"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Capnography non-invasively measures (capnometry) inspired and expired carbon dioxide (C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on a breath-by-breath basis  while generating a CO</w:t>
      </w:r>
      <w:r w:rsidRPr="00F06664">
        <w:rPr>
          <w:rFonts w:asciiTheme="minorHAnsi" w:hAnsiTheme="minorHAnsi" w:cstheme="minorHAnsi"/>
          <w:sz w:val="22"/>
          <w:szCs w:val="22"/>
          <w:vertAlign w:val="subscript"/>
        </w:rPr>
        <w:t xml:space="preserve">2 </w:t>
      </w:r>
      <w:r w:rsidRPr="00F06664">
        <w:rPr>
          <w:rFonts w:asciiTheme="minorHAnsi" w:hAnsiTheme="minorHAnsi" w:cstheme="minorHAnsi"/>
          <w:sz w:val="22"/>
          <w:szCs w:val="22"/>
        </w:rPr>
        <w:t xml:space="preserve">concentration/time waveform (capnogram).  The values generated include </w:t>
      </w:r>
      <w:r w:rsidRPr="00F06664">
        <w:rPr>
          <w:rFonts w:asciiTheme="minorHAnsi" w:hAnsiTheme="minorHAnsi" w:cstheme="minorHAnsi"/>
          <w:i/>
          <w:iCs/>
          <w:sz w:val="22"/>
          <w:szCs w:val="22"/>
        </w:rPr>
        <w:t>f</w:t>
      </w:r>
      <w:r w:rsidRPr="00F06664">
        <w:rPr>
          <w:rFonts w:asciiTheme="minorHAnsi" w:hAnsiTheme="minorHAnsi" w:cstheme="minorHAnsi"/>
          <w:sz w:val="22"/>
          <w:szCs w:val="22"/>
        </w:rPr>
        <w:t>r and expired and inspired C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The capnogram identifies partial or complete airway obstruction and the effectiveness of CO</w:t>
      </w:r>
      <w:r w:rsidRPr="00F06664">
        <w:rPr>
          <w:rFonts w:asciiTheme="minorHAnsi" w:hAnsiTheme="minorHAnsi" w:cstheme="minorHAnsi"/>
          <w:sz w:val="22"/>
          <w:szCs w:val="22"/>
          <w:vertAlign w:val="subscript"/>
        </w:rPr>
        <w:t xml:space="preserve">2 </w:t>
      </w:r>
      <w:r w:rsidRPr="00F06664">
        <w:rPr>
          <w:rFonts w:asciiTheme="minorHAnsi" w:hAnsiTheme="minorHAnsi" w:cstheme="minorHAnsi"/>
          <w:sz w:val="22"/>
          <w:szCs w:val="22"/>
        </w:rPr>
        <w:t>removal between breaths.  The end-tidal CO</w:t>
      </w:r>
      <w:r w:rsidRPr="00F06664">
        <w:rPr>
          <w:rFonts w:asciiTheme="minorHAnsi" w:hAnsiTheme="minorHAnsi" w:cstheme="minorHAnsi"/>
          <w:sz w:val="22"/>
          <w:szCs w:val="22"/>
          <w:vertAlign w:val="subscript"/>
        </w:rPr>
        <w:t xml:space="preserve">2 </w:t>
      </w:r>
      <w:r w:rsidRPr="00F06664">
        <w:rPr>
          <w:rFonts w:asciiTheme="minorHAnsi" w:hAnsiTheme="minorHAnsi" w:cstheme="minorHAnsi"/>
          <w:sz w:val="22"/>
          <w:szCs w:val="22"/>
        </w:rPr>
        <w:t>value usually reflects C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xml:space="preserve"> levels in arterial blood and is a useful indication of adequacy of ventilation.  The CO</w:t>
      </w:r>
      <w:r w:rsidRPr="00F06664">
        <w:rPr>
          <w:rFonts w:asciiTheme="minorHAnsi" w:hAnsiTheme="minorHAnsi" w:cstheme="minorHAnsi"/>
          <w:sz w:val="22"/>
          <w:szCs w:val="22"/>
          <w:vertAlign w:val="subscript"/>
        </w:rPr>
        <w:t xml:space="preserve">2 </w:t>
      </w:r>
      <w:r w:rsidRPr="00F06664">
        <w:rPr>
          <w:rFonts w:asciiTheme="minorHAnsi" w:hAnsiTheme="minorHAnsi" w:cstheme="minorHAnsi"/>
          <w:sz w:val="22"/>
          <w:szCs w:val="22"/>
        </w:rPr>
        <w:t>level is directly related to minute ventilation.  Capnography is essential during controlled or mechanical ventilation.  Capnography provides indirect information about cardiac output as it reflects pulmonary and systemic perfusion.  Cardiac arrest or pulmonary thromboembolism can also be diagnosed with capnography.  The use of capnography is highly recommended when anaesthetizing pigs at risk of hypermetabolic reactions.</w:t>
      </w:r>
    </w:p>
    <w:p w14:paraId="54E79483" w14:textId="77777777" w:rsidR="00FC2719" w:rsidRPr="00E11ED0" w:rsidRDefault="00FC2719" w:rsidP="00E11ED0">
      <w:pPr>
        <w:spacing w:after="0"/>
        <w:jc w:val="both"/>
        <w:rPr>
          <w:rFonts w:asciiTheme="minorHAnsi" w:hAnsiTheme="minorHAnsi" w:cstheme="minorHAnsi"/>
          <w:b/>
          <w:sz w:val="22"/>
          <w:szCs w:val="22"/>
        </w:rPr>
      </w:pPr>
      <w:r w:rsidRPr="00E11ED0">
        <w:rPr>
          <w:rFonts w:asciiTheme="minorHAnsi" w:hAnsiTheme="minorHAnsi" w:cstheme="minorHAnsi"/>
          <w:b/>
          <w:sz w:val="22"/>
          <w:szCs w:val="22"/>
        </w:rPr>
        <w:t>Non-invasive blood pressure</w:t>
      </w:r>
    </w:p>
    <w:p w14:paraId="53393D8E" w14:textId="206B805E"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Arterial blood pressure (AP) measurement provides indirect information on tissue perfusion, cardiac output and arterial elasticity.  Non-invasive blood pressure (NIBP) monitoring using automated oscillotonometry, i.e., the application of a suitably sized inflatable cuff to a suitable appendage is rapidly applied and used properly, offers a reasonably accurate method for intermittently monitoring systolic (SAP), mean (MAP) and diastolic (DAP) arterial blood pressure.  When blood flow distal to an occlusive cuff is recorded using an ultrasonic Doppler probe, then SAPs alone are registered.  Oscillotonometry can be used safely on conscious, free-roaming animals, i.e., during recovery from anaesthesia.  Monitoring NIBP is highly recommended during brief procedures, when there is little justification for invasive monitoring, and whenever continuous pulse palpation is impractical. Agreement between NIBP and the gold-standard, invasive blood pressure (IBP) has been examined in pigs </w:t>
      </w:r>
      <w:r w:rsidRPr="00F06664">
        <w:rPr>
          <w:rFonts w:asciiTheme="minorHAnsi" w:hAnsiTheme="minorHAnsi" w:cstheme="minorHAnsi"/>
          <w:sz w:val="22"/>
          <w:szCs w:val="22"/>
        </w:rPr>
        <w:fldChar w:fldCharType="begin">
          <w:fldData xml:space="preserve">PEVuZE5vdGU+PENpdGU+PEF1dGhvcj5NdXNrPC9BdXRob3I+PFllYXI+MjAxNDwvWWVhcj48UmVj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==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NdXNrPC9BdXRob3I+PFllYXI+MjAxNDwvWWVhcj48UmVj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==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F06664">
        <w:rPr>
          <w:rFonts w:asciiTheme="minorHAnsi" w:hAnsiTheme="minorHAnsi" w:cstheme="minorHAnsi"/>
          <w:sz w:val="22"/>
          <w:szCs w:val="22"/>
        </w:rPr>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58, 259)</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xml:space="preserve">, sheep </w:t>
      </w:r>
      <w:r w:rsidRPr="00F06664">
        <w:rPr>
          <w:rFonts w:asciiTheme="minorHAnsi" w:hAnsiTheme="minorHAnsi" w:cstheme="minorHAnsi"/>
          <w:sz w:val="22"/>
          <w:szCs w:val="22"/>
        </w:rPr>
        <w:fldChar w:fldCharType="begin">
          <w:fldData xml:space="preserve">PEVuZE5vdGU+PENpdGU+PEF1dGhvcj5BbG1laWRhPC9BdXRob3I+PFllYXI+MjAxNDwvWWVhcj48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BbG1laWRhPC9BdXRob3I+PFllYXI+MjAxNDwvWWVhcj48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F06664">
        <w:rPr>
          <w:rFonts w:asciiTheme="minorHAnsi" w:hAnsiTheme="minorHAnsi" w:cstheme="minorHAnsi"/>
          <w:sz w:val="22"/>
          <w:szCs w:val="22"/>
        </w:rPr>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60-262)</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xml:space="preserve">, goats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Aarnes&lt;/Author&gt;&lt;Year&gt;2014&lt;/Year&gt;&lt;RecNum&gt;185&lt;/RecNum&gt;&lt;DisplayText&gt;(261)&lt;/DisplayText&gt;&lt;record&gt;&lt;rec-number&gt;185&lt;/rec-number&gt;&lt;foreign-keys&gt;&lt;key app="EN" db-id="re9zsaxpe9t5voez5wex5avr59favapezewz" timestamp="1696670079"&gt;185&lt;/key&gt;&lt;/foreign-keys&gt;&lt;ref-type name="Journal Article"&gt;17&lt;/ref-type&gt;&lt;contributors&gt;&lt;authors&gt;&lt;author&gt;Aarnes, T. K.&lt;/author&gt;&lt;author&gt;Hubbell, J. A.&lt;/author&gt;&lt;author&gt;Lerche, P.&lt;/author&gt;&lt;author&gt;Bednarski, R. M.&lt;/author&gt;&lt;/authors&gt;&lt;/contributors&gt;&lt;auth-address&gt;Department of Veterinary Clinical Sciences, College of Veterinary Medicine, The Ohio State University, Columbus, OH, USA.&lt;/auth-address&gt;&lt;titles&gt;&lt;title&gt;Comparison of invasive and oscillometric blood pressure measurement techniques in anesthetized sheep, goats, and cattle&lt;/title&gt;&lt;secondary-title&gt;Vet Anaesth Analg&lt;/secondary-title&gt;&lt;/titles&gt;&lt;periodical&gt;&lt;full-title&gt;Vet Anaesth Analg&lt;/full-title&gt;&lt;/periodical&gt;&lt;pages&gt;174-85&lt;/pages&gt;&lt;volume&gt;41&lt;/volume&gt;&lt;number&gt;2&lt;/number&gt;&lt;edition&gt;2013/11/15&lt;/edition&gt;&lt;keywords&gt;&lt;keyword&gt;Anesthesia/*veterinary&lt;/keyword&gt;&lt;keyword&gt;Animals&lt;/keyword&gt;&lt;keyword&gt;Blood Pressure Monitors/*veterinary&lt;/keyword&gt;&lt;keyword&gt;Cattle/*physiology&lt;/keyword&gt;&lt;keyword&gt;Goats/*physiology&lt;/keyword&gt;&lt;keyword&gt;Sheep/*physiology&lt;/keyword&gt;&lt;keyword&gt;anesthesia&lt;/keyword&gt;&lt;keyword&gt;arterial blood pressure&lt;/keyword&gt;&lt;keyword&gt;cattle&lt;/keyword&gt;&lt;keyword&gt;goat&lt;/keyword&gt;&lt;keyword&gt;non-invasive blood pressure&lt;/keyword&gt;&lt;keyword&gt;sheep&lt;/keyword&gt;&lt;/keywords&gt;&lt;dates&gt;&lt;year&gt;2014&lt;/year&gt;&lt;pub-dates&gt;&lt;date&gt;Mar&lt;/date&gt;&lt;/pub-dates&gt;&lt;/dates&gt;&lt;isbn&gt;1467-2987&lt;/isbn&gt;&lt;accession-num&gt;24224756&lt;/accession-num&gt;&lt;urls&gt;&lt;/urls&gt;&lt;electronic-resource-num&gt;10.1111/vaa.12101&lt;/electronic-resource-num&gt;&lt;remote-database-provider&gt;NLM&lt;/remote-database-provider&gt;&lt;language&gt;eng&lt;/language&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61)</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xml:space="preserve"> and cattle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Aarnes&lt;/Author&gt;&lt;Year&gt;2014&lt;/Year&gt;&lt;RecNum&gt;185&lt;/RecNum&gt;&lt;DisplayText&gt;(261)&lt;/DisplayText&gt;&lt;record&gt;&lt;rec-number&gt;185&lt;/rec-number&gt;&lt;foreign-keys&gt;&lt;key app="EN" db-id="re9zsaxpe9t5voez5wex5avr59favapezewz" timestamp="1696670079"&gt;185&lt;/key&gt;&lt;/foreign-keys&gt;&lt;ref-type name="Journal Article"&gt;17&lt;/ref-type&gt;&lt;contributors&gt;&lt;authors&gt;&lt;author&gt;Aarnes, T. K.&lt;/author&gt;&lt;author&gt;Hubbell, J. A.&lt;/author&gt;&lt;author&gt;Lerche, P.&lt;/author&gt;&lt;author&gt;Bednarski, R. M.&lt;/author&gt;&lt;/authors&gt;&lt;/contributors&gt;&lt;auth-address&gt;Department of Veterinary Clinical Sciences, College of Veterinary Medicine, The Ohio State University, Columbus, OH, USA.&lt;/auth-address&gt;&lt;titles&gt;&lt;title&gt;Comparison of invasive and oscillometric blood pressure measurement techniques in anesthetized sheep, goats, and cattle&lt;/title&gt;&lt;secondary-title&gt;Vet Anaesth Analg&lt;/secondary-title&gt;&lt;/titles&gt;&lt;periodical&gt;&lt;full-title&gt;Vet Anaesth Analg&lt;/full-title&gt;&lt;/periodical&gt;&lt;pages&gt;174-85&lt;/pages&gt;&lt;volume&gt;41&lt;/volume&gt;&lt;number&gt;2&lt;/number&gt;&lt;edition&gt;2013/11/15&lt;/edition&gt;&lt;keywords&gt;&lt;keyword&gt;Anesthesia/*veterinary&lt;/keyword&gt;&lt;keyword&gt;Animals&lt;/keyword&gt;&lt;keyword&gt;Blood Pressure Monitors/*veterinary&lt;/keyword&gt;&lt;keyword&gt;Cattle/*physiology&lt;/keyword&gt;&lt;keyword&gt;Goats/*physiology&lt;/keyword&gt;&lt;keyword&gt;Sheep/*physiology&lt;/keyword&gt;&lt;keyword&gt;anesthesia&lt;/keyword&gt;&lt;keyword&gt;arterial blood pressure&lt;/keyword&gt;&lt;keyword&gt;cattle&lt;/keyword&gt;&lt;keyword&gt;goat&lt;/keyword&gt;&lt;keyword&gt;non-invasive blood pressure&lt;/keyword&gt;&lt;keyword&gt;sheep&lt;/keyword&gt;&lt;/keywords&gt;&lt;dates&gt;&lt;year&gt;2014&lt;/year&gt;&lt;pub-dates&gt;&lt;date&gt;Mar&lt;/date&gt;&lt;/pub-dates&gt;&lt;/dates&gt;&lt;isbn&gt;1467-2987&lt;/isbn&gt;&lt;accession-num&gt;24224756&lt;/accession-num&gt;&lt;urls&gt;&lt;/urls&gt;&lt;electronic-resource-num&gt;10.1111/vaa.12101&lt;/electronic-resource-num&gt;&lt;remote-database-provider&gt;NLM&lt;/remote-database-provider&gt;&lt;language&gt;eng&lt;/language&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61)</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xml:space="preserve"> and is fair when IBP is within accepted ranges.</w:t>
      </w:r>
    </w:p>
    <w:p w14:paraId="55FB53DD" w14:textId="77777777" w:rsidR="00FC2719" w:rsidRPr="00E11ED0" w:rsidRDefault="00FC2719" w:rsidP="00E11ED0">
      <w:pPr>
        <w:spacing w:after="0"/>
        <w:jc w:val="both"/>
        <w:rPr>
          <w:rFonts w:asciiTheme="minorHAnsi" w:hAnsiTheme="minorHAnsi" w:cstheme="minorHAnsi"/>
          <w:b/>
          <w:sz w:val="22"/>
          <w:szCs w:val="22"/>
        </w:rPr>
      </w:pPr>
      <w:r w:rsidRPr="00E11ED0">
        <w:rPr>
          <w:rFonts w:asciiTheme="minorHAnsi" w:hAnsiTheme="minorHAnsi" w:cstheme="minorHAnsi"/>
          <w:b/>
          <w:sz w:val="22"/>
          <w:szCs w:val="22"/>
        </w:rPr>
        <w:t>Invasive Blood Pressure</w:t>
      </w:r>
    </w:p>
    <w:p w14:paraId="25CD38FA" w14:textId="2319DF64"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Invasive BP measurements (IBP) provide beat-to-beat information on the heart rate, systolic, mean and diastolic BP and the pulse-pressure contour, and is strongly recommended when accurate and immediate blood pressure information is required, i.e., in invasive, complex and prolonged procedures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Izer&lt;/Author&gt;&lt;Year&gt;2020&lt;/Year&gt;&lt;RecNum&gt;352&lt;/RecNum&gt;&lt;DisplayText&gt;(262)&lt;/DisplayText&gt;&lt;record&gt;&lt;rec-number&gt;352&lt;/rec-number&gt;&lt;foreign-keys&gt;&lt;key app="EN" db-id="x005rdz0lrfev0e9wafpfpvaazppeszde2z5" timestamp="1681733478"&gt;352&lt;/key&gt;&lt;/foreign-keys&gt;&lt;ref-type name="Journal Article"&gt;17&lt;/ref-type&gt;&lt;contributors&gt;&lt;authors&gt;&lt;author&gt;Izer, J.&lt;/author&gt;&lt;author&gt;Wilson, R.&lt;/author&gt;&lt;/authors&gt;&lt;/contributors&gt;&lt;auth-address&gt;Pennsylvania State University Hershey, PA, UNITED STATES. Electronic address: jizer@pennstatehealth.psu.edu.&amp;#xD;Pennsylvania State University Hershey, PA, UNITED STATES.&lt;/auth-address&gt;&lt;titles&gt;&lt;title&gt;Comparison of invasive and non-invasive blood pressure measurements in anesthetized female Dorset cross-bred lambs (Ovis aries)&lt;/title&gt;&lt;secondary-title&gt;Res Vet Sci&lt;/secondary-title&gt;&lt;/titles&gt;&lt;periodical&gt;&lt;full-title&gt;Res Vet Sci&lt;/full-title&gt;&lt;/periodical&gt;&lt;pages&gt;257-261&lt;/pages&gt;&lt;volume&gt;132&lt;/volume&gt;&lt;edition&gt;2020/07/21&lt;/edition&gt;&lt;keywords&gt;&lt;keyword&gt;Anesthesia/veterinary&lt;/keyword&gt;&lt;keyword&gt;Animals&lt;/keyword&gt;&lt;keyword&gt;Blood Pressure/*physiology&lt;/keyword&gt;&lt;keyword&gt;Blood Pressure Determination/veterinary&lt;/keyword&gt;&lt;keyword&gt;Blood Pressure Monitors/*veterinary&lt;/keyword&gt;&lt;keyword&gt;Female&lt;/keyword&gt;&lt;keyword&gt;Isoflurane&lt;/keyword&gt;&lt;keyword&gt;Oscillometry/veterinary&lt;/keyword&gt;&lt;keyword&gt;Sheep/*physiology&lt;/keyword&gt;&lt;keyword&gt;Arterial blood pressure&lt;/keyword&gt;&lt;keyword&gt;Comparison&lt;/keyword&gt;&lt;keyword&gt;Noninvasive blood pressure&lt;/keyword&gt;&lt;keyword&gt;Sheep&lt;/keyword&gt;&lt;keyword&gt;alone are responsible for the content and writing of the paper.&lt;/keyword&gt;&lt;/keywords&gt;&lt;dates&gt;&lt;year&gt;2020&lt;/year&gt;&lt;pub-dates&gt;&lt;date&gt;Oct&lt;/date&gt;&lt;/pub-dates&gt;&lt;/dates&gt;&lt;isbn&gt;1532-2661 (Electronic)&amp;#xD;0034-5288 (Linking)&lt;/isbn&gt;&lt;accession-num&gt;32688102&lt;/accession-num&gt;&lt;urls&gt;&lt;related-urls&gt;&lt;url&gt;https://www.ncbi.nlm.nih.gov/pubmed/32688102&lt;/url&gt;&lt;/related-urls&gt;&lt;/urls&gt;&lt;electronic-resource-num&gt;10.1016/j.rvsc.2020.07.004&lt;/electronic-resource-num&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62)</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xml:space="preserve"> in which significant cardiovascular changes are likely, e.g., when major haemorrhage is expected.  A suitable artery is cannulated and after pressure - electrical transduction the pulse pressure contour (PPC) is displayed.  In addition to measuring the SAP and DAP (and computing MAP) analysis of the of PPC allows inferences to be made about cardiac output (Q</w:t>
      </w:r>
      <w:r w:rsidRPr="00F06664">
        <w:rPr>
          <w:rFonts w:asciiTheme="minorHAnsi" w:hAnsiTheme="minorHAnsi" w:cstheme="minorHAnsi"/>
          <w:smallCaps/>
          <w:sz w:val="22"/>
          <w:szCs w:val="22"/>
        </w:rPr>
        <w:t>t</w:t>
      </w:r>
      <w:r w:rsidRPr="00F06664">
        <w:rPr>
          <w:rFonts w:asciiTheme="minorHAnsi" w:hAnsiTheme="minorHAnsi" w:cstheme="minorHAnsi"/>
          <w:sz w:val="22"/>
          <w:szCs w:val="22"/>
        </w:rPr>
        <w:t xml:space="preserve">) and systemic vascular resistance (SVR) </w:t>
      </w:r>
      <w:r w:rsidRPr="00F06664">
        <w:rPr>
          <w:rFonts w:asciiTheme="minorHAnsi" w:hAnsiTheme="minorHAnsi" w:cstheme="minorHAnsi"/>
          <w:sz w:val="22"/>
          <w:szCs w:val="22"/>
        </w:rPr>
        <w:fldChar w:fldCharType="begin">
          <w:fldData xml:space="preserve">PEVuZE5vdGU+PENpdGU+PEF1dGhvcj5TYXVnZWw8L0F1dGhvcj48WWVhcj4yMDIxPC9ZZWFyPjxS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==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TYXVnZWw8L0F1dGhvcj48WWVhcj4yMDIxPC9ZZWFyPjxS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==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F06664">
        <w:rPr>
          <w:rFonts w:asciiTheme="minorHAnsi" w:hAnsiTheme="minorHAnsi" w:cstheme="minorHAnsi"/>
          <w:sz w:val="22"/>
          <w:szCs w:val="22"/>
        </w:rPr>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63)</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w:t>
      </w:r>
      <w:r w:rsidRPr="00F06664">
        <w:rPr>
          <w:rFonts w:asciiTheme="minorHAnsi" w:hAnsiTheme="minorHAnsi" w:cstheme="minorHAnsi"/>
          <w:color w:val="FF0000"/>
          <w:sz w:val="22"/>
          <w:szCs w:val="22"/>
        </w:rPr>
        <w:t xml:space="preserve"> </w:t>
      </w:r>
      <w:r w:rsidRPr="00F06664">
        <w:rPr>
          <w:rFonts w:asciiTheme="minorHAnsi" w:hAnsiTheme="minorHAnsi" w:cstheme="minorHAnsi"/>
          <w:sz w:val="22"/>
          <w:szCs w:val="22"/>
        </w:rPr>
        <w:t>For example, left ventricular contractility can be inferred from the steepness of the ascending limb, while stroke volume is proportional to the duration of the ejection phase.  Slow, low gradient “diastolic runoffs” indicate high SVR.</w:t>
      </w:r>
    </w:p>
    <w:p w14:paraId="4D0F93AE" w14:textId="77777777" w:rsidR="00FC2719" w:rsidRPr="00F06664" w:rsidRDefault="00FC2719" w:rsidP="00E11ED0">
      <w:pPr>
        <w:spacing w:after="0"/>
        <w:jc w:val="both"/>
        <w:rPr>
          <w:rFonts w:asciiTheme="minorHAnsi" w:hAnsiTheme="minorHAnsi" w:cstheme="minorHAnsi"/>
          <w:sz w:val="22"/>
          <w:szCs w:val="22"/>
        </w:rPr>
      </w:pPr>
      <w:r w:rsidRPr="00E11ED0">
        <w:rPr>
          <w:rFonts w:asciiTheme="minorHAnsi" w:hAnsiTheme="minorHAnsi" w:cstheme="minorHAnsi"/>
          <w:b/>
          <w:sz w:val="22"/>
          <w:szCs w:val="22"/>
        </w:rPr>
        <w:t>Electrocardiography</w:t>
      </w:r>
    </w:p>
    <w:p w14:paraId="69A15147"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The ECG provides continuous heart rate and rhythm information but does not provide assurance that the observed electrical activity represents myocardial contractility, i.e., Q</w:t>
      </w:r>
      <w:r w:rsidRPr="00F06664">
        <w:rPr>
          <w:rFonts w:asciiTheme="minorHAnsi" w:hAnsiTheme="minorHAnsi" w:cstheme="minorHAnsi"/>
          <w:smallCaps/>
          <w:sz w:val="22"/>
          <w:szCs w:val="22"/>
        </w:rPr>
        <w:t>t</w:t>
      </w:r>
      <w:r w:rsidRPr="00F06664">
        <w:rPr>
          <w:rFonts w:asciiTheme="minorHAnsi" w:hAnsiTheme="minorHAnsi" w:cstheme="minorHAnsi"/>
          <w:sz w:val="22"/>
          <w:szCs w:val="22"/>
        </w:rPr>
        <w:t xml:space="preserve">.  Therefore, the ECG should not be the sole monitor of cardiovascular function under any circumstances.  Its use is advantageous during arrhythmogenic procedures, e.g., cardiac catheterisation. </w:t>
      </w:r>
    </w:p>
    <w:p w14:paraId="6CB7ED2D" w14:textId="77777777" w:rsidR="00FC2719" w:rsidRPr="00F06664" w:rsidRDefault="00FC2719" w:rsidP="00E11ED0">
      <w:pPr>
        <w:spacing w:after="0"/>
        <w:jc w:val="both"/>
        <w:rPr>
          <w:rFonts w:asciiTheme="minorHAnsi" w:hAnsiTheme="minorHAnsi" w:cstheme="minorHAnsi"/>
          <w:sz w:val="22"/>
          <w:szCs w:val="22"/>
        </w:rPr>
      </w:pPr>
      <w:r w:rsidRPr="00E11ED0">
        <w:rPr>
          <w:rFonts w:asciiTheme="minorHAnsi" w:hAnsiTheme="minorHAnsi" w:cstheme="minorHAnsi"/>
          <w:b/>
          <w:sz w:val="22"/>
          <w:szCs w:val="22"/>
        </w:rPr>
        <w:t>Spirometry</w:t>
      </w:r>
    </w:p>
    <w:p w14:paraId="6712D620" w14:textId="645D17A0" w:rsidR="00FC2719" w:rsidRPr="00F06664" w:rsidRDefault="00FC2719" w:rsidP="00372CF6">
      <w:pPr>
        <w:spacing w:after="0"/>
        <w:jc w:val="both"/>
        <w:rPr>
          <w:rFonts w:asciiTheme="minorHAnsi" w:hAnsiTheme="minorHAnsi" w:cstheme="minorHAnsi"/>
          <w:sz w:val="22"/>
          <w:szCs w:val="22"/>
        </w:rPr>
      </w:pPr>
      <w:r w:rsidRPr="00F06664">
        <w:rPr>
          <w:rFonts w:asciiTheme="minorHAnsi" w:hAnsiTheme="minorHAnsi" w:cstheme="minorHAnsi"/>
          <w:sz w:val="22"/>
          <w:szCs w:val="22"/>
        </w:rPr>
        <w:t xml:space="preserve">Many modern multi-parameter anaesthesia monitors incorporate spirometry modules, which simultaneously measure airway pressures, flows and volumes allowing pressure-volume plots to be displayed on a breath-by-breath basis. The interpretation of “spirometry loops” enables rapid detection of changes in lung and breathing system mechanics and verifies ventilator performance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Klein&lt;/Author&gt;&lt;Year&gt;2021&lt;/Year&gt;&lt;RecNum&gt;188&lt;/RecNum&gt;&lt;DisplayText&gt;(264)&lt;/DisplayText&gt;&lt;record&gt;&lt;rec-number&gt;188&lt;/rec-number&gt;&lt;foreign-keys&gt;&lt;key app="EN" db-id="re9zsaxpe9t5voez5wex5avr59favapezewz" timestamp="1696671297"&gt;188&lt;/key&gt;&lt;/foreign-keys&gt;&lt;ref-type name="Journal Article"&gt;17&lt;/ref-type&gt;&lt;contributors&gt;&lt;authors&gt;&lt;author&gt;Klein, A. A.&lt;/author&gt;&lt;author&gt;Meek, T.&lt;/author&gt;&lt;author&gt;Allcock, E.&lt;/author&gt;&lt;author&gt;Cook, T. M.&lt;/author&gt;&lt;author&gt;Mincher, N.&lt;/author&gt;&lt;author&gt;Morris, C.&lt;/author&gt;&lt;author&gt;Nimmo, A. F.&lt;/author&gt;&lt;author&gt;Pandit, J. J.&lt;/author&gt;&lt;author&gt;Pawa, A.&lt;/author&gt;&lt;author&gt;Rodney, G.&lt;/author&gt;&lt;author&gt;Sheraton, T.&lt;/author&gt;&lt;author&gt;Young, P.&lt;/author&gt;&lt;/authors&gt;&lt;/contributors&gt;&lt;titles&gt;&lt;title&gt;Recommendations for standards of monitoring during anaesthesia and recovery 2021&lt;/title&gt;&lt;secondary-title&gt;Anaesthesia&lt;/secondary-title&gt;&lt;/titles&gt;&lt;periodical&gt;&lt;full-title&gt;Anaesthesia&lt;/full-title&gt;&lt;/periodical&gt;&lt;pages&gt;1212-1223&lt;/pages&gt;&lt;volume&gt;76&lt;/volume&gt;&lt;number&gt;9&lt;/number&gt;&lt;keywords&gt;&lt;keyword&gt;depth of anaesthesia&lt;/keyword&gt;&lt;keyword&gt;monitoring - intra-operative&lt;/keyword&gt;&lt;keyword&gt;neuromuscular blockade&lt;/keyword&gt;&lt;/keywords&gt;&lt;dates&gt;&lt;year&gt;2021&lt;/year&gt;&lt;pub-dates&gt;&lt;date&gt;2021/09/01&lt;/date&gt;&lt;/pub-dates&gt;&lt;/dates&gt;&lt;publisher&gt;John Wiley &amp;amp; Sons, Ltd&lt;/publisher&gt;&lt;isbn&gt;0003-2409&lt;/isbn&gt;&lt;urls&gt;&lt;related-urls&gt;&lt;url&gt;https://doi.org/10.1111/anae.15501&lt;/url&gt;&lt;/related-urls&gt;&lt;/urls&gt;&lt;electronic-resource-num&gt;https://doi.org/10.1111/anae.15501&lt;/electronic-resource-num&gt;&lt;access-date&gt;2023/10/07&lt;/access-date&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64)</w:t>
      </w:r>
      <w:r w:rsidRPr="00F06664">
        <w:rPr>
          <w:rFonts w:asciiTheme="minorHAnsi" w:hAnsiTheme="minorHAnsi" w:cstheme="minorHAnsi"/>
          <w:sz w:val="22"/>
          <w:szCs w:val="22"/>
        </w:rPr>
        <w:fldChar w:fldCharType="end"/>
      </w:r>
    </w:p>
    <w:p w14:paraId="58AD705A" w14:textId="77777777" w:rsidR="00FC2719" w:rsidRPr="00F06664" w:rsidRDefault="00FC2719" w:rsidP="00372CF6">
      <w:pPr>
        <w:spacing w:after="0"/>
        <w:jc w:val="both"/>
        <w:rPr>
          <w:rFonts w:asciiTheme="minorHAnsi" w:hAnsiTheme="minorHAnsi" w:cstheme="minorHAnsi"/>
          <w:sz w:val="22"/>
          <w:szCs w:val="22"/>
        </w:rPr>
      </w:pPr>
    </w:p>
    <w:p w14:paraId="10BC07A9" w14:textId="77777777" w:rsidR="00FC2719" w:rsidRPr="00E11ED0" w:rsidRDefault="00FC2719" w:rsidP="00E11ED0">
      <w:pPr>
        <w:spacing w:after="0"/>
        <w:jc w:val="both"/>
        <w:rPr>
          <w:rFonts w:asciiTheme="minorHAnsi" w:hAnsiTheme="minorHAnsi" w:cstheme="minorHAnsi"/>
          <w:b/>
          <w:sz w:val="22"/>
          <w:szCs w:val="22"/>
        </w:rPr>
      </w:pPr>
      <w:r w:rsidRPr="00E11ED0">
        <w:rPr>
          <w:rFonts w:asciiTheme="minorHAnsi" w:hAnsiTheme="minorHAnsi" w:cstheme="minorHAnsi"/>
          <w:b/>
          <w:sz w:val="22"/>
          <w:szCs w:val="22"/>
        </w:rPr>
        <w:t>Central Venous Pressures</w:t>
      </w:r>
    </w:p>
    <w:p w14:paraId="187EA581" w14:textId="60719553" w:rsidR="00FC2719" w:rsidRPr="00F06664" w:rsidRDefault="00FC2719" w:rsidP="00372CF6">
      <w:pPr>
        <w:pStyle w:val="Telobesedila3"/>
        <w:jc w:val="both"/>
        <w:rPr>
          <w:rFonts w:asciiTheme="minorHAnsi" w:hAnsiTheme="minorHAnsi" w:cstheme="minorHAnsi"/>
          <w:sz w:val="22"/>
          <w:szCs w:val="22"/>
        </w:rPr>
      </w:pPr>
      <w:r w:rsidRPr="00F06664">
        <w:rPr>
          <w:rFonts w:asciiTheme="minorHAnsi" w:hAnsiTheme="minorHAnsi" w:cstheme="minorHAnsi"/>
          <w:sz w:val="22"/>
          <w:szCs w:val="22"/>
        </w:rPr>
        <w:t xml:space="preserve">Passing suitable catheters via the jugular vein (ruminants) or cranial vena cava (pig) to the cranial vena caval - right atrial junction before connection to a water manometer (zeroed to the level of the </w:t>
      </w:r>
      <w:r w:rsidRPr="00F06664">
        <w:rPr>
          <w:rFonts w:asciiTheme="minorHAnsi" w:hAnsiTheme="minorHAnsi" w:cstheme="minorHAnsi"/>
          <w:i/>
          <w:iCs/>
          <w:sz w:val="22"/>
          <w:szCs w:val="22"/>
        </w:rPr>
        <w:t>manubrium sternae</w:t>
      </w:r>
      <w:r w:rsidRPr="00F06664">
        <w:rPr>
          <w:rFonts w:asciiTheme="minorHAnsi" w:hAnsiTheme="minorHAnsi" w:cstheme="minorHAnsi"/>
          <w:sz w:val="22"/>
          <w:szCs w:val="22"/>
        </w:rPr>
        <w:t xml:space="preserve">) allows central venous pressure (CVP) to be measured continuously.  Broadly put, the CVP represents the balance between inflow (venous return or right heart preload) and outflow (right ventricular output or left atrial preload) in subjects with normal cardiac function </w:t>
      </w:r>
      <w:r w:rsidRPr="00F06664">
        <w:rPr>
          <w:rFonts w:asciiTheme="minorHAnsi" w:hAnsiTheme="minorHAnsi" w:cstheme="minorHAnsi"/>
          <w:sz w:val="22"/>
          <w:szCs w:val="22"/>
        </w:rPr>
        <w:fldChar w:fldCharType="begin">
          <w:fldData xml:space="preserve">PEVuZE5vdGU+PENpdGU+PEF1dGhvcj5EZSBCYWNrZXI8L0F1dGhvcj48WWVhcj4yMDE4PC9ZZWFy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EZSBCYWNrZXI8L0F1dGhvcj48WWVhcj4yMDE4PC9ZZWFy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F06664">
        <w:rPr>
          <w:rFonts w:asciiTheme="minorHAnsi" w:hAnsiTheme="minorHAnsi" w:cstheme="minorHAnsi"/>
          <w:sz w:val="22"/>
          <w:szCs w:val="22"/>
        </w:rPr>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65)</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It is lowered in hypovolaemia, and raised in cardiac failure, pulmonary embolism, fluid over-transfusion, positive-pressure ventilation (PPV) and cardiac tamponade.  It is useful when aggressive volume restoration is likely under conditions of cardiac dysfunction. Values for CVP vary considerably between individuals but within the same animal, CVP is useful for monitoring circulating volume trends during prolonged anaesthesia.</w:t>
      </w:r>
    </w:p>
    <w:p w14:paraId="4DA007CD" w14:textId="77777777" w:rsidR="00FC2719" w:rsidRPr="00E11ED0" w:rsidRDefault="00FC2719" w:rsidP="00E11ED0">
      <w:pPr>
        <w:spacing w:after="0"/>
        <w:jc w:val="both"/>
        <w:rPr>
          <w:rFonts w:asciiTheme="minorHAnsi" w:hAnsiTheme="minorHAnsi" w:cstheme="minorHAnsi"/>
          <w:b/>
          <w:sz w:val="22"/>
          <w:szCs w:val="22"/>
        </w:rPr>
      </w:pPr>
      <w:r w:rsidRPr="00E11ED0">
        <w:rPr>
          <w:rFonts w:asciiTheme="minorHAnsi" w:hAnsiTheme="minorHAnsi" w:cstheme="minorHAnsi"/>
          <w:b/>
          <w:sz w:val="22"/>
          <w:szCs w:val="22"/>
        </w:rPr>
        <w:t>Blood-gas analysis</w:t>
      </w:r>
    </w:p>
    <w:p w14:paraId="0F581752"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Intermittent arterial blood sampling for blood gas analysis can be used to “calibrate” capnography and pulse oximetry.  Modern analysers are “point-of-care” devices, i.e., small, hand-held devices using specific cassettes to meet different clinical requirements.  In addition to blood gases, those used during anaesthesia also analyse sodium, potassium, chloride, bicarbonate levels, blood urea nitrogen, creatinine, and lactate levels.  Such analyses are useful in the management of prolonged anaesthetics or whenever pulmonary dysfunction is possible.</w:t>
      </w:r>
    </w:p>
    <w:p w14:paraId="41836215" w14:textId="77777777" w:rsidR="00FC2719" w:rsidRPr="00E11ED0" w:rsidRDefault="00FC2719" w:rsidP="00E11ED0">
      <w:pPr>
        <w:spacing w:after="0"/>
        <w:jc w:val="both"/>
        <w:rPr>
          <w:rFonts w:asciiTheme="minorHAnsi" w:hAnsiTheme="minorHAnsi" w:cstheme="minorHAnsi"/>
          <w:b/>
          <w:sz w:val="22"/>
          <w:szCs w:val="22"/>
        </w:rPr>
      </w:pPr>
      <w:r w:rsidRPr="00E11ED0">
        <w:rPr>
          <w:rFonts w:asciiTheme="minorHAnsi" w:hAnsiTheme="minorHAnsi" w:cstheme="minorHAnsi"/>
          <w:b/>
          <w:sz w:val="22"/>
          <w:szCs w:val="22"/>
        </w:rPr>
        <w:t>Cardiac Output</w:t>
      </w:r>
    </w:p>
    <w:p w14:paraId="6856896E" w14:textId="7021043C"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Cardiac output can be measured in several ways, each having specific advantages and disadvantages, equipment, and instrumentation requirements. In general, invasive techniques are more accurate than non-invasive techniques. Cardiac output measurement provides valuable information including heart rate, stroke volume, peripheral vascular resistance, and circulating blood volume. These variables can be derived simply and non-invasively by pressure-recording analytic methods (PRAMs), i.e., high-frequency sampling and PPC analysis. PRAM methods examined in pigs showed promising results </w:t>
      </w:r>
      <w:r w:rsidRPr="00F06664">
        <w:rPr>
          <w:rFonts w:asciiTheme="minorHAnsi" w:hAnsiTheme="minorHAnsi" w:cstheme="minorHAnsi"/>
          <w:sz w:val="22"/>
          <w:szCs w:val="22"/>
        </w:rPr>
        <w:fldChar w:fldCharType="begin">
          <w:fldData xml:space="preserve">PEVuZE5vdGU+PENpdGU+PEF1dGhvcj5Sb21hZ25vbGk8L0F1dGhvcj48WWVhcj4yMDA5PC9ZZWFy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Sb21hZ25vbGk8L0F1dGhvcj48WWVhcj4yMDA5PC9ZZWFy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F06664">
        <w:rPr>
          <w:rFonts w:asciiTheme="minorHAnsi" w:hAnsiTheme="minorHAnsi" w:cstheme="minorHAnsi"/>
          <w:sz w:val="22"/>
          <w:szCs w:val="22"/>
        </w:rPr>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66)</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w:t>
      </w:r>
    </w:p>
    <w:p w14:paraId="5AE33DF1" w14:textId="77777777" w:rsidR="00FC2719" w:rsidRPr="00E11ED0" w:rsidRDefault="00FC2719" w:rsidP="00E11ED0">
      <w:pPr>
        <w:spacing w:after="0"/>
        <w:jc w:val="both"/>
        <w:rPr>
          <w:rFonts w:asciiTheme="minorHAnsi" w:hAnsiTheme="minorHAnsi" w:cstheme="minorHAnsi"/>
          <w:b/>
          <w:sz w:val="22"/>
          <w:szCs w:val="22"/>
        </w:rPr>
      </w:pPr>
      <w:r w:rsidRPr="00E11ED0">
        <w:rPr>
          <w:rFonts w:asciiTheme="minorHAnsi" w:hAnsiTheme="minorHAnsi" w:cstheme="minorHAnsi"/>
          <w:b/>
          <w:sz w:val="22"/>
          <w:szCs w:val="22"/>
        </w:rPr>
        <w:t>Rumen pressure</w:t>
      </w:r>
    </w:p>
    <w:p w14:paraId="5ACC1F7D"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Ruminal tympany is a potentially lethal complication of ruminant anaesthesia.  Ruminal gas accumulation – which depends on time, the volume and type of recently ingested feed – progressively “splints” the diaphragm impairing ventilation.  High pressures may reduce venous return to the heart, and if unrelieved, is painful in the recovering animal. </w:t>
      </w:r>
    </w:p>
    <w:p w14:paraId="63E0EF8D"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Tympany is identified by periodically observing and palpating the abdomen, specifically the left sub-lumbar concavity (fossa) which becomes convex with time.  Decreasing blood pressure coincidental with increased heart rate and inspiratory pressure (during PPV) are also indicative.  (In spontaneously breathing animals, the </w:t>
      </w:r>
      <w:r w:rsidRPr="00F06664">
        <w:rPr>
          <w:rFonts w:asciiTheme="minorHAnsi" w:hAnsiTheme="minorHAnsi" w:cstheme="minorHAnsi"/>
          <w:i/>
          <w:iCs/>
          <w:sz w:val="22"/>
          <w:szCs w:val="22"/>
        </w:rPr>
        <w:t>f</w:t>
      </w:r>
      <w:r w:rsidRPr="00F06664">
        <w:rPr>
          <w:rFonts w:asciiTheme="minorHAnsi" w:hAnsiTheme="minorHAnsi" w:cstheme="minorHAnsi"/>
          <w:sz w:val="22"/>
          <w:szCs w:val="22"/>
        </w:rPr>
        <w:t>r increases as V</w:t>
      </w:r>
      <w:r w:rsidRPr="00F06664">
        <w:rPr>
          <w:rFonts w:asciiTheme="minorHAnsi" w:hAnsiTheme="minorHAnsi" w:cstheme="minorHAnsi"/>
          <w:smallCaps/>
          <w:sz w:val="22"/>
          <w:szCs w:val="22"/>
        </w:rPr>
        <w:t>t</w:t>
      </w:r>
      <w:r w:rsidRPr="00F06664">
        <w:rPr>
          <w:rFonts w:asciiTheme="minorHAnsi" w:hAnsiTheme="minorHAnsi" w:cstheme="minorHAnsi"/>
          <w:sz w:val="22"/>
          <w:szCs w:val="22"/>
        </w:rPr>
        <w:t xml:space="preserve"> falls).  Bloat should be treated if systemic effects are present and the procedure time is prolonged.  Peroral placement of a gastric tube or percutaneous trocharisation of the rumen can be performed during anaesthesia. </w:t>
      </w:r>
    </w:p>
    <w:p w14:paraId="4752D8B4" w14:textId="77777777" w:rsidR="00FC2719" w:rsidRPr="00E11ED0" w:rsidRDefault="00FC2719" w:rsidP="00E11ED0">
      <w:pPr>
        <w:spacing w:after="0"/>
        <w:jc w:val="both"/>
        <w:rPr>
          <w:rFonts w:asciiTheme="minorHAnsi" w:hAnsiTheme="minorHAnsi" w:cstheme="minorHAnsi"/>
          <w:b/>
          <w:sz w:val="22"/>
          <w:szCs w:val="22"/>
        </w:rPr>
      </w:pPr>
      <w:r w:rsidRPr="00E11ED0">
        <w:rPr>
          <w:rFonts w:asciiTheme="minorHAnsi" w:hAnsiTheme="minorHAnsi" w:cstheme="minorHAnsi"/>
          <w:b/>
          <w:sz w:val="22"/>
          <w:szCs w:val="22"/>
        </w:rPr>
        <w:t>Oropharyngeal fluid</w:t>
      </w:r>
    </w:p>
    <w:p w14:paraId="50503B1F"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Ruminants often salivate profusely during anaesthesia, and there is a risk of passive regurgitation whenever ruminal pressure is high and rumen contents are fluid.  Both increase the risk of fluid accumulation in the oropharynx. This may result in the pulmonary aspiration of foreign material when the trachea is not intubated, and the head inappropriately positioned. Drainage of fluid by careful positioning of the animal’s head and neck is not always effective, but should be attempted in all cases.</w:t>
      </w:r>
    </w:p>
    <w:p w14:paraId="30F8E3E9" w14:textId="77777777" w:rsidR="00FC2719" w:rsidRPr="00E11ED0" w:rsidRDefault="00FC2719" w:rsidP="00E11ED0">
      <w:pPr>
        <w:spacing w:after="0"/>
        <w:jc w:val="both"/>
        <w:rPr>
          <w:rFonts w:asciiTheme="minorHAnsi" w:hAnsiTheme="minorHAnsi" w:cstheme="minorHAnsi"/>
          <w:b/>
          <w:sz w:val="22"/>
          <w:szCs w:val="22"/>
        </w:rPr>
      </w:pPr>
      <w:r w:rsidRPr="00E11ED0">
        <w:rPr>
          <w:rFonts w:asciiTheme="minorHAnsi" w:hAnsiTheme="minorHAnsi" w:cstheme="minorHAnsi"/>
          <w:b/>
          <w:sz w:val="22"/>
          <w:szCs w:val="22"/>
        </w:rPr>
        <w:t>Limb position and muscle compression</w:t>
      </w:r>
    </w:p>
    <w:p w14:paraId="574C3EB4"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In large animals (cattle, adult pigs) the position of, and tension in limbs, joints and muscles require periodic attention, particularly with respect to the surface upon which they lie.  In prolonged procedures periodic limb re-positioning may be needed to avoid ischaemic muscle damage and, or post-operative myalgia. </w:t>
      </w:r>
    </w:p>
    <w:p w14:paraId="230E7029" w14:textId="77777777" w:rsidR="00FC2719" w:rsidRPr="00E11ED0" w:rsidRDefault="00FC2719" w:rsidP="00E11ED0">
      <w:pPr>
        <w:spacing w:after="0"/>
        <w:jc w:val="both"/>
        <w:rPr>
          <w:rFonts w:asciiTheme="minorHAnsi" w:hAnsiTheme="minorHAnsi" w:cstheme="minorHAnsi"/>
          <w:b/>
          <w:sz w:val="22"/>
          <w:szCs w:val="22"/>
        </w:rPr>
      </w:pPr>
      <w:r w:rsidRPr="00E11ED0">
        <w:rPr>
          <w:rFonts w:asciiTheme="minorHAnsi" w:hAnsiTheme="minorHAnsi" w:cstheme="minorHAnsi"/>
          <w:b/>
          <w:sz w:val="22"/>
          <w:szCs w:val="22"/>
        </w:rPr>
        <w:t>Integumentary damage</w:t>
      </w:r>
    </w:p>
    <w:p w14:paraId="7BF19687" w14:textId="77777777" w:rsidR="00FC2719" w:rsidRPr="00F06664" w:rsidRDefault="00FC2719" w:rsidP="00372CF6">
      <w:pPr>
        <w:jc w:val="both"/>
        <w:rPr>
          <w:rFonts w:asciiTheme="minorHAnsi" w:hAnsiTheme="minorHAnsi" w:cstheme="minorHAnsi"/>
          <w:i/>
          <w:iCs/>
          <w:sz w:val="22"/>
          <w:szCs w:val="22"/>
        </w:rPr>
      </w:pPr>
      <w:r w:rsidRPr="00F06664">
        <w:rPr>
          <w:rFonts w:asciiTheme="minorHAnsi" w:hAnsiTheme="minorHAnsi" w:cstheme="minorHAnsi"/>
          <w:sz w:val="22"/>
          <w:szCs w:val="22"/>
        </w:rPr>
        <w:t xml:space="preserve">The eyes should be checked periodically and lubricated with eye ointment to ensure the cornea remains moist and protected from injury.  Tapes, chords, or ropes maintaining animals in an operating position must be checked periodically to ensure cutaneous blood supply is not impaired and that underlying structures are not being damaged. The same applies to bandages or tapes used to secure the ETT </w:t>
      </w:r>
      <w:r w:rsidRPr="00F06664">
        <w:rPr>
          <w:rFonts w:asciiTheme="minorHAnsi" w:hAnsiTheme="minorHAnsi" w:cstheme="minorHAnsi"/>
          <w:i/>
          <w:iCs/>
          <w:sz w:val="22"/>
          <w:szCs w:val="22"/>
        </w:rPr>
        <w:t>in situ.</w:t>
      </w:r>
    </w:p>
    <w:p w14:paraId="588B0ACC" w14:textId="77777777" w:rsidR="00E11ED0" w:rsidRDefault="00E11ED0" w:rsidP="00372CF6">
      <w:pPr>
        <w:pStyle w:val="Naslov2"/>
        <w:jc w:val="both"/>
        <w:rPr>
          <w:rFonts w:asciiTheme="minorHAnsi" w:hAnsiTheme="minorHAnsi" w:cstheme="minorHAnsi"/>
          <w:b w:val="0"/>
          <w:bCs/>
          <w:sz w:val="22"/>
          <w:szCs w:val="22"/>
        </w:rPr>
      </w:pPr>
    </w:p>
    <w:p w14:paraId="7E28BDBD" w14:textId="473BB491" w:rsidR="00FC2719" w:rsidRPr="00E11ED0" w:rsidRDefault="00FC2719" w:rsidP="00372CF6">
      <w:pPr>
        <w:pStyle w:val="Naslov2"/>
        <w:jc w:val="both"/>
        <w:rPr>
          <w:rFonts w:asciiTheme="minorHAnsi" w:hAnsiTheme="minorHAnsi" w:cstheme="minorHAnsi"/>
          <w:bCs/>
          <w:sz w:val="22"/>
          <w:szCs w:val="22"/>
        </w:rPr>
      </w:pPr>
      <w:r w:rsidRPr="00E11ED0">
        <w:rPr>
          <w:rFonts w:asciiTheme="minorHAnsi" w:hAnsiTheme="minorHAnsi" w:cstheme="minorHAnsi"/>
          <w:bCs/>
          <w:sz w:val="22"/>
          <w:szCs w:val="22"/>
        </w:rPr>
        <w:t>Level of monitoring</w:t>
      </w:r>
    </w:p>
    <w:p w14:paraId="7C03EFDF" w14:textId="77777777" w:rsidR="00FC2719" w:rsidRPr="00F06664" w:rsidRDefault="00FC2719" w:rsidP="00372CF6">
      <w:pPr>
        <w:jc w:val="both"/>
        <w:rPr>
          <w:rFonts w:asciiTheme="minorHAnsi" w:hAnsiTheme="minorHAnsi" w:cstheme="minorHAnsi"/>
          <w:sz w:val="22"/>
          <w:szCs w:val="22"/>
        </w:rPr>
      </w:pPr>
    </w:p>
    <w:p w14:paraId="3E1633B9" w14:textId="3019D501"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It must be appreciated - despite the recommendations enunciated above - that numerous factors dictate: i) the range of physiological variables monitored; ii) the frequency each variable is monitored; and iii) the accuracy of measurement (and recording) required for each variable. The most important determinants are: i) the procedure, its ii) duration; and iii) invasiveness; iii) species; iv) age; v) the experimental objectives; and vi) whether the study is terminal or requires the animal to recover.</w:t>
      </w:r>
      <w:r w:rsidRPr="00F06664">
        <w:rPr>
          <w:rFonts w:asciiTheme="minorHAnsi" w:hAnsiTheme="minorHAnsi" w:cstheme="minorHAnsi"/>
          <w:b/>
          <w:sz w:val="22"/>
          <w:szCs w:val="22"/>
        </w:rPr>
        <w:t xml:space="preserve"> </w:t>
      </w:r>
      <w:r w:rsidRPr="00F06664">
        <w:rPr>
          <w:rFonts w:asciiTheme="minorHAnsi" w:hAnsiTheme="minorHAnsi" w:cstheme="minorHAnsi"/>
          <w:sz w:val="22"/>
          <w:szCs w:val="22"/>
        </w:rPr>
        <w:t>Additional</w:t>
      </w:r>
      <w:r w:rsidRPr="00F06664">
        <w:rPr>
          <w:rFonts w:asciiTheme="minorHAnsi" w:hAnsiTheme="minorHAnsi" w:cstheme="minorHAnsi"/>
          <w:color w:val="000000" w:themeColor="text1"/>
          <w:sz w:val="22"/>
          <w:szCs w:val="22"/>
        </w:rPr>
        <w:t xml:space="preserve"> – usually more advanced and invasive monitoring methods, e.g., intracranial pressure, or </w:t>
      </w:r>
      <w:r w:rsidRPr="00F06664">
        <w:rPr>
          <w:rFonts w:asciiTheme="minorHAnsi" w:hAnsiTheme="minorHAnsi" w:cstheme="minorHAnsi"/>
          <w:sz w:val="22"/>
          <w:szCs w:val="22"/>
        </w:rPr>
        <w:t>Q</w:t>
      </w:r>
      <w:r w:rsidRPr="00F06664">
        <w:rPr>
          <w:rFonts w:asciiTheme="minorHAnsi" w:hAnsiTheme="minorHAnsi" w:cstheme="minorHAnsi"/>
          <w:smallCaps/>
          <w:sz w:val="22"/>
          <w:szCs w:val="22"/>
        </w:rPr>
        <w:t>t</w:t>
      </w:r>
      <w:r w:rsidRPr="00F06664">
        <w:rPr>
          <w:rFonts w:asciiTheme="minorHAnsi" w:hAnsiTheme="minorHAnsi" w:cstheme="minorHAnsi"/>
          <w:color w:val="000000" w:themeColor="text1"/>
          <w:sz w:val="22"/>
          <w:szCs w:val="22"/>
        </w:rPr>
        <w:t xml:space="preserve"> are required when more complicated, invasive and, or prolonged </w:t>
      </w:r>
      <w:r w:rsidRPr="00F06664">
        <w:rPr>
          <w:rFonts w:asciiTheme="minorHAnsi" w:hAnsiTheme="minorHAnsi" w:cstheme="minorHAnsi"/>
          <w:i/>
          <w:iCs/>
          <w:color w:val="000000" w:themeColor="text1"/>
          <w:sz w:val="22"/>
          <w:szCs w:val="22"/>
        </w:rPr>
        <w:t xml:space="preserve">recovery </w:t>
      </w:r>
      <w:r w:rsidRPr="00F06664">
        <w:rPr>
          <w:rFonts w:asciiTheme="minorHAnsi" w:hAnsiTheme="minorHAnsi" w:cstheme="minorHAnsi"/>
          <w:color w:val="000000" w:themeColor="text1"/>
          <w:sz w:val="22"/>
          <w:szCs w:val="22"/>
        </w:rPr>
        <w:t xml:space="preserve">procedures are scheduled. A </w:t>
      </w:r>
      <w:r w:rsidRPr="00F06664">
        <w:rPr>
          <w:rFonts w:asciiTheme="minorHAnsi" w:hAnsiTheme="minorHAnsi" w:cstheme="minorHAnsi"/>
          <w:sz w:val="22"/>
          <w:szCs w:val="22"/>
        </w:rPr>
        <w:t xml:space="preserve">greater range of variables should be monitored, more frequently, when unfamiliar drugs or techniques are being used, or when unfamiliar genotypes are being anaesthetized. </w:t>
      </w:r>
      <w:r w:rsidRPr="00F06664">
        <w:rPr>
          <w:rFonts w:asciiTheme="minorHAnsi" w:hAnsiTheme="minorHAnsi" w:cstheme="minorHAnsi"/>
          <w:color w:val="000000" w:themeColor="text1"/>
          <w:sz w:val="22"/>
          <w:szCs w:val="22"/>
        </w:rPr>
        <w:t xml:space="preserve">In specific models it may be necessary to monitor biochemical variables for animal management rather than scientific purpose, e.g., blood glucose in diabetic pigs. Before studies begin, it is highly recommended that the anaesthetist and research group meet to discuss which variables (if any) are to be monitored for scientific (rather than management) purposes </w:t>
      </w:r>
      <w:r w:rsidRPr="00F06664">
        <w:rPr>
          <w:rFonts w:asciiTheme="minorHAnsi" w:hAnsiTheme="minorHAnsi" w:cstheme="minorHAnsi"/>
          <w:color w:val="000000" w:themeColor="text1"/>
          <w:sz w:val="22"/>
          <w:szCs w:val="22"/>
        </w:rPr>
        <w:fldChar w:fldCharType="begin">
          <w:fldData xml:space="preserve">PEVuZE5vdGU+PENpdGU+PEF1dGhvcj5TbWl0aDwvQXV0aG9yPjxZZWFyPjIwMTg8L1llYXI+PFJl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</w:fldData>
        </w:fldChar>
      </w:r>
      <w:r>
        <w:rPr>
          <w:rFonts w:asciiTheme="minorHAnsi" w:hAnsiTheme="minorHAnsi" w:cstheme="minorHAnsi"/>
          <w:color w:val="000000" w:themeColor="text1"/>
          <w:sz w:val="22"/>
          <w:szCs w:val="22"/>
        </w:rPr>
        <w:instrText xml:space="preserve"> ADDIN EN.CITE </w:instrText>
      </w:r>
      <w:r>
        <w:rPr>
          <w:rFonts w:asciiTheme="minorHAnsi" w:hAnsiTheme="minorHAnsi" w:cstheme="minorHAnsi"/>
          <w:color w:val="000000" w:themeColor="text1"/>
          <w:sz w:val="22"/>
          <w:szCs w:val="22"/>
        </w:rPr>
        <w:fldChar w:fldCharType="begin">
          <w:fldData xml:space="preserve">PEVuZE5vdGU+PENpdGU+PEF1dGhvcj5TbWl0aDwvQXV0aG9yPjxZZWFyPjIwMTg8L1llYXI+PFJl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</w:fldData>
        </w:fldChar>
      </w:r>
      <w:r>
        <w:rPr>
          <w:rFonts w:asciiTheme="minorHAnsi" w:hAnsiTheme="minorHAnsi" w:cstheme="minorHAnsi"/>
          <w:color w:val="000000" w:themeColor="text1"/>
          <w:sz w:val="22"/>
          <w:szCs w:val="22"/>
        </w:rPr>
        <w:instrText xml:space="preserve"> ADDIN EN.CITE.DATA </w:instrText>
      </w:r>
      <w:r>
        <w:rPr>
          <w:rFonts w:asciiTheme="minorHAnsi" w:hAnsiTheme="minorHAnsi" w:cstheme="minorHAnsi"/>
          <w:color w:val="000000" w:themeColor="text1"/>
          <w:sz w:val="22"/>
          <w:szCs w:val="22"/>
        </w:rPr>
      </w:r>
      <w:r>
        <w:rPr>
          <w:rFonts w:asciiTheme="minorHAnsi" w:hAnsiTheme="minorHAnsi" w:cstheme="minorHAnsi"/>
          <w:color w:val="000000" w:themeColor="text1"/>
          <w:sz w:val="22"/>
          <w:szCs w:val="22"/>
        </w:rPr>
        <w:fldChar w:fldCharType="end"/>
      </w:r>
      <w:r w:rsidRPr="00F06664">
        <w:rPr>
          <w:rFonts w:asciiTheme="minorHAnsi" w:hAnsiTheme="minorHAnsi" w:cstheme="minorHAnsi"/>
          <w:color w:val="000000" w:themeColor="text1"/>
          <w:sz w:val="22"/>
          <w:szCs w:val="22"/>
        </w:rPr>
      </w:r>
      <w:r w:rsidRPr="00F06664">
        <w:rPr>
          <w:rFonts w:asciiTheme="minorHAnsi" w:hAnsiTheme="minorHAnsi" w:cstheme="minorHAnsi"/>
          <w:color w:val="000000" w:themeColor="text1"/>
          <w:sz w:val="22"/>
          <w:szCs w:val="22"/>
        </w:rPr>
        <w:fldChar w:fldCharType="separate"/>
      </w:r>
      <w:r>
        <w:rPr>
          <w:rFonts w:asciiTheme="minorHAnsi" w:hAnsiTheme="minorHAnsi" w:cstheme="minorHAnsi"/>
          <w:noProof/>
          <w:color w:val="000000" w:themeColor="text1"/>
          <w:sz w:val="22"/>
          <w:szCs w:val="22"/>
        </w:rPr>
        <w:t>(3)</w:t>
      </w:r>
      <w:r w:rsidRPr="00F06664">
        <w:rPr>
          <w:rFonts w:asciiTheme="minorHAnsi" w:hAnsiTheme="minorHAnsi" w:cstheme="minorHAnsi"/>
          <w:color w:val="000000" w:themeColor="text1"/>
          <w:sz w:val="22"/>
          <w:szCs w:val="22"/>
        </w:rPr>
        <w:fldChar w:fldCharType="end"/>
      </w:r>
      <w:r w:rsidRPr="00F06664">
        <w:rPr>
          <w:rFonts w:asciiTheme="minorHAnsi" w:hAnsiTheme="minorHAnsi" w:cstheme="minorHAnsi"/>
          <w:color w:val="000000" w:themeColor="text1"/>
          <w:sz w:val="22"/>
          <w:szCs w:val="22"/>
        </w:rPr>
        <w:t xml:space="preserve">. </w:t>
      </w:r>
      <w:r w:rsidRPr="00F06664">
        <w:rPr>
          <w:rFonts w:asciiTheme="minorHAnsi" w:hAnsiTheme="minorHAnsi" w:cstheme="minorHAnsi"/>
          <w:sz w:val="22"/>
          <w:szCs w:val="22"/>
        </w:rPr>
        <w:t>In the final analysis, the “level of monitoring” will be influenced by equipment availability and the ability to use it.</w:t>
      </w:r>
    </w:p>
    <w:p w14:paraId="74CB27D4" w14:textId="77777777" w:rsidR="00FC2719" w:rsidRPr="00F06664" w:rsidRDefault="00FC2719" w:rsidP="00372CF6">
      <w:pPr>
        <w:jc w:val="both"/>
        <w:rPr>
          <w:rFonts w:asciiTheme="minorHAnsi" w:hAnsiTheme="minorHAnsi" w:cstheme="minorHAnsi"/>
          <w:color w:val="000000" w:themeColor="text1"/>
          <w:sz w:val="22"/>
          <w:szCs w:val="22"/>
        </w:rPr>
      </w:pPr>
      <w:r w:rsidRPr="00F06664">
        <w:rPr>
          <w:rFonts w:asciiTheme="minorHAnsi" w:hAnsiTheme="minorHAnsi" w:cstheme="minorHAnsi"/>
          <w:color w:val="000000" w:themeColor="text1"/>
          <w:sz w:val="22"/>
          <w:szCs w:val="22"/>
        </w:rPr>
        <w:t>Monitoring is necessary in non-recovery procedures to ensure that physiological changes caused by anaesthesia do not corrupt the scientific value of collected data or cause intra-operative complications.</w:t>
      </w:r>
    </w:p>
    <w:p w14:paraId="30C3F83D"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It is recommended that the variables monitored are limited to those that are necessary.  Measuring, recording, analysing, and responding to every possible variable may divert attention from critical changes especially when manual record keeping is employed. </w:t>
      </w:r>
    </w:p>
    <w:p w14:paraId="6916F853" w14:textId="5A0B8C7A" w:rsidR="00FC2719" w:rsidRDefault="00FC2719" w:rsidP="00372CF6">
      <w:pPr>
        <w:jc w:val="both"/>
        <w:rPr>
          <w:rFonts w:asciiTheme="minorHAnsi" w:hAnsiTheme="minorHAnsi" w:cstheme="minorHAnsi"/>
          <w:sz w:val="22"/>
          <w:szCs w:val="22"/>
        </w:rPr>
      </w:pPr>
    </w:p>
    <w:p w14:paraId="08191790" w14:textId="77777777" w:rsidR="00E11ED0" w:rsidRPr="00F06664" w:rsidRDefault="00E11ED0" w:rsidP="00372CF6">
      <w:pPr>
        <w:jc w:val="both"/>
        <w:rPr>
          <w:rFonts w:asciiTheme="minorHAnsi" w:hAnsiTheme="minorHAnsi" w:cstheme="minorHAnsi"/>
          <w:sz w:val="22"/>
          <w:szCs w:val="22"/>
        </w:rPr>
      </w:pPr>
    </w:p>
    <w:p w14:paraId="314182E3" w14:textId="6FAA1B07" w:rsidR="00FC2719" w:rsidRPr="00F06664" w:rsidRDefault="00FC2719" w:rsidP="00E11ED0">
      <w:pPr>
        <w:spacing w:after="0"/>
        <w:jc w:val="both"/>
        <w:rPr>
          <w:rFonts w:asciiTheme="minorHAnsi" w:hAnsiTheme="minorHAnsi" w:cstheme="minorHAnsi"/>
          <w:b/>
          <w:bCs/>
          <w:sz w:val="22"/>
          <w:szCs w:val="22"/>
        </w:rPr>
      </w:pPr>
      <w:r w:rsidRPr="00F06664">
        <w:rPr>
          <w:rFonts w:asciiTheme="minorHAnsi" w:hAnsiTheme="minorHAnsi" w:cstheme="minorHAnsi"/>
          <w:b/>
          <w:bCs/>
          <w:sz w:val="22"/>
          <w:szCs w:val="22"/>
        </w:rPr>
        <w:t>Sedation with, or witho</w:t>
      </w:r>
      <w:r w:rsidR="00E11ED0">
        <w:rPr>
          <w:rFonts w:asciiTheme="minorHAnsi" w:hAnsiTheme="minorHAnsi" w:cstheme="minorHAnsi"/>
          <w:b/>
          <w:bCs/>
          <w:sz w:val="22"/>
          <w:szCs w:val="22"/>
        </w:rPr>
        <w:t>ut local anaesthetic techniques</w:t>
      </w:r>
    </w:p>
    <w:p w14:paraId="3947062C" w14:textId="09F36B14"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Peri-operative morbidity-mortality studies have not been conducted on sedated pigs, sheep, goats or cattle, with, or without superimposed local anaesthetic techniques. In contrast, studies on procedurally sedated humans (with, or without local anaesthesia) have justified establishing monitoring standards for this sub-population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Klein&lt;/Author&gt;&lt;Year&gt;2021&lt;/Year&gt;&lt;RecNum&gt;188&lt;/RecNum&gt;&lt;DisplayText&gt;(264)&lt;/DisplayText&gt;&lt;record&gt;&lt;rec-number&gt;188&lt;/rec-number&gt;&lt;foreign-keys&gt;&lt;key app="EN" db-id="re9zsaxpe9t5voez5wex5avr59favapezewz" timestamp="1696671297"&gt;188&lt;/key&gt;&lt;/foreign-keys&gt;&lt;ref-type name="Journal Article"&gt;17&lt;/ref-type&gt;&lt;contributors&gt;&lt;authors&gt;&lt;author&gt;Klein, A. A.&lt;/author&gt;&lt;author&gt;Meek, T.&lt;/author&gt;&lt;author&gt;Allcock, E.&lt;/author&gt;&lt;author&gt;Cook, T. M.&lt;/author&gt;&lt;author&gt;Mincher, N.&lt;/author&gt;&lt;author&gt;Morris, C.&lt;/author&gt;&lt;author&gt;Nimmo, A. F.&lt;/author&gt;&lt;author&gt;Pandit, J. J.&lt;/author&gt;&lt;author&gt;Pawa, A.&lt;/author&gt;&lt;author&gt;Rodney, G.&lt;/author&gt;&lt;author&gt;Sheraton, T.&lt;/author&gt;&lt;author&gt;Young, P.&lt;/author&gt;&lt;/authors&gt;&lt;/contributors&gt;&lt;titles&gt;&lt;title&gt;Recommendations for standards of monitoring during anaesthesia and recovery 2021&lt;/title&gt;&lt;secondary-title&gt;Anaesthesia&lt;/secondary-title&gt;&lt;/titles&gt;&lt;periodical&gt;&lt;full-title&gt;Anaesthesia&lt;/full-title&gt;&lt;/periodical&gt;&lt;pages&gt;1212-1223&lt;/pages&gt;&lt;volume&gt;76&lt;/volume&gt;&lt;number&gt;9&lt;/number&gt;&lt;keywords&gt;&lt;keyword&gt;depth of anaesthesia&lt;/keyword&gt;&lt;keyword&gt;monitoring - intra-operative&lt;/keyword&gt;&lt;keyword&gt;neuromuscular blockade&lt;/keyword&gt;&lt;/keywords&gt;&lt;dates&gt;&lt;year&gt;2021&lt;/year&gt;&lt;pub-dates&gt;&lt;date&gt;2021/09/01&lt;/date&gt;&lt;/pub-dates&gt;&lt;/dates&gt;&lt;publisher&gt;John Wiley &amp;amp; Sons, Ltd&lt;/publisher&gt;&lt;isbn&gt;0003-2409&lt;/isbn&gt;&lt;urls&gt;&lt;related-urls&gt;&lt;url&gt;https://doi.org/10.1111/anae.15501&lt;/url&gt;&lt;/related-urls&gt;&lt;/urls&gt;&lt;electronic-resource-num&gt;https://doi.org/10.1111/anae.15501&lt;/electronic-resource-num&gt;&lt;access-date&gt;2023/10/07&lt;/access-date&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64)</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xml:space="preserve">. Similar guidelines are required in animals because there’s a general belief amongst many that work with animals that physiological monitoring is only required in unconscious subjects. Based on the belief that sedatives cause less physiological perturbation than general anaesthetics, sedated animals usually do not (or cannot) benefit from a secured airway, intravenous access, and the closer attention, i.e., more extensive physiological monitoring, unconscious animals receive.  While movement and, or intolerance of even non-invasive devices, e.g., pulse oximetry, the ECG, limits the ability to fully assess function in sedated animals, an underestimation of risk justifies the high recommendation that the depth of anaesthesia (DOA), vital and complementary signs are continually monitored in these by an assigned anaesthetist.  </w:t>
      </w:r>
    </w:p>
    <w:p w14:paraId="74C4994D"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Closer attention to sedated ruminants is warranted given their propensity to ruminal tympany. The possibility of regurgitation and, or the accumulation of oropharyngeal saliva further justifies the need to continuously monitor airway patency when it is unprotected.</w:t>
      </w:r>
    </w:p>
    <w:p w14:paraId="353A1E94" w14:textId="72E21E2F"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There is limited information on morbidity and mortality in pigs, sheep, goats, and calves receiving local anaesthetics.  However, NIBP is suggested when local anaesthetics are injected into the lumbosacral extradural space because this can cause fatal hypotension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Clutton&lt;/Author&gt;&lt;Year&gt;1989&lt;/Year&gt;&lt;RecNum&gt;191&lt;/RecNum&gt;&lt;DisplayText&gt;(267)&lt;/DisplayText&gt;&lt;record&gt;&lt;rec-number&gt;191&lt;/rec-number&gt;&lt;foreign-keys&gt;&lt;key app="EN" db-id="re9zsaxpe9t5voez5wex5avr59favapezewz" timestamp="1696673961"&gt;191&lt;/key&gt;&lt;/foreign-keys&gt;&lt;ref-type name="Journal Article"&gt;17&lt;/ref-type&gt;&lt;contributors&gt;&lt;authors&gt;&lt;author&gt;Clutton, R. E.&lt;/author&gt;&lt;author&gt;Boyd, C.&lt;/author&gt;&lt;author&gt;Ward, J. L.&lt;/author&gt;&lt;author&gt;Sponenberg, D. P.&lt;/author&gt;&lt;/authors&gt;&lt;/contributors&gt;&lt;titles&gt;&lt;title&gt;Fatal body positioning during epidural anesthesia in a ewe&lt;/title&gt;&lt;secondary-title&gt;Can Vet J&lt;/secondary-title&gt;&lt;/titles&gt;&lt;periodical&gt;&lt;full-title&gt;Can Vet J&lt;/full-title&gt;&lt;/periodical&gt;&lt;pages&gt;748-50&lt;/pages&gt;&lt;volume&gt;30&lt;/volume&gt;&lt;number&gt;9&lt;/number&gt;&lt;edition&gt;1989/09/01&lt;/edition&gt;&lt;dates&gt;&lt;year&gt;1989&lt;/year&gt;&lt;pub-dates&gt;&lt;date&gt;Sep&lt;/date&gt;&lt;/pub-dates&gt;&lt;/dates&gt;&lt;isbn&gt;0008-5286 (Print)&amp;#xD;0008-5286&lt;/isbn&gt;&lt;accession-num&gt;17423423&lt;/accession-num&gt;&lt;urls&gt;&lt;/urls&gt;&lt;custom2&gt;PMC1681188&lt;/custom2&gt;&lt;remote-database-provider&gt;NLM&lt;/remote-database-provider&gt;&lt;language&gt;eng&lt;/language&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67)</w:t>
      </w:r>
      <w:r w:rsidRPr="00F06664">
        <w:rPr>
          <w:rFonts w:asciiTheme="minorHAnsi" w:hAnsiTheme="minorHAnsi" w:cstheme="minorHAnsi"/>
          <w:sz w:val="22"/>
          <w:szCs w:val="22"/>
        </w:rPr>
        <w:fldChar w:fldCharType="end"/>
      </w:r>
    </w:p>
    <w:p w14:paraId="11B3D422" w14:textId="017B4B13" w:rsidR="00FC2719" w:rsidRPr="00F06664" w:rsidRDefault="00FC2719" w:rsidP="00E11ED0">
      <w:pPr>
        <w:spacing w:after="0"/>
        <w:jc w:val="both"/>
        <w:rPr>
          <w:rFonts w:asciiTheme="minorHAnsi" w:hAnsiTheme="minorHAnsi" w:cstheme="minorHAnsi"/>
          <w:b/>
          <w:bCs/>
          <w:sz w:val="22"/>
          <w:szCs w:val="22"/>
        </w:rPr>
      </w:pPr>
      <w:r w:rsidRPr="00F06664">
        <w:rPr>
          <w:rFonts w:asciiTheme="minorHAnsi" w:hAnsiTheme="minorHAnsi" w:cstheme="minorHAnsi"/>
          <w:b/>
          <w:bCs/>
          <w:sz w:val="22"/>
          <w:szCs w:val="22"/>
        </w:rPr>
        <w:t>Maintain</w:t>
      </w:r>
      <w:r w:rsidR="00E11ED0">
        <w:rPr>
          <w:rFonts w:asciiTheme="minorHAnsi" w:hAnsiTheme="minorHAnsi" w:cstheme="minorHAnsi"/>
          <w:b/>
          <w:bCs/>
          <w:sz w:val="22"/>
          <w:szCs w:val="22"/>
        </w:rPr>
        <w:t>ing airway patency and security</w:t>
      </w:r>
    </w:p>
    <w:p w14:paraId="3ADDD0F4"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When the trachea is not intubated in anaesthetized or profoundly sedated animals, a reduction or loss of airway patency will eventually become manifest as deteriorating Sp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xml:space="preserve"> values and changes in other indices of hypoxia and, or hypercapnia.  However, upper airway obstruction in depressed or unconscious animals is an emergency and justifies the high recommendation for continual monitoring of airway patency in these circumstances. This involves detecting observable and audible signs of dyspnoea, i.e., altered - usually a strenuous - inspiratory effort accompanied by upper airway “gurgling” sounds.  Such vigilance is particularly important in ruminants which are at greater risk of airway obstruction caused by saliva or regurgitated rumen contents.</w:t>
      </w:r>
    </w:p>
    <w:p w14:paraId="6AA5E7BF" w14:textId="77777777" w:rsidR="00FC2719" w:rsidRPr="00F06664" w:rsidRDefault="00FC2719" w:rsidP="00372CF6">
      <w:pPr>
        <w:spacing w:before="360" w:after="360"/>
        <w:jc w:val="both"/>
        <w:rPr>
          <w:rFonts w:asciiTheme="minorHAnsi" w:hAnsiTheme="minorHAnsi" w:cstheme="minorHAnsi"/>
          <w:sz w:val="22"/>
          <w:szCs w:val="22"/>
        </w:rPr>
      </w:pPr>
      <w:r w:rsidRPr="00F06664">
        <w:rPr>
          <w:rFonts w:asciiTheme="minorHAnsi" w:hAnsiTheme="minorHAnsi" w:cstheme="minorHAnsi"/>
          <w:sz w:val="22"/>
          <w:szCs w:val="22"/>
        </w:rPr>
        <w:t>When ETTs are used, their correct positioning must be verified by auscultating similar lung sounds over both hemi-thoraces or (less preferably), by: i) detecting gas expulsion from the ETT upon thoracic percussion; or, during manual lung inflation: ii) by observing symmetrical thoracic wall movement whilst appreciating “normal” elastic lung resistance during reservoir bag compression; or iii) observing “normal” capnograms during capnography.</w:t>
      </w:r>
    </w:p>
    <w:p w14:paraId="79B872AF" w14:textId="1171557D" w:rsidR="00FC2719" w:rsidRPr="00F06664" w:rsidRDefault="00FC2719" w:rsidP="00E11ED0">
      <w:pPr>
        <w:spacing w:after="0"/>
        <w:jc w:val="both"/>
        <w:rPr>
          <w:rFonts w:asciiTheme="minorHAnsi" w:hAnsiTheme="minorHAnsi" w:cstheme="minorHAnsi"/>
          <w:b/>
          <w:bCs/>
          <w:sz w:val="22"/>
          <w:szCs w:val="22"/>
        </w:rPr>
      </w:pPr>
      <w:r w:rsidRPr="00F06664">
        <w:rPr>
          <w:rFonts w:asciiTheme="minorHAnsi" w:hAnsiTheme="minorHAnsi" w:cstheme="minorHAnsi"/>
          <w:b/>
          <w:bCs/>
          <w:sz w:val="22"/>
          <w:szCs w:val="22"/>
        </w:rPr>
        <w:t xml:space="preserve">Monitoring Lung Ventilation </w:t>
      </w:r>
    </w:p>
    <w:p w14:paraId="34149DC9"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Positive pressure ventilation (PPV) by manual or mechanical means aims to optimize gas exchange whilst minimizing risks of ventilator-induced lung injury. Mechanical ventilator designs vary, but the simultaneous control and measurement of airway pressure, V</w:t>
      </w:r>
      <w:r w:rsidRPr="00F06664">
        <w:rPr>
          <w:rFonts w:asciiTheme="minorHAnsi" w:hAnsiTheme="minorHAnsi" w:cstheme="minorHAnsi"/>
          <w:smallCaps/>
          <w:sz w:val="22"/>
          <w:szCs w:val="22"/>
        </w:rPr>
        <w:t>t</w:t>
      </w:r>
      <w:r w:rsidRPr="00F06664">
        <w:rPr>
          <w:rFonts w:asciiTheme="minorHAnsi" w:hAnsiTheme="minorHAnsi" w:cstheme="minorHAnsi"/>
          <w:sz w:val="22"/>
          <w:szCs w:val="22"/>
        </w:rPr>
        <w:t xml:space="preserve">, and </w:t>
      </w:r>
      <w:r w:rsidRPr="00F06664">
        <w:rPr>
          <w:rFonts w:asciiTheme="minorHAnsi" w:hAnsiTheme="minorHAnsi" w:cstheme="minorHAnsi"/>
          <w:i/>
          <w:iCs/>
          <w:sz w:val="22"/>
          <w:szCs w:val="22"/>
        </w:rPr>
        <w:t>f</w:t>
      </w:r>
      <w:r w:rsidRPr="00F06664">
        <w:rPr>
          <w:rFonts w:asciiTheme="minorHAnsi" w:hAnsiTheme="minorHAnsi" w:cstheme="minorHAnsi"/>
          <w:sz w:val="22"/>
          <w:szCs w:val="22"/>
        </w:rPr>
        <w:t>r are minimal requirements. Control of inspiratory: expiratory time ratios and end-expiratory pressures are highly desirable. These settings are adjusted to maintain normocapnia, i.e., P</w:t>
      </w:r>
      <w:r w:rsidRPr="00F06664">
        <w:rPr>
          <w:rFonts w:asciiTheme="minorHAnsi" w:hAnsiTheme="minorHAnsi" w:cstheme="minorHAnsi"/>
          <w:smallCaps/>
          <w:sz w:val="22"/>
          <w:szCs w:val="22"/>
        </w:rPr>
        <w:t>e</w:t>
      </w:r>
      <w:r w:rsidRPr="00F06664">
        <w:rPr>
          <w:rFonts w:asciiTheme="minorHAnsi" w:hAnsiTheme="minorHAnsi" w:cstheme="minorHAnsi"/>
          <w:sz w:val="22"/>
          <w:szCs w:val="22"/>
          <w:vertAlign w:val="superscript"/>
        </w:rPr>
        <w:t>/</w:t>
      </w:r>
      <w:r w:rsidRPr="00F06664">
        <w:rPr>
          <w:rFonts w:asciiTheme="minorHAnsi" w:hAnsiTheme="minorHAnsi" w:cstheme="minorHAnsi"/>
          <w:sz w:val="22"/>
          <w:szCs w:val="22"/>
        </w:rPr>
        <w:t>C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xml:space="preserve"> values between 5.0 – 5.7 kPa (38 – 42 mm Hg) using the lowest inflation pressures possible.</w:t>
      </w:r>
    </w:p>
    <w:p w14:paraId="15F5E564" w14:textId="77777777" w:rsidR="00FC2719" w:rsidRPr="00F06664" w:rsidRDefault="00FC2719" w:rsidP="00372CF6">
      <w:pPr>
        <w:spacing w:after="0"/>
        <w:jc w:val="both"/>
        <w:rPr>
          <w:rFonts w:asciiTheme="minorHAnsi" w:hAnsiTheme="minorHAnsi" w:cstheme="minorHAnsi"/>
          <w:sz w:val="22"/>
          <w:szCs w:val="22"/>
        </w:rPr>
      </w:pPr>
      <w:r w:rsidRPr="00F06664">
        <w:rPr>
          <w:rFonts w:asciiTheme="minorHAnsi" w:hAnsiTheme="minorHAnsi" w:cstheme="minorHAnsi"/>
          <w:sz w:val="22"/>
          <w:szCs w:val="22"/>
        </w:rPr>
        <w:t>It is recommended that ventilator settings are confirmed by measuring ventilatory variables independently, e.g., using spirometry. Modules providing information on peak, plateau, mean and end- expiratory airway pressures, ideally as a displayed waveform, provides breath-by-breath information on thoracic wall and lung mechanics.</w:t>
      </w:r>
    </w:p>
    <w:p w14:paraId="156DD7BE" w14:textId="77777777" w:rsidR="00FC2719" w:rsidRPr="00F06664" w:rsidRDefault="00FC2719" w:rsidP="00372CF6">
      <w:pPr>
        <w:spacing w:after="0"/>
        <w:jc w:val="both"/>
        <w:rPr>
          <w:rFonts w:asciiTheme="minorHAnsi" w:hAnsiTheme="minorHAnsi" w:cstheme="minorHAnsi"/>
          <w:sz w:val="22"/>
          <w:szCs w:val="22"/>
        </w:rPr>
      </w:pPr>
    </w:p>
    <w:p w14:paraId="31FA4028"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Monitoring blood pressure is recommended whenever PPV is likely to significantly reduce Q</w:t>
      </w:r>
      <w:r w:rsidRPr="00F06664">
        <w:rPr>
          <w:rFonts w:asciiTheme="minorHAnsi" w:hAnsiTheme="minorHAnsi" w:cstheme="minorHAnsi"/>
          <w:smallCaps/>
          <w:sz w:val="22"/>
          <w:szCs w:val="22"/>
        </w:rPr>
        <w:t>t</w:t>
      </w:r>
      <w:r w:rsidRPr="00F06664">
        <w:rPr>
          <w:rFonts w:asciiTheme="minorHAnsi" w:hAnsiTheme="minorHAnsi" w:cstheme="minorHAnsi"/>
          <w:sz w:val="22"/>
          <w:szCs w:val="22"/>
        </w:rPr>
        <w:t>.</w:t>
      </w:r>
    </w:p>
    <w:p w14:paraId="687C17D8" w14:textId="77777777" w:rsidR="00FC2719" w:rsidRPr="00F06664" w:rsidRDefault="00FC2719" w:rsidP="00372CF6">
      <w:pPr>
        <w:jc w:val="both"/>
        <w:rPr>
          <w:rFonts w:asciiTheme="minorHAnsi" w:hAnsiTheme="minorHAnsi" w:cstheme="minorHAnsi"/>
          <w:sz w:val="22"/>
          <w:szCs w:val="22"/>
        </w:rPr>
      </w:pPr>
    </w:p>
    <w:p w14:paraId="7BABA716" w14:textId="000AF39F" w:rsidR="00FC2719" w:rsidRPr="00F06664" w:rsidRDefault="00FC2719" w:rsidP="00E11ED0">
      <w:pPr>
        <w:spacing w:after="0"/>
        <w:jc w:val="both"/>
        <w:rPr>
          <w:rFonts w:asciiTheme="minorHAnsi" w:hAnsiTheme="minorHAnsi" w:cstheme="minorHAnsi"/>
          <w:b/>
          <w:bCs/>
          <w:sz w:val="22"/>
          <w:szCs w:val="22"/>
        </w:rPr>
      </w:pPr>
      <w:r w:rsidRPr="00F06664">
        <w:rPr>
          <w:rFonts w:asciiTheme="minorHAnsi" w:hAnsiTheme="minorHAnsi" w:cstheme="minorHAnsi"/>
          <w:b/>
          <w:bCs/>
          <w:sz w:val="22"/>
          <w:szCs w:val="22"/>
        </w:rPr>
        <w:t>M</w:t>
      </w:r>
      <w:r w:rsidR="00E11ED0">
        <w:rPr>
          <w:rFonts w:asciiTheme="minorHAnsi" w:hAnsiTheme="minorHAnsi" w:cstheme="minorHAnsi"/>
          <w:b/>
          <w:bCs/>
          <w:sz w:val="22"/>
          <w:szCs w:val="22"/>
        </w:rPr>
        <w:t>easuring inspired oxygen levels</w:t>
      </w:r>
    </w:p>
    <w:p w14:paraId="46DABC30" w14:textId="1E067A7F" w:rsidR="00FC2719" w:rsidRPr="00F06664" w:rsidRDefault="00FC2719" w:rsidP="00372CF6">
      <w:pPr>
        <w:spacing w:after="0"/>
        <w:jc w:val="both"/>
        <w:rPr>
          <w:rFonts w:asciiTheme="minorHAnsi" w:hAnsiTheme="minorHAnsi" w:cstheme="minorHAnsi"/>
          <w:sz w:val="22"/>
          <w:szCs w:val="22"/>
        </w:rPr>
      </w:pPr>
      <w:r w:rsidRPr="00F06664">
        <w:rPr>
          <w:rFonts w:asciiTheme="minorHAnsi" w:hAnsiTheme="minorHAnsi" w:cstheme="minorHAnsi"/>
          <w:sz w:val="22"/>
          <w:szCs w:val="22"/>
        </w:rPr>
        <w:t xml:space="preserve">Medical authorities recommend </w:t>
      </w:r>
      <w:r w:rsidRPr="00F06664">
        <w:rPr>
          <w:rFonts w:asciiTheme="minorHAnsi" w:hAnsiTheme="minorHAnsi" w:cstheme="minorHAnsi"/>
          <w:sz w:val="22"/>
          <w:szCs w:val="22"/>
        </w:rPr>
        <w:fldChar w:fldCharType="begin">
          <w:fldData xml:space="preserve">PEVuZE5vdGU+PENpdGU+PEF1dGhvcj5HZWxiPC9BdXRob3I+PFllYXI+MjAxODwvWWVhcj48UmVj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HZWxiPC9BdXRob3I+PFllYXI+MjAxODwvWWVhcj48UmVj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F06664">
        <w:rPr>
          <w:rFonts w:asciiTheme="minorHAnsi" w:hAnsiTheme="minorHAnsi" w:cstheme="minorHAnsi"/>
          <w:sz w:val="22"/>
          <w:szCs w:val="22"/>
        </w:rPr>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6)</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xml:space="preserve"> or highly recommend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Klein&lt;/Author&gt;&lt;Year&gt;2021&lt;/Year&gt;&lt;RecNum&gt;188&lt;/RecNum&gt;&lt;DisplayText&gt;(264)&lt;/DisplayText&gt;&lt;record&gt;&lt;rec-number&gt;188&lt;/rec-number&gt;&lt;foreign-keys&gt;&lt;key app="EN" db-id="re9zsaxpe9t5voez5wex5avr59favapezewz" timestamp="1696671297"&gt;188&lt;/key&gt;&lt;/foreign-keys&gt;&lt;ref-type name="Journal Article"&gt;17&lt;/ref-type&gt;&lt;contributors&gt;&lt;authors&gt;&lt;author&gt;Klein, A. A.&lt;/author&gt;&lt;author&gt;Meek, T.&lt;/author&gt;&lt;author&gt;Allcock, E.&lt;/author&gt;&lt;author&gt;Cook, T. M.&lt;/author&gt;&lt;author&gt;Mincher, N.&lt;/author&gt;&lt;author&gt;Morris, C.&lt;/author&gt;&lt;author&gt;Nimmo, A. F.&lt;/author&gt;&lt;author&gt;Pandit, J. J.&lt;/author&gt;&lt;author&gt;Pawa, A.&lt;/author&gt;&lt;author&gt;Rodney, G.&lt;/author&gt;&lt;author&gt;Sheraton, T.&lt;/author&gt;&lt;author&gt;Young, P.&lt;/author&gt;&lt;/authors&gt;&lt;/contributors&gt;&lt;titles&gt;&lt;title&gt;Recommendations for standards of monitoring during anaesthesia and recovery 2021&lt;/title&gt;&lt;secondary-title&gt;Anaesthesia&lt;/secondary-title&gt;&lt;/titles&gt;&lt;periodical&gt;&lt;full-title&gt;Anaesthesia&lt;/full-title&gt;&lt;/periodical&gt;&lt;pages&gt;1212-1223&lt;/pages&gt;&lt;volume&gt;76&lt;/volume&gt;&lt;number&gt;9&lt;/number&gt;&lt;keywords&gt;&lt;keyword&gt;depth of anaesthesia&lt;/keyword&gt;&lt;keyword&gt;monitoring - intra-operative&lt;/keyword&gt;&lt;keyword&gt;neuromuscular blockade&lt;/keyword&gt;&lt;/keywords&gt;&lt;dates&gt;&lt;year&gt;2021&lt;/year&gt;&lt;pub-dates&gt;&lt;date&gt;2021/09/01&lt;/date&gt;&lt;/pub-dates&gt;&lt;/dates&gt;&lt;publisher&gt;John Wiley &amp;amp; Sons, Ltd&lt;/publisher&gt;&lt;isbn&gt;0003-2409&lt;/isbn&gt;&lt;urls&gt;&lt;related-urls&gt;&lt;url&gt;https://doi.org/10.1111/anae.15501&lt;/url&gt;&lt;/related-urls&gt;&lt;/urls&gt;&lt;electronic-resource-num&gt;https://doi.org/10.1111/anae.15501&lt;/electronic-resource-num&gt;&lt;access-date&gt;2023/10/07&lt;/access-date&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64)</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xml:space="preserve"> that inspired 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xml:space="preserve"> concentration (F</w:t>
      </w:r>
      <w:r w:rsidRPr="00F06664">
        <w:rPr>
          <w:rFonts w:asciiTheme="minorHAnsi" w:hAnsiTheme="minorHAnsi" w:cstheme="minorHAnsi"/>
          <w:smallCaps/>
          <w:sz w:val="22"/>
          <w:szCs w:val="22"/>
        </w:rPr>
        <w:t>i</w:t>
      </w:r>
      <w:r w:rsidRPr="00F06664">
        <w:rPr>
          <w:rFonts w:asciiTheme="minorHAnsi" w:hAnsiTheme="minorHAnsi" w:cstheme="minorHAnsi"/>
          <w:sz w:val="22"/>
          <w:szCs w:val="22"/>
        </w:rPr>
        <w:t>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of oxygen in the patient breathing system be measured continuously by an 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xml:space="preserve"> analyzer with an audible low limit alarm always set for use. (The measurement of expired 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xml:space="preserve"> concentrations (F</w:t>
      </w:r>
      <w:r w:rsidRPr="00F06664">
        <w:rPr>
          <w:rFonts w:asciiTheme="minorHAnsi" w:hAnsiTheme="minorHAnsi" w:cstheme="minorHAnsi"/>
          <w:smallCaps/>
          <w:sz w:val="22"/>
          <w:szCs w:val="22"/>
        </w:rPr>
        <w:t>e</w:t>
      </w:r>
      <w:r w:rsidRPr="00F06664">
        <w:rPr>
          <w:rFonts w:asciiTheme="minorHAnsi" w:hAnsiTheme="minorHAnsi" w:cstheme="minorHAnsi"/>
          <w:sz w:val="22"/>
          <w:szCs w:val="22"/>
          <w:vertAlign w:val="superscript"/>
        </w:rPr>
        <w:t>/</w:t>
      </w:r>
      <w:r w:rsidRPr="00F06664">
        <w:rPr>
          <w:rFonts w:asciiTheme="minorHAnsi" w:hAnsiTheme="minorHAnsi" w:cstheme="minorHAnsi"/>
          <w:sz w:val="22"/>
          <w:szCs w:val="22"/>
        </w:rPr>
        <w:t>O2) while useful, is less important). The positioning of the sampling port – which depends on the breathing system used - must be placed in such a position that the composition of the gas mixture delivered to the patient is monitored continuously.</w:t>
      </w:r>
    </w:p>
    <w:p w14:paraId="5072496B" w14:textId="77777777" w:rsidR="00FC2719" w:rsidRPr="00F06664" w:rsidRDefault="00FC2719" w:rsidP="00372CF6">
      <w:pPr>
        <w:spacing w:after="0"/>
        <w:jc w:val="both"/>
        <w:rPr>
          <w:rFonts w:asciiTheme="minorHAnsi" w:hAnsiTheme="minorHAnsi" w:cstheme="minorHAnsi"/>
          <w:sz w:val="22"/>
          <w:szCs w:val="22"/>
        </w:rPr>
      </w:pPr>
    </w:p>
    <w:p w14:paraId="4B775F65" w14:textId="6E7EA473" w:rsidR="00FC2719"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Whilst adequate oxygenation must be assured during anaesthesia in all species, monitoring F</w:t>
      </w:r>
      <w:r w:rsidRPr="00F06664">
        <w:rPr>
          <w:rFonts w:asciiTheme="minorHAnsi" w:hAnsiTheme="minorHAnsi" w:cstheme="minorHAnsi"/>
          <w:smallCaps/>
          <w:sz w:val="22"/>
          <w:szCs w:val="22"/>
        </w:rPr>
        <w:t>i</w:t>
      </w:r>
      <w:r w:rsidRPr="00F06664">
        <w:rPr>
          <w:rFonts w:asciiTheme="minorHAnsi" w:hAnsiTheme="minorHAnsi" w:cstheme="minorHAnsi"/>
          <w:sz w:val="22"/>
          <w:szCs w:val="22"/>
        </w:rPr>
        <w:t>O</w:t>
      </w:r>
      <w:r w:rsidRPr="00F06664">
        <w:rPr>
          <w:rFonts w:asciiTheme="minorHAnsi" w:hAnsiTheme="minorHAnsi" w:cstheme="minorHAnsi"/>
          <w:sz w:val="22"/>
          <w:szCs w:val="22"/>
          <w:vertAlign w:val="subscript"/>
        </w:rPr>
        <w:t>2</w:t>
      </w:r>
      <w:r w:rsidRPr="00F06664">
        <w:rPr>
          <w:rFonts w:asciiTheme="minorHAnsi" w:hAnsiTheme="minorHAnsi" w:cstheme="minorHAnsi"/>
          <w:sz w:val="22"/>
          <w:szCs w:val="22"/>
        </w:rPr>
        <w:t xml:space="preserve"> during anaesthesia in pigs, sheep, goats, and cattle has been recommended – not highly recommended - in these guidelines, because in veterinary anaesthesia: i) low flow anaesthesia is not commonly used; ii) the inclusion of medical air, or nitrous oxide in inspired gas is less prevalent; iii) the neurological consequences of hypoxia are more severe in human than animal subjects; iv) animals with hypoxia-induced neurological injury can be legitimately euthanatized.</w:t>
      </w:r>
    </w:p>
    <w:p w14:paraId="0B77BFA6" w14:textId="46CC19C0" w:rsidR="00E11ED0" w:rsidRDefault="00E11ED0" w:rsidP="00372CF6">
      <w:pPr>
        <w:jc w:val="both"/>
        <w:rPr>
          <w:rFonts w:asciiTheme="minorHAnsi" w:hAnsiTheme="minorHAnsi" w:cstheme="minorHAnsi"/>
          <w:sz w:val="22"/>
          <w:szCs w:val="22"/>
        </w:rPr>
      </w:pPr>
    </w:p>
    <w:p w14:paraId="1F04A8D4" w14:textId="77777777" w:rsidR="00E11ED0" w:rsidRPr="00F06664" w:rsidRDefault="00E11ED0" w:rsidP="00372CF6">
      <w:pPr>
        <w:jc w:val="both"/>
        <w:rPr>
          <w:rFonts w:asciiTheme="minorHAnsi" w:hAnsiTheme="minorHAnsi" w:cstheme="minorHAnsi"/>
          <w:sz w:val="22"/>
          <w:szCs w:val="22"/>
        </w:rPr>
      </w:pPr>
    </w:p>
    <w:p w14:paraId="3D937125" w14:textId="3D57D7C5" w:rsidR="00FC2719" w:rsidRPr="00F06664" w:rsidRDefault="00FC2719" w:rsidP="00E11ED0">
      <w:pPr>
        <w:spacing w:after="0"/>
        <w:jc w:val="both"/>
        <w:rPr>
          <w:rFonts w:asciiTheme="minorHAnsi" w:hAnsiTheme="minorHAnsi" w:cstheme="minorHAnsi"/>
          <w:b/>
          <w:bCs/>
          <w:sz w:val="22"/>
          <w:szCs w:val="22"/>
        </w:rPr>
      </w:pPr>
      <w:r w:rsidRPr="00F06664">
        <w:rPr>
          <w:rFonts w:asciiTheme="minorHAnsi" w:hAnsiTheme="minorHAnsi" w:cstheme="minorHAnsi"/>
          <w:b/>
          <w:bCs/>
          <w:sz w:val="22"/>
          <w:szCs w:val="22"/>
        </w:rPr>
        <w:t>The use o</w:t>
      </w:r>
      <w:r w:rsidR="00E11ED0">
        <w:rPr>
          <w:rFonts w:asciiTheme="minorHAnsi" w:hAnsiTheme="minorHAnsi" w:cstheme="minorHAnsi"/>
          <w:b/>
          <w:bCs/>
          <w:sz w:val="22"/>
          <w:szCs w:val="22"/>
        </w:rPr>
        <w:t>f neuromuscular blocking agents</w:t>
      </w:r>
    </w:p>
    <w:p w14:paraId="5C686EE8" w14:textId="5FB3EF32"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Using NMBAs during anaesthesia makes it possible for conscious animals to undergo invasive surgery without showing normal signs of nociception, i.e., movement, tachypnoea. This intolerable situation, which may not be uncommon in laboratory pigs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Bradbury&lt;/Author&gt;&lt;Year&gt;2016&lt;/Year&gt;&lt;RecNum&gt;207&lt;/RecNum&gt;&lt;DisplayText&gt;(268)&lt;/DisplayText&gt;&lt;record&gt;&lt;rec-number&gt;207&lt;/rec-number&gt;&lt;foreign-keys&gt;&lt;key app="EN" db-id="x005rdz0lrfev0e9wafpfpvaazppeszde2z5" timestamp="1681227189"&gt;207&lt;/key&gt;&lt;/foreign-keys&gt;&lt;ref-type name="Journal Article"&gt;17&lt;/ref-type&gt;&lt;contributors&gt;&lt;authors&gt;&lt;author&gt;Bradbury, A. G.&lt;/author&gt;&lt;author&gt;Clutton, R. E.&lt;/author&gt;&lt;/authors&gt;&lt;/contributors&gt;&lt;auth-address&gt;Wellcome Trust Critical Care Laboratory for Large Animals, Roslin Institute &amp;amp; Royal (Dick) School of Veterinary Studies, The University of Edinburgh, Roslin, Midlothian EH25 9RG, UK.&amp;#xD;Wellcome Trust Critical Care Laboratory for Large Animals, Roslin Institute &amp;amp; Royal (Dick) School of Veterinary Studies, The University of Edinburgh, Roslin, Midlothian EH25 9RG, UK e.clutton@ed.ac.uk.&lt;/auth-address&gt;&lt;titles&gt;&lt;title&gt;Are neuromuscular blocking agents being misused in laboratory pigs?&lt;/title&gt;&lt;secondary-title&gt;Br J Anaesth&lt;/secondary-title&gt;&lt;/titles&gt;&lt;periodical&gt;&lt;full-title&gt;Br J Anaesth&lt;/full-title&gt;&lt;abbr-1&gt;British journal of anaesthesia&lt;/abbr-1&gt;&lt;/periodical&gt;&lt;pages&gt;476-85&lt;/pages&gt;&lt;volume&gt;116&lt;/volume&gt;&lt;number&gt;4&lt;/number&gt;&lt;edition&gt;2016/03/05&lt;/edition&gt;&lt;keywords&gt;&lt;keyword&gt;Anesthesiology&lt;/keyword&gt;&lt;keyword&gt;Animal Welfare&lt;/keyword&gt;&lt;keyword&gt;Animals&lt;/keyword&gt;&lt;keyword&gt;General Surgery/education/methods&lt;/keyword&gt;&lt;keyword&gt;Neuromuscular Blockade&lt;/keyword&gt;&lt;keyword&gt;Neuromuscular Blocking Agents/*pharmacology&lt;/keyword&gt;&lt;keyword&gt;*Sus scrofa&lt;/keyword&gt;&lt;keyword&gt;Swine&lt;/keyword&gt;&lt;keyword&gt;anaesthesia&lt;/keyword&gt;&lt;keyword&gt;awareness&lt;/keyword&gt;&lt;keyword&gt;surgery&lt;/keyword&gt;&lt;/keywords&gt;&lt;dates&gt;&lt;year&gt;2016&lt;/year&gt;&lt;pub-dates&gt;&lt;date&gt;Apr&lt;/date&gt;&lt;/pub-dates&gt;&lt;/dates&gt;&lt;isbn&gt;1471-6771 (Electronic)&amp;#xD;0007-0912 (Linking)&lt;/isbn&gt;&lt;accession-num&gt;26934943&lt;/accession-num&gt;&lt;urls&gt;&lt;related-urls&gt;&lt;url&gt;https://www.ncbi.nlm.nih.gov/pubmed/26934943&lt;/url&gt;&lt;/related-urls&gt;&lt;/urls&gt;&lt;electronic-resource-num&gt;10.1093/bja/aew019&lt;/electronic-resource-num&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68)</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xml:space="preserve"> can be avoided by monitoring (and ensuring adequate) anaesthetic delivery while closely evaluating autonomic nervous activity. Ensuring end-tidal concentrations of volatile anaesthetics (when used) are in excess, e.g., 1.1 – 1.3 X the reported (species- and agent-specific) values of MAC goes some way to ensuring insensibility is present.  </w:t>
      </w:r>
    </w:p>
    <w:p w14:paraId="2D73ABA6" w14:textId="1536BEC0"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Paralysed yet conscious animals usually respond to nocistimulation with signs of sympathetic nervous stimulation, e.g., mydriasis, tachycardia, hypertension, arrhythmias, sweating and lacrimation. However, this is not always the case in paralysed conscious humans in which the sudden appearance of pallor, hypotension, bradycardia, and other signs of ‘vasovagal syncope’ also indicate inadequate anaesthesia. In any paralysed animal in which an obvious change in heart rate can be linked with intense surgical stimulation and/or a failure of anaesthetic delivery, and which is un-associated with haemorrhage, hypotension, hypercapnia or hypoxaemia, should raise the suspicion of consciousness, especially when accompanied with parallel changes in blood pressure, salivation, lacrimation and ECG patterns associated with rising plasma catecholamine levels, e.g., ST-segment changes leading to premature ventricular depolarisations and ventricular tachycardia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Clutton&lt;/Author&gt;&lt;Year&gt;2007&lt;/Year&gt;&lt;RecNum&gt;474&lt;/RecNum&gt;&lt;DisplayText&gt;(214)&lt;/DisplayText&gt;&lt;record&gt;&lt;rec-number&gt;474&lt;/rec-number&gt;&lt;foreign-keys&gt;&lt;key app="EN" db-id="x005rdz0lrfev0e9wafpfpvaazppeszde2z5" timestamp="1685596648"&gt;474&lt;/key&gt;&lt;/foreign-keys&gt;&lt;ref-type name="Journal Article"&gt;17&lt;/ref-type&gt;&lt;contributors&gt;&lt;authors&gt;&lt;author&gt;Clutton, R.E.&lt;/author&gt;&lt;/authors&gt;&lt;/contributors&gt;&lt;titles&gt;&lt;title&gt;Surgical muscle relaxation and neuromuscular blockade &lt;/title&gt;&lt;secondary-title&gt;In Practice&lt;/secondary-title&gt;&lt;/titles&gt;&lt;periodical&gt;&lt;full-title&gt;In Practice&lt;/full-title&gt;&lt;/periodical&gt;&lt;pages&gt;574-583&lt;/pages&gt;&lt;volume&gt;29&lt;/volume&gt;&lt;number&gt;10&lt;/number&gt;&lt;section&gt;574&lt;/section&gt;&lt;dates&gt;&lt;year&gt;2007&lt;/year&gt;&lt;/dates&gt;&lt;urls&gt;&lt;/urls&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14)</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The use of NMBAs clearly justifies the need for more meticulous, e.g., IBP, rather than NIBP, and the more frequent monitoring of signs of autonomic nervous activity. It is highly recommended that the alarm thresholds on all relevant monitoring devices be set to detect slight, rather than major changes, and that the audible signal volumes are set to “high”.</w:t>
      </w:r>
    </w:p>
    <w:p w14:paraId="498CD253"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Achieving surgical levels of neuromuscular blockade (NMB) almost always paralyses the respiratory muscles and so PPV </w:t>
      </w:r>
      <w:r w:rsidRPr="00F06664">
        <w:rPr>
          <w:rFonts w:asciiTheme="minorHAnsi" w:hAnsiTheme="minorHAnsi" w:cstheme="minorHAnsi"/>
          <w:b/>
          <w:bCs/>
          <w:sz w:val="22"/>
          <w:szCs w:val="22"/>
        </w:rPr>
        <w:t>must</w:t>
      </w:r>
      <w:r w:rsidRPr="00F06664">
        <w:rPr>
          <w:rFonts w:asciiTheme="minorHAnsi" w:hAnsiTheme="minorHAnsi" w:cstheme="minorHAnsi"/>
          <w:sz w:val="22"/>
          <w:szCs w:val="22"/>
        </w:rPr>
        <w:t xml:space="preserve"> be imposed (and appropriately monitored). The need to meticulously measure ventilatory adequacy arises during recovery from NMB because such information defines criteria when full, and then partial ventilatory support is ended. Observing the range and pattern of diaphragmatic and thoracic wall movement is subjective, so while the trachea remains intubated, the use of spirometry or respirometry to measure V</w:t>
      </w:r>
      <w:r w:rsidRPr="00F06664">
        <w:rPr>
          <w:rFonts w:asciiTheme="minorHAnsi" w:hAnsiTheme="minorHAnsi" w:cstheme="minorHAnsi"/>
          <w:smallCaps/>
          <w:sz w:val="22"/>
          <w:szCs w:val="22"/>
        </w:rPr>
        <w:t>t</w:t>
      </w:r>
      <w:r w:rsidRPr="00F06664">
        <w:rPr>
          <w:rFonts w:asciiTheme="minorHAnsi" w:hAnsiTheme="minorHAnsi" w:cstheme="minorHAnsi"/>
          <w:sz w:val="22"/>
          <w:szCs w:val="22"/>
        </w:rPr>
        <w:t xml:space="preserve"> and V</w:t>
      </w:r>
      <w:r w:rsidRPr="00F06664">
        <w:rPr>
          <w:rFonts w:asciiTheme="minorHAnsi" w:hAnsiTheme="minorHAnsi" w:cstheme="minorHAnsi"/>
          <w:smallCaps/>
          <w:sz w:val="22"/>
          <w:szCs w:val="22"/>
        </w:rPr>
        <w:t>m</w:t>
      </w:r>
      <w:r w:rsidRPr="00F06664">
        <w:rPr>
          <w:rFonts w:asciiTheme="minorHAnsi" w:hAnsiTheme="minorHAnsi" w:cstheme="minorHAnsi"/>
          <w:sz w:val="22"/>
          <w:szCs w:val="22"/>
        </w:rPr>
        <w:t xml:space="preserve"> is highly recommended. Inspiratory manometry is also recommended. The combined use of respirometry with both pulse oximetry and capnography reveals whether ventilatory variables are associated with adequate lung function and provides more substantive information on the need (or otherwise) for continued ventilatory support. The usefulness of these variables to determine adequate ventilatory function is greatly increased if baseline values are established before NMBAs are given. </w:t>
      </w:r>
    </w:p>
    <w:p w14:paraId="3A6D9DE2"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Medical authorities are unanimous in recommending methods of monitoring NMB in human patients because: i) residual blockade continues to be responsible for critical complications in medical anaesthetic practice; and ii) there is considerable information linking the strength of evoked activity in the </w:t>
      </w:r>
      <w:r w:rsidRPr="00F06664">
        <w:rPr>
          <w:rFonts w:asciiTheme="minorHAnsi" w:hAnsiTheme="minorHAnsi" w:cstheme="minorHAnsi"/>
          <w:i/>
          <w:iCs/>
          <w:sz w:val="22"/>
          <w:szCs w:val="22"/>
        </w:rPr>
        <w:t xml:space="preserve">ulnaris–adductor pollicis </w:t>
      </w:r>
      <w:r w:rsidRPr="00F06664">
        <w:rPr>
          <w:rFonts w:asciiTheme="minorHAnsi" w:hAnsiTheme="minorHAnsi" w:cstheme="minorHAnsi"/>
          <w:sz w:val="22"/>
          <w:szCs w:val="22"/>
        </w:rPr>
        <w:t>nerve-muscle</w:t>
      </w:r>
      <w:r w:rsidRPr="00F06664">
        <w:rPr>
          <w:rFonts w:asciiTheme="minorHAnsi" w:hAnsiTheme="minorHAnsi" w:cstheme="minorHAnsi"/>
          <w:i/>
          <w:iCs/>
          <w:sz w:val="22"/>
          <w:szCs w:val="22"/>
        </w:rPr>
        <w:t xml:space="preserve"> </w:t>
      </w:r>
      <w:r w:rsidRPr="00F06664">
        <w:rPr>
          <w:rFonts w:asciiTheme="minorHAnsi" w:hAnsiTheme="minorHAnsi" w:cstheme="minorHAnsi"/>
          <w:sz w:val="22"/>
          <w:szCs w:val="22"/>
        </w:rPr>
        <w:t xml:space="preserve">unit (NMU) and the ability to overcome upper airway resistance and ventilate adequately.  This NMU (which adducts the thumb) only exists in </w:t>
      </w:r>
      <w:r w:rsidRPr="00F06664">
        <w:rPr>
          <w:rFonts w:asciiTheme="minorHAnsi" w:hAnsiTheme="minorHAnsi" w:cstheme="minorHAnsi"/>
          <w:i/>
          <w:iCs/>
          <w:sz w:val="22"/>
          <w:szCs w:val="22"/>
        </w:rPr>
        <w:t>H. sapiens</w:t>
      </w:r>
      <w:r w:rsidRPr="00F06664">
        <w:rPr>
          <w:rFonts w:asciiTheme="minorHAnsi" w:hAnsiTheme="minorHAnsi" w:cstheme="minorHAnsi"/>
          <w:sz w:val="22"/>
          <w:szCs w:val="22"/>
        </w:rPr>
        <w:t xml:space="preserve"> so similar information for pigs, sheep, goats and cattle does not exist. Thus, monitoring neuromuscular transmission in, for example, the </w:t>
      </w:r>
      <w:r w:rsidRPr="00F06664">
        <w:rPr>
          <w:rFonts w:asciiTheme="minorHAnsi" w:hAnsiTheme="minorHAnsi" w:cstheme="minorHAnsi"/>
          <w:i/>
          <w:iCs/>
          <w:sz w:val="22"/>
          <w:szCs w:val="22"/>
        </w:rPr>
        <w:t>n.facialis – m.levator nasolabialis</w:t>
      </w:r>
      <w:r w:rsidRPr="00F06664">
        <w:rPr>
          <w:rFonts w:asciiTheme="minorHAnsi" w:hAnsiTheme="minorHAnsi" w:cstheme="minorHAnsi"/>
          <w:sz w:val="22"/>
          <w:szCs w:val="22"/>
        </w:rPr>
        <w:t xml:space="preserve">, or the </w:t>
      </w:r>
      <w:r w:rsidRPr="00F06664">
        <w:rPr>
          <w:rFonts w:asciiTheme="minorHAnsi" w:hAnsiTheme="minorHAnsi" w:cstheme="minorHAnsi"/>
          <w:i/>
          <w:iCs/>
          <w:sz w:val="22"/>
          <w:szCs w:val="22"/>
        </w:rPr>
        <w:t>n.ulnaris - m.carpi flexorum</w:t>
      </w:r>
      <w:r w:rsidRPr="00F06664">
        <w:rPr>
          <w:rFonts w:asciiTheme="minorHAnsi" w:hAnsiTheme="minorHAnsi" w:cstheme="minorHAnsi"/>
          <w:sz w:val="22"/>
          <w:szCs w:val="22"/>
        </w:rPr>
        <w:t xml:space="preserve"> NMUs (which are both feasible in pigs, sheep and goats) reflects muscle force in those units, but not the ability to breathe adequately  Given the considerable variation in sensitivity of different NMUs to NMBs, it is possible to record full muscle function in a peripheral NMU, whilst the respiratory musculature remains paralysed. For this reason, the use of mechanomyography or acceleromyography cannot be used </w:t>
      </w:r>
      <w:r w:rsidRPr="00F06664">
        <w:rPr>
          <w:rFonts w:asciiTheme="minorHAnsi" w:hAnsiTheme="minorHAnsi" w:cstheme="minorHAnsi"/>
          <w:i/>
          <w:iCs/>
          <w:sz w:val="22"/>
          <w:szCs w:val="22"/>
        </w:rPr>
        <w:t>alone</w:t>
      </w:r>
      <w:r w:rsidRPr="00F06664">
        <w:rPr>
          <w:rFonts w:asciiTheme="minorHAnsi" w:hAnsiTheme="minorHAnsi" w:cstheme="minorHAnsi"/>
          <w:sz w:val="22"/>
          <w:szCs w:val="22"/>
        </w:rPr>
        <w:t xml:space="preserve"> to judge recovery of ventilatory function after NMBA use. </w:t>
      </w:r>
    </w:p>
    <w:p w14:paraId="1A4EB7E0" w14:textId="78A221B4"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These points are particularly important in sheep whose response to NMBAs differs markedly from those in other domesticated species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Clutton&lt;/Author&gt;&lt;Year&gt;2001&lt;/Year&gt;&lt;RecNum&gt;459&lt;/RecNum&gt;&lt;DisplayText&gt;(199)&lt;/DisplayText&gt;&lt;record&gt;&lt;rec-number&gt;459&lt;/rec-number&gt;&lt;foreign-keys&gt;&lt;key app="EN" db-id="x005rdz0lrfev0e9wafpfpvaazppeszde2z5" timestamp="1685596648"&gt;459&lt;/key&gt;&lt;/foreign-keys&gt;&lt;ref-type name="Conference Proceedings"&gt;10&lt;/ref-type&gt;&lt;contributors&gt;&lt;authors&gt;&lt;author&gt;Clutton, R.E.&lt;/author&gt;&lt;/authors&gt;&lt;/contributors&gt;&lt;titles&gt;&lt;title&gt;Neuromuscular block and its antagonism in sheep: enigma and paradox&lt;/title&gt;&lt;secondary-title&gt;Proceedings of the 7th International Neuromuscular Meeting Belfast&lt;/secondary-title&gt;&lt;/titles&gt;&lt;pages&gt;138 – 141&lt;/pages&gt;&lt;section&gt;138&lt;/section&gt;&lt;dates&gt;&lt;year&gt;2001&lt;/year&gt;&lt;/dates&gt;&lt;work-type&gt;Abstract&lt;/work-type&gt;&lt;urls&gt;&lt;/urls&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199)</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w:t>
      </w:r>
    </w:p>
    <w:p w14:paraId="58F0DEDF" w14:textId="4ED95533" w:rsidR="00FC2719" w:rsidRPr="00F06664" w:rsidRDefault="00FC2719" w:rsidP="00372CF6">
      <w:pPr>
        <w:spacing w:after="0"/>
        <w:jc w:val="both"/>
        <w:rPr>
          <w:rFonts w:asciiTheme="minorHAnsi" w:hAnsiTheme="minorHAnsi" w:cstheme="minorHAnsi"/>
          <w:sz w:val="22"/>
          <w:szCs w:val="22"/>
        </w:rPr>
      </w:pPr>
      <w:r w:rsidRPr="00F06664">
        <w:rPr>
          <w:rFonts w:asciiTheme="minorHAnsi" w:hAnsiTheme="minorHAnsi" w:cstheme="minorHAnsi"/>
          <w:sz w:val="22"/>
          <w:szCs w:val="22"/>
        </w:rPr>
        <w:t xml:space="preserve">The increased complexity of monitoring DAO, ventilatory adequacy and neuromuscular transmission in paralysed animals, coupled with the dire consequences of ineptitude justifies the need for specialised training and ensuring the prescriptions of Appendix H of Guidance on the Operation of the Animals (Scientific Procedures) Act 1986 are met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RecNum&gt;456&lt;/RecNum&gt;&lt;DisplayText&gt;(251)&lt;/DisplayText&gt;&lt;record&gt;&lt;rec-number&gt;456&lt;/rec-number&gt;&lt;foreign-keys&gt;&lt;key app="EN" db-id="x005rdz0lrfev0e9wafpfpvaazppeszde2z5" timestamp="1685596648"&gt;456&lt;/key&gt;&lt;/foreign-keys&gt;&lt;ref-type name="Web Page"&gt;12&lt;/ref-type&gt;&lt;contributors&gt;&lt;/contributors&gt;&lt;titles&gt;&lt;title&gt;Animals (Scientific Procedures) Act 1986  &lt;/title&gt;&lt;/titles&gt;&lt;volume&gt;2021&lt;/volume&gt;&lt;number&gt;Dec 10&lt;/number&gt;&lt;dates&gt;&lt;pub-dates&gt;&lt;date&gt;2021 12 10&lt;/date&gt;&lt;/pub-dates&gt;&lt;/dates&gt;&lt;work-type&gt;Internet&lt;/work-type&gt;&lt;urls&gt;&lt;related-urls&gt;&lt;url&gt;https://www.legislation.gov.uk/ukpga/1986/14/contents&lt;/url&gt;&lt;/related-urls&gt;&lt;/urls&gt;&lt;custom1&gt;2021&lt;/custom1&gt;&lt;custom2&gt;Dec 11&lt;/custom2&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51)</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w:t>
      </w:r>
    </w:p>
    <w:p w14:paraId="2BA2EA54" w14:textId="77777777" w:rsidR="00FC2719" w:rsidRPr="00F06664" w:rsidRDefault="00FC2719" w:rsidP="00372CF6">
      <w:pPr>
        <w:spacing w:after="0"/>
        <w:jc w:val="both"/>
        <w:rPr>
          <w:rFonts w:asciiTheme="minorHAnsi" w:hAnsiTheme="minorHAnsi" w:cstheme="minorHAnsi"/>
          <w:sz w:val="22"/>
          <w:szCs w:val="22"/>
        </w:rPr>
      </w:pPr>
    </w:p>
    <w:p w14:paraId="24045FC6" w14:textId="0BABFDC1" w:rsidR="00FC2719" w:rsidRPr="00F06664" w:rsidRDefault="00FC2719" w:rsidP="00E11ED0">
      <w:pPr>
        <w:spacing w:after="0"/>
        <w:jc w:val="both"/>
        <w:rPr>
          <w:rFonts w:asciiTheme="minorHAnsi" w:hAnsiTheme="minorHAnsi" w:cstheme="minorHAnsi"/>
          <w:b/>
          <w:bCs/>
          <w:sz w:val="22"/>
          <w:szCs w:val="22"/>
        </w:rPr>
      </w:pPr>
      <w:r w:rsidRPr="00F06664">
        <w:rPr>
          <w:rFonts w:asciiTheme="minorHAnsi" w:hAnsiTheme="minorHAnsi" w:cstheme="minorHAnsi"/>
          <w:b/>
          <w:bCs/>
          <w:sz w:val="22"/>
          <w:szCs w:val="22"/>
        </w:rPr>
        <w:t>Monitoring anaesthetic delivery, support and monitoring equipme</w:t>
      </w:r>
      <w:r w:rsidR="00E11ED0">
        <w:rPr>
          <w:rFonts w:asciiTheme="minorHAnsi" w:hAnsiTheme="minorHAnsi" w:cstheme="minorHAnsi"/>
          <w:b/>
          <w:bCs/>
          <w:sz w:val="22"/>
          <w:szCs w:val="22"/>
        </w:rPr>
        <w:t>nt</w:t>
      </w:r>
    </w:p>
    <w:p w14:paraId="56DAFECD"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The assigned anaesthetist must check all equipment before use and set all appropriate audible alarm settings. Monitoring equipment should always be used in conjunction with careful clinical observation by the anaesthetist, as there are circumstances in which equipment may not detect unfavourable clinical developments. </w:t>
      </w:r>
    </w:p>
    <w:p w14:paraId="2A6DF071" w14:textId="77777777" w:rsidR="00FC2719" w:rsidRPr="00F06664" w:rsidRDefault="00FC2719" w:rsidP="00372CF6">
      <w:pPr>
        <w:pStyle w:val="Default"/>
        <w:spacing w:line="360" w:lineRule="auto"/>
        <w:jc w:val="both"/>
        <w:rPr>
          <w:rFonts w:asciiTheme="minorHAnsi" w:hAnsiTheme="minorHAnsi" w:cstheme="minorHAnsi"/>
          <w:sz w:val="22"/>
          <w:szCs w:val="22"/>
        </w:rPr>
      </w:pPr>
      <w:r w:rsidRPr="00F06664">
        <w:rPr>
          <w:rFonts w:asciiTheme="minorHAnsi" w:hAnsiTheme="minorHAnsi" w:cstheme="minorHAnsi"/>
          <w:sz w:val="22"/>
          <w:szCs w:val="22"/>
        </w:rPr>
        <w:t>When the monitors are in use, the alarms (visual and audible) must be enabled. The audible component of the alarm system should be easily heard by the anaesthetist.</w:t>
      </w:r>
    </w:p>
    <w:p w14:paraId="56ADDD17" w14:textId="77777777" w:rsidR="00FC2719" w:rsidRPr="00F06664" w:rsidRDefault="00FC2719" w:rsidP="00372CF6">
      <w:pPr>
        <w:pStyle w:val="Default"/>
        <w:spacing w:line="360" w:lineRule="auto"/>
        <w:jc w:val="both"/>
        <w:rPr>
          <w:rFonts w:asciiTheme="minorHAnsi" w:hAnsiTheme="minorHAnsi" w:cstheme="minorHAnsi"/>
          <w:b/>
          <w:bCs/>
          <w:sz w:val="22"/>
          <w:szCs w:val="22"/>
        </w:rPr>
      </w:pPr>
    </w:p>
    <w:p w14:paraId="6707A47A"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The continued functioning of all anaesthetic delivery and support devices, including anaesthetic workstations, infusion controllers, syringe drivers, heater blankets, mechanical ventilators and ABSs should be periodically examined.</w:t>
      </w:r>
    </w:p>
    <w:p w14:paraId="2B3DD674" w14:textId="77777777" w:rsidR="00FC2719" w:rsidRPr="00F06664" w:rsidRDefault="00FC2719" w:rsidP="00372CF6">
      <w:pPr>
        <w:overflowPunct w:val="0"/>
        <w:spacing w:after="0"/>
        <w:jc w:val="both"/>
        <w:textAlignment w:val="baseline"/>
        <w:rPr>
          <w:rFonts w:asciiTheme="minorHAnsi" w:hAnsiTheme="minorHAnsi" w:cstheme="minorHAnsi"/>
          <w:sz w:val="22"/>
          <w:szCs w:val="22"/>
        </w:rPr>
      </w:pPr>
      <w:r w:rsidRPr="00F06664">
        <w:rPr>
          <w:rFonts w:asciiTheme="minorHAnsi" w:hAnsiTheme="minorHAnsi" w:cstheme="minorHAnsi"/>
          <w:sz w:val="22"/>
          <w:szCs w:val="22"/>
        </w:rPr>
        <w:t>It is highly recommended that the anaesthetic workstation be checked every 15 - 30 minutes for: cylinder and pipe-line pressures; the anaesthetic level in the vaporizer, and the vaporizer temperature (by palpation). It is highly recommended that the flow meter(s) and vaporizer settings and the emergency O</w:t>
      </w:r>
      <w:r w:rsidRPr="00F06664">
        <w:rPr>
          <w:rFonts w:asciiTheme="minorHAnsi" w:hAnsiTheme="minorHAnsi" w:cstheme="minorHAnsi"/>
          <w:sz w:val="22"/>
          <w:szCs w:val="22"/>
          <w:vertAlign w:val="subscript"/>
        </w:rPr>
        <w:t xml:space="preserve">2 </w:t>
      </w:r>
      <w:r w:rsidRPr="00F06664">
        <w:rPr>
          <w:rFonts w:asciiTheme="minorHAnsi" w:hAnsiTheme="minorHAnsi" w:cstheme="minorHAnsi"/>
          <w:sz w:val="22"/>
          <w:szCs w:val="22"/>
        </w:rPr>
        <w:t>valve position are checked continually (at least every 5 minutes).</w:t>
      </w:r>
    </w:p>
    <w:p w14:paraId="7E58FCD3" w14:textId="77777777" w:rsidR="00FC2719" w:rsidRPr="00F06664" w:rsidRDefault="00FC2719" w:rsidP="00372CF6">
      <w:pPr>
        <w:pStyle w:val="Noga"/>
        <w:spacing w:line="360" w:lineRule="auto"/>
        <w:jc w:val="both"/>
        <w:rPr>
          <w:rFonts w:asciiTheme="minorHAnsi" w:hAnsiTheme="minorHAnsi" w:cstheme="minorHAnsi"/>
          <w:sz w:val="22"/>
          <w:szCs w:val="22"/>
        </w:rPr>
      </w:pPr>
    </w:p>
    <w:p w14:paraId="36E81EF1"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It is highly recommended that when anaesthetics or anaesthesia adjunct drugs are being delivered by infusion controllers or syringe drivers, settings must be checked at least every 10 minutes and re-adjusted if necessary. The volume to be infused must be checked. (This also applies to intravenous fluid therapy). </w:t>
      </w:r>
    </w:p>
    <w:p w14:paraId="01F7D9CC" w14:textId="77777777" w:rsidR="00FC2719" w:rsidRPr="00F06664" w:rsidRDefault="00FC2719" w:rsidP="00372CF6">
      <w:pPr>
        <w:overflowPunct w:val="0"/>
        <w:spacing w:after="0"/>
        <w:jc w:val="both"/>
        <w:textAlignment w:val="baseline"/>
        <w:rPr>
          <w:rFonts w:asciiTheme="minorHAnsi" w:hAnsiTheme="minorHAnsi" w:cstheme="minorHAnsi"/>
          <w:sz w:val="22"/>
          <w:szCs w:val="22"/>
        </w:rPr>
      </w:pPr>
      <w:r w:rsidRPr="00F06664">
        <w:rPr>
          <w:rFonts w:asciiTheme="minorHAnsi" w:hAnsiTheme="minorHAnsi" w:cstheme="minorHAnsi"/>
          <w:bCs/>
          <w:sz w:val="22"/>
          <w:szCs w:val="22"/>
        </w:rPr>
        <w:t xml:space="preserve">The functioning of the ABSs should be checked periodically. </w:t>
      </w:r>
      <w:r w:rsidRPr="00F06664">
        <w:rPr>
          <w:rFonts w:asciiTheme="minorHAnsi" w:hAnsiTheme="minorHAnsi" w:cstheme="minorHAnsi"/>
          <w:sz w:val="22"/>
          <w:szCs w:val="22"/>
        </w:rPr>
        <w:t>It is highly recommended that: i) the degree of reservoir bag distension; ii) the circuit pressure; iii) the position of the adjustable pressure limiting valve; and iv) the ABS - ETT connection are checked at 5 – 10-minute intervals. It is recommended that the CO</w:t>
      </w:r>
      <w:r w:rsidRPr="00F06664">
        <w:rPr>
          <w:rFonts w:asciiTheme="minorHAnsi" w:hAnsiTheme="minorHAnsi" w:cstheme="minorHAnsi"/>
          <w:sz w:val="22"/>
          <w:szCs w:val="22"/>
          <w:vertAlign w:val="subscript"/>
        </w:rPr>
        <w:t xml:space="preserve">2 </w:t>
      </w:r>
      <w:r w:rsidRPr="00F06664">
        <w:rPr>
          <w:rFonts w:asciiTheme="minorHAnsi" w:hAnsiTheme="minorHAnsi" w:cstheme="minorHAnsi"/>
          <w:sz w:val="22"/>
          <w:szCs w:val="22"/>
        </w:rPr>
        <w:t xml:space="preserve">absorbent colour is checked every 30 minutes. It is </w:t>
      </w:r>
      <w:r w:rsidRPr="00F06664">
        <w:rPr>
          <w:rFonts w:asciiTheme="minorHAnsi" w:hAnsiTheme="minorHAnsi" w:cstheme="minorHAnsi"/>
          <w:bCs/>
          <w:sz w:val="22"/>
          <w:szCs w:val="22"/>
        </w:rPr>
        <w:t xml:space="preserve">suggested that </w:t>
      </w:r>
      <w:r w:rsidRPr="00F06664">
        <w:rPr>
          <w:rFonts w:asciiTheme="minorHAnsi" w:hAnsiTheme="minorHAnsi" w:cstheme="minorHAnsi"/>
          <w:sz w:val="22"/>
          <w:szCs w:val="22"/>
        </w:rPr>
        <w:t>the connection of the ABS to the common gas outlet is examined every hour.</w:t>
      </w:r>
    </w:p>
    <w:p w14:paraId="1C6B1D36" w14:textId="77777777" w:rsidR="00FC2719" w:rsidRPr="00F06664" w:rsidRDefault="00FC2719" w:rsidP="00372CF6">
      <w:pPr>
        <w:overflowPunct w:val="0"/>
        <w:spacing w:after="0"/>
        <w:jc w:val="both"/>
        <w:textAlignment w:val="baseline"/>
        <w:rPr>
          <w:rFonts w:asciiTheme="minorHAnsi" w:hAnsiTheme="minorHAnsi" w:cstheme="minorHAnsi"/>
          <w:sz w:val="22"/>
          <w:szCs w:val="22"/>
        </w:rPr>
      </w:pPr>
    </w:p>
    <w:p w14:paraId="544C59A4" w14:textId="21903FA1" w:rsidR="00FC2719" w:rsidRPr="00F06664" w:rsidRDefault="00FC2719" w:rsidP="00E11ED0">
      <w:pPr>
        <w:overflowPunct w:val="0"/>
        <w:spacing w:after="0"/>
        <w:jc w:val="both"/>
        <w:textAlignment w:val="baseline"/>
        <w:rPr>
          <w:rFonts w:asciiTheme="minorHAnsi" w:hAnsiTheme="minorHAnsi" w:cstheme="minorHAnsi"/>
          <w:b/>
          <w:bCs/>
          <w:sz w:val="22"/>
          <w:szCs w:val="22"/>
        </w:rPr>
      </w:pPr>
      <w:r w:rsidRPr="00F06664">
        <w:rPr>
          <w:rFonts w:asciiTheme="minorHAnsi" w:hAnsiTheme="minorHAnsi" w:cstheme="minorHAnsi"/>
          <w:b/>
          <w:bCs/>
          <w:sz w:val="22"/>
          <w:szCs w:val="22"/>
        </w:rPr>
        <w:t>Monitoring the procedure and operators</w:t>
      </w:r>
    </w:p>
    <w:p w14:paraId="798D5FEC"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It is recommended that the assigned anaesthetist should evaluate the ongoing procedure at appropriate intervals and if this is not possible, e.g., for reasons of sterility, then the operator must supply any requested information.  Knowing the proximity of the procedure to the airway, large blood vessels and, or nerves allows the prediction of post operative problems with airway patency, haemorrhage, and pain (and function) respectively. Anticipating “stimulating” parts of the procedure allows the preparation of “top-ups” or the deepening of anaesthesia.  A general appraisal of procedural trauma, including the degree of traction exerted should be conducted, as this is likely to influence post-operative analgesic requirements. Haemorrhage should be continuously assessed: bloody swabs should be retrieved and weighed. Observation of arterial pulsations at the surgical site provides information on cardiovascular performance.  During thoracotomy procedures, the adequacy or otherwise of lung inflation and the development of atelectasis should be noted. Similarly, during laparotomy procedures, e.g., for gut loop creation, bowel colour should be noted.</w:t>
      </w:r>
    </w:p>
    <w:p w14:paraId="3FA5CB82" w14:textId="324C830F" w:rsidR="00FC2719" w:rsidRPr="00F06664" w:rsidRDefault="00FC2719" w:rsidP="00E11ED0">
      <w:pPr>
        <w:spacing w:after="0"/>
        <w:jc w:val="both"/>
        <w:rPr>
          <w:rFonts w:asciiTheme="minorHAnsi" w:hAnsiTheme="minorHAnsi" w:cstheme="minorHAnsi"/>
          <w:sz w:val="22"/>
          <w:szCs w:val="22"/>
        </w:rPr>
      </w:pPr>
      <w:r w:rsidRPr="00F06664">
        <w:rPr>
          <w:rFonts w:asciiTheme="minorHAnsi" w:hAnsiTheme="minorHAnsi" w:cstheme="minorHAnsi"/>
          <w:b/>
          <w:bCs/>
          <w:sz w:val="22"/>
          <w:szCs w:val="22"/>
        </w:rPr>
        <w:t>Duration of monitoring and clinical responsibility</w:t>
      </w:r>
    </w:p>
    <w:p w14:paraId="567D0DEC"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It is highly recommended that the assigned anaesthetist should observe animals unobtrusively – ideally by CCTV - from the moment pre-anaesthetic medication is given. In poorly designed pens, pigs may entrap limbs or their nares, while ruminants may hypersalivate and, or regurgitate, necessitating prompt intervention. </w:t>
      </w:r>
    </w:p>
    <w:p w14:paraId="168BEC75"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It is highly recommended that the anaesthetist remains with the animal throughout anaesthesia and dedicates their attention to monitoring anaesthesia.  When necessary, the anaesthetist may delegate responsibility to another competent individual for brief periods.</w:t>
      </w:r>
    </w:p>
    <w:p w14:paraId="10FAF031" w14:textId="45BE886F"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In recovery procedures, it is highly recommended that the anaesthetist maintains constant supervision until vital activity is restored.  If necessary, another competent individual may be assigned this responsibility after being fully appraised of the animal’s condition. Recovery is a high-risk period accounting for 50 - 60% of anaesthetic-related deaths in companion animals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Brodbelt&lt;/Author&gt;&lt;Year&gt;2008&lt;/Year&gt;&lt;RecNum&gt;451&lt;/RecNum&gt;&lt;DisplayText&gt;(247)&lt;/DisplayText&gt;&lt;record&gt;&lt;rec-number&gt;451&lt;/rec-number&gt;&lt;foreign-keys&gt;&lt;key app="EN" db-id="x005rdz0lrfev0e9wafpfpvaazppeszde2z5" timestamp="1685596647"&gt;451&lt;/key&gt;&lt;/foreign-keys&gt;&lt;ref-type name="Journal Article"&gt;17&lt;/ref-type&gt;&lt;contributors&gt;&lt;authors&gt;&lt;author&gt;Brodbelt, D. C.&lt;/author&gt;&lt;author&gt;Blissitt, K. J.&lt;/author&gt;&lt;author&gt;Hammond, R. A.&lt;/author&gt;&lt;author&gt;Neath, P. J.&lt;/author&gt;&lt;author&gt;Young, L. E.&lt;/author&gt;&lt;author&gt;Pfeiffer, D. U.&lt;/author&gt;&lt;author&gt;Wood, J. L.&lt;/author&gt;&lt;/authors&gt;&lt;/contributors&gt;&lt;auth-address&gt;Animal Health Trust, Lanwades Park, Kentford, Newmarket, Suffolk, UK. dbrodbelt@rvc.ac.uk&lt;/auth-address&gt;&lt;titles&gt;&lt;title&gt;The risk of death: the confidential enquiry into perioperative small animal fatalities&lt;/title&gt;&lt;secondary-title&gt;Vet Anaesth Analg&lt;/secondary-title&gt;&lt;/titles&gt;&lt;periodical&gt;&lt;full-title&gt;Vet Anaesth Analg&lt;/full-title&gt;&lt;/periodical&gt;&lt;pages&gt;365-73&lt;/pages&gt;&lt;volume&gt;35&lt;/volume&gt;&lt;number&gt;5&lt;/number&gt;&lt;edition&gt;2008/05/10&lt;/edition&gt;&lt;keywords&gt;&lt;keyword&gt;Analgesics/*adverse effects&lt;/keyword&gt;&lt;keyword&gt;Anesthesia/mortality/*veterinary&lt;/keyword&gt;&lt;keyword&gt;Anesthetics/*adverse effects&lt;/keyword&gt;&lt;keyword&gt;Animals&lt;/keyword&gt;&lt;keyword&gt;Animals, Domestic&lt;/keyword&gt;&lt;keyword&gt;Birds&lt;/keyword&gt;&lt;keyword&gt;Case-Control Studies&lt;/keyword&gt;&lt;keyword&gt;Cohort Studies&lt;/keyword&gt;&lt;keyword&gt;Hypnotics and Sedatives/*adverse effects&lt;/keyword&gt;&lt;keyword&gt;Mammals&lt;/keyword&gt;&lt;keyword&gt;Prospective Studies&lt;/keyword&gt;&lt;keyword&gt;Reptiles&lt;/keyword&gt;&lt;keyword&gt;Risk Factors&lt;/keyword&gt;&lt;keyword&gt;Surgical Procedures, Operative/mortality/veterinary&lt;/keyword&gt;&lt;keyword&gt;United Kingdom&lt;/keyword&gt;&lt;/keywords&gt;&lt;dates&gt;&lt;year&gt;2008&lt;/year&gt;&lt;pub-dates&gt;&lt;date&gt;Sep&lt;/date&gt;&lt;/pub-dates&gt;&lt;/dates&gt;&lt;isbn&gt;1467-2987&lt;/isbn&gt;&lt;accession-num&gt;18466167&lt;/accession-num&gt;&lt;urls&gt;&lt;/urls&gt;&lt;electronic-resource-num&gt;10.1111/j.1467-2995.2008.00397.x&lt;/electronic-resource-num&gt;&lt;remote-database-provider&gt;NLM&lt;/remote-database-provider&gt;&lt;language&gt;eng&lt;/language&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47)</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xml:space="preserve"> and 66 – 100% in horses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Loomes&lt;/Author&gt;&lt;Year&gt;2022&lt;/Year&gt;&lt;RecNum&gt;192&lt;/RecNum&gt;&lt;DisplayText&gt;(269)&lt;/DisplayText&gt;&lt;record&gt;&lt;rec-number&gt;192&lt;/rec-number&gt;&lt;foreign-keys&gt;&lt;key app="EN" db-id="re9zsaxpe9t5voez5wex5avr59favapezewz" timestamp="1696674781"&gt;192&lt;/key&gt;&lt;/foreign-keys&gt;&lt;ref-type name="Journal Article"&gt;17&lt;/ref-type&gt;&lt;contributors&gt;&lt;authors&gt;&lt;author&gt;Loomes, K.&lt;/author&gt;&lt;author&gt;Louro, L. F.&lt;/author&gt;&lt;/authors&gt;&lt;/contributors&gt;&lt;auth-address&gt;Rainbow Equine Hospital, Malton, UK.&amp;#xD;School of Veterinary Science, Leahurst Campus, University of Liverpool, Wirral, UK.&lt;/auth-address&gt;&lt;titles&gt;&lt;title&gt;Recovery of horses from general anaesthesia: A systematic review (2000-2020) of risk factors and influence of interventions during the recovery period&lt;/title&gt;&lt;secondary-title&gt;Equine Vet J&lt;/secondary-title&gt;&lt;/titles&gt;&lt;periodical&gt;&lt;full-title&gt;Equine Vet J&lt;/full-title&gt;&lt;/periodical&gt;&lt;pages&gt;201-218&lt;/pages&gt;&lt;volume&gt;54&lt;/volume&gt;&lt;number&gt;2&lt;/number&gt;&lt;edition&gt;2021/09/20&lt;/edition&gt;&lt;keywords&gt;&lt;keyword&gt;*Anesthesia, General/adverse effects/veterinary&lt;/keyword&gt;&lt;keyword&gt;*Anesthetics&lt;/keyword&gt;&lt;keyword&gt;Animals&lt;/keyword&gt;&lt;keyword&gt;Horses&lt;/keyword&gt;&lt;keyword&gt;Risk Factors&lt;/keyword&gt;&lt;keyword&gt;horse&lt;/keyword&gt;&lt;keyword&gt;morbidity&lt;/keyword&gt;&lt;keyword&gt;mortality&lt;/keyword&gt;&lt;keyword&gt;quality&lt;/keyword&gt;&lt;keyword&gt;recovery&lt;/keyword&gt;&lt;keyword&gt;veterinary anaesthesia&lt;/keyword&gt;&lt;/keywords&gt;&lt;dates&gt;&lt;year&gt;2022&lt;/year&gt;&lt;pub-dates&gt;&lt;date&gt;Mar&lt;/date&gt;&lt;/pub-dates&gt;&lt;/dates&gt;&lt;isbn&gt;0425-1644&lt;/isbn&gt;&lt;accession-num&gt;34537994&lt;/accession-num&gt;&lt;urls&gt;&lt;/urls&gt;&lt;electronic-resource-num&gt;10.1111/evj.13517&lt;/electronic-resource-num&gt;&lt;remote-database-provider&gt;NLM&lt;/remote-database-provider&gt;&lt;language&gt;eng&lt;/language&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69)</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xml:space="preserve">. </w:t>
      </w:r>
    </w:p>
    <w:p w14:paraId="05DD374F" w14:textId="20646A68"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The physiological and behavioural criteria for the restoration of vital activity are detailed described</w:t>
      </w:r>
      <w:r w:rsidR="00AC0341">
        <w:rPr>
          <w:rFonts w:asciiTheme="minorHAnsi" w:hAnsiTheme="minorHAnsi" w:cstheme="minorHAnsi"/>
          <w:sz w:val="22"/>
          <w:szCs w:val="22"/>
        </w:rPr>
        <w:t xml:space="preserve"> (</w:t>
      </w:r>
      <w:r w:rsidR="00AC0341">
        <w:rPr>
          <w:rFonts w:asciiTheme="minorHAnsi" w:hAnsiTheme="minorHAnsi" w:cstheme="minorHAnsi"/>
          <w:sz w:val="22"/>
          <w:szCs w:val="22"/>
        </w:rPr>
        <w:fldChar w:fldCharType="begin"/>
      </w:r>
      <w:r w:rsidR="00AC0341">
        <w:rPr>
          <w:rFonts w:asciiTheme="minorHAnsi" w:hAnsiTheme="minorHAnsi" w:cstheme="minorHAnsi"/>
          <w:sz w:val="22"/>
          <w:szCs w:val="22"/>
        </w:rPr>
        <w:instrText xml:space="preserve"> REF _Ref166822530 \h </w:instrText>
      </w:r>
      <w:r w:rsidR="00372CF6">
        <w:rPr>
          <w:rFonts w:asciiTheme="minorHAnsi" w:hAnsiTheme="minorHAnsi" w:cstheme="minorHAnsi"/>
          <w:sz w:val="22"/>
          <w:szCs w:val="22"/>
        </w:rPr>
        <w:instrText xml:space="preserve"> \* MERGEFORMAT </w:instrText>
      </w:r>
      <w:r w:rsidR="00AC0341">
        <w:rPr>
          <w:rFonts w:asciiTheme="minorHAnsi" w:hAnsiTheme="minorHAnsi" w:cstheme="minorHAnsi"/>
          <w:sz w:val="22"/>
          <w:szCs w:val="22"/>
        </w:rPr>
      </w:r>
      <w:r w:rsidR="00AC0341">
        <w:rPr>
          <w:rFonts w:asciiTheme="minorHAnsi" w:hAnsiTheme="minorHAnsi" w:cstheme="minorHAnsi"/>
          <w:sz w:val="22"/>
          <w:szCs w:val="22"/>
        </w:rPr>
        <w:fldChar w:fldCharType="separate"/>
      </w:r>
      <w:r w:rsidR="00AC0341">
        <w:rPr>
          <w:rFonts w:asciiTheme="minorHAnsi" w:hAnsiTheme="minorHAnsi" w:cstheme="minorHAnsi"/>
          <w:sz w:val="22"/>
          <w:szCs w:val="22"/>
        </w:rPr>
        <w:t>Section II: General Principles</w:t>
      </w:r>
      <w:r w:rsidR="00AC0341">
        <w:rPr>
          <w:rFonts w:asciiTheme="minorHAnsi" w:hAnsiTheme="minorHAnsi" w:cstheme="minorHAnsi"/>
          <w:sz w:val="22"/>
          <w:szCs w:val="22"/>
        </w:rPr>
        <w:fldChar w:fldCharType="end"/>
      </w:r>
      <w:r w:rsidR="00AC0341">
        <w:rPr>
          <w:rFonts w:asciiTheme="minorHAnsi" w:hAnsiTheme="minorHAnsi" w:cstheme="minorHAnsi"/>
          <w:sz w:val="22"/>
          <w:szCs w:val="22"/>
        </w:rPr>
        <w:t>)</w:t>
      </w:r>
      <w:r w:rsidRPr="00F06664">
        <w:rPr>
          <w:rFonts w:asciiTheme="minorHAnsi" w:hAnsiTheme="minorHAnsi" w:cstheme="minorHAnsi"/>
          <w:sz w:val="22"/>
          <w:szCs w:val="22"/>
        </w:rPr>
        <w:t xml:space="preserve">; put simply, when the animal can stand, breathe normally, ambulate, prehend food and drink.  </w:t>
      </w:r>
    </w:p>
    <w:p w14:paraId="129F8B52"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It is highly recommended that ruminants are known to have eructated and ideally, begun ruminating, and judged capable of maintaining sternal recumbency – preferably the standing position – before close surveillance is ended.</w:t>
      </w:r>
    </w:p>
    <w:p w14:paraId="0DB0966B"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Additional staff should be available in proximity to the recovery area to assist in the event of emergencies.  This is particularly important when adult cattle and large pigs are involved: physical assistance may be required, for example, to reposition entrapped or “cast” animals. </w:t>
      </w:r>
    </w:p>
    <w:p w14:paraId="4A87413D" w14:textId="77777777" w:rsidR="00FC2719" w:rsidRPr="00F06664" w:rsidRDefault="00FC2719" w:rsidP="00E11ED0">
      <w:pPr>
        <w:spacing w:after="0"/>
        <w:jc w:val="both"/>
        <w:rPr>
          <w:rFonts w:asciiTheme="minorHAnsi" w:hAnsiTheme="minorHAnsi" w:cstheme="minorHAnsi"/>
          <w:b/>
          <w:bCs/>
          <w:sz w:val="22"/>
          <w:szCs w:val="22"/>
        </w:rPr>
      </w:pPr>
      <w:r w:rsidRPr="00F06664">
        <w:rPr>
          <w:rFonts w:asciiTheme="minorHAnsi" w:hAnsiTheme="minorHAnsi" w:cstheme="minorHAnsi"/>
          <w:b/>
          <w:bCs/>
          <w:sz w:val="22"/>
          <w:szCs w:val="22"/>
        </w:rPr>
        <w:t xml:space="preserve">Anaesthetic Records </w:t>
      </w:r>
    </w:p>
    <w:p w14:paraId="41DEAE1B"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Maintaining an accurate anaesthetic record has numerous advantages; it facilitates the identification of trends, which may lead to crisis if uncorrected; it allows informed analysis of events so forms the basis of future technical improvement (experimental refinement); it provides a data base for reviewing factors contributing to critical events – should they occur; it may also elucidate unexpected scientific outcomes, e.g., explain outliers.  </w:t>
      </w:r>
    </w:p>
    <w:p w14:paraId="16CA1FB2" w14:textId="6F292704"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The A(SP)A 1986 requires that any procedural (including anaesthetic-related) morbidity and mortality is recorded to determine the need for training [Standard Condition 20].  Under the Act, an anaesthetic record which identifies supervising and supervised anaesthetists constitutes a (required) record of the regulated procedures conducted </w:t>
      </w:r>
      <w:r w:rsidRPr="00F0666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RecNum&gt;456&lt;/RecNum&gt;&lt;DisplayText&gt;(251)&lt;/DisplayText&gt;&lt;record&gt;&lt;rec-number&gt;456&lt;/rec-number&gt;&lt;foreign-keys&gt;&lt;key app="EN" db-id="x005rdz0lrfev0e9wafpfpvaazppeszde2z5" timestamp="1685596648"&gt;456&lt;/key&gt;&lt;/foreign-keys&gt;&lt;ref-type name="Web Page"&gt;12&lt;/ref-type&gt;&lt;contributors&gt;&lt;/contributors&gt;&lt;titles&gt;&lt;title&gt;Animals (Scientific Procedures) Act 1986  &lt;/title&gt;&lt;/titles&gt;&lt;volume&gt;2021&lt;/volume&gt;&lt;number&gt;Dec 10&lt;/number&gt;&lt;dates&gt;&lt;pub-dates&gt;&lt;date&gt;2021 12 10&lt;/date&gt;&lt;/pub-dates&gt;&lt;/dates&gt;&lt;work-type&gt;Internet&lt;/work-type&gt;&lt;urls&gt;&lt;related-urls&gt;&lt;url&gt;https://www.legislation.gov.uk/ukpga/1986/14/contents&lt;/url&gt;&lt;/related-urls&gt;&lt;/urls&gt;&lt;custom1&gt;2021&lt;/custom1&gt;&lt;custom2&gt;Dec 11&lt;/custom2&gt;&lt;/record&gt;&lt;/Cite&gt;&lt;/EndNote&gt;</w:instrText>
      </w:r>
      <w:r w:rsidRPr="00F06664">
        <w:rPr>
          <w:rFonts w:asciiTheme="minorHAnsi" w:hAnsiTheme="minorHAnsi" w:cstheme="minorHAnsi"/>
          <w:sz w:val="22"/>
          <w:szCs w:val="22"/>
        </w:rPr>
        <w:fldChar w:fldCharType="separate"/>
      </w:r>
      <w:r>
        <w:rPr>
          <w:rFonts w:asciiTheme="minorHAnsi" w:hAnsiTheme="minorHAnsi" w:cstheme="minorHAnsi"/>
          <w:noProof/>
          <w:sz w:val="22"/>
          <w:szCs w:val="22"/>
        </w:rPr>
        <w:t>(251)</w:t>
      </w:r>
      <w:r w:rsidRPr="00F06664">
        <w:rPr>
          <w:rFonts w:asciiTheme="minorHAnsi" w:hAnsiTheme="minorHAnsi" w:cstheme="minorHAnsi"/>
          <w:sz w:val="22"/>
          <w:szCs w:val="22"/>
        </w:rPr>
        <w:fldChar w:fldCharType="end"/>
      </w:r>
      <w:r w:rsidRPr="00F06664">
        <w:rPr>
          <w:rFonts w:asciiTheme="minorHAnsi" w:hAnsiTheme="minorHAnsi" w:cstheme="minorHAnsi"/>
          <w:sz w:val="22"/>
          <w:szCs w:val="22"/>
        </w:rPr>
        <w:t xml:space="preserve">.  </w:t>
      </w:r>
    </w:p>
    <w:p w14:paraId="632EB9FE"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While manual record keeping is more time-consuming than automated electronic options, it promotes focus on the examined variable, the anaesthetized subject in general, and any monitoring device used. </w:t>
      </w:r>
    </w:p>
    <w:p w14:paraId="12A2264F"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Manual anaesthetic records, when used, should be formatted to allow DOA and vital signs to be recorded at least every 5 minutes, along with outputs from all monitoring devices. Records should be clear and legible with all information provided; they should clearly document a case from start to finish. Changes in responsibility for anaesthesia must be clearly identified on the record.</w:t>
      </w:r>
    </w:p>
    <w:p w14:paraId="71A460CA"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It is recommended that automated electronic anaesthetic record systems or data loggers should be used in conjunction with manual anaesthetic records. This may be prescribed for studies conducted under GLP.  When contemporaneous records are difficult to keep, e.g., in emergencies, absent information should be entered retrospectively using data stored in monitoring devices. </w:t>
      </w:r>
    </w:p>
    <w:p w14:paraId="4A221926"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Before electronic monitors are used, they must be checked by the assigned anaesthetist to ensure they are functioning and that all appropriate parameters and alarms have been set. This includes the cycling times, or frequency of recordings. The gas sampling lines should be properly attached and free from obstruction or kinks. It is critically important to ensure the oxygen analyser, pulse oximeter and capnograph are functioning correctly and that appropriate alarm limits for all monitors are set before procedures are begun.</w:t>
      </w:r>
    </w:p>
    <w:p w14:paraId="192B92B6" w14:textId="77777777" w:rsidR="00FC2719" w:rsidRPr="00F06664" w:rsidRDefault="00FC2719" w:rsidP="00372CF6">
      <w:pPr>
        <w:jc w:val="both"/>
        <w:rPr>
          <w:rFonts w:asciiTheme="minorHAnsi" w:hAnsiTheme="minorHAnsi" w:cstheme="minorHAnsi"/>
          <w:sz w:val="22"/>
          <w:szCs w:val="22"/>
        </w:rPr>
      </w:pPr>
      <w:r w:rsidRPr="00F06664">
        <w:rPr>
          <w:rFonts w:asciiTheme="minorHAnsi" w:hAnsiTheme="minorHAnsi" w:cstheme="minorHAnsi"/>
          <w:sz w:val="22"/>
          <w:szCs w:val="22"/>
        </w:rPr>
        <w:t xml:space="preserve">Maintaining an anaesthetic record during procedural sedation is justified on the grounds made earlier, i.e., that sedation is not without risk. However, it is recognized that when sedation is “light” the number of variables capable of being monitored may be so few as to make the exercise meaningless. Similarly, maintaining a sedative record may be considered unnecessary when very brief periods of sedation are anticipated (and realised). Under these circumstances, it is highly recommended that animals remain under close observation until fully recovered. </w:t>
      </w:r>
    </w:p>
    <w:p w14:paraId="37A803AB" w14:textId="77777777" w:rsidR="00FC2719" w:rsidRPr="009D49A5" w:rsidRDefault="00FC2719" w:rsidP="00FC2719">
      <w:pPr>
        <w:rPr>
          <w:rFonts w:asciiTheme="minorHAnsi" w:hAnsiTheme="minorHAnsi" w:cstheme="minorHAnsi"/>
        </w:rPr>
        <w:sectPr w:rsidR="00FC2719" w:rsidRPr="009D49A5" w:rsidSect="007F2D54">
          <w:headerReference w:type="default" r:id="rId18"/>
          <w:pgSz w:w="11906" w:h="16838"/>
          <w:pgMar w:top="1440" w:right="1440" w:bottom="1440" w:left="1440" w:header="708" w:footer="708" w:gutter="0"/>
          <w:lnNumType w:countBy="1" w:restart="continuous"/>
          <w:cols w:space="708"/>
          <w:docGrid w:linePitch="360"/>
        </w:sectPr>
      </w:pPr>
    </w:p>
    <w:p w14:paraId="2815011C" w14:textId="580264F1" w:rsidR="00FC2719" w:rsidRPr="009D49A5" w:rsidRDefault="00FC2719" w:rsidP="00FC2719">
      <w:pPr>
        <w:pStyle w:val="Napis"/>
        <w:keepNext/>
        <w:rPr>
          <w:rFonts w:asciiTheme="minorHAnsi" w:hAnsiTheme="minorHAnsi" w:cstheme="minorHAnsi"/>
        </w:rPr>
      </w:pPr>
      <w:bookmarkStart w:id="32" w:name="_Ref164949423"/>
      <w:r w:rsidRPr="009D49A5">
        <w:rPr>
          <w:rFonts w:asciiTheme="minorHAnsi" w:hAnsiTheme="minorHAnsi" w:cstheme="minorHAnsi"/>
        </w:rPr>
        <w:t xml:space="preserve">Table </w:t>
      </w:r>
      <w:r w:rsidR="00AC0341">
        <w:rPr>
          <w:rFonts w:asciiTheme="minorHAnsi" w:hAnsiTheme="minorHAnsi" w:cstheme="minorHAnsi"/>
        </w:rPr>
        <w:fldChar w:fldCharType="begin"/>
      </w:r>
      <w:r w:rsidR="00AC0341">
        <w:rPr>
          <w:rFonts w:asciiTheme="minorHAnsi" w:hAnsiTheme="minorHAnsi" w:cstheme="minorHAnsi"/>
        </w:rPr>
        <w:instrText xml:space="preserve"> SEQ Table \* ARABIC </w:instrText>
      </w:r>
      <w:r w:rsidR="00AC0341">
        <w:rPr>
          <w:rFonts w:asciiTheme="minorHAnsi" w:hAnsiTheme="minorHAnsi" w:cstheme="minorHAnsi"/>
        </w:rPr>
        <w:fldChar w:fldCharType="separate"/>
      </w:r>
      <w:r w:rsidR="00AC0341">
        <w:rPr>
          <w:rFonts w:asciiTheme="minorHAnsi" w:hAnsiTheme="minorHAnsi" w:cstheme="minorHAnsi"/>
          <w:noProof/>
        </w:rPr>
        <w:t>14</w:t>
      </w:r>
      <w:r w:rsidR="00AC0341">
        <w:rPr>
          <w:rFonts w:asciiTheme="minorHAnsi" w:hAnsiTheme="minorHAnsi" w:cstheme="minorHAnsi"/>
        </w:rPr>
        <w:fldChar w:fldCharType="end"/>
      </w:r>
      <w:bookmarkEnd w:id="32"/>
      <w:r w:rsidRPr="009D49A5">
        <w:rPr>
          <w:rFonts w:asciiTheme="minorHAnsi" w:hAnsiTheme="minorHAnsi" w:cstheme="minorHAnsi"/>
        </w:rPr>
        <w:t xml:space="preserve"> Published recommendations and guidelines for monitoring anaesthesia.  AAGBI: Association of Anaesthetists of Great Britain and Ireland. ACVAA:  American College of Veterinary Anesthesia and Analgesia. ANZCA: Australia and New Zealand College of Anaesthetists. ASA: American Society of Anesthesiologists. AVA: Association of Veterinary Anaesthetists. EBA: European Board of Anaesthesiology.  WHO: World Health Organisation. WFSA World Federation of Societies of Anaesthesiologists</w:t>
      </w:r>
    </w:p>
    <w:tbl>
      <w:tblPr>
        <w:tblStyle w:val="Tabelamrea"/>
        <w:tblW w:w="15163" w:type="dxa"/>
        <w:tblInd w:w="-284" w:type="dxa"/>
        <w:tblLook w:val="04A0" w:firstRow="1" w:lastRow="0" w:firstColumn="1" w:lastColumn="0" w:noHBand="0" w:noVBand="1"/>
      </w:tblPr>
      <w:tblGrid>
        <w:gridCol w:w="1105"/>
        <w:gridCol w:w="9258"/>
        <w:gridCol w:w="4800"/>
      </w:tblGrid>
      <w:tr w:rsidR="00FC2719" w:rsidRPr="009D49A5" w14:paraId="1733A23F" w14:textId="77777777" w:rsidTr="00412B04">
        <w:trPr>
          <w:trHeight w:val="282"/>
        </w:trPr>
        <w:tc>
          <w:tcPr>
            <w:tcW w:w="1105" w:type="dxa"/>
            <w:vAlign w:val="center"/>
          </w:tcPr>
          <w:p w14:paraId="48D85DC5" w14:textId="77777777" w:rsidR="00FC2719" w:rsidRPr="009D49A5" w:rsidRDefault="00FC2719" w:rsidP="00412B04">
            <w:pPr>
              <w:spacing w:line="240" w:lineRule="auto"/>
              <w:rPr>
                <w:rFonts w:asciiTheme="minorHAnsi" w:hAnsiTheme="minorHAnsi" w:cstheme="minorHAnsi"/>
                <w:b/>
                <w:bCs/>
              </w:rPr>
            </w:pPr>
            <w:r w:rsidRPr="009D49A5">
              <w:rPr>
                <w:rFonts w:asciiTheme="minorHAnsi" w:hAnsiTheme="minorHAnsi" w:cstheme="minorHAnsi"/>
                <w:b/>
                <w:bCs/>
              </w:rPr>
              <w:t>Authority</w:t>
            </w:r>
          </w:p>
        </w:tc>
        <w:tc>
          <w:tcPr>
            <w:tcW w:w="9258" w:type="dxa"/>
            <w:vAlign w:val="center"/>
          </w:tcPr>
          <w:p w14:paraId="2F923D29" w14:textId="77777777" w:rsidR="00FC2719" w:rsidRPr="009D49A5" w:rsidRDefault="00FC2719" w:rsidP="00412B04">
            <w:pPr>
              <w:spacing w:line="240" w:lineRule="auto"/>
              <w:rPr>
                <w:rFonts w:asciiTheme="minorHAnsi" w:hAnsiTheme="minorHAnsi" w:cstheme="minorHAnsi"/>
                <w:b/>
                <w:bCs/>
              </w:rPr>
            </w:pPr>
            <w:r w:rsidRPr="009D49A5">
              <w:rPr>
                <w:rFonts w:asciiTheme="minorHAnsi" w:hAnsiTheme="minorHAnsi" w:cstheme="minorHAnsi"/>
                <w:b/>
                <w:bCs/>
              </w:rPr>
              <w:t>Title / Synopsis</w:t>
            </w:r>
          </w:p>
        </w:tc>
        <w:tc>
          <w:tcPr>
            <w:tcW w:w="4800" w:type="dxa"/>
            <w:vAlign w:val="center"/>
          </w:tcPr>
          <w:p w14:paraId="18412BA2" w14:textId="77777777" w:rsidR="00FC2719" w:rsidRPr="009D49A5" w:rsidRDefault="00FC2719" w:rsidP="00412B04">
            <w:pPr>
              <w:spacing w:line="276" w:lineRule="auto"/>
              <w:rPr>
                <w:rFonts w:asciiTheme="minorHAnsi" w:hAnsiTheme="minorHAnsi" w:cstheme="minorHAnsi"/>
                <w:b/>
                <w:bCs/>
              </w:rPr>
            </w:pPr>
            <w:r w:rsidRPr="009D49A5">
              <w:rPr>
                <w:rFonts w:asciiTheme="minorHAnsi" w:hAnsiTheme="minorHAnsi" w:cstheme="minorHAnsi"/>
                <w:b/>
                <w:bCs/>
              </w:rPr>
              <w:t>Reference</w:t>
            </w:r>
          </w:p>
        </w:tc>
      </w:tr>
      <w:tr w:rsidR="00FC2719" w:rsidRPr="009D49A5" w14:paraId="1D696544" w14:textId="77777777" w:rsidTr="00412B04">
        <w:trPr>
          <w:trHeight w:val="680"/>
        </w:trPr>
        <w:tc>
          <w:tcPr>
            <w:tcW w:w="1105" w:type="dxa"/>
            <w:vMerge w:val="restart"/>
            <w:vAlign w:val="center"/>
          </w:tcPr>
          <w:p w14:paraId="32E40DCC" w14:textId="77777777" w:rsidR="00FC2719" w:rsidRPr="009D49A5" w:rsidRDefault="00FC2719" w:rsidP="00412B04">
            <w:pPr>
              <w:spacing w:line="240" w:lineRule="auto"/>
              <w:jc w:val="center"/>
              <w:rPr>
                <w:rFonts w:asciiTheme="minorHAnsi" w:hAnsiTheme="minorHAnsi" w:cstheme="minorHAnsi"/>
                <w:highlight w:val="yellow"/>
              </w:rPr>
            </w:pPr>
            <w:r w:rsidRPr="009D49A5">
              <w:rPr>
                <w:rFonts w:asciiTheme="minorHAnsi" w:hAnsiTheme="minorHAnsi" w:cstheme="minorHAnsi"/>
              </w:rPr>
              <w:t>AAGBI</w:t>
            </w:r>
          </w:p>
        </w:tc>
        <w:tc>
          <w:tcPr>
            <w:tcW w:w="9258" w:type="dxa"/>
            <w:vAlign w:val="center"/>
          </w:tcPr>
          <w:p w14:paraId="71F22CD0" w14:textId="77777777" w:rsidR="00FC2719" w:rsidRPr="009D49A5" w:rsidRDefault="00FC2719" w:rsidP="00412B04">
            <w:pPr>
              <w:tabs>
                <w:tab w:val="left" w:pos="1433"/>
              </w:tabs>
              <w:spacing w:line="240" w:lineRule="auto"/>
              <w:rPr>
                <w:rFonts w:asciiTheme="minorHAnsi" w:hAnsiTheme="minorHAnsi" w:cstheme="minorHAnsi"/>
                <w:highlight w:val="yellow"/>
              </w:rPr>
            </w:pPr>
            <w:r w:rsidRPr="009D49A5">
              <w:rPr>
                <w:rFonts w:asciiTheme="minorHAnsi" w:hAnsiTheme="minorHAnsi" w:cstheme="minorHAnsi"/>
              </w:rPr>
              <w:t>AAGBI Safety Guideline; Checking Anaesthetic Equipment (2012)</w:t>
            </w:r>
          </w:p>
        </w:tc>
        <w:tc>
          <w:tcPr>
            <w:tcW w:w="4800" w:type="dxa"/>
            <w:vMerge w:val="restart"/>
            <w:vAlign w:val="center"/>
          </w:tcPr>
          <w:p w14:paraId="72AE225E" w14:textId="74EED47D" w:rsidR="00FC2719" w:rsidRPr="009D49A5" w:rsidRDefault="005C0EBD" w:rsidP="00FC2719">
            <w:pPr>
              <w:rPr>
                <w:rFonts w:asciiTheme="minorHAnsi" w:hAnsiTheme="minorHAnsi" w:cstheme="minorHAnsi"/>
                <w:highlight w:val="yellow"/>
              </w:rPr>
            </w:pPr>
            <w:hyperlink r:id="rId19" w:history="1">
              <w:r w:rsidR="00FC2719" w:rsidRPr="009D49A5">
                <w:rPr>
                  <w:rStyle w:val="Hiperpovezava"/>
                  <w:rFonts w:asciiTheme="minorHAnsi" w:hAnsiTheme="minorHAnsi" w:cstheme="minorHAnsi"/>
                </w:rPr>
                <w:t>Checking anaesthetic equipment (anaesthetists.org)</w:t>
              </w:r>
            </w:hyperlink>
            <w:r w:rsidR="00FC2719" w:rsidRPr="009D49A5">
              <w:rPr>
                <w:rStyle w:val="Hiperpovezava"/>
                <w:rFonts w:asciiTheme="minorHAnsi" w:hAnsiTheme="minorHAnsi" w:cstheme="minorHAnsi"/>
              </w:rPr>
              <w:t xml:space="preserve"> </w:t>
            </w:r>
            <w:r w:rsidR="00FC2719" w:rsidRPr="009D49A5">
              <w:rPr>
                <w:rStyle w:val="Hiperpovezava"/>
                <w:rFonts w:asciiTheme="minorHAnsi" w:hAnsiTheme="minorHAnsi" w:cstheme="minorHAnsi"/>
              </w:rPr>
              <w:fldChar w:fldCharType="begin"/>
            </w:r>
            <w:r w:rsidR="00FC2719">
              <w:rPr>
                <w:rStyle w:val="Hiperpovezava"/>
                <w:rFonts w:asciiTheme="minorHAnsi" w:hAnsiTheme="minorHAnsi" w:cstheme="minorHAnsi"/>
              </w:rPr>
              <w:instrText xml:space="preserve"> ADDIN EN.CITE &lt;EndNote&gt;&lt;Cite&gt;&lt;Author&gt;Magee&lt;/Author&gt;&lt;Year&gt;2012&lt;/Year&gt;&lt;RecNum&gt;193&lt;/RecNum&gt;&lt;DisplayText&gt;(270)&lt;/DisplayText&gt;&lt;record&gt;&lt;rec-number&gt;193&lt;/rec-number&gt;&lt;foreign-keys&gt;&lt;key app="EN" db-id="re9zsaxpe9t5voez5wex5avr59favapezewz" timestamp="1696675018"&gt;193&lt;/key&gt;&lt;/foreign-keys&gt;&lt;ref-type name="Journal Article"&gt;17&lt;/ref-type&gt;&lt;contributors&gt;&lt;authors&gt;&lt;author&gt;Magee, P.&lt;/author&gt;&lt;/authors&gt;&lt;/contributors&gt;&lt;titles&gt;&lt;title&gt;Checking anaesthetic equipment: AAGBI 2012 guidelines&lt;/title&gt;&lt;secondary-title&gt;Anaesthesia&lt;/secondary-title&gt;&lt;/titles&gt;&lt;periodical&gt;&lt;full-title&gt;Anaesthesia&lt;/full-title&gt;&lt;/periodical&gt;&lt;pages&gt;571-4&lt;/pages&gt;&lt;volume&gt;67&lt;/volume&gt;&lt;number&gt;6&lt;/number&gt;&lt;edition&gt;2012/05/09&lt;/edition&gt;&lt;keywords&gt;&lt;keyword&gt;Anesthesiology/*instrumentation&lt;/keyword&gt;&lt;keyword&gt;*Checklist&lt;/keyword&gt;&lt;keyword&gt;Humans&lt;/keyword&gt;&lt;/keywords&gt;&lt;dates&gt;&lt;year&gt;2012&lt;/year&gt;&lt;pub-dates&gt;&lt;date&gt;Jun&lt;/date&gt;&lt;/pub-dates&gt;&lt;/dates&gt;&lt;isbn&gt;0003-2409&lt;/isbn&gt;&lt;accession-num&gt;22563953&lt;/accession-num&gt;&lt;urls&gt;&lt;/urls&gt;&lt;electronic-resource-num&gt;10.1111/j.1365-2044.2012.07166.x&lt;/electronic-resource-num&gt;&lt;remote-database-provider&gt;NLM&lt;/remote-database-provider&gt;&lt;language&gt;eng&lt;/language&gt;&lt;/record&gt;&lt;/Cite&gt;&lt;/EndNote&gt;</w:instrText>
            </w:r>
            <w:r w:rsidR="00FC2719" w:rsidRPr="009D49A5">
              <w:rPr>
                <w:rStyle w:val="Hiperpovezava"/>
                <w:rFonts w:asciiTheme="minorHAnsi" w:hAnsiTheme="minorHAnsi" w:cstheme="minorHAnsi"/>
              </w:rPr>
              <w:fldChar w:fldCharType="separate"/>
            </w:r>
            <w:r w:rsidR="00FC2719">
              <w:rPr>
                <w:rStyle w:val="Hiperpovezava"/>
                <w:rFonts w:asciiTheme="minorHAnsi" w:hAnsiTheme="minorHAnsi" w:cstheme="minorHAnsi"/>
                <w:noProof/>
              </w:rPr>
              <w:t>(270)</w:t>
            </w:r>
            <w:r w:rsidR="00FC2719" w:rsidRPr="009D49A5">
              <w:rPr>
                <w:rStyle w:val="Hiperpovezava"/>
                <w:rFonts w:asciiTheme="minorHAnsi" w:hAnsiTheme="minorHAnsi" w:cstheme="minorHAnsi"/>
              </w:rPr>
              <w:fldChar w:fldCharType="end"/>
            </w:r>
          </w:p>
        </w:tc>
      </w:tr>
      <w:tr w:rsidR="00FC2719" w:rsidRPr="009D49A5" w14:paraId="6632CB81" w14:textId="77777777" w:rsidTr="00412B04">
        <w:trPr>
          <w:trHeight w:val="680"/>
        </w:trPr>
        <w:tc>
          <w:tcPr>
            <w:tcW w:w="1105" w:type="dxa"/>
            <w:vMerge/>
            <w:vAlign w:val="center"/>
          </w:tcPr>
          <w:p w14:paraId="6F5E9194" w14:textId="77777777" w:rsidR="00FC2719" w:rsidRPr="009D49A5" w:rsidRDefault="00FC2719" w:rsidP="00412B04">
            <w:pPr>
              <w:spacing w:line="240" w:lineRule="auto"/>
              <w:jc w:val="center"/>
              <w:rPr>
                <w:rFonts w:asciiTheme="minorHAnsi" w:hAnsiTheme="minorHAnsi" w:cstheme="minorHAnsi"/>
              </w:rPr>
            </w:pPr>
          </w:p>
        </w:tc>
        <w:tc>
          <w:tcPr>
            <w:tcW w:w="9258" w:type="dxa"/>
            <w:vAlign w:val="center"/>
          </w:tcPr>
          <w:p w14:paraId="1A03DD98" w14:textId="77777777" w:rsidR="00FC2719" w:rsidRPr="009D49A5" w:rsidRDefault="00FC2719" w:rsidP="00412B04">
            <w:pPr>
              <w:tabs>
                <w:tab w:val="left" w:pos="1433"/>
              </w:tabs>
              <w:spacing w:line="240" w:lineRule="auto"/>
              <w:rPr>
                <w:rFonts w:asciiTheme="minorHAnsi" w:hAnsiTheme="minorHAnsi" w:cstheme="minorHAnsi"/>
              </w:rPr>
            </w:pPr>
            <w:r w:rsidRPr="009D49A5">
              <w:rPr>
                <w:rFonts w:asciiTheme="minorHAnsi" w:hAnsiTheme="minorHAnsi" w:cstheme="minorHAnsi"/>
              </w:rPr>
              <w:t>Detailed 15-page document focussed on medical anaesthetic practice.  Relevant information on monitoring equipment id found on page 15.</w:t>
            </w:r>
          </w:p>
        </w:tc>
        <w:tc>
          <w:tcPr>
            <w:tcW w:w="4800" w:type="dxa"/>
            <w:vMerge/>
            <w:vAlign w:val="center"/>
          </w:tcPr>
          <w:p w14:paraId="2158C964" w14:textId="77777777" w:rsidR="00FC2719" w:rsidRPr="009D49A5" w:rsidRDefault="00FC2719" w:rsidP="00412B04">
            <w:pPr>
              <w:rPr>
                <w:rFonts w:asciiTheme="minorHAnsi" w:hAnsiTheme="minorHAnsi" w:cstheme="minorHAnsi"/>
              </w:rPr>
            </w:pPr>
          </w:p>
        </w:tc>
      </w:tr>
      <w:tr w:rsidR="00FC2719" w:rsidRPr="009D49A5" w14:paraId="1F97B5C3" w14:textId="77777777" w:rsidTr="00412B04">
        <w:trPr>
          <w:trHeight w:val="680"/>
        </w:trPr>
        <w:tc>
          <w:tcPr>
            <w:tcW w:w="1105" w:type="dxa"/>
            <w:vMerge w:val="restart"/>
            <w:vAlign w:val="center"/>
          </w:tcPr>
          <w:p w14:paraId="45B60D52" w14:textId="77777777" w:rsidR="00FC2719" w:rsidRPr="009D49A5" w:rsidRDefault="00FC2719" w:rsidP="00412B04">
            <w:pPr>
              <w:spacing w:line="240" w:lineRule="auto"/>
              <w:jc w:val="center"/>
              <w:rPr>
                <w:rFonts w:asciiTheme="minorHAnsi" w:hAnsiTheme="minorHAnsi" w:cstheme="minorHAnsi"/>
                <w:highlight w:val="yellow"/>
              </w:rPr>
            </w:pPr>
            <w:r w:rsidRPr="009D49A5">
              <w:rPr>
                <w:rFonts w:asciiTheme="minorHAnsi" w:hAnsiTheme="minorHAnsi" w:cstheme="minorHAnsi"/>
              </w:rPr>
              <w:t>AAGBI</w:t>
            </w:r>
          </w:p>
        </w:tc>
        <w:tc>
          <w:tcPr>
            <w:tcW w:w="9258" w:type="dxa"/>
            <w:vAlign w:val="center"/>
          </w:tcPr>
          <w:p w14:paraId="7429ED7C" w14:textId="77777777" w:rsidR="00FC2719" w:rsidRPr="009D49A5" w:rsidRDefault="00FC2719" w:rsidP="00412B04">
            <w:pPr>
              <w:tabs>
                <w:tab w:val="left" w:pos="1433"/>
              </w:tabs>
              <w:spacing w:line="240" w:lineRule="auto"/>
              <w:rPr>
                <w:rFonts w:asciiTheme="minorHAnsi" w:hAnsiTheme="minorHAnsi" w:cstheme="minorHAnsi"/>
                <w:highlight w:val="yellow"/>
              </w:rPr>
            </w:pPr>
            <w:r w:rsidRPr="009D49A5">
              <w:rPr>
                <w:rFonts w:asciiTheme="minorHAnsi" w:hAnsiTheme="minorHAnsi" w:cstheme="minorHAnsi"/>
              </w:rPr>
              <w:t>Recommendations for Standards of Monitoring During Anaesthesia and Recovery (2021)</w:t>
            </w:r>
          </w:p>
        </w:tc>
        <w:tc>
          <w:tcPr>
            <w:tcW w:w="4800" w:type="dxa"/>
            <w:vMerge w:val="restart"/>
            <w:vAlign w:val="center"/>
          </w:tcPr>
          <w:p w14:paraId="0788A111" w14:textId="6B7D71D6" w:rsidR="00FC2719" w:rsidRPr="009D49A5" w:rsidRDefault="005C0EBD" w:rsidP="00FC2719">
            <w:pPr>
              <w:rPr>
                <w:rFonts w:asciiTheme="minorHAnsi" w:hAnsiTheme="minorHAnsi" w:cstheme="minorHAnsi"/>
                <w:highlight w:val="yellow"/>
              </w:rPr>
            </w:pPr>
            <w:hyperlink r:id="rId20" w:history="1">
              <w:r w:rsidR="00FC2719" w:rsidRPr="009D49A5">
                <w:rPr>
                  <w:rStyle w:val="Hiperpovezava"/>
                  <w:rFonts w:asciiTheme="minorHAnsi" w:hAnsiTheme="minorHAnsi" w:cstheme="minorHAnsi"/>
                </w:rPr>
                <w:t>Recommendations for standards of monitoring during anaesthesia and recovery 2021 (anaesthetists.org)</w:t>
              </w:r>
            </w:hyperlink>
            <w:r w:rsidR="00FC2719" w:rsidRPr="009D49A5">
              <w:rPr>
                <w:rStyle w:val="Hiperpovezava"/>
                <w:rFonts w:asciiTheme="minorHAnsi" w:hAnsiTheme="minorHAnsi" w:cstheme="minorHAnsi"/>
              </w:rPr>
              <w:t xml:space="preserve"> </w:t>
            </w:r>
            <w:r w:rsidR="00FC2719" w:rsidRPr="009D49A5">
              <w:rPr>
                <w:rStyle w:val="Hiperpovezava"/>
                <w:rFonts w:asciiTheme="minorHAnsi" w:hAnsiTheme="minorHAnsi" w:cstheme="minorHAnsi"/>
              </w:rPr>
              <w:fldChar w:fldCharType="begin"/>
            </w:r>
            <w:r w:rsidR="00FC2719">
              <w:rPr>
                <w:rStyle w:val="Hiperpovezava"/>
                <w:rFonts w:asciiTheme="minorHAnsi" w:hAnsiTheme="minorHAnsi" w:cstheme="minorHAnsi"/>
              </w:rPr>
              <w:instrText xml:space="preserve"> ADDIN EN.CITE &lt;EndNote&gt;&lt;Cite&gt;&lt;Author&gt;Klein&lt;/Author&gt;&lt;Year&gt;2021&lt;/Year&gt;&lt;RecNum&gt;188&lt;/RecNum&gt;&lt;DisplayText&gt;(264)&lt;/DisplayText&gt;&lt;record&gt;&lt;rec-number&gt;188&lt;/rec-number&gt;&lt;foreign-keys&gt;&lt;key app="EN" db-id="re9zsaxpe9t5voez5wex5avr59favapezewz" timestamp="1696671297"&gt;188&lt;/key&gt;&lt;/foreign-keys&gt;&lt;ref-type name="Journal Article"&gt;17&lt;/ref-type&gt;&lt;contributors&gt;&lt;authors&gt;&lt;author&gt;Klein, A. A.&lt;/author&gt;&lt;author&gt;Meek, T.&lt;/author&gt;&lt;author&gt;Allcock, E.&lt;/author&gt;&lt;author&gt;Cook, T. M.&lt;/author&gt;&lt;author&gt;Mincher, N.&lt;/author&gt;&lt;author&gt;Morris, C.&lt;/author&gt;&lt;author&gt;Nimmo, A. F.&lt;/author&gt;&lt;author&gt;Pandit, J. J.&lt;/author&gt;&lt;author&gt;Pawa, A.&lt;/author&gt;&lt;author&gt;Rodney, G.&lt;/author&gt;&lt;author&gt;Sheraton, T.&lt;/author&gt;&lt;author&gt;Young, P.&lt;/author&gt;&lt;/authors&gt;&lt;/contributors&gt;&lt;titles&gt;&lt;title&gt;Recommendations for standards of monitoring during anaesthesia and recovery 2021&lt;/title&gt;&lt;secondary-title&gt;Anaesthesia&lt;/secondary-title&gt;&lt;/titles&gt;&lt;periodical&gt;&lt;full-title&gt;Anaesthesia&lt;/full-title&gt;&lt;/periodical&gt;&lt;pages&gt;1212-1223&lt;/pages&gt;&lt;volume&gt;76&lt;/volume&gt;&lt;number&gt;9&lt;/number&gt;&lt;keywords&gt;&lt;keyword&gt;depth of anaesthesia&lt;/keyword&gt;&lt;keyword&gt;monitoring - intra-operative&lt;/keyword&gt;&lt;keyword&gt;neuromuscular blockade&lt;/keyword&gt;&lt;/keywords&gt;&lt;dates&gt;&lt;year&gt;2021&lt;/year&gt;&lt;pub-dates&gt;&lt;date&gt;2021/09/01&lt;/date&gt;&lt;/pub-dates&gt;&lt;/dates&gt;&lt;publisher&gt;John Wiley &amp;amp; Sons, Ltd&lt;/publisher&gt;&lt;isbn&gt;0003-2409&lt;/isbn&gt;&lt;urls&gt;&lt;related-urls&gt;&lt;url&gt;https://doi.org/10.1111/anae.15501&lt;/url&gt;&lt;/related-urls&gt;&lt;/urls&gt;&lt;electronic-resource-num&gt;https://doi.org/10.1111/anae.15501&lt;/electronic-resource-num&gt;&lt;access-date&gt;2023/10/07&lt;/access-date&gt;&lt;/record&gt;&lt;/Cite&gt;&lt;/EndNote&gt;</w:instrText>
            </w:r>
            <w:r w:rsidR="00FC2719" w:rsidRPr="009D49A5">
              <w:rPr>
                <w:rStyle w:val="Hiperpovezava"/>
                <w:rFonts w:asciiTheme="minorHAnsi" w:hAnsiTheme="minorHAnsi" w:cstheme="minorHAnsi"/>
              </w:rPr>
              <w:fldChar w:fldCharType="separate"/>
            </w:r>
            <w:r w:rsidR="00FC2719">
              <w:rPr>
                <w:rStyle w:val="Hiperpovezava"/>
                <w:rFonts w:asciiTheme="minorHAnsi" w:hAnsiTheme="minorHAnsi" w:cstheme="minorHAnsi"/>
                <w:noProof/>
              </w:rPr>
              <w:t>(264)</w:t>
            </w:r>
            <w:r w:rsidR="00FC2719" w:rsidRPr="009D49A5">
              <w:rPr>
                <w:rStyle w:val="Hiperpovezava"/>
                <w:rFonts w:asciiTheme="minorHAnsi" w:hAnsiTheme="minorHAnsi" w:cstheme="minorHAnsi"/>
              </w:rPr>
              <w:fldChar w:fldCharType="end"/>
            </w:r>
          </w:p>
        </w:tc>
      </w:tr>
      <w:tr w:rsidR="00FC2719" w:rsidRPr="009D49A5" w14:paraId="26AF1E18" w14:textId="77777777" w:rsidTr="00412B04">
        <w:trPr>
          <w:trHeight w:val="680"/>
        </w:trPr>
        <w:tc>
          <w:tcPr>
            <w:tcW w:w="1105" w:type="dxa"/>
            <w:vMerge/>
            <w:vAlign w:val="center"/>
          </w:tcPr>
          <w:p w14:paraId="1A24B03E" w14:textId="77777777" w:rsidR="00FC2719" w:rsidRPr="009D49A5" w:rsidRDefault="00FC2719" w:rsidP="00412B04">
            <w:pPr>
              <w:spacing w:line="240" w:lineRule="auto"/>
              <w:jc w:val="center"/>
              <w:rPr>
                <w:rFonts w:asciiTheme="minorHAnsi" w:hAnsiTheme="minorHAnsi" w:cstheme="minorHAnsi"/>
                <w:highlight w:val="yellow"/>
              </w:rPr>
            </w:pPr>
          </w:p>
        </w:tc>
        <w:tc>
          <w:tcPr>
            <w:tcW w:w="9258" w:type="dxa"/>
            <w:vAlign w:val="center"/>
          </w:tcPr>
          <w:p w14:paraId="0C89E90F" w14:textId="77777777" w:rsidR="00FC2719" w:rsidRPr="009D49A5" w:rsidRDefault="00FC2719" w:rsidP="00412B04">
            <w:pPr>
              <w:tabs>
                <w:tab w:val="left" w:pos="1433"/>
              </w:tabs>
              <w:spacing w:line="240" w:lineRule="auto"/>
              <w:rPr>
                <w:rFonts w:asciiTheme="minorHAnsi" w:hAnsiTheme="minorHAnsi" w:cstheme="minorHAnsi"/>
                <w:highlight w:val="yellow"/>
              </w:rPr>
            </w:pPr>
            <w:r w:rsidRPr="009D49A5">
              <w:rPr>
                <w:rFonts w:asciiTheme="minorHAnsi" w:hAnsiTheme="minorHAnsi" w:cstheme="minorHAnsi"/>
              </w:rPr>
              <w:t>Twelve-page set of recommendations directed at medical anaesthetists under current (UK and Ireland) medical practice standards. An excellent resource; definitive and very relevant.</w:t>
            </w:r>
          </w:p>
        </w:tc>
        <w:tc>
          <w:tcPr>
            <w:tcW w:w="4800" w:type="dxa"/>
            <w:vMerge/>
            <w:vAlign w:val="center"/>
          </w:tcPr>
          <w:p w14:paraId="21BE9036" w14:textId="77777777" w:rsidR="00FC2719" w:rsidRPr="009D49A5" w:rsidRDefault="00FC2719" w:rsidP="00412B04">
            <w:pPr>
              <w:rPr>
                <w:rFonts w:asciiTheme="minorHAnsi" w:hAnsiTheme="minorHAnsi" w:cstheme="minorHAnsi"/>
                <w:highlight w:val="yellow"/>
              </w:rPr>
            </w:pPr>
          </w:p>
        </w:tc>
      </w:tr>
      <w:tr w:rsidR="00FC2719" w:rsidRPr="009D49A5" w14:paraId="6151BC0D" w14:textId="77777777" w:rsidTr="00412B04">
        <w:trPr>
          <w:trHeight w:val="680"/>
        </w:trPr>
        <w:tc>
          <w:tcPr>
            <w:tcW w:w="1105" w:type="dxa"/>
            <w:vMerge w:val="restart"/>
            <w:vAlign w:val="center"/>
          </w:tcPr>
          <w:p w14:paraId="27223438" w14:textId="77777777" w:rsidR="00FC2719" w:rsidRPr="009D49A5" w:rsidRDefault="00FC2719" w:rsidP="00412B04">
            <w:pPr>
              <w:spacing w:line="240" w:lineRule="auto"/>
              <w:jc w:val="center"/>
              <w:rPr>
                <w:rFonts w:asciiTheme="minorHAnsi" w:hAnsiTheme="minorHAnsi" w:cstheme="minorHAnsi"/>
              </w:rPr>
            </w:pPr>
            <w:r w:rsidRPr="009D49A5">
              <w:rPr>
                <w:rFonts w:asciiTheme="minorHAnsi" w:hAnsiTheme="minorHAnsi" w:cstheme="minorHAnsi"/>
              </w:rPr>
              <w:t>ACVAA</w:t>
            </w:r>
          </w:p>
        </w:tc>
        <w:tc>
          <w:tcPr>
            <w:tcW w:w="9258" w:type="dxa"/>
            <w:vAlign w:val="center"/>
          </w:tcPr>
          <w:p w14:paraId="663A1658" w14:textId="77777777" w:rsidR="00FC2719" w:rsidRPr="009D49A5" w:rsidRDefault="00FC2719" w:rsidP="00412B04">
            <w:pPr>
              <w:tabs>
                <w:tab w:val="left" w:pos="1433"/>
              </w:tabs>
              <w:spacing w:line="240" w:lineRule="auto"/>
              <w:rPr>
                <w:rFonts w:asciiTheme="minorHAnsi" w:hAnsiTheme="minorHAnsi" w:cstheme="minorHAnsi"/>
              </w:rPr>
            </w:pPr>
            <w:r w:rsidRPr="009D49A5">
              <w:rPr>
                <w:rFonts w:asciiTheme="minorHAnsi" w:hAnsiTheme="minorHAnsi" w:cstheme="minorHAnsi"/>
              </w:rPr>
              <w:t xml:space="preserve">Recommendations for monitoring anesthetized veterinary patients (2009) </w:t>
            </w:r>
          </w:p>
        </w:tc>
        <w:tc>
          <w:tcPr>
            <w:tcW w:w="4800" w:type="dxa"/>
            <w:vMerge w:val="restart"/>
            <w:vAlign w:val="center"/>
          </w:tcPr>
          <w:p w14:paraId="5D780B2E" w14:textId="77777777" w:rsidR="00FC2719" w:rsidRPr="009D49A5" w:rsidRDefault="005C0EBD" w:rsidP="00412B04">
            <w:pPr>
              <w:rPr>
                <w:rFonts w:asciiTheme="minorHAnsi" w:hAnsiTheme="minorHAnsi" w:cstheme="minorHAnsi"/>
                <w:highlight w:val="yellow"/>
              </w:rPr>
            </w:pPr>
            <w:hyperlink r:id="rId21" w:history="1">
              <w:r w:rsidR="00FC2719" w:rsidRPr="009D49A5">
                <w:rPr>
                  <w:rStyle w:val="Hiperpovezava"/>
                  <w:rFonts w:asciiTheme="minorHAnsi" w:hAnsiTheme="minorHAnsi" w:cstheme="minorHAnsi"/>
                </w:rPr>
                <w:t>Small_Animal_Monitoring_2009 (acvaa.org)</w:t>
              </w:r>
            </w:hyperlink>
          </w:p>
        </w:tc>
      </w:tr>
      <w:tr w:rsidR="00FC2719" w:rsidRPr="009D49A5" w14:paraId="22E2F66F" w14:textId="77777777" w:rsidTr="00412B04">
        <w:trPr>
          <w:trHeight w:val="680"/>
        </w:trPr>
        <w:tc>
          <w:tcPr>
            <w:tcW w:w="1105" w:type="dxa"/>
            <w:vMerge/>
            <w:vAlign w:val="center"/>
          </w:tcPr>
          <w:p w14:paraId="17A81E7C" w14:textId="77777777" w:rsidR="00FC2719" w:rsidRPr="009D49A5" w:rsidRDefault="00FC2719" w:rsidP="00412B04">
            <w:pPr>
              <w:spacing w:line="240" w:lineRule="auto"/>
              <w:jc w:val="center"/>
              <w:rPr>
                <w:rFonts w:asciiTheme="minorHAnsi" w:hAnsiTheme="minorHAnsi" w:cstheme="minorHAnsi"/>
              </w:rPr>
            </w:pPr>
          </w:p>
        </w:tc>
        <w:tc>
          <w:tcPr>
            <w:tcW w:w="9258" w:type="dxa"/>
            <w:vAlign w:val="center"/>
          </w:tcPr>
          <w:p w14:paraId="27A633C5" w14:textId="77777777" w:rsidR="00FC2719" w:rsidRPr="009D49A5" w:rsidRDefault="00FC2719" w:rsidP="00412B04">
            <w:pPr>
              <w:tabs>
                <w:tab w:val="left" w:pos="1433"/>
              </w:tabs>
              <w:spacing w:line="240" w:lineRule="auto"/>
              <w:rPr>
                <w:rFonts w:asciiTheme="minorHAnsi" w:hAnsiTheme="minorHAnsi" w:cstheme="minorHAnsi"/>
              </w:rPr>
            </w:pPr>
            <w:r w:rsidRPr="009D49A5">
              <w:rPr>
                <w:rFonts w:asciiTheme="minorHAnsi" w:hAnsiTheme="minorHAnsi" w:cstheme="minorHAnsi"/>
              </w:rPr>
              <w:t>5-page document focussing on monitoring companion animal anaesthesia. Relevant.</w:t>
            </w:r>
          </w:p>
        </w:tc>
        <w:tc>
          <w:tcPr>
            <w:tcW w:w="4800" w:type="dxa"/>
            <w:vMerge/>
            <w:vAlign w:val="center"/>
          </w:tcPr>
          <w:p w14:paraId="2E1CD34D" w14:textId="77777777" w:rsidR="00FC2719" w:rsidRPr="009D49A5" w:rsidRDefault="00FC2719" w:rsidP="00412B04">
            <w:pPr>
              <w:rPr>
                <w:rFonts w:asciiTheme="minorHAnsi" w:hAnsiTheme="minorHAnsi" w:cstheme="minorHAnsi"/>
              </w:rPr>
            </w:pPr>
          </w:p>
        </w:tc>
      </w:tr>
      <w:tr w:rsidR="00FC2719" w:rsidRPr="009D49A5" w14:paraId="2C27DE04" w14:textId="77777777" w:rsidTr="00412B04">
        <w:trPr>
          <w:trHeight w:val="680"/>
        </w:trPr>
        <w:tc>
          <w:tcPr>
            <w:tcW w:w="1105" w:type="dxa"/>
            <w:vMerge w:val="restart"/>
            <w:vAlign w:val="center"/>
          </w:tcPr>
          <w:p w14:paraId="7814C268" w14:textId="77777777" w:rsidR="00FC2719" w:rsidRPr="009D49A5" w:rsidRDefault="00FC2719" w:rsidP="00412B04">
            <w:pPr>
              <w:spacing w:line="240" w:lineRule="auto"/>
              <w:jc w:val="center"/>
              <w:rPr>
                <w:rFonts w:asciiTheme="minorHAnsi" w:hAnsiTheme="minorHAnsi" w:cstheme="minorHAnsi"/>
              </w:rPr>
            </w:pPr>
            <w:r w:rsidRPr="009D49A5">
              <w:rPr>
                <w:rFonts w:asciiTheme="minorHAnsi" w:hAnsiTheme="minorHAnsi" w:cstheme="minorHAnsi"/>
              </w:rPr>
              <w:t>ACVAA</w:t>
            </w:r>
          </w:p>
        </w:tc>
        <w:tc>
          <w:tcPr>
            <w:tcW w:w="9258" w:type="dxa"/>
            <w:vAlign w:val="center"/>
          </w:tcPr>
          <w:p w14:paraId="4F7317ED" w14:textId="77777777" w:rsidR="00FC2719" w:rsidRPr="009D49A5" w:rsidRDefault="00FC2719" w:rsidP="00412B04">
            <w:pPr>
              <w:tabs>
                <w:tab w:val="left" w:pos="1433"/>
              </w:tabs>
              <w:spacing w:line="240" w:lineRule="auto"/>
              <w:rPr>
                <w:rFonts w:asciiTheme="minorHAnsi" w:hAnsiTheme="minorHAnsi" w:cstheme="minorHAnsi"/>
              </w:rPr>
            </w:pPr>
            <w:r w:rsidRPr="009D49A5">
              <w:rPr>
                <w:rFonts w:asciiTheme="minorHAnsi" w:hAnsiTheme="minorHAnsi" w:cstheme="minorHAnsi"/>
              </w:rPr>
              <w:t>Guidelines for Anesthesia in Horses.</w:t>
            </w:r>
          </w:p>
        </w:tc>
        <w:tc>
          <w:tcPr>
            <w:tcW w:w="4800" w:type="dxa"/>
            <w:vMerge w:val="restart"/>
            <w:vAlign w:val="center"/>
          </w:tcPr>
          <w:p w14:paraId="0D69BA97" w14:textId="77777777" w:rsidR="00FC2719" w:rsidRPr="009D49A5" w:rsidRDefault="005C0EBD" w:rsidP="00412B04">
            <w:pPr>
              <w:rPr>
                <w:rFonts w:asciiTheme="minorHAnsi" w:hAnsiTheme="minorHAnsi" w:cstheme="minorHAnsi"/>
              </w:rPr>
            </w:pPr>
            <w:hyperlink r:id="rId22" w:history="1">
              <w:r w:rsidR="00FC2719" w:rsidRPr="009D49A5">
                <w:rPr>
                  <w:rStyle w:val="Hiperpovezava"/>
                  <w:rFonts w:asciiTheme="minorHAnsi" w:hAnsiTheme="minorHAnsi" w:cstheme="minorHAnsi"/>
                </w:rPr>
                <w:t>Guidelines for Anesthesia in Horses (acvaa.org)</w:t>
              </w:r>
            </w:hyperlink>
          </w:p>
        </w:tc>
      </w:tr>
      <w:tr w:rsidR="00FC2719" w:rsidRPr="009D49A5" w14:paraId="47F62B22" w14:textId="77777777" w:rsidTr="00412B04">
        <w:trPr>
          <w:trHeight w:val="680"/>
        </w:trPr>
        <w:tc>
          <w:tcPr>
            <w:tcW w:w="1105" w:type="dxa"/>
            <w:vMerge/>
            <w:vAlign w:val="center"/>
          </w:tcPr>
          <w:p w14:paraId="107D0AE9" w14:textId="77777777" w:rsidR="00FC2719" w:rsidRPr="009D49A5" w:rsidRDefault="00FC2719" w:rsidP="00412B04">
            <w:pPr>
              <w:spacing w:line="240" w:lineRule="auto"/>
              <w:jc w:val="center"/>
              <w:rPr>
                <w:rFonts w:asciiTheme="minorHAnsi" w:hAnsiTheme="minorHAnsi" w:cstheme="minorHAnsi"/>
              </w:rPr>
            </w:pPr>
          </w:p>
        </w:tc>
        <w:tc>
          <w:tcPr>
            <w:tcW w:w="9258" w:type="dxa"/>
            <w:vAlign w:val="center"/>
          </w:tcPr>
          <w:p w14:paraId="28183CC0" w14:textId="77777777" w:rsidR="00FC2719" w:rsidRPr="009D49A5" w:rsidRDefault="00FC2719" w:rsidP="00412B04">
            <w:pPr>
              <w:tabs>
                <w:tab w:val="left" w:pos="1433"/>
              </w:tabs>
              <w:spacing w:line="240" w:lineRule="auto"/>
              <w:rPr>
                <w:rFonts w:asciiTheme="minorHAnsi" w:hAnsiTheme="minorHAnsi" w:cstheme="minorHAnsi"/>
              </w:rPr>
            </w:pPr>
            <w:r w:rsidRPr="009D49A5">
              <w:rPr>
                <w:rFonts w:asciiTheme="minorHAnsi" w:hAnsiTheme="minorHAnsi" w:cstheme="minorHAnsi"/>
              </w:rPr>
              <w:t>5-page document focussing on equine anaesthesia.  Cursory reference to monitoring requirements; of limited relevance.</w:t>
            </w:r>
          </w:p>
        </w:tc>
        <w:tc>
          <w:tcPr>
            <w:tcW w:w="4800" w:type="dxa"/>
            <w:vMerge/>
            <w:vAlign w:val="center"/>
          </w:tcPr>
          <w:p w14:paraId="44DF5CC1" w14:textId="77777777" w:rsidR="00FC2719" w:rsidRPr="009D49A5" w:rsidRDefault="00FC2719" w:rsidP="00412B04">
            <w:pPr>
              <w:rPr>
                <w:rFonts w:asciiTheme="minorHAnsi" w:hAnsiTheme="minorHAnsi" w:cstheme="minorHAnsi"/>
              </w:rPr>
            </w:pPr>
          </w:p>
        </w:tc>
      </w:tr>
      <w:tr w:rsidR="00FC2719" w:rsidRPr="009D49A5" w14:paraId="2BBFB466" w14:textId="77777777" w:rsidTr="00412B04">
        <w:trPr>
          <w:trHeight w:val="567"/>
        </w:trPr>
        <w:tc>
          <w:tcPr>
            <w:tcW w:w="1105" w:type="dxa"/>
            <w:vMerge w:val="restart"/>
            <w:vAlign w:val="center"/>
          </w:tcPr>
          <w:p w14:paraId="49E19B15" w14:textId="77777777" w:rsidR="00FC2719" w:rsidRPr="009D49A5" w:rsidRDefault="00FC2719" w:rsidP="00412B04">
            <w:pPr>
              <w:spacing w:line="240" w:lineRule="auto"/>
              <w:jc w:val="center"/>
              <w:rPr>
                <w:rFonts w:asciiTheme="minorHAnsi" w:hAnsiTheme="minorHAnsi" w:cstheme="minorHAnsi"/>
              </w:rPr>
            </w:pPr>
            <w:r w:rsidRPr="009D49A5">
              <w:rPr>
                <w:rFonts w:asciiTheme="minorHAnsi" w:hAnsiTheme="minorHAnsi" w:cstheme="minorHAnsi"/>
              </w:rPr>
              <w:t>ANZCA</w:t>
            </w:r>
          </w:p>
        </w:tc>
        <w:tc>
          <w:tcPr>
            <w:tcW w:w="9258" w:type="dxa"/>
            <w:vAlign w:val="center"/>
          </w:tcPr>
          <w:p w14:paraId="6F074566" w14:textId="77777777" w:rsidR="00FC2719" w:rsidRPr="009D49A5" w:rsidRDefault="00FC2719" w:rsidP="00412B04">
            <w:pPr>
              <w:tabs>
                <w:tab w:val="left" w:pos="1433"/>
              </w:tabs>
              <w:spacing w:line="240" w:lineRule="auto"/>
              <w:rPr>
                <w:rFonts w:asciiTheme="minorHAnsi" w:hAnsiTheme="minorHAnsi" w:cstheme="minorHAnsi"/>
              </w:rPr>
            </w:pPr>
            <w:r w:rsidRPr="009D49A5">
              <w:rPr>
                <w:rFonts w:asciiTheme="minorHAnsi" w:hAnsiTheme="minorHAnsi" w:cstheme="minorHAnsi"/>
              </w:rPr>
              <w:t>PG18(A) Guideline on monitoring during anaesthesia (2017)</w:t>
            </w:r>
          </w:p>
        </w:tc>
        <w:tc>
          <w:tcPr>
            <w:tcW w:w="4800" w:type="dxa"/>
            <w:vMerge w:val="restart"/>
            <w:vAlign w:val="center"/>
          </w:tcPr>
          <w:p w14:paraId="04FE52EB" w14:textId="77777777" w:rsidR="00FC2719" w:rsidRPr="009D49A5" w:rsidRDefault="005C0EBD" w:rsidP="00412B04">
            <w:pPr>
              <w:rPr>
                <w:rFonts w:asciiTheme="minorHAnsi" w:hAnsiTheme="minorHAnsi" w:cstheme="minorHAnsi"/>
              </w:rPr>
            </w:pPr>
            <w:hyperlink r:id="rId23" w:anchor=":~:text=PG18(A)%20provides%20ANZCA%20recommendations,including%20regular%20blood%20pressure%20monitoring." w:history="1">
              <w:r w:rsidR="00FC2719" w:rsidRPr="009D49A5">
                <w:rPr>
                  <w:rStyle w:val="Hiperpovezava"/>
                  <w:rFonts w:asciiTheme="minorHAnsi" w:hAnsiTheme="minorHAnsi" w:cstheme="minorHAnsi"/>
                </w:rPr>
                <w:t>PS18-Guideline-on-monitoring-during-anaesthesia (anzca.edu.au)</w:t>
              </w:r>
            </w:hyperlink>
          </w:p>
        </w:tc>
      </w:tr>
      <w:tr w:rsidR="00FC2719" w:rsidRPr="009D49A5" w14:paraId="31781684" w14:textId="77777777" w:rsidTr="00412B04">
        <w:trPr>
          <w:trHeight w:val="567"/>
        </w:trPr>
        <w:tc>
          <w:tcPr>
            <w:tcW w:w="1105" w:type="dxa"/>
            <w:vMerge/>
            <w:vAlign w:val="center"/>
          </w:tcPr>
          <w:p w14:paraId="74787B47" w14:textId="77777777" w:rsidR="00FC2719" w:rsidRPr="009D49A5" w:rsidRDefault="00FC2719" w:rsidP="00412B04">
            <w:pPr>
              <w:spacing w:line="240" w:lineRule="auto"/>
              <w:jc w:val="center"/>
              <w:rPr>
                <w:rFonts w:asciiTheme="minorHAnsi" w:hAnsiTheme="minorHAnsi" w:cstheme="minorHAnsi"/>
              </w:rPr>
            </w:pPr>
          </w:p>
        </w:tc>
        <w:tc>
          <w:tcPr>
            <w:tcW w:w="9258" w:type="dxa"/>
            <w:vAlign w:val="center"/>
          </w:tcPr>
          <w:p w14:paraId="4D1E44E9" w14:textId="77777777" w:rsidR="00FC2719" w:rsidRPr="009D49A5" w:rsidRDefault="00FC2719" w:rsidP="00412B04">
            <w:pPr>
              <w:tabs>
                <w:tab w:val="left" w:pos="1433"/>
              </w:tabs>
              <w:spacing w:line="240" w:lineRule="auto"/>
              <w:rPr>
                <w:rFonts w:asciiTheme="minorHAnsi" w:hAnsiTheme="minorHAnsi" w:cstheme="minorHAnsi"/>
              </w:rPr>
            </w:pPr>
            <w:r w:rsidRPr="009D49A5">
              <w:rPr>
                <w:rFonts w:asciiTheme="minorHAnsi" w:hAnsiTheme="minorHAnsi" w:cstheme="minorHAnsi"/>
              </w:rPr>
              <w:t>8-page guideline document devoted to monitoring anaesthesia in humans. Succinct, authoritative, and relevant.</w:t>
            </w:r>
          </w:p>
        </w:tc>
        <w:tc>
          <w:tcPr>
            <w:tcW w:w="4800" w:type="dxa"/>
            <w:vMerge/>
            <w:vAlign w:val="center"/>
          </w:tcPr>
          <w:p w14:paraId="1D466AB3" w14:textId="77777777" w:rsidR="00FC2719" w:rsidRPr="009D49A5" w:rsidRDefault="00FC2719" w:rsidP="00412B04">
            <w:pPr>
              <w:rPr>
                <w:rFonts w:asciiTheme="minorHAnsi" w:hAnsiTheme="minorHAnsi" w:cstheme="minorHAnsi"/>
              </w:rPr>
            </w:pPr>
          </w:p>
        </w:tc>
      </w:tr>
      <w:tr w:rsidR="00FC2719" w:rsidRPr="009D49A5" w14:paraId="0EDC7905" w14:textId="77777777" w:rsidTr="00412B04">
        <w:trPr>
          <w:trHeight w:val="567"/>
        </w:trPr>
        <w:tc>
          <w:tcPr>
            <w:tcW w:w="1105" w:type="dxa"/>
            <w:vMerge w:val="restart"/>
            <w:vAlign w:val="center"/>
          </w:tcPr>
          <w:p w14:paraId="67049659" w14:textId="77777777" w:rsidR="00FC2719" w:rsidRPr="009D49A5" w:rsidRDefault="00FC2719" w:rsidP="00412B04">
            <w:pPr>
              <w:spacing w:line="240" w:lineRule="auto"/>
              <w:jc w:val="center"/>
              <w:rPr>
                <w:rFonts w:asciiTheme="minorHAnsi" w:hAnsiTheme="minorHAnsi" w:cstheme="minorHAnsi"/>
              </w:rPr>
            </w:pPr>
            <w:r w:rsidRPr="009D49A5">
              <w:rPr>
                <w:rFonts w:asciiTheme="minorHAnsi" w:hAnsiTheme="minorHAnsi" w:cstheme="minorHAnsi"/>
              </w:rPr>
              <w:t>ASA</w:t>
            </w:r>
          </w:p>
        </w:tc>
        <w:tc>
          <w:tcPr>
            <w:tcW w:w="9258" w:type="dxa"/>
            <w:vAlign w:val="center"/>
          </w:tcPr>
          <w:p w14:paraId="3608D0B7" w14:textId="77777777" w:rsidR="00FC2719" w:rsidRPr="009D49A5" w:rsidRDefault="00FC2719" w:rsidP="00412B04">
            <w:pPr>
              <w:tabs>
                <w:tab w:val="left" w:pos="1433"/>
              </w:tabs>
              <w:spacing w:line="240" w:lineRule="auto"/>
              <w:rPr>
                <w:rFonts w:asciiTheme="minorHAnsi" w:hAnsiTheme="minorHAnsi" w:cstheme="minorHAnsi"/>
              </w:rPr>
            </w:pPr>
            <w:r w:rsidRPr="009D49A5">
              <w:rPr>
                <w:rFonts w:asciiTheme="minorHAnsi" w:hAnsiTheme="minorHAnsi" w:cstheme="minorHAnsi"/>
              </w:rPr>
              <w:t>Standards for Basic Anesthetic Monitoring (2020)</w:t>
            </w:r>
          </w:p>
        </w:tc>
        <w:tc>
          <w:tcPr>
            <w:tcW w:w="4800" w:type="dxa"/>
            <w:vMerge w:val="restart"/>
            <w:vAlign w:val="center"/>
          </w:tcPr>
          <w:p w14:paraId="0B3BC40A" w14:textId="77777777" w:rsidR="00FC2719" w:rsidRPr="009D49A5" w:rsidRDefault="005C0EBD" w:rsidP="00412B04">
            <w:pPr>
              <w:rPr>
                <w:rFonts w:asciiTheme="minorHAnsi" w:hAnsiTheme="minorHAnsi" w:cstheme="minorHAnsi"/>
              </w:rPr>
            </w:pPr>
            <w:hyperlink r:id="rId24" w:history="1">
              <w:r w:rsidR="00FC2719" w:rsidRPr="009D49A5">
                <w:rPr>
                  <w:rStyle w:val="Hiperpovezava"/>
                  <w:rFonts w:asciiTheme="minorHAnsi" w:hAnsiTheme="minorHAnsi" w:cstheme="minorHAnsi"/>
                </w:rPr>
                <w:t>Standards for Basic Anesthetic Monitoring (asahq.org)</w:t>
              </w:r>
            </w:hyperlink>
          </w:p>
        </w:tc>
      </w:tr>
      <w:tr w:rsidR="00FC2719" w:rsidRPr="009D49A5" w14:paraId="3169D1C0" w14:textId="77777777" w:rsidTr="00412B04">
        <w:trPr>
          <w:trHeight w:val="567"/>
        </w:trPr>
        <w:tc>
          <w:tcPr>
            <w:tcW w:w="1105" w:type="dxa"/>
            <w:vMerge/>
            <w:vAlign w:val="center"/>
          </w:tcPr>
          <w:p w14:paraId="3B1B6FEF" w14:textId="77777777" w:rsidR="00FC2719" w:rsidRPr="009D49A5" w:rsidRDefault="00FC2719" w:rsidP="00412B04">
            <w:pPr>
              <w:spacing w:line="240" w:lineRule="auto"/>
              <w:jc w:val="center"/>
              <w:rPr>
                <w:rFonts w:asciiTheme="minorHAnsi" w:hAnsiTheme="minorHAnsi" w:cstheme="minorHAnsi"/>
              </w:rPr>
            </w:pPr>
          </w:p>
        </w:tc>
        <w:tc>
          <w:tcPr>
            <w:tcW w:w="9258" w:type="dxa"/>
            <w:vAlign w:val="center"/>
          </w:tcPr>
          <w:p w14:paraId="26A209BB" w14:textId="77777777" w:rsidR="00FC2719" w:rsidRPr="009D49A5" w:rsidRDefault="00FC2719" w:rsidP="00412B04">
            <w:pPr>
              <w:tabs>
                <w:tab w:val="left" w:pos="1433"/>
              </w:tabs>
              <w:spacing w:line="240" w:lineRule="auto"/>
              <w:rPr>
                <w:rFonts w:asciiTheme="minorHAnsi" w:hAnsiTheme="minorHAnsi" w:cstheme="minorHAnsi"/>
              </w:rPr>
            </w:pPr>
            <w:r w:rsidRPr="009D49A5">
              <w:rPr>
                <w:rFonts w:asciiTheme="minorHAnsi" w:hAnsiTheme="minorHAnsi" w:cstheme="minorHAnsi"/>
              </w:rPr>
              <w:t>A succinct on-line resource with unequivocal recommendations of considerable relevance</w:t>
            </w:r>
          </w:p>
        </w:tc>
        <w:tc>
          <w:tcPr>
            <w:tcW w:w="4800" w:type="dxa"/>
            <w:vMerge/>
            <w:vAlign w:val="center"/>
          </w:tcPr>
          <w:p w14:paraId="315BFF9C" w14:textId="77777777" w:rsidR="00FC2719" w:rsidRPr="009D49A5" w:rsidRDefault="00FC2719" w:rsidP="00412B04">
            <w:pPr>
              <w:rPr>
                <w:rFonts w:asciiTheme="minorHAnsi" w:hAnsiTheme="minorHAnsi" w:cstheme="minorHAnsi"/>
              </w:rPr>
            </w:pPr>
          </w:p>
        </w:tc>
      </w:tr>
      <w:tr w:rsidR="00FC2719" w:rsidRPr="009D49A5" w14:paraId="391DC6CA" w14:textId="77777777" w:rsidTr="00412B04">
        <w:trPr>
          <w:trHeight w:val="567"/>
        </w:trPr>
        <w:tc>
          <w:tcPr>
            <w:tcW w:w="1105" w:type="dxa"/>
            <w:vMerge w:val="restart"/>
            <w:vAlign w:val="center"/>
          </w:tcPr>
          <w:p w14:paraId="43A07091" w14:textId="77777777" w:rsidR="00FC2719" w:rsidRPr="009D49A5" w:rsidRDefault="00FC2719" w:rsidP="00412B04">
            <w:pPr>
              <w:spacing w:line="240" w:lineRule="auto"/>
              <w:jc w:val="center"/>
              <w:rPr>
                <w:rFonts w:asciiTheme="minorHAnsi" w:hAnsiTheme="minorHAnsi" w:cstheme="minorHAnsi"/>
              </w:rPr>
            </w:pPr>
            <w:r w:rsidRPr="009D49A5">
              <w:rPr>
                <w:rFonts w:asciiTheme="minorHAnsi" w:hAnsiTheme="minorHAnsi" w:cstheme="minorHAnsi"/>
              </w:rPr>
              <w:t>AVA</w:t>
            </w:r>
          </w:p>
        </w:tc>
        <w:tc>
          <w:tcPr>
            <w:tcW w:w="9258" w:type="dxa"/>
            <w:vAlign w:val="center"/>
          </w:tcPr>
          <w:p w14:paraId="7D0B3EE4" w14:textId="77777777" w:rsidR="00FC2719" w:rsidRPr="009D49A5" w:rsidRDefault="00FC2719" w:rsidP="00412B04">
            <w:pPr>
              <w:tabs>
                <w:tab w:val="left" w:pos="1433"/>
              </w:tabs>
              <w:spacing w:line="240" w:lineRule="auto"/>
              <w:rPr>
                <w:rFonts w:asciiTheme="minorHAnsi" w:hAnsiTheme="minorHAnsi" w:cstheme="minorHAnsi"/>
              </w:rPr>
            </w:pPr>
            <w:r w:rsidRPr="009D49A5">
              <w:rPr>
                <w:rFonts w:asciiTheme="minorHAnsi" w:hAnsiTheme="minorHAnsi" w:cstheme="minorHAnsi"/>
              </w:rPr>
              <w:t>Recommended requirements when performing general anaesthesia of dogs, cats and horses (2008)</w:t>
            </w:r>
          </w:p>
        </w:tc>
        <w:tc>
          <w:tcPr>
            <w:tcW w:w="4800" w:type="dxa"/>
            <w:vMerge w:val="restart"/>
            <w:vAlign w:val="center"/>
          </w:tcPr>
          <w:p w14:paraId="3378B753" w14:textId="26583D6E" w:rsidR="00FC2719" w:rsidRPr="009D49A5" w:rsidRDefault="005C0EBD" w:rsidP="00FC2719">
            <w:pPr>
              <w:rPr>
                <w:rFonts w:asciiTheme="minorHAnsi" w:hAnsiTheme="minorHAnsi" w:cstheme="minorHAnsi"/>
              </w:rPr>
            </w:pPr>
            <w:hyperlink r:id="rId25" w:history="1">
              <w:r w:rsidR="00FC2719" w:rsidRPr="009D49A5">
                <w:rPr>
                  <w:rStyle w:val="Hiperpovezava"/>
                  <w:rFonts w:asciiTheme="minorHAnsi" w:hAnsiTheme="minorHAnsi" w:cstheme="minorHAnsi"/>
                </w:rPr>
                <w:t>Microsoft Word - AVA RECOMMENDED REQUIREMENTS - ENG.doc</w:t>
              </w:r>
            </w:hyperlink>
            <w:r w:rsidR="00FC2719" w:rsidRPr="009D49A5">
              <w:rPr>
                <w:rStyle w:val="Hiperpovezava"/>
                <w:rFonts w:asciiTheme="minorHAnsi" w:hAnsiTheme="minorHAnsi" w:cstheme="minorHAnsi"/>
              </w:rPr>
              <w:t xml:space="preserve"> </w:t>
            </w:r>
            <w:r w:rsidR="00FC2719" w:rsidRPr="009D49A5">
              <w:rPr>
                <w:rStyle w:val="Hiperpovezava"/>
                <w:rFonts w:asciiTheme="minorHAnsi" w:hAnsiTheme="minorHAnsi" w:cstheme="minorHAnsi"/>
              </w:rPr>
              <w:fldChar w:fldCharType="begin"/>
            </w:r>
            <w:r w:rsidR="00FC2719">
              <w:rPr>
                <w:rStyle w:val="Hiperpovezava"/>
                <w:rFonts w:asciiTheme="minorHAnsi" w:hAnsiTheme="minorHAnsi" w:cstheme="minorHAnsi"/>
              </w:rPr>
              <w:instrText xml:space="preserve"> ADDIN EN.CITE &lt;EndNote&gt;&lt;Cite&gt;&lt;Year&gt;2006&lt;/Year&gt;&lt;RecNum&gt;57&lt;/RecNum&gt;&lt;DisplayText&gt;(233)&lt;/DisplayText&gt;&lt;record&gt;&lt;rec-number&gt;57&lt;/rec-number&gt;&lt;foreign-keys&gt;&lt;key app="EN" db-id="re9zsaxpe9t5voez5wex5avr59favapezewz" timestamp="1639132540"&gt;57&lt;/key&gt;&lt;/foreign-keys&gt;&lt;ref-type name="Web Page"&gt;12&lt;/ref-type&gt;&lt;contributors&gt;&lt;/contributors&gt;&lt;titles&gt;&lt;title&gt;Association of Veterinary Anaesthetists; Recommended Requirements When Performing General Anaesthesia Of Dogs, Cats And Horses&lt;/title&gt;&lt;/titles&gt;&lt;dates&gt;&lt;year&gt;2006&lt;/year&gt;&lt;/dates&gt;&lt;urls&gt;&lt;related-urls&gt;&lt;url&gt;https://ava.eu.com/wp-content/uploads/2015/10/AVA-RECOMMENDED-REQUIREMENTS-ENG.pdf&lt;/url&gt;&lt;/related-urls&gt;&lt;/urls&gt;&lt;research-notes&gt;Noah&amp;apos;s Ark stuff&lt;/research-notes&gt;&lt;/record&gt;&lt;/Cite&gt;&lt;/EndNote&gt;</w:instrText>
            </w:r>
            <w:r w:rsidR="00FC2719" w:rsidRPr="009D49A5">
              <w:rPr>
                <w:rStyle w:val="Hiperpovezava"/>
                <w:rFonts w:asciiTheme="minorHAnsi" w:hAnsiTheme="minorHAnsi" w:cstheme="minorHAnsi"/>
              </w:rPr>
              <w:fldChar w:fldCharType="separate"/>
            </w:r>
            <w:r w:rsidR="00FC2719">
              <w:rPr>
                <w:rStyle w:val="Hiperpovezava"/>
                <w:rFonts w:asciiTheme="minorHAnsi" w:hAnsiTheme="minorHAnsi" w:cstheme="minorHAnsi"/>
                <w:noProof/>
              </w:rPr>
              <w:t>(233)</w:t>
            </w:r>
            <w:r w:rsidR="00FC2719" w:rsidRPr="009D49A5">
              <w:rPr>
                <w:rStyle w:val="Hiperpovezava"/>
                <w:rFonts w:asciiTheme="minorHAnsi" w:hAnsiTheme="minorHAnsi" w:cstheme="minorHAnsi"/>
              </w:rPr>
              <w:fldChar w:fldCharType="end"/>
            </w:r>
          </w:p>
        </w:tc>
      </w:tr>
      <w:tr w:rsidR="00FC2719" w:rsidRPr="009D49A5" w14:paraId="49B884EC" w14:textId="77777777" w:rsidTr="00412B04">
        <w:trPr>
          <w:trHeight w:val="567"/>
        </w:trPr>
        <w:tc>
          <w:tcPr>
            <w:tcW w:w="1105" w:type="dxa"/>
            <w:vMerge/>
            <w:vAlign w:val="center"/>
          </w:tcPr>
          <w:p w14:paraId="466012D7" w14:textId="77777777" w:rsidR="00FC2719" w:rsidRPr="009D49A5" w:rsidRDefault="00FC2719" w:rsidP="00412B04">
            <w:pPr>
              <w:spacing w:line="240" w:lineRule="auto"/>
              <w:jc w:val="center"/>
              <w:rPr>
                <w:rFonts w:asciiTheme="minorHAnsi" w:hAnsiTheme="minorHAnsi" w:cstheme="minorHAnsi"/>
              </w:rPr>
            </w:pPr>
          </w:p>
        </w:tc>
        <w:tc>
          <w:tcPr>
            <w:tcW w:w="9258" w:type="dxa"/>
            <w:vAlign w:val="center"/>
          </w:tcPr>
          <w:p w14:paraId="6EBFABAD" w14:textId="77777777" w:rsidR="00FC2719" w:rsidRPr="009D49A5" w:rsidRDefault="00FC2719" w:rsidP="00412B04">
            <w:pPr>
              <w:tabs>
                <w:tab w:val="left" w:pos="1433"/>
              </w:tabs>
              <w:spacing w:line="240" w:lineRule="auto"/>
              <w:rPr>
                <w:rFonts w:asciiTheme="minorHAnsi" w:hAnsiTheme="minorHAnsi" w:cstheme="minorHAnsi"/>
              </w:rPr>
            </w:pPr>
            <w:r w:rsidRPr="009D49A5">
              <w:rPr>
                <w:rFonts w:asciiTheme="minorHAnsi" w:hAnsiTheme="minorHAnsi" w:cstheme="minorHAnsi"/>
              </w:rPr>
              <w:t>Three-page document of some vintage. Lists “minimum” requirements to perform safer general anaesthesia in cats, dogs, and horses. Very limited value.</w:t>
            </w:r>
          </w:p>
        </w:tc>
        <w:tc>
          <w:tcPr>
            <w:tcW w:w="4800" w:type="dxa"/>
            <w:vMerge/>
            <w:vAlign w:val="center"/>
          </w:tcPr>
          <w:p w14:paraId="4A2A096D" w14:textId="77777777" w:rsidR="00FC2719" w:rsidRPr="009D49A5" w:rsidRDefault="00FC2719" w:rsidP="00412B04">
            <w:pPr>
              <w:rPr>
                <w:rFonts w:asciiTheme="minorHAnsi" w:hAnsiTheme="minorHAnsi" w:cstheme="minorHAnsi"/>
              </w:rPr>
            </w:pPr>
          </w:p>
        </w:tc>
      </w:tr>
      <w:tr w:rsidR="00FC2719" w:rsidRPr="009D49A5" w14:paraId="7EFD8350" w14:textId="77777777" w:rsidTr="00412B04">
        <w:trPr>
          <w:trHeight w:val="567"/>
        </w:trPr>
        <w:tc>
          <w:tcPr>
            <w:tcW w:w="1105" w:type="dxa"/>
            <w:vMerge w:val="restart"/>
            <w:vAlign w:val="center"/>
          </w:tcPr>
          <w:p w14:paraId="46D021E8" w14:textId="77777777" w:rsidR="00FC2719" w:rsidRPr="009D49A5" w:rsidRDefault="00FC2719" w:rsidP="00412B04">
            <w:pPr>
              <w:spacing w:line="240" w:lineRule="auto"/>
              <w:jc w:val="center"/>
              <w:rPr>
                <w:rFonts w:asciiTheme="minorHAnsi" w:hAnsiTheme="minorHAnsi" w:cstheme="minorHAnsi"/>
                <w:highlight w:val="yellow"/>
              </w:rPr>
            </w:pPr>
            <w:r w:rsidRPr="009D49A5">
              <w:rPr>
                <w:rFonts w:asciiTheme="minorHAnsi" w:hAnsiTheme="minorHAnsi" w:cstheme="minorHAnsi"/>
              </w:rPr>
              <w:t>AVA</w:t>
            </w:r>
          </w:p>
        </w:tc>
        <w:tc>
          <w:tcPr>
            <w:tcW w:w="9258" w:type="dxa"/>
            <w:vAlign w:val="center"/>
          </w:tcPr>
          <w:p w14:paraId="39B1A8C2" w14:textId="77777777" w:rsidR="00FC2719" w:rsidRPr="009D49A5" w:rsidRDefault="00FC2719" w:rsidP="00412B04">
            <w:pPr>
              <w:tabs>
                <w:tab w:val="left" w:pos="1433"/>
              </w:tabs>
              <w:spacing w:line="240" w:lineRule="auto"/>
              <w:rPr>
                <w:rFonts w:asciiTheme="minorHAnsi" w:hAnsiTheme="minorHAnsi" w:cstheme="minorHAnsi"/>
                <w:highlight w:val="yellow"/>
              </w:rPr>
            </w:pPr>
            <w:r w:rsidRPr="009D49A5">
              <w:rPr>
                <w:rFonts w:asciiTheme="minorHAnsi" w:hAnsiTheme="minorHAnsi" w:cstheme="minorHAnsi"/>
              </w:rPr>
              <w:t>Anaesthetic Safety Checklist Implementation Manual (2014)</w:t>
            </w:r>
          </w:p>
        </w:tc>
        <w:tc>
          <w:tcPr>
            <w:tcW w:w="4800" w:type="dxa"/>
            <w:vMerge w:val="restart"/>
            <w:vAlign w:val="center"/>
          </w:tcPr>
          <w:p w14:paraId="6FA3EE65" w14:textId="3D2F8458" w:rsidR="00FC2719" w:rsidRPr="009D49A5" w:rsidRDefault="005C0EBD" w:rsidP="00FC2719">
            <w:pPr>
              <w:rPr>
                <w:rFonts w:asciiTheme="minorHAnsi" w:hAnsiTheme="minorHAnsi" w:cstheme="minorHAnsi"/>
              </w:rPr>
            </w:pPr>
            <w:hyperlink r:id="rId26" w:history="1">
              <w:r w:rsidR="00FC2719" w:rsidRPr="009D49A5">
                <w:rPr>
                  <w:rStyle w:val="Hiperpovezava"/>
                  <w:rFonts w:asciiTheme="minorHAnsi" w:hAnsiTheme="minorHAnsi" w:cstheme="minorHAnsi"/>
                </w:rPr>
                <w:t>AVA-Checklist-Booklet-FINAL-Web-copy.pdf</w:t>
              </w:r>
            </w:hyperlink>
            <w:r w:rsidR="00FC2719" w:rsidRPr="009D49A5">
              <w:rPr>
                <w:rStyle w:val="Hiperpovezava"/>
                <w:rFonts w:asciiTheme="minorHAnsi" w:hAnsiTheme="minorHAnsi" w:cstheme="minorHAnsi"/>
              </w:rPr>
              <w:t xml:space="preserve"> </w:t>
            </w:r>
            <w:r w:rsidR="00FC2719" w:rsidRPr="009D49A5">
              <w:rPr>
                <w:rStyle w:val="Hiperpovezava"/>
                <w:rFonts w:asciiTheme="minorHAnsi" w:hAnsiTheme="minorHAnsi" w:cstheme="minorHAnsi"/>
              </w:rPr>
              <w:fldChar w:fldCharType="begin"/>
            </w:r>
            <w:r w:rsidR="00FC2719">
              <w:rPr>
                <w:rStyle w:val="Hiperpovezava"/>
                <w:rFonts w:asciiTheme="minorHAnsi" w:hAnsiTheme="minorHAnsi" w:cstheme="minorHAnsi"/>
              </w:rPr>
              <w:instrText xml:space="preserve"> ADDIN EN.CITE &lt;EndNote&gt;&lt;Cite&gt;&lt;Year&gt;2014&lt;/Year&gt;&lt;RecNum&gt;59&lt;/RecNum&gt;&lt;DisplayText&gt;(234)&lt;/DisplayText&gt;&lt;record&gt;&lt;rec-number&gt;59&lt;/rec-number&gt;&lt;foreign-keys&gt;&lt;key app="EN" db-id="re9zsaxpe9t5voez5wex5avr59favapezewz" timestamp="1639137001"&gt;59&lt;/key&gt;&lt;/foreign-keys&gt;&lt;ref-type name="Web Page"&gt;12&lt;/ref-type&gt;&lt;contributors&gt;&lt;/contributors&gt;&lt;titles&gt;&lt;title&gt;Association of Veterinary Anaesthetists; Anaesthetic Safety Checklist Implementation Manual&lt;/title&gt;&lt;/titles&gt;&lt;dates&gt;&lt;year&gt;2014&lt;/year&gt;&lt;/dates&gt;&lt;urls&gt;&lt;related-urls&gt;&lt;url&gt;AVA-Checklist-Booklet-FINAL-Web-copy.pdf&lt;/url&gt;&lt;/related-urls&gt;&lt;/urls&gt;&lt;research-notes&gt;Book on checklist&lt;/research-notes&gt;&lt;/record&gt;&lt;/Cite&gt;&lt;/EndNote&gt;</w:instrText>
            </w:r>
            <w:r w:rsidR="00FC2719" w:rsidRPr="009D49A5">
              <w:rPr>
                <w:rStyle w:val="Hiperpovezava"/>
                <w:rFonts w:asciiTheme="minorHAnsi" w:hAnsiTheme="minorHAnsi" w:cstheme="minorHAnsi"/>
              </w:rPr>
              <w:fldChar w:fldCharType="separate"/>
            </w:r>
            <w:r w:rsidR="00FC2719">
              <w:rPr>
                <w:rStyle w:val="Hiperpovezava"/>
                <w:rFonts w:asciiTheme="minorHAnsi" w:hAnsiTheme="minorHAnsi" w:cstheme="minorHAnsi"/>
                <w:noProof/>
              </w:rPr>
              <w:t>(234)</w:t>
            </w:r>
            <w:r w:rsidR="00FC2719" w:rsidRPr="009D49A5">
              <w:rPr>
                <w:rStyle w:val="Hiperpovezava"/>
                <w:rFonts w:asciiTheme="minorHAnsi" w:hAnsiTheme="minorHAnsi" w:cstheme="minorHAnsi"/>
              </w:rPr>
              <w:fldChar w:fldCharType="end"/>
            </w:r>
          </w:p>
        </w:tc>
      </w:tr>
      <w:tr w:rsidR="00FC2719" w:rsidRPr="009D49A5" w14:paraId="59A2B47A" w14:textId="77777777" w:rsidTr="00412B04">
        <w:trPr>
          <w:trHeight w:val="567"/>
        </w:trPr>
        <w:tc>
          <w:tcPr>
            <w:tcW w:w="1105" w:type="dxa"/>
            <w:vMerge/>
            <w:vAlign w:val="center"/>
          </w:tcPr>
          <w:p w14:paraId="5EA3802F" w14:textId="77777777" w:rsidR="00FC2719" w:rsidRPr="009D49A5" w:rsidRDefault="00FC2719" w:rsidP="00412B04">
            <w:pPr>
              <w:spacing w:line="240" w:lineRule="auto"/>
              <w:jc w:val="center"/>
              <w:rPr>
                <w:rFonts w:asciiTheme="minorHAnsi" w:hAnsiTheme="minorHAnsi" w:cstheme="minorHAnsi"/>
                <w:highlight w:val="yellow"/>
              </w:rPr>
            </w:pPr>
          </w:p>
        </w:tc>
        <w:tc>
          <w:tcPr>
            <w:tcW w:w="9258" w:type="dxa"/>
            <w:vAlign w:val="center"/>
          </w:tcPr>
          <w:p w14:paraId="4179691C" w14:textId="77777777" w:rsidR="00FC2719" w:rsidRPr="009D49A5" w:rsidRDefault="00FC2719" w:rsidP="00412B04">
            <w:pPr>
              <w:tabs>
                <w:tab w:val="left" w:pos="1433"/>
              </w:tabs>
              <w:spacing w:line="240" w:lineRule="auto"/>
              <w:rPr>
                <w:rFonts w:asciiTheme="minorHAnsi" w:hAnsiTheme="minorHAnsi" w:cstheme="minorHAnsi"/>
                <w:highlight w:val="yellow"/>
              </w:rPr>
            </w:pPr>
            <w:r w:rsidRPr="009D49A5">
              <w:rPr>
                <w:rFonts w:asciiTheme="minorHAnsi" w:hAnsiTheme="minorHAnsi" w:cstheme="minorHAnsi"/>
              </w:rPr>
              <w:t xml:space="preserve">Fifteen-page “implementation” document for “Anaesthetic &amp; Safety Checklist / Recommended Procedures”. Focussing on companion animal anaesthesia, contains relevant advice on monitoring. </w:t>
            </w:r>
          </w:p>
        </w:tc>
        <w:tc>
          <w:tcPr>
            <w:tcW w:w="4800" w:type="dxa"/>
            <w:vMerge/>
            <w:vAlign w:val="center"/>
          </w:tcPr>
          <w:p w14:paraId="69C22F6F" w14:textId="77777777" w:rsidR="00FC2719" w:rsidRPr="009D49A5" w:rsidRDefault="00FC2719" w:rsidP="00412B04">
            <w:pPr>
              <w:rPr>
                <w:rFonts w:asciiTheme="minorHAnsi" w:hAnsiTheme="minorHAnsi" w:cstheme="minorHAnsi"/>
              </w:rPr>
            </w:pPr>
          </w:p>
        </w:tc>
      </w:tr>
      <w:tr w:rsidR="00FC2719" w:rsidRPr="009D49A5" w14:paraId="04C80BC0" w14:textId="77777777" w:rsidTr="00412B04">
        <w:trPr>
          <w:trHeight w:val="567"/>
        </w:trPr>
        <w:tc>
          <w:tcPr>
            <w:tcW w:w="1105" w:type="dxa"/>
            <w:vMerge w:val="restart"/>
            <w:vAlign w:val="center"/>
          </w:tcPr>
          <w:p w14:paraId="51F28F86" w14:textId="77777777" w:rsidR="00FC2719" w:rsidRPr="009D49A5" w:rsidRDefault="00FC2719" w:rsidP="00412B04">
            <w:pPr>
              <w:spacing w:line="240" w:lineRule="auto"/>
              <w:jc w:val="center"/>
              <w:rPr>
                <w:rFonts w:asciiTheme="minorHAnsi" w:hAnsiTheme="minorHAnsi" w:cstheme="minorHAnsi"/>
                <w:highlight w:val="yellow"/>
              </w:rPr>
            </w:pPr>
            <w:r w:rsidRPr="009D49A5">
              <w:rPr>
                <w:rFonts w:asciiTheme="minorHAnsi" w:hAnsiTheme="minorHAnsi" w:cstheme="minorHAnsi"/>
              </w:rPr>
              <w:t>AVA</w:t>
            </w:r>
          </w:p>
        </w:tc>
        <w:tc>
          <w:tcPr>
            <w:tcW w:w="9258" w:type="dxa"/>
            <w:vAlign w:val="center"/>
          </w:tcPr>
          <w:p w14:paraId="6178F466" w14:textId="77777777" w:rsidR="00FC2719" w:rsidRPr="009D49A5" w:rsidRDefault="00FC2719" w:rsidP="00412B04">
            <w:pPr>
              <w:tabs>
                <w:tab w:val="left" w:pos="1433"/>
              </w:tabs>
              <w:spacing w:line="240" w:lineRule="auto"/>
              <w:rPr>
                <w:rFonts w:asciiTheme="minorHAnsi" w:hAnsiTheme="minorHAnsi" w:cstheme="minorHAnsi"/>
                <w:highlight w:val="yellow"/>
              </w:rPr>
            </w:pPr>
            <w:r w:rsidRPr="009D49A5">
              <w:rPr>
                <w:rFonts w:asciiTheme="minorHAnsi" w:hAnsiTheme="minorHAnsi" w:cstheme="minorHAnsi"/>
              </w:rPr>
              <w:t>Guidelines for Safer Anaesthesia (2018)</w:t>
            </w:r>
          </w:p>
        </w:tc>
        <w:tc>
          <w:tcPr>
            <w:tcW w:w="4800" w:type="dxa"/>
            <w:vMerge w:val="restart"/>
            <w:vAlign w:val="center"/>
          </w:tcPr>
          <w:p w14:paraId="7844DC65" w14:textId="6C485093" w:rsidR="00FC2719" w:rsidRPr="009D49A5" w:rsidRDefault="005C0EBD" w:rsidP="00FC2719">
            <w:pPr>
              <w:rPr>
                <w:rFonts w:asciiTheme="minorHAnsi" w:hAnsiTheme="minorHAnsi" w:cstheme="minorHAnsi"/>
              </w:rPr>
            </w:pPr>
            <w:hyperlink r:id="rId27" w:history="1">
              <w:r w:rsidR="00FC2719" w:rsidRPr="009D49A5">
                <w:rPr>
                  <w:rStyle w:val="Hiperpovezava"/>
                  <w:rFonts w:asciiTheme="minorHAnsi" w:hAnsiTheme="minorHAnsi" w:cstheme="minorHAnsi"/>
                </w:rPr>
                <w:t>AVA-Safer-Anaesthesia-Guildlines-Booklet-VET-Web.pdf</w:t>
              </w:r>
            </w:hyperlink>
            <w:r w:rsidR="00FC2719" w:rsidRPr="009D49A5">
              <w:rPr>
                <w:rStyle w:val="Hiperpovezava"/>
                <w:rFonts w:asciiTheme="minorHAnsi" w:hAnsiTheme="minorHAnsi" w:cstheme="minorHAnsi"/>
              </w:rPr>
              <w:t xml:space="preserve"> </w:t>
            </w:r>
            <w:r w:rsidR="00FC2719" w:rsidRPr="009D49A5">
              <w:rPr>
                <w:rStyle w:val="Hiperpovezava"/>
                <w:rFonts w:asciiTheme="minorHAnsi" w:hAnsiTheme="minorHAnsi" w:cstheme="minorHAnsi"/>
              </w:rPr>
              <w:fldChar w:fldCharType="begin"/>
            </w:r>
            <w:r w:rsidR="00FC2719">
              <w:rPr>
                <w:rStyle w:val="Hiperpovezava"/>
                <w:rFonts w:asciiTheme="minorHAnsi" w:hAnsiTheme="minorHAnsi" w:cstheme="minorHAnsi"/>
              </w:rPr>
              <w:instrText xml:space="preserve"> ADDIN EN.CITE &lt;EndNote&gt;&lt;Cite&gt;&lt;RecNum&gt;58&lt;/RecNum&gt;&lt;DisplayText&gt;(235)&lt;/DisplayText&gt;&lt;record&gt;&lt;rec-number&gt;58&lt;/rec-number&gt;&lt;foreign-keys&gt;&lt;key app="EN" db-id="re9zsaxpe9t5voez5wex5avr59favapezewz" timestamp="1639136779"&gt;58&lt;/key&gt;&lt;/foreign-keys&gt;&lt;ref-type name="Web Page"&gt;12&lt;/ref-type&gt;&lt;contributors&gt;&lt;/contributors&gt;&lt;titles&gt;&lt;title&gt;Association of Veterinary Anaesthetists; Anaesthetic Safety Checklist&lt;/title&gt;&lt;/titles&gt;&lt;dates&gt;&lt;/dates&gt;&lt;urls&gt;&lt;related-urls&gt;&lt;url&gt;https://ava.eu.com/wp-content/uploads/2015/11/AVA-Anaesthetic-Safety-Checklist-FINAL-UK-WEB-copy-2.pdf&lt;/url&gt;&lt;/related-urls&gt;&lt;/urls&gt;&lt;research-notes&gt;safety checklist&lt;/research-notes&gt;&lt;/record&gt;&lt;/Cite&gt;&lt;/EndNote&gt;</w:instrText>
            </w:r>
            <w:r w:rsidR="00FC2719" w:rsidRPr="009D49A5">
              <w:rPr>
                <w:rStyle w:val="Hiperpovezava"/>
                <w:rFonts w:asciiTheme="minorHAnsi" w:hAnsiTheme="minorHAnsi" w:cstheme="minorHAnsi"/>
              </w:rPr>
              <w:fldChar w:fldCharType="separate"/>
            </w:r>
            <w:r w:rsidR="00FC2719">
              <w:rPr>
                <w:rStyle w:val="Hiperpovezava"/>
                <w:rFonts w:asciiTheme="minorHAnsi" w:hAnsiTheme="minorHAnsi" w:cstheme="minorHAnsi"/>
                <w:noProof/>
              </w:rPr>
              <w:t>(235)</w:t>
            </w:r>
            <w:r w:rsidR="00FC2719" w:rsidRPr="009D49A5">
              <w:rPr>
                <w:rStyle w:val="Hiperpovezava"/>
                <w:rFonts w:asciiTheme="minorHAnsi" w:hAnsiTheme="minorHAnsi" w:cstheme="minorHAnsi"/>
              </w:rPr>
              <w:fldChar w:fldCharType="end"/>
            </w:r>
          </w:p>
        </w:tc>
      </w:tr>
      <w:tr w:rsidR="00FC2719" w:rsidRPr="009D49A5" w14:paraId="39AF955C" w14:textId="77777777" w:rsidTr="00412B04">
        <w:trPr>
          <w:trHeight w:val="567"/>
        </w:trPr>
        <w:tc>
          <w:tcPr>
            <w:tcW w:w="1105" w:type="dxa"/>
            <w:vMerge/>
            <w:vAlign w:val="center"/>
          </w:tcPr>
          <w:p w14:paraId="09777E60" w14:textId="77777777" w:rsidR="00FC2719" w:rsidRPr="009D49A5" w:rsidRDefault="00FC2719" w:rsidP="00412B04">
            <w:pPr>
              <w:spacing w:line="240" w:lineRule="auto"/>
              <w:jc w:val="center"/>
              <w:rPr>
                <w:rFonts w:asciiTheme="minorHAnsi" w:hAnsiTheme="minorHAnsi" w:cstheme="minorHAnsi"/>
                <w:highlight w:val="yellow"/>
              </w:rPr>
            </w:pPr>
          </w:p>
        </w:tc>
        <w:tc>
          <w:tcPr>
            <w:tcW w:w="9258" w:type="dxa"/>
            <w:vAlign w:val="center"/>
          </w:tcPr>
          <w:p w14:paraId="4837D023" w14:textId="77777777" w:rsidR="00FC2719" w:rsidRPr="009D49A5" w:rsidRDefault="00FC2719" w:rsidP="00412B04">
            <w:pPr>
              <w:tabs>
                <w:tab w:val="left" w:pos="1433"/>
              </w:tabs>
              <w:spacing w:line="240" w:lineRule="auto"/>
              <w:rPr>
                <w:rFonts w:asciiTheme="minorHAnsi" w:hAnsiTheme="minorHAnsi" w:cstheme="minorHAnsi"/>
                <w:highlight w:val="yellow"/>
              </w:rPr>
            </w:pPr>
            <w:r w:rsidRPr="009D49A5">
              <w:rPr>
                <w:rFonts w:asciiTheme="minorHAnsi" w:hAnsiTheme="minorHAnsi" w:cstheme="minorHAnsi"/>
              </w:rPr>
              <w:t>Authored predominantly by veterinary nurses. Principle subject is companion animals. Of limited relevance.</w:t>
            </w:r>
          </w:p>
        </w:tc>
        <w:tc>
          <w:tcPr>
            <w:tcW w:w="4800" w:type="dxa"/>
            <w:vMerge/>
            <w:vAlign w:val="center"/>
          </w:tcPr>
          <w:p w14:paraId="2038AF73" w14:textId="77777777" w:rsidR="00FC2719" w:rsidRPr="009D49A5" w:rsidRDefault="00FC2719" w:rsidP="00412B04">
            <w:pPr>
              <w:rPr>
                <w:rFonts w:asciiTheme="minorHAnsi" w:hAnsiTheme="minorHAnsi" w:cstheme="minorHAnsi"/>
              </w:rPr>
            </w:pPr>
          </w:p>
        </w:tc>
      </w:tr>
      <w:tr w:rsidR="00FC2719" w:rsidRPr="009D49A5" w14:paraId="70DC53EE" w14:textId="77777777" w:rsidTr="00412B04">
        <w:trPr>
          <w:trHeight w:val="567"/>
        </w:trPr>
        <w:tc>
          <w:tcPr>
            <w:tcW w:w="1105" w:type="dxa"/>
            <w:vMerge w:val="restart"/>
            <w:vAlign w:val="center"/>
          </w:tcPr>
          <w:p w14:paraId="2001C84F" w14:textId="77777777" w:rsidR="00FC2719" w:rsidRPr="009D49A5" w:rsidRDefault="00FC2719" w:rsidP="00412B04">
            <w:pPr>
              <w:spacing w:line="240" w:lineRule="auto"/>
              <w:jc w:val="center"/>
              <w:rPr>
                <w:rFonts w:asciiTheme="minorHAnsi" w:hAnsiTheme="minorHAnsi" w:cstheme="minorHAnsi"/>
                <w:highlight w:val="yellow"/>
              </w:rPr>
            </w:pPr>
            <w:r w:rsidRPr="009D49A5">
              <w:rPr>
                <w:rFonts w:asciiTheme="minorHAnsi" w:hAnsiTheme="minorHAnsi" w:cstheme="minorHAnsi"/>
              </w:rPr>
              <w:t>EBA</w:t>
            </w:r>
          </w:p>
        </w:tc>
        <w:tc>
          <w:tcPr>
            <w:tcW w:w="9258" w:type="dxa"/>
            <w:vAlign w:val="center"/>
          </w:tcPr>
          <w:p w14:paraId="7F6E4906" w14:textId="77777777" w:rsidR="00FC2719" w:rsidRPr="009D49A5" w:rsidRDefault="00FC2719" w:rsidP="00412B04">
            <w:pPr>
              <w:tabs>
                <w:tab w:val="left" w:pos="1433"/>
              </w:tabs>
              <w:spacing w:line="240" w:lineRule="auto"/>
              <w:rPr>
                <w:rFonts w:asciiTheme="minorHAnsi" w:hAnsiTheme="minorHAnsi" w:cstheme="minorHAnsi"/>
                <w:highlight w:val="yellow"/>
              </w:rPr>
            </w:pPr>
            <w:r w:rsidRPr="009D49A5">
              <w:rPr>
                <w:rFonts w:asciiTheme="minorHAnsi" w:hAnsiTheme="minorHAnsi" w:cstheme="minorHAnsi"/>
              </w:rPr>
              <w:t>European Board of Anaesthesiology (EBA) recommendations for minimal monitoring during Anaesthesia and Recovery (2018)</w:t>
            </w:r>
          </w:p>
        </w:tc>
        <w:tc>
          <w:tcPr>
            <w:tcW w:w="4800" w:type="dxa"/>
            <w:vMerge w:val="restart"/>
            <w:vAlign w:val="center"/>
          </w:tcPr>
          <w:p w14:paraId="44F47293" w14:textId="77777777" w:rsidR="00FC2719" w:rsidRPr="009D49A5" w:rsidRDefault="005C0EBD" w:rsidP="00412B04">
            <w:pPr>
              <w:rPr>
                <w:rFonts w:asciiTheme="minorHAnsi" w:hAnsiTheme="minorHAnsi" w:cstheme="minorHAnsi"/>
                <w:highlight w:val="yellow"/>
              </w:rPr>
            </w:pPr>
            <w:hyperlink r:id="rId28" w:history="1">
              <w:r w:rsidR="00FC2719" w:rsidRPr="009D49A5">
                <w:rPr>
                  <w:rStyle w:val="Hiperpovezava"/>
                  <w:rFonts w:asciiTheme="minorHAnsi" w:hAnsiTheme="minorHAnsi" w:cstheme="minorHAnsi"/>
                </w:rPr>
                <w:t>Microsoft Word - EBA European Board of Anaesthesiology Minimal monitoring.docx (eba-uems.eu)</w:t>
              </w:r>
            </w:hyperlink>
          </w:p>
        </w:tc>
      </w:tr>
      <w:tr w:rsidR="00FC2719" w:rsidRPr="009D49A5" w14:paraId="1AA218E7" w14:textId="77777777" w:rsidTr="00412B04">
        <w:trPr>
          <w:trHeight w:val="567"/>
        </w:trPr>
        <w:tc>
          <w:tcPr>
            <w:tcW w:w="1105" w:type="dxa"/>
            <w:vMerge/>
            <w:vAlign w:val="center"/>
          </w:tcPr>
          <w:p w14:paraId="4F8CCC31" w14:textId="77777777" w:rsidR="00FC2719" w:rsidRPr="009D49A5" w:rsidRDefault="00FC2719" w:rsidP="00412B04">
            <w:pPr>
              <w:spacing w:line="240" w:lineRule="auto"/>
              <w:jc w:val="center"/>
              <w:rPr>
                <w:rFonts w:asciiTheme="minorHAnsi" w:hAnsiTheme="minorHAnsi" w:cstheme="minorHAnsi"/>
              </w:rPr>
            </w:pPr>
          </w:p>
        </w:tc>
        <w:tc>
          <w:tcPr>
            <w:tcW w:w="9258" w:type="dxa"/>
            <w:vAlign w:val="center"/>
          </w:tcPr>
          <w:p w14:paraId="67826205" w14:textId="77777777" w:rsidR="00FC2719" w:rsidRPr="009D49A5" w:rsidRDefault="00FC2719" w:rsidP="00412B04">
            <w:pPr>
              <w:tabs>
                <w:tab w:val="left" w:pos="1433"/>
              </w:tabs>
              <w:spacing w:line="240" w:lineRule="auto"/>
              <w:rPr>
                <w:rFonts w:asciiTheme="minorHAnsi" w:hAnsiTheme="minorHAnsi" w:cstheme="minorHAnsi"/>
              </w:rPr>
            </w:pPr>
            <w:r w:rsidRPr="009D49A5">
              <w:rPr>
                <w:rFonts w:asciiTheme="minorHAnsi" w:hAnsiTheme="minorHAnsi" w:cstheme="minorHAnsi"/>
              </w:rPr>
              <w:t>A 5-page document focussing on current medical anaesthetic practice, the information contained is succinct and relevant.</w:t>
            </w:r>
          </w:p>
        </w:tc>
        <w:tc>
          <w:tcPr>
            <w:tcW w:w="4800" w:type="dxa"/>
            <w:vMerge/>
            <w:vAlign w:val="center"/>
          </w:tcPr>
          <w:p w14:paraId="0FF73B14" w14:textId="77777777" w:rsidR="00FC2719" w:rsidRPr="009D49A5" w:rsidRDefault="00FC2719" w:rsidP="00412B04">
            <w:pPr>
              <w:rPr>
                <w:rFonts w:asciiTheme="minorHAnsi" w:hAnsiTheme="minorHAnsi" w:cstheme="minorHAnsi"/>
              </w:rPr>
            </w:pPr>
          </w:p>
        </w:tc>
      </w:tr>
      <w:tr w:rsidR="00FC2719" w:rsidRPr="009D49A5" w14:paraId="72E20746" w14:textId="77777777" w:rsidTr="00412B04">
        <w:trPr>
          <w:trHeight w:val="567"/>
        </w:trPr>
        <w:tc>
          <w:tcPr>
            <w:tcW w:w="1105" w:type="dxa"/>
            <w:vMerge w:val="restart"/>
            <w:vAlign w:val="center"/>
          </w:tcPr>
          <w:p w14:paraId="57A216F4" w14:textId="77777777" w:rsidR="00FC2719" w:rsidRPr="009D49A5" w:rsidRDefault="00FC2719" w:rsidP="00412B04">
            <w:pPr>
              <w:spacing w:line="240" w:lineRule="auto"/>
              <w:jc w:val="center"/>
              <w:rPr>
                <w:rFonts w:asciiTheme="minorHAnsi" w:hAnsiTheme="minorHAnsi" w:cstheme="minorHAnsi"/>
              </w:rPr>
            </w:pPr>
            <w:r w:rsidRPr="009D49A5">
              <w:rPr>
                <w:rFonts w:asciiTheme="minorHAnsi" w:hAnsiTheme="minorHAnsi" w:cstheme="minorHAnsi"/>
              </w:rPr>
              <w:t>WHO-WFSA</w:t>
            </w:r>
          </w:p>
        </w:tc>
        <w:tc>
          <w:tcPr>
            <w:tcW w:w="9258" w:type="dxa"/>
            <w:vAlign w:val="center"/>
          </w:tcPr>
          <w:p w14:paraId="005781F6" w14:textId="77777777" w:rsidR="00FC2719" w:rsidRPr="009D49A5" w:rsidRDefault="00FC2719" w:rsidP="00412B04">
            <w:pPr>
              <w:tabs>
                <w:tab w:val="left" w:pos="1433"/>
              </w:tabs>
              <w:spacing w:line="240" w:lineRule="auto"/>
              <w:rPr>
                <w:rFonts w:asciiTheme="minorHAnsi" w:hAnsiTheme="minorHAnsi" w:cstheme="minorHAnsi"/>
              </w:rPr>
            </w:pPr>
            <w:r w:rsidRPr="009D49A5">
              <w:rPr>
                <w:rFonts w:asciiTheme="minorHAnsi" w:hAnsiTheme="minorHAnsi" w:cstheme="minorHAnsi"/>
              </w:rPr>
              <w:t>World Health Organization-World Federation of Societies of Anaesthesiologists (WHO-WFSA) International Standards for a Safe Practice of Anesthesia (2018)</w:t>
            </w:r>
          </w:p>
        </w:tc>
        <w:tc>
          <w:tcPr>
            <w:tcW w:w="4800" w:type="dxa"/>
            <w:vMerge w:val="restart"/>
            <w:vAlign w:val="center"/>
          </w:tcPr>
          <w:p w14:paraId="38215C63" w14:textId="639201B9" w:rsidR="00FC2719" w:rsidRPr="009D49A5" w:rsidRDefault="00FC2719" w:rsidP="00FC2719">
            <w:pPr>
              <w:rPr>
                <w:rFonts w:asciiTheme="minorHAnsi" w:hAnsiTheme="minorHAnsi" w:cstheme="minorHAnsi"/>
              </w:rPr>
            </w:pPr>
            <w:r w:rsidRPr="009D49A5">
              <w:rPr>
                <w:rFonts w:asciiTheme="minorHAnsi" w:hAnsiTheme="minorHAnsi" w:cstheme="minorHAnsi"/>
              </w:rPr>
              <w:fldChar w:fldCharType="begin">
                <w:fldData xml:space="preserve">PEVuZE5vdGU+PENpdGU+PEF1dGhvcj5HZWxiPC9BdXRob3I+PFllYXI+MjAxODwvWWVhcj48UmVj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HZWxiPC9BdXRob3I+PFllYXI+MjAxODwvWWVhcj48UmVj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9D49A5">
              <w:rPr>
                <w:rFonts w:asciiTheme="minorHAnsi" w:hAnsiTheme="minorHAnsi" w:cstheme="minorHAnsi"/>
              </w:rPr>
            </w:r>
            <w:r w:rsidRPr="009D49A5">
              <w:rPr>
                <w:rFonts w:asciiTheme="minorHAnsi" w:hAnsiTheme="minorHAnsi" w:cstheme="minorHAnsi"/>
              </w:rPr>
              <w:fldChar w:fldCharType="separate"/>
            </w:r>
            <w:r>
              <w:rPr>
                <w:rFonts w:asciiTheme="minorHAnsi" w:hAnsiTheme="minorHAnsi" w:cstheme="minorHAnsi"/>
                <w:noProof/>
              </w:rPr>
              <w:t>(6)</w:t>
            </w:r>
            <w:r w:rsidRPr="009D49A5">
              <w:rPr>
                <w:rFonts w:asciiTheme="minorHAnsi" w:hAnsiTheme="minorHAnsi" w:cstheme="minorHAnsi"/>
              </w:rPr>
              <w:fldChar w:fldCharType="end"/>
            </w:r>
          </w:p>
        </w:tc>
      </w:tr>
      <w:tr w:rsidR="00FC2719" w:rsidRPr="009D49A5" w14:paraId="75F287B3" w14:textId="77777777" w:rsidTr="00412B04">
        <w:trPr>
          <w:trHeight w:val="567"/>
        </w:trPr>
        <w:tc>
          <w:tcPr>
            <w:tcW w:w="1105" w:type="dxa"/>
            <w:vMerge/>
            <w:vAlign w:val="center"/>
          </w:tcPr>
          <w:p w14:paraId="643DF154" w14:textId="77777777" w:rsidR="00FC2719" w:rsidRPr="009D49A5" w:rsidRDefault="00FC2719" w:rsidP="00412B04">
            <w:pPr>
              <w:spacing w:line="240" w:lineRule="auto"/>
              <w:rPr>
                <w:rFonts w:asciiTheme="minorHAnsi" w:hAnsiTheme="minorHAnsi" w:cstheme="minorHAnsi"/>
              </w:rPr>
            </w:pPr>
          </w:p>
        </w:tc>
        <w:tc>
          <w:tcPr>
            <w:tcW w:w="9258" w:type="dxa"/>
            <w:vAlign w:val="center"/>
          </w:tcPr>
          <w:p w14:paraId="376008BF" w14:textId="77777777" w:rsidR="00FC2719" w:rsidRPr="009D49A5" w:rsidRDefault="00FC2719" w:rsidP="00412B04">
            <w:pPr>
              <w:tabs>
                <w:tab w:val="left" w:pos="1433"/>
              </w:tabs>
              <w:spacing w:line="240" w:lineRule="auto"/>
              <w:rPr>
                <w:rFonts w:asciiTheme="minorHAnsi" w:hAnsiTheme="minorHAnsi" w:cstheme="minorHAnsi"/>
              </w:rPr>
            </w:pPr>
            <w:r w:rsidRPr="009D49A5">
              <w:rPr>
                <w:rFonts w:asciiTheme="minorHAnsi" w:hAnsiTheme="minorHAnsi" w:cstheme="minorHAnsi"/>
              </w:rPr>
              <w:t>A 10-page document establishing medical anaesthetic practice standards with resource-limited facilities in mind. Some detailed contents on anaesthesia monitoring. Highly relevant.</w:t>
            </w:r>
          </w:p>
        </w:tc>
        <w:tc>
          <w:tcPr>
            <w:tcW w:w="4800" w:type="dxa"/>
            <w:vMerge/>
            <w:vAlign w:val="center"/>
          </w:tcPr>
          <w:p w14:paraId="7A3C4A12" w14:textId="77777777" w:rsidR="00FC2719" w:rsidRPr="009D49A5" w:rsidRDefault="00FC2719" w:rsidP="00412B04">
            <w:pPr>
              <w:rPr>
                <w:rFonts w:asciiTheme="minorHAnsi" w:hAnsiTheme="minorHAnsi" w:cstheme="minorHAnsi"/>
              </w:rPr>
            </w:pPr>
          </w:p>
        </w:tc>
      </w:tr>
    </w:tbl>
    <w:p w14:paraId="744CE545" w14:textId="77777777" w:rsidR="00FC2719" w:rsidRPr="009D49A5" w:rsidRDefault="00FC2719" w:rsidP="00FC2719">
      <w:pPr>
        <w:pStyle w:val="Napis"/>
        <w:rPr>
          <w:rFonts w:asciiTheme="minorHAnsi" w:hAnsiTheme="minorHAnsi" w:cstheme="minorHAnsi"/>
          <w:lang w:val="en-GB"/>
        </w:rPr>
      </w:pPr>
      <w:r w:rsidRPr="009D49A5">
        <w:rPr>
          <w:rFonts w:asciiTheme="minorHAnsi" w:hAnsiTheme="minorHAnsi" w:cstheme="minorHAnsi"/>
          <w:lang w:val="en-GB"/>
        </w:rPr>
        <w:t>.</w:t>
      </w:r>
    </w:p>
    <w:p w14:paraId="45048306" w14:textId="77777777" w:rsidR="00FC2719" w:rsidRPr="009D49A5" w:rsidRDefault="00FC2719" w:rsidP="00FC2719">
      <w:pPr>
        <w:rPr>
          <w:rFonts w:asciiTheme="minorHAnsi" w:hAnsiTheme="minorHAnsi" w:cstheme="minorHAnsi"/>
        </w:rPr>
        <w:sectPr w:rsidR="00FC2719" w:rsidRPr="009D49A5" w:rsidSect="007B6AB6">
          <w:pgSz w:w="16838" w:h="11906" w:orient="landscape"/>
          <w:pgMar w:top="1440" w:right="1440" w:bottom="1440" w:left="1440" w:header="708" w:footer="708" w:gutter="0"/>
          <w:cols w:space="708"/>
          <w:docGrid w:linePitch="360"/>
        </w:sectPr>
      </w:pPr>
    </w:p>
    <w:p w14:paraId="592359DD" w14:textId="77777777" w:rsidR="00FC2719" w:rsidRPr="00F06664" w:rsidRDefault="00FC2719" w:rsidP="00FC2719">
      <w:pPr>
        <w:pStyle w:val="Naslov2"/>
        <w:rPr>
          <w:rFonts w:asciiTheme="minorHAnsi" w:hAnsiTheme="minorHAnsi" w:cstheme="minorHAnsi"/>
          <w:sz w:val="22"/>
          <w:szCs w:val="22"/>
        </w:rPr>
      </w:pPr>
      <w:r w:rsidRPr="00F06664">
        <w:rPr>
          <w:rFonts w:asciiTheme="minorHAnsi" w:hAnsiTheme="minorHAnsi" w:cstheme="minorHAnsi"/>
          <w:sz w:val="22"/>
          <w:szCs w:val="22"/>
        </w:rPr>
        <w:t>Final Comments</w:t>
      </w:r>
    </w:p>
    <w:p w14:paraId="3C3B6793" w14:textId="77777777" w:rsidR="00FC2719" w:rsidRPr="009D49A5" w:rsidRDefault="00FC2719" w:rsidP="00FC2719">
      <w:pPr>
        <w:rPr>
          <w:rFonts w:asciiTheme="minorHAnsi" w:hAnsiTheme="minorHAnsi" w:cstheme="minorHAnsi"/>
          <w:lang w:eastAsia="sl-SI"/>
        </w:rPr>
      </w:pPr>
    </w:p>
    <w:p w14:paraId="4E0148A5" w14:textId="77777777" w:rsidR="00FC2719" w:rsidRPr="00F06664" w:rsidRDefault="00FC2719" w:rsidP="006E3E8D">
      <w:pPr>
        <w:rPr>
          <w:rFonts w:asciiTheme="minorHAnsi" w:hAnsiTheme="minorHAnsi" w:cstheme="minorHAnsi"/>
          <w:b/>
          <w:bCs/>
          <w:sz w:val="22"/>
          <w:szCs w:val="22"/>
        </w:rPr>
      </w:pPr>
      <w:r w:rsidRPr="00F06664">
        <w:rPr>
          <w:rFonts w:asciiTheme="minorHAnsi" w:hAnsiTheme="minorHAnsi" w:cstheme="minorHAnsi"/>
          <w:bCs/>
          <w:sz w:val="22"/>
          <w:szCs w:val="22"/>
        </w:rPr>
        <w:t>A dearth of information on morbidity and mortality, critical incidents and accidents in large laboratory animal anaesthesia makes it difficult to formulate strong recommendations on monitoring anaesthesia in laboratory pigs, sheep, cattle, and goats.  However, the guidelines proposed here have attempted to identify standards in this area by reviewing recommendations based on studies in humans and other non-human species and to justify those selected by describing the physiological significance of the principal variables involved.  It is hoped that the recommendations made here, and in the affiliated document, “Anaesthesia and analgesia for pigs, sheep, goats and cattle involved in biomedical research: FELASA working group guidelines. Part II: Anaesthesia; general principles” will assist in harmonizing standards in anaesthetic care for large laboratory animals in both the UK and throughout the EU.</w:t>
      </w:r>
    </w:p>
    <w:p w14:paraId="0848DFD1" w14:textId="77777777" w:rsidR="00FC2719" w:rsidRPr="00FC2719" w:rsidRDefault="00FC2719" w:rsidP="006E3E8D"/>
    <w:p w14:paraId="4AB57DB1" w14:textId="0EC19DF4" w:rsidR="00AC0341" w:rsidRPr="00AC0341" w:rsidRDefault="00DD38C2" w:rsidP="00AC0341">
      <w:pPr>
        <w:pStyle w:val="Naslov1"/>
        <w:rPr>
          <w:rFonts w:asciiTheme="minorHAnsi" w:hAnsiTheme="minorHAnsi" w:cstheme="minorHAnsi"/>
          <w:bCs/>
        </w:rPr>
      </w:pPr>
      <w:r w:rsidRPr="00E30F58">
        <w:rPr>
          <w:rFonts w:asciiTheme="minorHAnsi" w:hAnsiTheme="minorHAnsi" w:cstheme="minorHAnsi"/>
          <w:bCs/>
        </w:rPr>
        <w:br w:type="page"/>
      </w:r>
      <w:r w:rsidR="00AC0341" w:rsidRPr="00AC0341">
        <w:rPr>
          <w:rFonts w:asciiTheme="minorHAnsi" w:hAnsiTheme="minorHAnsi" w:cstheme="minorHAnsi"/>
          <w:bCs/>
        </w:rPr>
        <w:t>Section IV: P</w:t>
      </w:r>
      <w:r w:rsidR="00AC0341" w:rsidRPr="00AC0341">
        <w:rPr>
          <w:rFonts w:asciiTheme="minorHAnsi" w:hAnsiTheme="minorHAnsi" w:cstheme="minorHAnsi"/>
        </w:rPr>
        <w:t>ain Assessment</w:t>
      </w:r>
      <w:r w:rsidR="00AC0341" w:rsidRPr="00AC0341">
        <w:rPr>
          <w:rFonts w:asciiTheme="minorHAnsi" w:hAnsiTheme="minorHAnsi" w:cstheme="minorHAnsi"/>
          <w:bCs/>
        </w:rPr>
        <w:t xml:space="preserve"> </w:t>
      </w:r>
    </w:p>
    <w:p w14:paraId="34D557C2" w14:textId="4EDD046E" w:rsidR="00AC0341" w:rsidRDefault="00AC0341" w:rsidP="00AC0341"/>
    <w:p w14:paraId="6CEDF9EF" w14:textId="77777777" w:rsidR="00AC0341" w:rsidRPr="00AC0341" w:rsidRDefault="00AC0341" w:rsidP="00AC0341">
      <w:pPr>
        <w:rPr>
          <w:rFonts w:asciiTheme="minorHAnsi" w:hAnsiTheme="minorHAnsi" w:cstheme="minorHAnsi"/>
          <w:sz w:val="22"/>
          <w:szCs w:val="22"/>
        </w:rPr>
      </w:pPr>
    </w:p>
    <w:p w14:paraId="009A3A6B" w14:textId="77777777" w:rsidR="00AC0341" w:rsidRPr="00AC0341" w:rsidRDefault="00AC0341" w:rsidP="00AC0341">
      <w:pPr>
        <w:pStyle w:val="Naslov2"/>
        <w:rPr>
          <w:rFonts w:asciiTheme="minorHAnsi" w:hAnsiTheme="minorHAnsi" w:cstheme="minorHAnsi"/>
          <w:sz w:val="22"/>
          <w:szCs w:val="22"/>
        </w:rPr>
      </w:pPr>
      <w:r w:rsidRPr="00AC0341">
        <w:rPr>
          <w:rFonts w:asciiTheme="minorHAnsi" w:hAnsiTheme="minorHAnsi" w:cstheme="minorHAnsi"/>
          <w:sz w:val="22"/>
          <w:szCs w:val="22"/>
        </w:rPr>
        <w:t>Introduction</w:t>
      </w:r>
    </w:p>
    <w:p w14:paraId="37BFC043" w14:textId="010ED8CC" w:rsidR="00AC0341" w:rsidRPr="00AC0341" w:rsidRDefault="00AC0341" w:rsidP="00AC0341">
      <w:pPr>
        <w:rPr>
          <w:rFonts w:asciiTheme="minorHAnsi" w:hAnsiTheme="minorHAnsi" w:cstheme="minorHAnsi"/>
          <w:sz w:val="22"/>
          <w:szCs w:val="22"/>
          <w:lang w:val="en-US"/>
        </w:rPr>
      </w:pPr>
      <w:r w:rsidRPr="00AC0341">
        <w:rPr>
          <w:rFonts w:asciiTheme="minorHAnsi" w:hAnsiTheme="minorHAnsi" w:cstheme="minorHAnsi"/>
          <w:sz w:val="22"/>
          <w:szCs w:val="22"/>
          <w:lang w:val="en-US"/>
        </w:rPr>
        <w:t xml:space="preserve">The assessment of animal pain is challenging, but a critical pre-requisite for strategist quantification and effective treatment. </w:t>
      </w:r>
      <w:r w:rsidRPr="00AC0341">
        <w:rPr>
          <w:rFonts w:asciiTheme="minorHAnsi" w:hAnsiTheme="minorHAnsi" w:cstheme="minorHAnsi"/>
          <w:sz w:val="22"/>
          <w:szCs w:val="22"/>
          <w:lang w:val="en-US"/>
        </w:rPr>
        <w:fldChar w:fldCharType="begin">
          <w:fldData xml:space="preserve">PEVuZE5vdGU+PENpdGU+PEF1dGhvcj5Hb2xsZWRnZTwvQXV0aG9yPjxZZWFyPjIwMTY8L1llYXI+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</w:fldData>
        </w:fldChar>
      </w:r>
      <w:r w:rsidRPr="00AC0341">
        <w:rPr>
          <w:rFonts w:asciiTheme="minorHAnsi" w:hAnsiTheme="minorHAnsi" w:cstheme="minorHAnsi"/>
          <w:sz w:val="22"/>
          <w:szCs w:val="22"/>
          <w:lang w:val="en-US"/>
        </w:rPr>
        <w:instrText xml:space="preserve"> ADDIN EN.CITE </w:instrText>
      </w:r>
      <w:r w:rsidRPr="00AC0341">
        <w:rPr>
          <w:rFonts w:asciiTheme="minorHAnsi" w:hAnsiTheme="minorHAnsi" w:cstheme="minorHAnsi"/>
          <w:sz w:val="22"/>
          <w:szCs w:val="22"/>
          <w:lang w:val="en-US"/>
        </w:rPr>
        <w:fldChar w:fldCharType="begin">
          <w:fldData xml:space="preserve">PEVuZE5vdGU+PENpdGU+PEF1dGhvcj5Hb2xsZWRnZTwvQXV0aG9yPjxZZWFyPjIwMTY8L1llYXI+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</w:fldData>
        </w:fldChar>
      </w:r>
      <w:r w:rsidRPr="00AC0341">
        <w:rPr>
          <w:rFonts w:asciiTheme="minorHAnsi" w:hAnsiTheme="minorHAnsi" w:cstheme="minorHAnsi"/>
          <w:sz w:val="22"/>
          <w:szCs w:val="22"/>
          <w:lang w:val="en-US"/>
        </w:rPr>
        <w:instrText xml:space="preserve"> ADDIN EN.CITE.DATA </w:instrText>
      </w:r>
      <w:r w:rsidRPr="00AC0341">
        <w:rPr>
          <w:rFonts w:asciiTheme="minorHAnsi" w:hAnsiTheme="minorHAnsi" w:cstheme="minorHAnsi"/>
          <w:sz w:val="22"/>
          <w:szCs w:val="22"/>
          <w:lang w:val="en-US"/>
        </w:rPr>
      </w:r>
      <w:r w:rsidRPr="00AC0341">
        <w:rPr>
          <w:rFonts w:asciiTheme="minorHAnsi" w:hAnsiTheme="minorHAnsi" w:cstheme="minorHAnsi"/>
          <w:sz w:val="22"/>
          <w:szCs w:val="22"/>
          <w:lang w:val="en-US"/>
        </w:rPr>
        <w:fldChar w:fldCharType="end"/>
      </w:r>
      <w:r w:rsidRPr="00AC0341">
        <w:rPr>
          <w:rFonts w:asciiTheme="minorHAnsi" w:hAnsiTheme="minorHAnsi" w:cstheme="minorHAnsi"/>
          <w:sz w:val="22"/>
          <w:szCs w:val="22"/>
          <w:lang w:val="en-US"/>
        </w:rPr>
      </w:r>
      <w:r w:rsidRPr="00AC0341">
        <w:rPr>
          <w:rFonts w:asciiTheme="minorHAnsi" w:hAnsiTheme="minorHAnsi" w:cstheme="minorHAnsi"/>
          <w:sz w:val="22"/>
          <w:szCs w:val="22"/>
          <w:lang w:val="en-US"/>
        </w:rPr>
        <w:fldChar w:fldCharType="separate"/>
      </w:r>
      <w:r w:rsidRPr="00AC0341">
        <w:rPr>
          <w:rFonts w:asciiTheme="minorHAnsi" w:hAnsiTheme="minorHAnsi" w:cstheme="minorHAnsi"/>
          <w:noProof/>
          <w:sz w:val="22"/>
          <w:szCs w:val="22"/>
          <w:lang w:val="en-US"/>
        </w:rPr>
        <w:t>(271, 272)</w:t>
      </w:r>
      <w:r w:rsidRPr="00AC0341">
        <w:rPr>
          <w:rFonts w:asciiTheme="minorHAnsi" w:hAnsiTheme="minorHAnsi" w:cstheme="minorHAnsi"/>
          <w:sz w:val="22"/>
          <w:szCs w:val="22"/>
          <w:lang w:val="en-US"/>
        </w:rPr>
        <w:fldChar w:fldCharType="end"/>
      </w:r>
      <w:r w:rsidRPr="00AC0341">
        <w:rPr>
          <w:rFonts w:asciiTheme="minorHAnsi" w:hAnsiTheme="minorHAnsi" w:cstheme="minorHAnsi"/>
          <w:sz w:val="22"/>
          <w:szCs w:val="22"/>
          <w:lang w:val="en-US"/>
        </w:rPr>
        <w:t xml:space="preserve">.  Pain management in research animals is important because: i) it is an expected feature of experimental </w:t>
      </w:r>
      <w:r w:rsidRPr="00AC0341">
        <w:rPr>
          <w:rFonts w:asciiTheme="minorHAnsi" w:hAnsiTheme="minorHAnsi" w:cstheme="minorHAnsi"/>
          <w:i/>
          <w:iCs/>
          <w:sz w:val="22"/>
          <w:szCs w:val="22"/>
          <w:lang w:val="en-US"/>
        </w:rPr>
        <w:t xml:space="preserve">refinement </w:t>
      </w:r>
      <w:r w:rsidRPr="00AC0341">
        <w:rPr>
          <w:rFonts w:asciiTheme="minorHAnsi" w:hAnsiTheme="minorHAnsi" w:cstheme="minorHAnsi"/>
          <w:sz w:val="22"/>
          <w:szCs w:val="22"/>
          <w:lang w:val="en-US"/>
        </w:rPr>
        <w:fldChar w:fldCharType="begin"/>
      </w:r>
      <w:r w:rsidRPr="00AC0341">
        <w:rPr>
          <w:rFonts w:asciiTheme="minorHAnsi" w:hAnsiTheme="minorHAnsi" w:cstheme="minorHAnsi"/>
          <w:sz w:val="22"/>
          <w:szCs w:val="22"/>
          <w:lang w:val="en-US"/>
        </w:rPr>
        <w:instrText xml:space="preserve"> ADDIN EN.CITE &lt;EndNote&gt;&lt;Cite&gt;&lt;Author&gt;European Parliament&lt;/Author&gt;&lt;Year&gt;2010&lt;/Year&gt;&lt;RecNum&gt;449&lt;/RecNum&gt;&lt;DisplayText&gt;(5)&lt;/DisplayText&gt;&lt;record&gt;&lt;rec-number&gt;449&lt;/rec-number&gt;&lt;foreign-keys&gt;&lt;key app="EN" db-id="x005rdz0lrfev0e9wafpfpvaazppeszde2z5" timestamp="1685596646"&gt;449&lt;/key&gt;&lt;/foreign-keys&gt;&lt;ref-type name="Legal Rule or Regulation"&gt;50&lt;/ref-type&gt;&lt;contributors&gt;&lt;authors&gt;&lt;author&gt;European Parliament, Council of the European Union&lt;/author&gt;&lt;/authors&gt;&lt;secondary-authors&gt;&lt;author&gt;European Parliament, Council of the European Union&lt;/author&gt;&lt;/secondary-authors&gt;&lt;/contributors&gt;&lt;titles&gt;&lt;title&gt;Directive 2010/63/EU of the European Parliament and of the Council of 22 September 2010 on the protection of animals used for scientific purposes &lt;/title&gt;&lt;/titles&gt;&lt;dates&gt;&lt;year&gt;2010&lt;/year&gt;&lt;/dates&gt;&lt;publisher&gt;European Parliament, Council of the European Union&lt;/publisher&gt;&lt;urls&gt;&lt;/urls&gt;&lt;/record&gt;&lt;/Cite&gt;&lt;/EndNote&gt;</w:instrText>
      </w:r>
      <w:r w:rsidRPr="00AC0341">
        <w:rPr>
          <w:rFonts w:asciiTheme="minorHAnsi" w:hAnsiTheme="minorHAnsi" w:cstheme="minorHAnsi"/>
          <w:sz w:val="22"/>
          <w:szCs w:val="22"/>
          <w:lang w:val="en-US"/>
        </w:rPr>
        <w:fldChar w:fldCharType="separate"/>
      </w:r>
      <w:r w:rsidRPr="00AC0341">
        <w:rPr>
          <w:rFonts w:asciiTheme="minorHAnsi" w:hAnsiTheme="minorHAnsi" w:cstheme="minorHAnsi"/>
          <w:noProof/>
          <w:sz w:val="22"/>
          <w:szCs w:val="22"/>
          <w:lang w:val="en-US"/>
        </w:rPr>
        <w:t>(5)</w:t>
      </w:r>
      <w:r w:rsidRPr="00AC0341">
        <w:rPr>
          <w:rFonts w:asciiTheme="minorHAnsi" w:hAnsiTheme="minorHAnsi" w:cstheme="minorHAnsi"/>
          <w:sz w:val="22"/>
          <w:szCs w:val="22"/>
          <w:lang w:val="en-US"/>
        </w:rPr>
        <w:fldChar w:fldCharType="end"/>
      </w:r>
      <w:r w:rsidRPr="00AC0341">
        <w:rPr>
          <w:rFonts w:asciiTheme="minorHAnsi" w:hAnsiTheme="minorHAnsi" w:cstheme="minorHAnsi"/>
          <w:sz w:val="22"/>
          <w:szCs w:val="22"/>
          <w:lang w:val="en-US"/>
        </w:rPr>
        <w:t xml:space="preserve">; ii) pain delays recovery from procedures and may exclude individuals from study, undermining the </w:t>
      </w:r>
      <w:r w:rsidRPr="00AC0341">
        <w:rPr>
          <w:rFonts w:asciiTheme="minorHAnsi" w:hAnsiTheme="minorHAnsi" w:cstheme="minorHAnsi"/>
          <w:i/>
          <w:iCs/>
          <w:sz w:val="22"/>
          <w:szCs w:val="22"/>
          <w:lang w:val="en-US"/>
        </w:rPr>
        <w:t>reduction</w:t>
      </w:r>
      <w:r w:rsidRPr="00AC0341">
        <w:rPr>
          <w:rFonts w:asciiTheme="minorHAnsi" w:hAnsiTheme="minorHAnsi" w:cstheme="minorHAnsi"/>
          <w:sz w:val="22"/>
          <w:szCs w:val="22"/>
          <w:lang w:val="en-US"/>
        </w:rPr>
        <w:t xml:space="preserve"> principle </w:t>
      </w:r>
      <w:r w:rsidRPr="00AC0341">
        <w:rPr>
          <w:rFonts w:asciiTheme="minorHAnsi" w:hAnsiTheme="minorHAnsi" w:cstheme="minorHAnsi"/>
          <w:sz w:val="22"/>
          <w:szCs w:val="22"/>
          <w:lang w:val="en-US"/>
        </w:rPr>
        <w:fldChar w:fldCharType="begin"/>
      </w:r>
      <w:r w:rsidRPr="00AC0341">
        <w:rPr>
          <w:rFonts w:asciiTheme="minorHAnsi" w:hAnsiTheme="minorHAnsi" w:cstheme="minorHAnsi"/>
          <w:sz w:val="22"/>
          <w:szCs w:val="22"/>
          <w:lang w:val="en-US"/>
        </w:rPr>
        <w:instrText xml:space="preserve"> ADDIN EN.CITE &lt;EndNote&gt;&lt;Cite&gt;&lt;Author&gt;Mathews&lt;/Author&gt;&lt;Year&gt;2014&lt;/Year&gt;&lt;RecNum&gt;298&lt;/RecNum&gt;&lt;DisplayText&gt;(273)&lt;/DisplayText&gt;&lt;record&gt;&lt;rec-number&gt;298&lt;/rec-number&gt;&lt;foreign-keys&gt;&lt;key app="EN" db-id="fdtft520qwd05fed2zmxdad7ptwaea9rvrte" timestamp="1697427504"&gt;298&lt;/key&gt;&lt;/foreign-keys&gt;&lt;ref-type name="Journal Article"&gt;17&lt;/ref-type&gt;&lt;contributors&gt;&lt;authors&gt;&lt;author&gt;Mathews, K.&lt;/author&gt;&lt;author&gt;Kronen, P. W.&lt;/author&gt;&lt;author&gt;Lascelles, D.&lt;/author&gt;&lt;author&gt;Nolan, A.&lt;/author&gt;&lt;author&gt;Robertson, S.&lt;/author&gt;&lt;author&gt;Steagall, P. V.&lt;/author&gt;&lt;author&gt;Wright, B.&lt;/author&gt;&lt;author&gt;Yamashita, K.&lt;/author&gt;&lt;/authors&gt;&lt;/contributors&gt;&lt;titles&gt;&lt;title&gt;Guidelines for recognition, assessment and treatment of pain: WSAVA Global Pain Council members and co-authors of this document&lt;/title&gt;&lt;secondary-title&gt;J Small Anim Pract&lt;/secondary-title&gt;&lt;/titles&gt;&lt;periodical&gt;&lt;full-title&gt;J Small Anim Pract&lt;/full-title&gt;&lt;/periodical&gt;&lt;pages&gt;E10-68&lt;/pages&gt;&lt;volume&gt;55&lt;/volume&gt;&lt;number&gt;6&lt;/number&gt;&lt;edition&gt;2014/05/21&lt;/edition&gt;&lt;keywords&gt;&lt;keyword&gt;Animals&lt;/keyword&gt;&lt;keyword&gt;Cat Diseases/diagnosis/therapy&lt;/keyword&gt;&lt;keyword&gt;Cats&lt;/keyword&gt;&lt;keyword&gt;Dog Diseases/diagnosis/therapy&lt;/keyword&gt;&lt;keyword&gt;Dogs&lt;/keyword&gt;&lt;keyword&gt;Pain/diagnosis/*veterinary&lt;/keyword&gt;&lt;keyword&gt;Pain Management/standards/*veterinary&lt;/keyword&gt;&lt;keyword&gt;Pain Measurement/standards/*veterinary&lt;/keyword&gt;&lt;keyword&gt;Veterinary Medicine/*standards&lt;/keyword&gt;&lt;/keywords&gt;&lt;dates&gt;&lt;year&gt;2014&lt;/year&gt;&lt;pub-dates&gt;&lt;date&gt;Jun&lt;/date&gt;&lt;/pub-dates&gt;&lt;/dates&gt;&lt;isbn&gt;0022-4510&lt;/isbn&gt;&lt;accession-num&gt;24841489&lt;/accession-num&gt;&lt;urls&gt;&lt;/urls&gt;&lt;electronic-resource-num&gt;10.1111/jsap.12200&lt;/electronic-resource-num&gt;&lt;remote-database-provider&gt;NLM&lt;/remote-database-provider&gt;&lt;language&gt;eng&lt;/language&gt;&lt;/record&gt;&lt;/Cite&gt;&lt;/EndNote&gt;</w:instrText>
      </w:r>
      <w:r w:rsidRPr="00AC0341">
        <w:rPr>
          <w:rFonts w:asciiTheme="minorHAnsi" w:hAnsiTheme="minorHAnsi" w:cstheme="minorHAnsi"/>
          <w:sz w:val="22"/>
          <w:szCs w:val="22"/>
          <w:lang w:val="en-US"/>
        </w:rPr>
        <w:fldChar w:fldCharType="separate"/>
      </w:r>
      <w:r w:rsidRPr="00AC0341">
        <w:rPr>
          <w:rFonts w:asciiTheme="minorHAnsi" w:hAnsiTheme="minorHAnsi" w:cstheme="minorHAnsi"/>
          <w:noProof/>
          <w:sz w:val="22"/>
          <w:szCs w:val="22"/>
          <w:lang w:val="en-US"/>
        </w:rPr>
        <w:t>(273)</w:t>
      </w:r>
      <w:r w:rsidRPr="00AC0341">
        <w:rPr>
          <w:rFonts w:asciiTheme="minorHAnsi" w:hAnsiTheme="minorHAnsi" w:cstheme="minorHAnsi"/>
          <w:sz w:val="22"/>
          <w:szCs w:val="22"/>
          <w:lang w:val="en-US"/>
        </w:rPr>
        <w:fldChar w:fldCharType="end"/>
      </w:r>
      <w:r w:rsidRPr="00AC0341">
        <w:rPr>
          <w:rFonts w:asciiTheme="minorHAnsi" w:hAnsiTheme="minorHAnsi" w:cstheme="minorHAnsi"/>
          <w:sz w:val="22"/>
          <w:szCs w:val="22"/>
          <w:lang w:val="en-US"/>
        </w:rPr>
        <w:t xml:space="preserve"> and; iii) pain may introduce unpredictable ‘noise’ which will diminish the value of the scientific outcomes and compromise both </w:t>
      </w:r>
      <w:r w:rsidRPr="00AC0341">
        <w:rPr>
          <w:rFonts w:asciiTheme="minorHAnsi" w:hAnsiTheme="minorHAnsi" w:cstheme="minorHAnsi"/>
          <w:i/>
          <w:iCs/>
          <w:sz w:val="22"/>
          <w:szCs w:val="22"/>
          <w:lang w:val="en-US"/>
        </w:rPr>
        <w:t xml:space="preserve">refinement and reduction </w:t>
      </w:r>
      <w:r w:rsidRPr="00AC0341">
        <w:rPr>
          <w:rFonts w:asciiTheme="minorHAnsi" w:hAnsiTheme="minorHAnsi" w:cstheme="minorHAnsi"/>
          <w:sz w:val="22"/>
          <w:szCs w:val="22"/>
          <w:lang w:val="en-US"/>
        </w:rPr>
        <w:t xml:space="preserve">principles </w:t>
      </w:r>
      <w:r w:rsidRPr="00AC0341">
        <w:rPr>
          <w:rFonts w:asciiTheme="minorHAnsi" w:hAnsiTheme="minorHAnsi" w:cstheme="minorHAnsi"/>
          <w:sz w:val="22"/>
          <w:szCs w:val="22"/>
          <w:lang w:val="en-US"/>
        </w:rPr>
        <w:fldChar w:fldCharType="begin"/>
      </w:r>
      <w:r w:rsidRPr="00AC0341">
        <w:rPr>
          <w:rFonts w:asciiTheme="minorHAnsi" w:hAnsiTheme="minorHAnsi" w:cstheme="minorHAnsi"/>
          <w:sz w:val="22"/>
          <w:szCs w:val="22"/>
          <w:lang w:val="en-US"/>
        </w:rPr>
        <w:instrText xml:space="preserve"> ADDIN EN.CITE &lt;EndNote&gt;&lt;Cite&gt;&lt;Author&gt;Mogil&lt;/Author&gt;&lt;Year&gt;2009&lt;/Year&gt;&lt;RecNum&gt;310&lt;/RecNum&gt;&lt;DisplayText&gt;(274)&lt;/DisplayText&gt;&lt;record&gt;&lt;rec-number&gt;310&lt;/rec-number&gt;&lt;foreign-keys&gt;&lt;key app="EN" db-id="fdtft520qwd05fed2zmxdad7ptwaea9rvrte" timestamp="1698375350"&gt;310&lt;/key&gt;&lt;/foreign-keys&gt;&lt;ref-type name="Journal Article"&gt;17&lt;/ref-type&gt;&lt;contributors&gt;&lt;authors&gt;&lt;author&gt;Mogil, Jeffrey S.&lt;/author&gt;&lt;/authors&gt;&lt;/contributors&gt;&lt;titles&gt;&lt;title&gt;Animal models of pain: progress and challenges&lt;/title&gt;&lt;secondary-title&gt;Nature Reviews Neuroscience&lt;/secondary-title&gt;&lt;/titles&gt;&lt;periodical&gt;&lt;full-title&gt;Nature Reviews Neuroscience&lt;/full-title&gt;&lt;/periodical&gt;&lt;pages&gt;283-294&lt;/pages&gt;&lt;volume&gt;10&lt;/volume&gt;&lt;number&gt;4&lt;/number&gt;&lt;dates&gt;&lt;year&gt;2009&lt;/year&gt;&lt;pub-dates&gt;&lt;date&gt;2009/04/01&lt;/date&gt;&lt;/pub-dates&gt;&lt;/dates&gt;&lt;isbn&gt;1471-0048&lt;/isbn&gt;&lt;urls&gt;&lt;related-urls&gt;&lt;url&gt;https://doi.org/10.1038/nrn2606&lt;/url&gt;&lt;/related-urls&gt;&lt;/urls&gt;&lt;electronic-resource-num&gt;10.1038/nrn2606&lt;/electronic-resource-num&gt;&lt;/record&gt;&lt;/Cite&gt;&lt;/EndNote&gt;</w:instrText>
      </w:r>
      <w:r w:rsidRPr="00AC0341">
        <w:rPr>
          <w:rFonts w:asciiTheme="minorHAnsi" w:hAnsiTheme="minorHAnsi" w:cstheme="minorHAnsi"/>
          <w:sz w:val="22"/>
          <w:szCs w:val="22"/>
          <w:lang w:val="en-US"/>
        </w:rPr>
        <w:fldChar w:fldCharType="separate"/>
      </w:r>
      <w:r w:rsidRPr="00AC0341">
        <w:rPr>
          <w:rFonts w:asciiTheme="minorHAnsi" w:hAnsiTheme="minorHAnsi" w:cstheme="minorHAnsi"/>
          <w:noProof/>
          <w:sz w:val="22"/>
          <w:szCs w:val="22"/>
          <w:lang w:val="en-US"/>
        </w:rPr>
        <w:t>(274)</w:t>
      </w:r>
      <w:r w:rsidRPr="00AC0341">
        <w:rPr>
          <w:rFonts w:asciiTheme="minorHAnsi" w:hAnsiTheme="minorHAnsi" w:cstheme="minorHAnsi"/>
          <w:sz w:val="22"/>
          <w:szCs w:val="22"/>
          <w:lang w:val="en-US"/>
        </w:rPr>
        <w:fldChar w:fldCharType="end"/>
      </w:r>
      <w:r w:rsidRPr="00AC0341">
        <w:rPr>
          <w:rFonts w:asciiTheme="minorHAnsi" w:hAnsiTheme="minorHAnsi" w:cstheme="minorHAnsi"/>
          <w:sz w:val="22"/>
          <w:szCs w:val="22"/>
          <w:lang w:val="en-US"/>
        </w:rPr>
        <w:t xml:space="preserve">. The majority of the literature on pain assessment in pigs, sheep, cattle and goats focuses on neonatal to adolescent members of these species undergoing specific husbandry procedures while receiving limited anaesthetic or analgesic protection.  Therefore, this literature is of limited  value when applied to older research animals undergoing quite different procedures </w:t>
      </w:r>
      <w:r w:rsidRPr="00AC0341">
        <w:rPr>
          <w:rFonts w:asciiTheme="minorHAnsi" w:hAnsiTheme="minorHAnsi" w:cstheme="minorHAnsi"/>
          <w:sz w:val="22"/>
          <w:szCs w:val="22"/>
          <w:lang w:val="en-US"/>
        </w:rPr>
        <w:fldChar w:fldCharType="begin"/>
      </w:r>
      <w:r w:rsidRPr="00AC0341">
        <w:rPr>
          <w:rFonts w:asciiTheme="minorHAnsi" w:hAnsiTheme="minorHAnsi" w:cstheme="minorHAnsi"/>
          <w:sz w:val="22"/>
          <w:szCs w:val="22"/>
          <w:lang w:val="en-US"/>
        </w:rPr>
        <w:instrText xml:space="preserve"> ADDIN EN.CITE &lt;EndNote&gt;&lt;Cite&gt;&lt;Author&gt;Steagall&lt;/Author&gt;&lt;Year&gt;2021&lt;/Year&gt;&lt;RecNum&gt;445&lt;/RecNum&gt;&lt;DisplayText&gt;(275)&lt;/DisplayText&gt;&lt;record&gt;&lt;rec-number&gt;445&lt;/rec-number&gt;&lt;foreign-keys&gt;&lt;key app="EN" db-id="x005rdz0lrfev0e9wafpfpvaazppeszde2z5" timestamp="1684826081"&gt;445&lt;/key&gt;&lt;/foreign-keys&gt;&lt;ref-type name="Journal Article"&gt;17&lt;/ref-type&gt;&lt;contributors&gt;&lt;authors&gt;&lt;author&gt;Steagall, P. V.&lt;/author&gt;&lt;author&gt;Bustamante, H.&lt;/author&gt;&lt;author&gt;Johnson, C. B.&lt;/author&gt;&lt;author&gt;Turner, P. V.&lt;/author&gt;&lt;/authors&gt;&lt;/contributors&gt;&lt;auth-address&gt;Department of Clinical Sciences, Faculty of Veterinary Medicine, Université de Montréal, 3200 Rue Sicotte, Saint-Hyacinthe, QC J2S 2M2, Canada.&amp;#xD;Veterinary Clinical Sciences Institute, Faculty of Veterinary Sciences, Universidad Austral de Chile, Independencia 631, Valdivia 5110566, Chile.&amp;#xD;Animal Welfare Science and Bioethics Centre, School of Veterinary Science, Tāwharau Ora, Massey University, Palmerston North 4472, New Zealand.&amp;#xD;Global Animal Welfare and Training, Charles River, Wilmington, MA 01887, USA.&amp;#xD;Department of Pathobiology, University of Guelph, Guelph, ON N1G 2W1, Canada.&lt;/auth-address&gt;&lt;titles&gt;&lt;title&gt;Pain Management in Farm Animals: Focus on Cattle, Sheep and Pigs&lt;/title&gt;&lt;secondary-title&gt;Animals (Basel)&lt;/secondary-title&gt;&lt;/titles&gt;&lt;periodical&gt;&lt;full-title&gt;Animals (Basel)&lt;/full-title&gt;&lt;/periodical&gt;&lt;volume&gt;11&lt;/volume&gt;&lt;number&gt;6&lt;/number&gt;&lt;edition&gt;2021/06/03&lt;/edition&gt;&lt;keywords&gt;&lt;keyword&gt;analgesia&lt;/keyword&gt;&lt;keyword&gt;animal welfare&lt;/keyword&gt;&lt;keyword&gt;cattle&lt;/keyword&gt;&lt;keyword&gt;cost-benefit&lt;/keyword&gt;&lt;keyword&gt;ethics&lt;/keyword&gt;&lt;keyword&gt;pain&lt;/keyword&gt;&lt;keyword&gt;pig&lt;/keyword&gt;&lt;keyword&gt;sheep&lt;/keyword&gt;&lt;/keywords&gt;&lt;dates&gt;&lt;year&gt;2021&lt;/year&gt;&lt;pub-dates&gt;&lt;date&gt;May 21&lt;/date&gt;&lt;/pub-dates&gt;&lt;/dates&gt;&lt;isbn&gt;2076-2615 (Print)&amp;#xD;2076-2615&lt;/isbn&gt;&lt;accession-num&gt;34063847&lt;/accession-num&gt;&lt;urls&gt;&lt;/urls&gt;&lt;custom2&gt;PMC8223984&lt;/custom2&gt;&lt;electronic-resource-num&gt;10.3390/ani11061483&lt;/electronic-resource-num&gt;&lt;remote-database-provider&gt;NLM&lt;/remote-database-provider&gt;&lt;language&gt;eng&lt;/language&gt;&lt;/record&gt;&lt;/Cite&gt;&lt;/EndNote&gt;</w:instrText>
      </w:r>
      <w:r w:rsidRPr="00AC0341">
        <w:rPr>
          <w:rFonts w:asciiTheme="minorHAnsi" w:hAnsiTheme="minorHAnsi" w:cstheme="minorHAnsi"/>
          <w:sz w:val="22"/>
          <w:szCs w:val="22"/>
          <w:lang w:val="en-US"/>
        </w:rPr>
        <w:fldChar w:fldCharType="separate"/>
      </w:r>
      <w:r w:rsidRPr="00AC0341">
        <w:rPr>
          <w:rFonts w:asciiTheme="minorHAnsi" w:hAnsiTheme="minorHAnsi" w:cstheme="minorHAnsi"/>
          <w:noProof/>
          <w:sz w:val="22"/>
          <w:szCs w:val="22"/>
          <w:lang w:val="en-US"/>
        </w:rPr>
        <w:t>(275)</w:t>
      </w:r>
      <w:r w:rsidRPr="00AC0341">
        <w:rPr>
          <w:rFonts w:asciiTheme="minorHAnsi" w:hAnsiTheme="minorHAnsi" w:cstheme="minorHAnsi"/>
          <w:sz w:val="22"/>
          <w:szCs w:val="22"/>
          <w:lang w:val="en-US"/>
        </w:rPr>
        <w:fldChar w:fldCharType="end"/>
      </w:r>
      <w:r w:rsidRPr="00AC0341">
        <w:rPr>
          <w:rFonts w:asciiTheme="minorHAnsi" w:hAnsiTheme="minorHAnsi" w:cstheme="minorHAnsi"/>
          <w:sz w:val="22"/>
          <w:szCs w:val="22"/>
          <w:lang w:val="en-US"/>
        </w:rPr>
        <w:t>.</w:t>
      </w:r>
    </w:p>
    <w:p w14:paraId="523F9651" w14:textId="77777777" w:rsidR="00AC0341" w:rsidRPr="00AC0341" w:rsidRDefault="00AC0341" w:rsidP="00AC0341">
      <w:pPr>
        <w:rPr>
          <w:rFonts w:asciiTheme="minorHAnsi" w:hAnsiTheme="minorHAnsi" w:cstheme="minorHAnsi"/>
          <w:sz w:val="22"/>
          <w:szCs w:val="22"/>
          <w:lang w:val="en-US"/>
        </w:rPr>
      </w:pPr>
      <w:r w:rsidRPr="00AC0341">
        <w:rPr>
          <w:rFonts w:asciiTheme="minorHAnsi" w:hAnsiTheme="minorHAnsi" w:cstheme="minorHAnsi"/>
          <w:sz w:val="22"/>
          <w:szCs w:val="22"/>
          <w:lang w:val="en-US"/>
        </w:rPr>
        <w:t>Pain management involves: i) assessment; ii) quantification and; iii) appropriate treatment. An inability to achieve these three components successfully increases the risk of pain and associated suffering, and decreases the value of scientific outputs. With regard to pain treatment, a preventive, multimodal approach administered for an adequate period is required.</w:t>
      </w:r>
    </w:p>
    <w:p w14:paraId="6C768DC5" w14:textId="54A0897E" w:rsidR="00AC0341" w:rsidRPr="00AC0341" w:rsidRDefault="00AC0341" w:rsidP="00AC0341">
      <w:pPr>
        <w:rPr>
          <w:rFonts w:asciiTheme="minorHAnsi" w:hAnsiTheme="minorHAnsi" w:cstheme="minorHAnsi"/>
          <w:sz w:val="22"/>
          <w:szCs w:val="22"/>
          <w:lang w:val="en-US"/>
        </w:rPr>
      </w:pPr>
      <w:r w:rsidRPr="00AC0341">
        <w:rPr>
          <w:rFonts w:asciiTheme="minorHAnsi" w:hAnsiTheme="minorHAnsi" w:cstheme="minorHAnsi"/>
          <w:sz w:val="22"/>
          <w:szCs w:val="22"/>
          <w:lang w:val="en-US"/>
        </w:rPr>
        <w:t>These guidelines were commissioned by the Federation of European Laboratory Animal Science Associations (FELASA) and are based on a comprehensive review of the scientific literature pertaining to pain assessment in laboratory pigs, sheep, cattle and goats.  The guidelines aim to describe approaches to pain assessment in these species in order to optimize animal welfare and experimental data quality. These guidelines underscore EU Directive requirements which require that, “</w:t>
      </w:r>
      <w:r w:rsidRPr="00AC0341">
        <w:rPr>
          <w:rFonts w:asciiTheme="minorHAnsi" w:hAnsiTheme="minorHAnsi" w:cstheme="minorHAnsi"/>
          <w:i/>
          <w:iCs/>
          <w:sz w:val="22"/>
          <w:szCs w:val="22"/>
          <w:lang w:val="en-US"/>
        </w:rPr>
        <w:t>procedures are carried out with general or local anaesthesia and analgesia or another appropriate method to ensure pain, suffering and distress are kept to a minimum</w:t>
      </w:r>
      <w:r w:rsidRPr="00AC0341">
        <w:rPr>
          <w:rFonts w:asciiTheme="minorHAnsi" w:hAnsiTheme="minorHAnsi" w:cstheme="minorHAnsi"/>
          <w:sz w:val="22"/>
          <w:szCs w:val="22"/>
          <w:lang w:val="en-US"/>
        </w:rPr>
        <w:t xml:space="preserve">” </w:t>
      </w:r>
      <w:r w:rsidRPr="00AC0341">
        <w:rPr>
          <w:rFonts w:asciiTheme="minorHAnsi" w:hAnsiTheme="minorHAnsi" w:cstheme="minorHAnsi"/>
          <w:sz w:val="22"/>
          <w:szCs w:val="22"/>
          <w:lang w:val="en-US"/>
        </w:rPr>
        <w:fldChar w:fldCharType="begin"/>
      </w:r>
      <w:r w:rsidRPr="00AC0341">
        <w:rPr>
          <w:rFonts w:asciiTheme="minorHAnsi" w:hAnsiTheme="minorHAnsi" w:cstheme="minorHAnsi"/>
          <w:sz w:val="22"/>
          <w:szCs w:val="22"/>
          <w:lang w:val="en-US"/>
        </w:rPr>
        <w:instrText xml:space="preserve"> ADDIN EN.CITE &lt;EndNote&gt;&lt;Cite&gt;&lt;Author&gt;European Parliament&lt;/Author&gt;&lt;Year&gt;2010&lt;/Year&gt;&lt;RecNum&gt;449&lt;/RecNum&gt;&lt;DisplayText&gt;(5)&lt;/DisplayText&gt;&lt;record&gt;&lt;rec-number&gt;449&lt;/rec-number&gt;&lt;foreign-keys&gt;&lt;key app="EN" db-id="x005rdz0lrfev0e9wafpfpvaazppeszde2z5" timestamp="1685596646"&gt;449&lt;/key&gt;&lt;/foreign-keys&gt;&lt;ref-type name="Legal Rule or Regulation"&gt;50&lt;/ref-type&gt;&lt;contributors&gt;&lt;authors&gt;&lt;author&gt;European Parliament, Council of the European Union&lt;/author&gt;&lt;/authors&gt;&lt;secondary-authors&gt;&lt;author&gt;European Parliament, Council of the European Union&lt;/author&gt;&lt;/secondary-authors&gt;&lt;/contributors&gt;&lt;titles&gt;&lt;title&gt;Directive 2010/63/EU of the European Parliament and of the Council of 22 September 2010 on the protection of animals used for scientific purposes &lt;/title&gt;&lt;/titles&gt;&lt;dates&gt;&lt;year&gt;2010&lt;/year&gt;&lt;/dates&gt;&lt;publisher&gt;European Parliament, Council of the European Union&lt;/publisher&gt;&lt;urls&gt;&lt;/urls&gt;&lt;/record&gt;&lt;/Cite&gt;&lt;/EndNote&gt;</w:instrText>
      </w:r>
      <w:r w:rsidRPr="00AC0341">
        <w:rPr>
          <w:rFonts w:asciiTheme="minorHAnsi" w:hAnsiTheme="minorHAnsi" w:cstheme="minorHAnsi"/>
          <w:sz w:val="22"/>
          <w:szCs w:val="22"/>
          <w:lang w:val="en-US"/>
        </w:rPr>
        <w:fldChar w:fldCharType="separate"/>
      </w:r>
      <w:r w:rsidRPr="00AC0341">
        <w:rPr>
          <w:rFonts w:asciiTheme="minorHAnsi" w:hAnsiTheme="minorHAnsi" w:cstheme="minorHAnsi"/>
          <w:noProof/>
          <w:sz w:val="22"/>
          <w:szCs w:val="22"/>
          <w:lang w:val="en-US"/>
        </w:rPr>
        <w:t>(5)</w:t>
      </w:r>
      <w:r w:rsidRPr="00AC0341">
        <w:rPr>
          <w:rFonts w:asciiTheme="minorHAnsi" w:hAnsiTheme="minorHAnsi" w:cstheme="minorHAnsi"/>
          <w:sz w:val="22"/>
          <w:szCs w:val="22"/>
          <w:lang w:val="en-US"/>
        </w:rPr>
        <w:fldChar w:fldCharType="end"/>
      </w:r>
      <w:r w:rsidRPr="00AC0341">
        <w:rPr>
          <w:rFonts w:asciiTheme="minorHAnsi" w:hAnsiTheme="minorHAnsi" w:cstheme="minorHAnsi"/>
          <w:sz w:val="22"/>
          <w:szCs w:val="22"/>
          <w:lang w:val="en-US"/>
        </w:rPr>
        <w:t xml:space="preserve">.  Based, where available, on published scientific evidence, the guidelines serve as a foundation upon which an informed approach to pain assessment in pigs, sheep cattle and goats can be built.  </w:t>
      </w:r>
    </w:p>
    <w:p w14:paraId="1B29B16F" w14:textId="3D486589" w:rsidR="00AC0341" w:rsidRPr="00AC0341" w:rsidRDefault="00AC0341" w:rsidP="00AC0341">
      <w:pPr>
        <w:rPr>
          <w:rFonts w:asciiTheme="minorHAnsi" w:hAnsiTheme="minorHAnsi" w:cstheme="minorHAnsi"/>
          <w:sz w:val="22"/>
          <w:szCs w:val="22"/>
          <w:lang w:val="en-US"/>
        </w:rPr>
      </w:pPr>
      <w:r w:rsidRPr="00AC0341">
        <w:rPr>
          <w:rFonts w:asciiTheme="minorHAnsi" w:hAnsiTheme="minorHAnsi" w:cstheme="minorHAnsi"/>
          <w:sz w:val="22"/>
          <w:szCs w:val="22"/>
          <w:lang w:val="en-US"/>
        </w:rPr>
        <w:t xml:space="preserve">Pain is potentially a major confounder of scientific data.  Consequently, details of pain assessment, quantification and analgesic techniques should always be reported within, or supplemental to, all publications involving noxious animal procedures.  Details of new and, or refined techniques should be reported as stand-alone publications in journals likely to be read by those responsible for animal care and welfare.  This recommendation is in accordance with the first (2010) ARRIVE guidelines (Animal Research: Reporting of </w:t>
      </w:r>
      <w:r w:rsidRPr="00AC0341">
        <w:rPr>
          <w:rFonts w:asciiTheme="minorHAnsi" w:hAnsiTheme="minorHAnsi" w:cstheme="minorHAnsi"/>
          <w:i/>
          <w:sz w:val="22"/>
          <w:szCs w:val="22"/>
          <w:lang w:val="en-US"/>
        </w:rPr>
        <w:t xml:space="preserve">In Vivo </w:t>
      </w:r>
      <w:r w:rsidRPr="00AC0341">
        <w:rPr>
          <w:rFonts w:asciiTheme="minorHAnsi" w:hAnsiTheme="minorHAnsi" w:cstheme="minorHAnsi"/>
          <w:sz w:val="22"/>
          <w:szCs w:val="22"/>
          <w:lang w:val="en-US"/>
        </w:rPr>
        <w:t xml:space="preserve">Experiments) </w:t>
      </w:r>
      <w:r w:rsidRPr="00AC0341">
        <w:rPr>
          <w:rFonts w:asciiTheme="minorHAnsi" w:hAnsiTheme="minorHAnsi" w:cstheme="minorHAnsi"/>
          <w:sz w:val="22"/>
          <w:szCs w:val="22"/>
          <w:lang w:val="en-US"/>
        </w:rPr>
        <w:fldChar w:fldCharType="begin">
          <w:fldData xml:space="preserve">PEVuZE5vdGU+PENpdGU+PEF1dGhvcj5QZXJjaWUgZHUgU2VydDwvQXV0aG9yPjxZZWFyPjIwMjA8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==
</w:fldData>
        </w:fldChar>
      </w:r>
      <w:r w:rsidRPr="00AC0341">
        <w:rPr>
          <w:rFonts w:asciiTheme="minorHAnsi" w:hAnsiTheme="minorHAnsi" w:cstheme="minorHAnsi"/>
          <w:sz w:val="22"/>
          <w:szCs w:val="22"/>
          <w:lang w:val="en-US"/>
        </w:rPr>
        <w:instrText xml:space="preserve"> ADDIN EN.CITE </w:instrText>
      </w:r>
      <w:r w:rsidRPr="00AC0341">
        <w:rPr>
          <w:rFonts w:asciiTheme="minorHAnsi" w:hAnsiTheme="minorHAnsi" w:cstheme="minorHAnsi"/>
          <w:sz w:val="22"/>
          <w:szCs w:val="22"/>
          <w:lang w:val="en-US"/>
        </w:rPr>
        <w:fldChar w:fldCharType="begin">
          <w:fldData xml:space="preserve">PEVuZE5vdGU+PENpdGU+PEF1dGhvcj5QZXJjaWUgZHUgU2VydDwvQXV0aG9yPjxZZWFyPjIwMjA8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==
</w:fldData>
        </w:fldChar>
      </w:r>
      <w:r w:rsidRPr="00AC0341">
        <w:rPr>
          <w:rFonts w:asciiTheme="minorHAnsi" w:hAnsiTheme="minorHAnsi" w:cstheme="minorHAnsi"/>
          <w:sz w:val="22"/>
          <w:szCs w:val="22"/>
          <w:lang w:val="en-US"/>
        </w:rPr>
        <w:instrText xml:space="preserve"> ADDIN EN.CITE.DATA </w:instrText>
      </w:r>
      <w:r w:rsidRPr="00AC0341">
        <w:rPr>
          <w:rFonts w:asciiTheme="minorHAnsi" w:hAnsiTheme="minorHAnsi" w:cstheme="minorHAnsi"/>
          <w:sz w:val="22"/>
          <w:szCs w:val="22"/>
          <w:lang w:val="en-US"/>
        </w:rPr>
      </w:r>
      <w:r w:rsidRPr="00AC0341">
        <w:rPr>
          <w:rFonts w:asciiTheme="minorHAnsi" w:hAnsiTheme="minorHAnsi" w:cstheme="minorHAnsi"/>
          <w:sz w:val="22"/>
          <w:szCs w:val="22"/>
          <w:lang w:val="en-US"/>
        </w:rPr>
        <w:fldChar w:fldCharType="end"/>
      </w:r>
      <w:r w:rsidRPr="00AC0341">
        <w:rPr>
          <w:rFonts w:asciiTheme="minorHAnsi" w:hAnsiTheme="minorHAnsi" w:cstheme="minorHAnsi"/>
          <w:sz w:val="22"/>
          <w:szCs w:val="22"/>
          <w:lang w:val="en-US"/>
        </w:rPr>
      </w:r>
      <w:r w:rsidRPr="00AC0341">
        <w:rPr>
          <w:rFonts w:asciiTheme="minorHAnsi" w:hAnsiTheme="minorHAnsi" w:cstheme="minorHAnsi"/>
          <w:sz w:val="22"/>
          <w:szCs w:val="22"/>
          <w:lang w:val="en-US"/>
        </w:rPr>
        <w:fldChar w:fldCharType="separate"/>
      </w:r>
      <w:r w:rsidRPr="00AC0341">
        <w:rPr>
          <w:rFonts w:asciiTheme="minorHAnsi" w:hAnsiTheme="minorHAnsi" w:cstheme="minorHAnsi"/>
          <w:noProof/>
          <w:sz w:val="22"/>
          <w:szCs w:val="22"/>
          <w:lang w:val="en-US"/>
        </w:rPr>
        <w:t>(116)</w:t>
      </w:r>
      <w:r w:rsidRPr="00AC0341">
        <w:rPr>
          <w:rFonts w:asciiTheme="minorHAnsi" w:hAnsiTheme="minorHAnsi" w:cstheme="minorHAnsi"/>
          <w:sz w:val="22"/>
          <w:szCs w:val="22"/>
          <w:lang w:val="en-US"/>
        </w:rPr>
        <w:fldChar w:fldCharType="end"/>
      </w:r>
      <w:r w:rsidRPr="00AC0341">
        <w:rPr>
          <w:rFonts w:asciiTheme="minorHAnsi" w:hAnsiTheme="minorHAnsi" w:cstheme="minorHAnsi"/>
          <w:sz w:val="22"/>
          <w:szCs w:val="22"/>
          <w:lang w:val="en-US"/>
        </w:rPr>
        <w:t xml:space="preserve"> which specifies the details to be documented: i) the approach to animal preparation for anaesthesia and procedures; ii) details of animal husbandry; iii) anaesthetic and analgesic drug doses; iv) routes and frequency of administration; v) animal monitoring; vi) pain assessment before, during and after the procedure; vii) the fate of the animals at the experiment’s end; and viii) the incidence of adverse or unexpected events </w:t>
      </w:r>
      <w:r w:rsidRPr="00AC0341">
        <w:rPr>
          <w:rFonts w:asciiTheme="minorHAnsi" w:hAnsiTheme="minorHAnsi" w:cstheme="minorHAnsi"/>
          <w:sz w:val="22"/>
          <w:szCs w:val="22"/>
          <w:lang w:val="en-US"/>
        </w:rPr>
        <w:fldChar w:fldCharType="begin">
          <w:fldData xml:space="preserve">PEVuZE5vdGU+PENpdGU+PEF1dGhvcj5QZXJjaWUgZHUgU2VydDwvQXV0aG9yPjxZZWFyPjIwMjA8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==
</w:fldData>
        </w:fldChar>
      </w:r>
      <w:r w:rsidRPr="00AC0341">
        <w:rPr>
          <w:rFonts w:asciiTheme="minorHAnsi" w:hAnsiTheme="minorHAnsi" w:cstheme="minorHAnsi"/>
          <w:sz w:val="22"/>
          <w:szCs w:val="22"/>
          <w:lang w:val="en-US"/>
        </w:rPr>
        <w:instrText xml:space="preserve"> ADDIN EN.CITE </w:instrText>
      </w:r>
      <w:r w:rsidRPr="00AC0341">
        <w:rPr>
          <w:rFonts w:asciiTheme="minorHAnsi" w:hAnsiTheme="minorHAnsi" w:cstheme="minorHAnsi"/>
          <w:sz w:val="22"/>
          <w:szCs w:val="22"/>
          <w:lang w:val="en-US"/>
        </w:rPr>
        <w:fldChar w:fldCharType="begin">
          <w:fldData xml:space="preserve">PEVuZE5vdGU+PENpdGU+PEF1dGhvcj5QZXJjaWUgZHUgU2VydDwvQXV0aG9yPjxZZWFyPjIwMjA8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==
</w:fldData>
        </w:fldChar>
      </w:r>
      <w:r w:rsidRPr="00AC0341">
        <w:rPr>
          <w:rFonts w:asciiTheme="minorHAnsi" w:hAnsiTheme="minorHAnsi" w:cstheme="minorHAnsi"/>
          <w:sz w:val="22"/>
          <w:szCs w:val="22"/>
          <w:lang w:val="en-US"/>
        </w:rPr>
        <w:instrText xml:space="preserve"> ADDIN EN.CITE.DATA </w:instrText>
      </w:r>
      <w:r w:rsidRPr="00AC0341">
        <w:rPr>
          <w:rFonts w:asciiTheme="minorHAnsi" w:hAnsiTheme="minorHAnsi" w:cstheme="minorHAnsi"/>
          <w:sz w:val="22"/>
          <w:szCs w:val="22"/>
          <w:lang w:val="en-US"/>
        </w:rPr>
      </w:r>
      <w:r w:rsidRPr="00AC0341">
        <w:rPr>
          <w:rFonts w:asciiTheme="minorHAnsi" w:hAnsiTheme="minorHAnsi" w:cstheme="minorHAnsi"/>
          <w:sz w:val="22"/>
          <w:szCs w:val="22"/>
          <w:lang w:val="en-US"/>
        </w:rPr>
        <w:fldChar w:fldCharType="end"/>
      </w:r>
      <w:r w:rsidRPr="00AC0341">
        <w:rPr>
          <w:rFonts w:asciiTheme="minorHAnsi" w:hAnsiTheme="minorHAnsi" w:cstheme="minorHAnsi"/>
          <w:sz w:val="22"/>
          <w:szCs w:val="22"/>
          <w:lang w:val="en-US"/>
        </w:rPr>
      </w:r>
      <w:r w:rsidRPr="00AC0341">
        <w:rPr>
          <w:rFonts w:asciiTheme="minorHAnsi" w:hAnsiTheme="minorHAnsi" w:cstheme="minorHAnsi"/>
          <w:sz w:val="22"/>
          <w:szCs w:val="22"/>
          <w:lang w:val="en-US"/>
        </w:rPr>
        <w:fldChar w:fldCharType="separate"/>
      </w:r>
      <w:r w:rsidRPr="00AC0341">
        <w:rPr>
          <w:rFonts w:asciiTheme="minorHAnsi" w:hAnsiTheme="minorHAnsi" w:cstheme="minorHAnsi"/>
          <w:noProof/>
          <w:sz w:val="22"/>
          <w:szCs w:val="22"/>
          <w:lang w:val="en-US"/>
        </w:rPr>
        <w:t>(116)</w:t>
      </w:r>
      <w:r w:rsidRPr="00AC0341">
        <w:rPr>
          <w:rFonts w:asciiTheme="minorHAnsi" w:hAnsiTheme="minorHAnsi" w:cstheme="minorHAnsi"/>
          <w:sz w:val="22"/>
          <w:szCs w:val="22"/>
          <w:lang w:val="en-US"/>
        </w:rPr>
        <w:fldChar w:fldCharType="end"/>
      </w:r>
      <w:r w:rsidRPr="00AC0341">
        <w:rPr>
          <w:rFonts w:asciiTheme="minorHAnsi" w:hAnsiTheme="minorHAnsi" w:cstheme="minorHAnsi"/>
          <w:sz w:val="22"/>
          <w:szCs w:val="22"/>
          <w:lang w:val="en-US"/>
        </w:rPr>
        <w:t>.</w:t>
      </w:r>
    </w:p>
    <w:p w14:paraId="2988B456" w14:textId="77777777" w:rsidR="00AC0341" w:rsidRPr="00AC0341" w:rsidRDefault="00AC0341" w:rsidP="00AC0341">
      <w:pPr>
        <w:pStyle w:val="Naslov2"/>
        <w:rPr>
          <w:rFonts w:asciiTheme="minorHAnsi" w:hAnsiTheme="minorHAnsi" w:cstheme="minorHAnsi"/>
          <w:sz w:val="22"/>
          <w:szCs w:val="22"/>
          <w:lang w:val="en-US" w:eastAsia="sl-SI"/>
        </w:rPr>
      </w:pPr>
      <w:bookmarkStart w:id="33" w:name="_Toc136500133"/>
      <w:r w:rsidRPr="00AC0341">
        <w:rPr>
          <w:rFonts w:asciiTheme="minorHAnsi" w:hAnsiTheme="minorHAnsi" w:cstheme="minorHAnsi"/>
          <w:sz w:val="22"/>
          <w:szCs w:val="22"/>
          <w:lang w:val="en-US" w:eastAsia="sl-SI"/>
        </w:rPr>
        <w:t>Pain Assessment</w:t>
      </w:r>
      <w:bookmarkEnd w:id="33"/>
    </w:p>
    <w:p w14:paraId="7C7B05E1" w14:textId="4020D248" w:rsidR="00AC0341" w:rsidRPr="00AC0341" w:rsidRDefault="00AC0341" w:rsidP="00AC0341">
      <w:pPr>
        <w:rPr>
          <w:rFonts w:asciiTheme="minorHAnsi" w:hAnsiTheme="minorHAnsi" w:cstheme="minorHAnsi"/>
          <w:sz w:val="22"/>
          <w:szCs w:val="22"/>
        </w:rPr>
      </w:pPr>
      <w:r w:rsidRPr="00AC0341">
        <w:rPr>
          <w:rFonts w:asciiTheme="minorHAnsi" w:hAnsiTheme="minorHAnsi" w:cstheme="minorHAnsi"/>
          <w:sz w:val="22"/>
          <w:szCs w:val="22"/>
        </w:rPr>
        <w:t xml:space="preserve">In 2020 the International Association for the Study of Pain (IASP) revised the definition of pain, i.e., an unpleasant sensory and emotional experience associated with, or resembling that associated with, actual or potential tissue damage made by appending 6 refining statements </w:t>
      </w:r>
      <w:r w:rsidRPr="00AC0341">
        <w:rPr>
          <w:rFonts w:asciiTheme="minorHAnsi" w:hAnsiTheme="minorHAnsi" w:cstheme="minorHAnsi"/>
          <w:sz w:val="22"/>
          <w:szCs w:val="22"/>
        </w:rPr>
        <w:fldChar w:fldCharType="begin">
          <w:fldData xml:space="preserve">PEVuZE5vdGU+PENpdGU+PEF1dGhvcj5SYWphPC9BdXRob3I+PFllYXI+MjAyMDwvWWVhcj48UmVj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SYWphPC9BdXRob3I+PFllYXI+MjAyMDwvWWVhcj48UmVj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76)</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These addenda highlight various features of pain, including that most relevant to animals, i.e., that verbal description is only one of several behaviours to express pain and that an inability to communicate does not negate the possibility that pain can be experienced </w:t>
      </w:r>
      <w:r w:rsidRPr="00AC0341">
        <w:rPr>
          <w:rFonts w:asciiTheme="minorHAnsi" w:hAnsiTheme="minorHAnsi" w:cstheme="minorHAnsi"/>
          <w:sz w:val="22"/>
          <w:szCs w:val="22"/>
        </w:rPr>
        <w:fldChar w:fldCharType="begin">
          <w:fldData xml:space="preserve">PEVuZE5vdGU+PENpdGU+PEF1dGhvcj5SYWphPC9BdXRob3I+PFllYXI+MjAyMDwvWWVhcj48UmVj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SYWphPC9BdXRob3I+PFllYXI+MjAyMDwvWWVhcj48UmVj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76)</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Understanding the definition of pain enables one to focus pain assessment strategies on either the sensory or the emotional component, because the identification of emotional behaviours of animals are pivotal to animal pain assessment.</w:t>
      </w:r>
    </w:p>
    <w:p w14:paraId="169D8340" w14:textId="05E89263" w:rsidR="00AC0341" w:rsidRPr="00AC0341" w:rsidRDefault="00AC0341" w:rsidP="00AC0341">
      <w:pPr>
        <w:rPr>
          <w:rFonts w:asciiTheme="minorHAnsi" w:hAnsiTheme="minorHAnsi" w:cstheme="minorHAnsi"/>
          <w:sz w:val="22"/>
          <w:szCs w:val="22"/>
        </w:rPr>
      </w:pPr>
      <w:r w:rsidRPr="00AC0341">
        <w:rPr>
          <w:rFonts w:asciiTheme="minorHAnsi" w:hAnsiTheme="minorHAnsi" w:cstheme="minorHAnsi"/>
          <w:sz w:val="22"/>
          <w:szCs w:val="22"/>
        </w:rPr>
        <w:t>Pain assessment in animals should always be: i) species</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Johnson&lt;/Author&gt;&lt;Year&gt;2016&lt;/Year&gt;&lt;RecNum&gt;371&lt;/RecNum&gt;&lt;DisplayText&gt;(277)&lt;/DisplayText&gt;&lt;record&gt;&lt;rec-number&gt;371&lt;/rec-number&gt;&lt;foreign-keys&gt;&lt;key app="EN" db-id="x005rdz0lrfev0e9wafpfpvaazppeszde2z5" timestamp="1684139263"&gt;371&lt;/key&gt;&lt;/foreign-keys&gt;&lt;ref-type name="Journal Article"&gt;17&lt;/ref-type&gt;&lt;contributors&gt;&lt;authors&gt;&lt;author&gt;Johnson, C.&lt;/author&gt;&lt;/authors&gt;&lt;/contributors&gt;&lt;auth-address&gt;Animal Welfare Science and Bioethics Centre, Institute of Veterinary, Animal and Biomedical Sciences, Massey University, Palmerston North 4474, New Zealand. c.b.johnson@massey.ac.nz.&lt;/auth-address&gt;&lt;titles&gt;&lt;title&gt;Research Tools for the Measurement of Pain and Nociception&lt;/title&gt;&lt;secondary-title&gt;Animals (Basel)&lt;/secondary-title&gt;&lt;/titles&gt;&lt;periodical&gt;&lt;full-title&gt;Animals (Basel)&lt;/full-title&gt;&lt;/periodical&gt;&lt;volume&gt;6&lt;/volume&gt;&lt;number&gt;11&lt;/number&gt;&lt;edition&gt;2016/11/16&lt;/edition&gt;&lt;keywords&gt;&lt;keyword&gt;pain measurement&lt;/keyword&gt;&lt;keyword&gt;research techniques&lt;/keyword&gt;&lt;/keywords&gt;&lt;dates&gt;&lt;year&gt;2016&lt;/year&gt;&lt;pub-dates&gt;&lt;date&gt;Nov 11&lt;/date&gt;&lt;/pub-dates&gt;&lt;/dates&gt;&lt;isbn&gt;2076-2615 (Print)&amp;#xD;2076-2615 (Electronic)&amp;#xD;2076-2615 (Linking)&lt;/isbn&gt;&lt;accession-num&gt;27845724&lt;/accession-num&gt;&lt;urls&gt;&lt;related-urls&gt;&lt;url&gt;https://www.ncbi.nlm.nih.gov/pubmed/27845724&lt;/url&gt;&lt;/related-urls&gt;&lt;/urls&gt;&lt;custom2&gt;PMC5126773&lt;/custom2&gt;&lt;electronic-resource-num&gt;10.3390/ani6110071&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77)</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and; ii) context-specific; iii) composite, i.e., based on a combination of qualitative and quantitative variables </w:t>
      </w:r>
      <w:r w:rsidRPr="00AC0341">
        <w:rPr>
          <w:rFonts w:asciiTheme="minorHAnsi" w:hAnsiTheme="minorHAnsi" w:cstheme="minorHAnsi"/>
          <w:sz w:val="22"/>
          <w:szCs w:val="22"/>
        </w:rPr>
        <w:fldChar w:fldCharType="begin">
          <w:fldData xml:space="preserve">PEVuZE5vdGU+PENpdGU+PEF1dGhvcj5CZW5hdG88L0F1dGhvcj48WWVhcj4yMDIxPC9ZZWFyPjxS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CZW5hdG88L0F1dGhvcj48WWVhcj4yMDIxPC9ZZWFyPjxS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78, 279)</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and; iv) repeated. Significant differences in the normal behaviour of pigs, sheep, cattle and goats means that understanding of the normal behaviours of individuals in the research environment requires regular observation and measurement.  Post-acclimatisation and pre-procedural examination will facilitate interpretation of post-procedural assessments. The research environment is likely to be different to the ‘normal’ environment of the animal, especially for farmed animal species, so ensuring that baseline assessments are performed in context is also necessary. Finally, pain assessment should be performed according to a pre-established schedule that accommodates procedural severity and the time elapsing since it was completed.  Twice, or three-times daily assessments may be reasonable in the first 48 – 72 hours after a noxious procedures although more frequent inspections are required after analgesia administration to ensure the treatment has had the desired effect. More frequent pain assessment is also  required if the response to treatment is unsatisfactory.</w:t>
      </w:r>
    </w:p>
    <w:p w14:paraId="33C0E121" w14:textId="1542DB67" w:rsidR="00AC0341" w:rsidRPr="00AC0341" w:rsidRDefault="00AC0341" w:rsidP="00AC0341">
      <w:pPr>
        <w:rPr>
          <w:rFonts w:asciiTheme="minorHAnsi" w:hAnsiTheme="minorHAnsi" w:cstheme="minorHAnsi"/>
          <w:sz w:val="22"/>
          <w:szCs w:val="22"/>
        </w:rPr>
      </w:pPr>
      <w:r w:rsidRPr="00AC0341">
        <w:rPr>
          <w:rFonts w:asciiTheme="minorHAnsi" w:hAnsiTheme="minorHAnsi" w:cstheme="minorHAnsi"/>
          <w:sz w:val="22"/>
          <w:szCs w:val="22"/>
        </w:rPr>
        <w:t xml:space="preserve">Pain assessment is not only important to ensure the welfare of animals and the value of the research but in many cases, where pain is not necessarily the focus of the study, pain assessment informs an appropriate pain management strategy.  In other words,  accurate pain assessment methods allow appropriate analgesic techniques to be developed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Flecknell&lt;/Author&gt;&lt;Year&gt;1994&lt;/Year&gt;&lt;RecNum&gt;424&lt;/RecNum&gt;&lt;DisplayText&gt;(280)&lt;/DisplayText&gt;&lt;record&gt;&lt;rec-number&gt;424&lt;/rec-number&gt;&lt;foreign-keys&gt;&lt;key app="EN" db-id="x005rdz0lrfev0e9wafpfpvaazppeszde2z5" timestamp="1684823762"&gt;424&lt;/key&gt;&lt;/foreign-keys&gt;&lt;ref-type name="Journal Article"&gt;17&lt;/ref-type&gt;&lt;contributors&gt;&lt;authors&gt;&lt;author&gt;Flecknell, P. A.&lt;/author&gt;&lt;/authors&gt;&lt;/contributors&gt;&lt;auth-address&gt;Comparative Biology Centre, Medical School, University of Newcastle, Newcastle upon Tyne, UK.&lt;/auth-address&gt;&lt;titles&gt;&lt;title&gt;Refinement of animal use--assessment and alleviation of pain and distress&lt;/title&gt;&lt;secondary-title&gt;Lab Anim&lt;/secondary-title&gt;&lt;/titles&gt;&lt;periodical&gt;&lt;full-title&gt;Lab Anim&lt;/full-title&gt;&lt;abbr-1&gt;Laboratory animals&lt;/abbr-1&gt;&lt;/periodical&gt;&lt;pages&gt;222-31&lt;/pages&gt;&lt;volume&gt;28&lt;/volume&gt;&lt;number&gt;3&lt;/number&gt;&lt;edition&gt;1994/07/01&lt;/edition&gt;&lt;keywords&gt;&lt;keyword&gt;*Animal Welfare&lt;/keyword&gt;&lt;keyword&gt;Animals&lt;/keyword&gt;&lt;keyword&gt;*Animals, Laboratory&lt;/keyword&gt;&lt;keyword&gt;Pain/*prevention &amp;amp; control&lt;/keyword&gt;&lt;keyword&gt;Pain Measurement/methods&lt;/keyword&gt;&lt;/keywords&gt;&lt;dates&gt;&lt;year&gt;1994&lt;/year&gt;&lt;pub-dates&gt;&lt;date&gt;Jul&lt;/date&gt;&lt;/pub-dates&gt;&lt;/dates&gt;&lt;isbn&gt;0023-6772 (Print)&amp;#xD;0023-6772 (Linking)&lt;/isbn&gt;&lt;accession-num&gt;7967460&lt;/accession-num&gt;&lt;urls&gt;&lt;related-urls&gt;&lt;url&gt;https://www.ncbi.nlm.nih.gov/pubmed/7967460&lt;/url&gt;&lt;/related-urls&gt;&lt;/urls&gt;&lt;electronic-resource-num&gt;10.1258/002367794780681660&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80)</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Pain assessment also ensures that an individual’s unique experience of pain will be identified and treated accordingly. Conversely, without effective pain assessment analgesia may be withheld because pain is not identified, or provided unnecessarily because its presence has been mis-identified and, or over-estimated.  It should be noted that both the pain itself and the side effects of analgesics could influence the test result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Flecknell&lt;/Author&gt;&lt;Year&gt;1994&lt;/Year&gt;&lt;RecNum&gt;424&lt;/RecNum&gt;&lt;DisplayText&gt;(280)&lt;/DisplayText&gt;&lt;record&gt;&lt;rec-number&gt;424&lt;/rec-number&gt;&lt;foreign-keys&gt;&lt;key app="EN" db-id="x005rdz0lrfev0e9wafpfpvaazppeszde2z5" timestamp="1684823762"&gt;424&lt;/key&gt;&lt;/foreign-keys&gt;&lt;ref-type name="Journal Article"&gt;17&lt;/ref-type&gt;&lt;contributors&gt;&lt;authors&gt;&lt;author&gt;Flecknell, P. A.&lt;/author&gt;&lt;/authors&gt;&lt;/contributors&gt;&lt;auth-address&gt;Comparative Biology Centre, Medical School, University of Newcastle, Newcastle upon Tyne, UK.&lt;/auth-address&gt;&lt;titles&gt;&lt;title&gt;Refinement of animal use--assessment and alleviation of pain and distress&lt;/title&gt;&lt;secondary-title&gt;Lab Anim&lt;/secondary-title&gt;&lt;/titles&gt;&lt;periodical&gt;&lt;full-title&gt;Lab Anim&lt;/full-title&gt;&lt;abbr-1&gt;Laboratory animals&lt;/abbr-1&gt;&lt;/periodical&gt;&lt;pages&gt;222-31&lt;/pages&gt;&lt;volume&gt;28&lt;/volume&gt;&lt;number&gt;3&lt;/number&gt;&lt;edition&gt;1994/07/01&lt;/edition&gt;&lt;keywords&gt;&lt;keyword&gt;*Animal Welfare&lt;/keyword&gt;&lt;keyword&gt;Animals&lt;/keyword&gt;&lt;keyword&gt;*Animals, Laboratory&lt;/keyword&gt;&lt;keyword&gt;Pain/*prevention &amp;amp; control&lt;/keyword&gt;&lt;keyword&gt;Pain Measurement/methods&lt;/keyword&gt;&lt;/keywords&gt;&lt;dates&gt;&lt;year&gt;1994&lt;/year&gt;&lt;pub-dates&gt;&lt;date&gt;Jul&lt;/date&gt;&lt;/pub-dates&gt;&lt;/dates&gt;&lt;isbn&gt;0023-6772 (Print)&amp;#xD;0023-6772 (Linking)&lt;/isbn&gt;&lt;accession-num&gt;7967460&lt;/accession-num&gt;&lt;urls&gt;&lt;related-urls&gt;&lt;url&gt;https://www.ncbi.nlm.nih.gov/pubmed/7967460&lt;/url&gt;&lt;/related-urls&gt;&lt;/urls&gt;&lt;electronic-resource-num&gt;10.1258/002367794780681660&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80)</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w:t>
      </w:r>
    </w:p>
    <w:p w14:paraId="09896F48" w14:textId="5FC1D66F" w:rsidR="00AC0341" w:rsidRPr="00AC0341" w:rsidRDefault="00AC0341" w:rsidP="00AC0341">
      <w:pPr>
        <w:rPr>
          <w:rFonts w:asciiTheme="minorHAnsi" w:hAnsiTheme="minorHAnsi" w:cstheme="minorHAnsi"/>
          <w:strike/>
          <w:sz w:val="22"/>
          <w:szCs w:val="22"/>
        </w:rPr>
      </w:pPr>
      <w:r w:rsidRPr="00AC0341">
        <w:rPr>
          <w:rFonts w:asciiTheme="minorHAnsi" w:hAnsiTheme="minorHAnsi" w:cstheme="minorHAnsi"/>
          <w:sz w:val="22"/>
          <w:szCs w:val="22"/>
        </w:rPr>
        <w:t xml:space="preserve">Lastly, accurate pain assessment is required for the identification of humane end-points and in assessing experimental severity both of which are regulatory requirement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European Parliament&lt;/Author&gt;&lt;Year&gt;2010&lt;/Year&gt;&lt;RecNum&gt;449&lt;/RecNum&gt;&lt;DisplayText&gt;(5)&lt;/DisplayText&gt;&lt;record&gt;&lt;rec-number&gt;449&lt;/rec-number&gt;&lt;foreign-keys&gt;&lt;key app="EN" db-id="x005rdz0lrfev0e9wafpfpvaazppeszde2z5" timestamp="1685596646"&gt;449&lt;/key&gt;&lt;/foreign-keys&gt;&lt;ref-type name="Legal Rule or Regulation"&gt;50&lt;/ref-type&gt;&lt;contributors&gt;&lt;authors&gt;&lt;author&gt;European Parliament, Council of the European Union&lt;/author&gt;&lt;/authors&gt;&lt;secondary-authors&gt;&lt;author&gt;European Parliament, Council of the European Union&lt;/author&gt;&lt;/secondary-authors&gt;&lt;/contributors&gt;&lt;titles&gt;&lt;title&gt;Directive 2010/63/EU of the European Parliament and of the Council of 22 September 2010 on the protection of animals used for scientific purposes &lt;/title&gt;&lt;/titles&gt;&lt;dates&gt;&lt;year&gt;2010&lt;/year&gt;&lt;/dates&gt;&lt;publisher&gt;European Parliament, Council of the European Union&lt;/publisher&gt;&lt;urls&gt;&lt;/urls&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5)</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w:t>
      </w:r>
    </w:p>
    <w:p w14:paraId="787ECAC9" w14:textId="77777777" w:rsidR="00AC0341" w:rsidRPr="00AC0341" w:rsidRDefault="00AC0341" w:rsidP="00AC0341">
      <w:pPr>
        <w:rPr>
          <w:rFonts w:asciiTheme="minorHAnsi" w:hAnsiTheme="minorHAnsi" w:cstheme="minorHAnsi"/>
          <w:sz w:val="22"/>
          <w:szCs w:val="22"/>
        </w:rPr>
      </w:pPr>
      <w:r w:rsidRPr="00AC0341">
        <w:rPr>
          <w:rFonts w:asciiTheme="minorHAnsi" w:hAnsiTheme="minorHAnsi" w:cstheme="minorHAnsi"/>
          <w:sz w:val="22"/>
          <w:szCs w:val="22"/>
        </w:rPr>
        <w:t xml:space="preserve">The literature on pain assessment in pigs, sheep, cattle and goats predominantly focuses on young animals undergoing noxious husbandry procedures, such as castration or tail docking, under agricultural conditions. The translatability of this information to adolescent or adult animals undergoing highly invasive experimental procedures under laboratory conditions is low  However, when the potential for translatability seems high, the quality of evidence should be considered to ensure approaches to pain assessment and management are evidence-based. </w:t>
      </w:r>
    </w:p>
    <w:p w14:paraId="3336729D" w14:textId="77777777" w:rsidR="00AC0341" w:rsidRPr="00AC0341" w:rsidRDefault="00AC0341" w:rsidP="00AC0341">
      <w:pPr>
        <w:rPr>
          <w:rFonts w:asciiTheme="minorHAnsi" w:hAnsiTheme="minorHAnsi" w:cstheme="minorHAnsi"/>
          <w:sz w:val="22"/>
          <w:szCs w:val="22"/>
        </w:rPr>
      </w:pPr>
      <w:r w:rsidRPr="00AC0341">
        <w:rPr>
          <w:rFonts w:asciiTheme="minorHAnsi" w:hAnsiTheme="minorHAnsi" w:cstheme="minorHAnsi"/>
          <w:sz w:val="22"/>
          <w:szCs w:val="22"/>
        </w:rPr>
        <w:t xml:space="preserve">A review of the literature for pain assessment in production animals reveals methods specific to: i) studying pain per se, or analgesic efficacy; and ii)  assessing pain resulting from procedures performed within the scientific objectives of the study.  </w:t>
      </w:r>
    </w:p>
    <w:p w14:paraId="4AD7B299" w14:textId="77777777" w:rsidR="00AC0341" w:rsidRPr="00AC0341" w:rsidRDefault="00AC0341" w:rsidP="00AC0341">
      <w:pPr>
        <w:pStyle w:val="Naslov3"/>
        <w:rPr>
          <w:rFonts w:asciiTheme="minorHAnsi" w:hAnsiTheme="minorHAnsi" w:cstheme="minorHAnsi"/>
          <w:b/>
          <w:i w:val="0"/>
          <w:sz w:val="22"/>
          <w:szCs w:val="22"/>
        </w:rPr>
      </w:pPr>
      <w:r w:rsidRPr="00AC0341">
        <w:rPr>
          <w:rFonts w:asciiTheme="minorHAnsi" w:hAnsiTheme="minorHAnsi" w:cstheme="minorHAnsi"/>
          <w:b/>
          <w:i w:val="0"/>
          <w:sz w:val="22"/>
          <w:szCs w:val="22"/>
        </w:rPr>
        <w:t>Pigs</w:t>
      </w:r>
    </w:p>
    <w:p w14:paraId="4FEB6EF3" w14:textId="29939111" w:rsidR="00AC0341" w:rsidRPr="00AC0341" w:rsidRDefault="00AC0341" w:rsidP="00AC0341">
      <w:pPr>
        <w:rPr>
          <w:rFonts w:asciiTheme="minorHAnsi" w:hAnsiTheme="minorHAnsi" w:cstheme="minorHAnsi"/>
          <w:sz w:val="22"/>
          <w:szCs w:val="22"/>
        </w:rPr>
      </w:pPr>
      <w:r w:rsidRPr="00AC0341">
        <w:rPr>
          <w:rFonts w:asciiTheme="minorHAnsi" w:hAnsiTheme="minorHAnsi" w:cstheme="minorHAnsi"/>
          <w:sz w:val="22"/>
          <w:szCs w:val="22"/>
        </w:rPr>
        <w:t xml:space="preserve">Pigs are challenging to examine as most -  with the exception of mini-pigs - vocalise energetically and readily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Musk&lt;/Author&gt;&lt;Year&gt;2015&lt;/Year&gt;&lt;RecNum&gt;303&lt;/RecNum&gt;&lt;DisplayText&gt;(54)&lt;/DisplayText&gt;&lt;record&gt;&lt;rec-number&gt;303&lt;/rec-number&gt;&lt;foreign-keys&gt;&lt;key app="EN" db-id="fdtft520qwd05fed2zmxdad7ptwaea9rvrte" timestamp="1697517401"&gt;303&lt;/key&gt;&lt;/foreign-keys&gt;&lt;ref-type name="Journal Article"&gt;17&lt;/ref-type&gt;&lt;contributors&gt;&lt;authors&gt;&lt;author&gt;Musk, G. C.&lt;/author&gt;&lt;/authors&gt;&lt;/contributors&gt;&lt;auth-address&gt;Animal Care Services, University of Western Australia, Crawley, Western Australia e-mail: gabrielle.musk@uwa.edu.au.&lt;/auth-address&gt;&lt;titles&gt;&lt;title&gt;Anaesthetising pigs&lt;/title&gt;&lt;secondary-title&gt;Vet Rec&lt;/secondary-title&gt;&lt;/titles&gt;&lt;periodical&gt;&lt;full-title&gt;Vet Rec&lt;/full-title&gt;&lt;/periodical&gt;&lt;pages&gt;96-7&lt;/pages&gt;&lt;volume&gt;177&lt;/volume&gt;&lt;number&gt;4&lt;/number&gt;&lt;edition&gt;2015/07/25&lt;/edition&gt;&lt;keywords&gt;&lt;keyword&gt;Anesthesia/*veterinary&lt;/keyword&gt;&lt;keyword&gt;Anesthetics/*pharmacology&lt;/keyword&gt;&lt;keyword&gt;Animals&lt;/keyword&gt;&lt;keyword&gt;Body Weight/*drug effects&lt;/keyword&gt;&lt;keyword&gt;Male&lt;/keyword&gt;&lt;keyword&gt;Swine/*physiology&lt;/keyword&gt;&lt;/keywords&gt;&lt;dates&gt;&lt;year&gt;2015&lt;/year&gt;&lt;pub-dates&gt;&lt;date&gt;Jul 25&lt;/date&gt;&lt;/pub-dates&gt;&lt;/dates&gt;&lt;isbn&gt;0042-4900&lt;/isbn&gt;&lt;accession-num&gt;26206969&lt;/accession-num&gt;&lt;urls&gt;&lt;/urls&gt;&lt;electronic-resource-num&gt;10.1136/vr.h3880&lt;/electronic-resource-num&gt;&lt;remote-database-provider&gt;NLM&lt;/remote-database-provider&gt;&lt;language&gt;eng&lt;/languag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54)</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Differentiating stress, pain and excitement can be difficult, especially if pain is mild to moderate. Nevertheless, a composite scoring system is a robust approach to identifying pain or other factors affecting welfare </w:t>
      </w:r>
      <w:r w:rsidRPr="00AC0341">
        <w:rPr>
          <w:rFonts w:asciiTheme="minorHAnsi" w:hAnsiTheme="minorHAnsi" w:cstheme="minorHAnsi"/>
          <w:sz w:val="22"/>
          <w:szCs w:val="22"/>
        </w:rPr>
        <w:fldChar w:fldCharType="begin">
          <w:fldData xml:space="preserve">PEVuZE5vdGU+PENpdGU+PEF1dGhvcj5NdXNrPC9BdXRob3I+PFllYXI+MjAxOTwvWWVhcj48UmVj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NdXNrPC9BdXRob3I+PFllYXI+MjAxOTwvWWVhcj48UmVj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81, 282)</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An example of a proposed composite scoring system for post operative pain assessment in pigs included five categories of subjective pain indicators scored using a modified visual analog scale (VAS): passive observation from outside the enclosure; strength and character of response to physical contact; ambulation; vocalisation and; overall dynamic and interactive assessment of pain including heart rate and respiratory rate </w:t>
      </w:r>
      <w:r w:rsidRPr="00AC0341">
        <w:rPr>
          <w:rFonts w:asciiTheme="minorHAnsi" w:hAnsiTheme="minorHAnsi" w:cstheme="minorHAnsi"/>
          <w:sz w:val="22"/>
          <w:szCs w:val="22"/>
        </w:rPr>
        <w:fldChar w:fldCharType="begin">
          <w:fldData xml:space="preserve">PEVuZE5vdGU+PENpdGU+PEF1dGhvcj5Sb3lhbDwvQXV0aG9yPjxZZWFyPjIwMTM8L1llYXI+PFJl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Sb3lhbDwvQXV0aG9yPjxZZWFyPjIwMTM8L1llYXI+PFJl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82)</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w:t>
      </w:r>
    </w:p>
    <w:p w14:paraId="160C322D" w14:textId="5FA9A48D" w:rsidR="00AC0341" w:rsidRDefault="00AC0341" w:rsidP="00AC0341">
      <w:pPr>
        <w:rPr>
          <w:rFonts w:asciiTheme="minorHAnsi" w:hAnsiTheme="minorHAnsi" w:cstheme="minorHAnsi"/>
          <w:sz w:val="22"/>
          <w:szCs w:val="22"/>
        </w:rPr>
      </w:pPr>
      <w:r w:rsidRPr="00AC0341">
        <w:rPr>
          <w:rFonts w:asciiTheme="minorHAnsi" w:hAnsiTheme="minorHAnsi" w:cstheme="minorHAnsi"/>
          <w:sz w:val="22"/>
          <w:szCs w:val="22"/>
        </w:rPr>
        <w:t xml:space="preserve">Methods of pain assessment used in pigs are shown in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REF _Ref166822751 \h </w:instrText>
      </w:r>
      <w:r>
        <w:rPr>
          <w:rFonts w:asciiTheme="minorHAnsi" w:hAnsiTheme="minorHAnsi" w:cstheme="minorHAnsi"/>
          <w:sz w:val="22"/>
          <w:szCs w:val="22"/>
        </w:rPr>
      </w:r>
      <w:r>
        <w:rPr>
          <w:rFonts w:asciiTheme="minorHAnsi" w:hAnsiTheme="minorHAnsi" w:cstheme="minorHAnsi"/>
          <w:sz w:val="22"/>
          <w:szCs w:val="22"/>
        </w:rPr>
        <w:fldChar w:fldCharType="separate"/>
      </w:r>
      <w:r w:rsidRPr="004802CB">
        <w:rPr>
          <w:rFonts w:asciiTheme="minorHAnsi" w:hAnsiTheme="minorHAnsi" w:cstheme="minorHAnsi"/>
        </w:rPr>
        <w:t xml:space="preserve">Table </w:t>
      </w:r>
      <w:r>
        <w:rPr>
          <w:rFonts w:asciiTheme="minorHAnsi" w:hAnsiTheme="minorHAnsi" w:cstheme="minorHAnsi"/>
          <w:noProof/>
        </w:rPr>
        <w:t>15</w:t>
      </w:r>
      <w:r>
        <w:rPr>
          <w:rFonts w:asciiTheme="minorHAnsi" w:hAnsiTheme="minorHAnsi" w:cstheme="minorHAnsi"/>
          <w:sz w:val="22"/>
          <w:szCs w:val="22"/>
        </w:rPr>
        <w:fldChar w:fldCharType="end"/>
      </w:r>
      <w:r w:rsidRPr="00AC0341">
        <w:rPr>
          <w:rFonts w:asciiTheme="minorHAnsi" w:hAnsiTheme="minorHAnsi" w:cstheme="minorHAnsi"/>
          <w:sz w:val="22"/>
          <w:szCs w:val="22"/>
        </w:rPr>
        <w:t xml:space="preserve">. For the behavioural indicators of pain an approach to categorising these variables describes five main categories: avoidance and defensive behaviours; vocalisations; behaviours directed towards the painful areas; postures and behaviours aiming to reduce stimulation of the painful area; and general changes in activity such as changes in feeding, drinking, social and grooming behaviour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Prunier&lt;/Author&gt;&lt;Year&gt;2013&lt;/Year&gt;&lt;RecNum&gt;212&lt;/RecNum&gt;&lt;DisplayText&gt;(279)&lt;/DisplayText&gt;&lt;record&gt;&lt;rec-number&gt;212&lt;/rec-number&gt;&lt;foreign-keys&gt;&lt;key app="EN" db-id="fdtft520qwd05fed2zmxdad7ptwaea9rvrte" timestamp="1685332503"&gt;212&lt;/key&gt;&lt;/foreign-keys&gt;&lt;ref-type name="Journal Article"&gt;17&lt;/ref-type&gt;&lt;contributors&gt;&lt;authors&gt;&lt;author&gt;Prunier, A.&lt;/author&gt;&lt;author&gt;Mounier, L.&lt;/author&gt;&lt;author&gt;Le Neindre, P.&lt;/author&gt;&lt;author&gt;Leterrier, C.&lt;/author&gt;&lt;author&gt;Mormede, P.&lt;/author&gt;&lt;author&gt;Paulmier, V.&lt;/author&gt;&lt;author&gt;Prunet, P.&lt;/author&gt;&lt;author&gt;Terlouw, C.&lt;/author&gt;&lt;author&gt;Guatteo, R.&lt;/author&gt;&lt;/authors&gt;&lt;/contributors&gt;&lt;auth-address&gt;INRA, UMR1348 PEGASE, F-35590 Saint-Gilles, France. Armelle.Prunier@rennes.inra.fr&lt;/auth-address&gt;&lt;titles&gt;&lt;title&gt;Identifying and monitoring pain in farm animals: a review&lt;/title&gt;&lt;secondary-title&gt;Animal&lt;/secondary-title&gt;&lt;/titles&gt;&lt;periodical&gt;&lt;full-title&gt;Animal&lt;/full-title&gt;&lt;/periodical&gt;&lt;pages&gt;998-1010&lt;/pages&gt;&lt;volume&gt;7&lt;/volume&gt;&lt;number&gt;6&lt;/number&gt;&lt;edition&gt;2012/12/21&lt;/edition&gt;&lt;keywords&gt;&lt;keyword&gt;*Animal Welfare&lt;/keyword&gt;&lt;keyword&gt;Animals&lt;/keyword&gt;&lt;keyword&gt;Animals, Domestic/*physiology&lt;/keyword&gt;&lt;keyword&gt;Behavior, Animal/*physiology&lt;/keyword&gt;&lt;keyword&gt;Biomarkers&lt;/keyword&gt;&lt;keyword&gt;Pain/diagnosis/physiopathology/*prevention &amp;amp; control/*veterinary&lt;/keyword&gt;&lt;keyword&gt;Pain Measurement/methods/*veterinary&lt;/keyword&gt;&lt;keyword&gt;Species Specificity&lt;/keyword&gt;&lt;/keywords&gt;&lt;dates&gt;&lt;year&gt;2013&lt;/year&gt;&lt;pub-dates&gt;&lt;date&gt;Jun&lt;/date&gt;&lt;/pub-dates&gt;&lt;/dates&gt;&lt;isbn&gt;1751-732X (Electronic)&amp;#xD;1751-7311 (Linking)&lt;/isbn&gt;&lt;accession-num&gt;23254122&lt;/accession-num&gt;&lt;urls&gt;&lt;related-urls&gt;&lt;url&gt;https://www.ncbi.nlm.nih.gov/pubmed/23254122&lt;/url&gt;&lt;/related-urls&gt;&lt;/urls&gt;&lt;electronic-resource-num&gt;10.1017/S1751731112002406&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79)</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w:t>
      </w:r>
    </w:p>
    <w:p w14:paraId="6B10CCE8" w14:textId="77777777" w:rsidR="00AC0341" w:rsidRPr="00AC0341" w:rsidRDefault="00AC0341" w:rsidP="00AC0341">
      <w:pPr>
        <w:rPr>
          <w:rFonts w:asciiTheme="minorHAnsi" w:hAnsiTheme="minorHAnsi" w:cstheme="minorHAnsi"/>
          <w:sz w:val="22"/>
          <w:szCs w:val="22"/>
        </w:rPr>
      </w:pPr>
    </w:p>
    <w:p w14:paraId="6CEDB047" w14:textId="19D9EC69" w:rsidR="00AC0341" w:rsidRPr="004802CB" w:rsidRDefault="00AC0341" w:rsidP="00AC0341">
      <w:pPr>
        <w:pStyle w:val="Napis"/>
        <w:keepNext/>
        <w:rPr>
          <w:rFonts w:asciiTheme="minorHAnsi" w:hAnsiTheme="minorHAnsi" w:cstheme="minorHAnsi"/>
        </w:rPr>
      </w:pPr>
      <w:bookmarkStart w:id="34" w:name="_Ref166822751"/>
      <w:r w:rsidRPr="004802CB">
        <w:rPr>
          <w:rFonts w:asciiTheme="minorHAnsi" w:hAnsiTheme="minorHAnsi" w:cstheme="minorHAnsi"/>
        </w:rPr>
        <w:t xml:space="preserve">Table </w:t>
      </w:r>
      <w:r>
        <w:rPr>
          <w:rFonts w:asciiTheme="minorHAnsi" w:hAnsiTheme="minorHAnsi" w:cstheme="minorHAnsi"/>
        </w:rPr>
        <w:fldChar w:fldCharType="begin"/>
      </w:r>
      <w:r>
        <w:rPr>
          <w:rFonts w:asciiTheme="minorHAnsi" w:hAnsiTheme="minorHAnsi" w:cstheme="minorHAnsi"/>
        </w:rPr>
        <w:instrText xml:space="preserve"> SEQ Table \* ARABIC </w:instrText>
      </w:r>
      <w:r>
        <w:rPr>
          <w:rFonts w:asciiTheme="minorHAnsi" w:hAnsiTheme="minorHAnsi" w:cstheme="minorHAnsi"/>
        </w:rPr>
        <w:fldChar w:fldCharType="separate"/>
      </w:r>
      <w:r>
        <w:rPr>
          <w:rFonts w:asciiTheme="minorHAnsi" w:hAnsiTheme="minorHAnsi" w:cstheme="minorHAnsi"/>
          <w:noProof/>
        </w:rPr>
        <w:t>15</w:t>
      </w:r>
      <w:r>
        <w:rPr>
          <w:rFonts w:asciiTheme="minorHAnsi" w:hAnsiTheme="minorHAnsi" w:cstheme="minorHAnsi"/>
        </w:rPr>
        <w:fldChar w:fldCharType="end"/>
      </w:r>
      <w:bookmarkEnd w:id="34"/>
      <w:r w:rsidRPr="004802CB">
        <w:rPr>
          <w:rFonts w:asciiTheme="minorHAnsi" w:hAnsiTheme="minorHAnsi" w:cstheme="minorHAnsi"/>
        </w:rPr>
        <w:t xml:space="preserve"> Summary of pain assessment strategies used in pigs </w:t>
      </w:r>
      <w:r w:rsidRPr="004802CB">
        <w:rPr>
          <w:rFonts w:asciiTheme="minorHAnsi" w:hAnsiTheme="minorHAnsi" w:cstheme="minorHAnsi"/>
        </w:rPr>
        <w:fldChar w:fldCharType="begin">
          <w:fldData xml:space="preserve">PEVuZE5vdGU+PENpdGU+PEF1dGhvcj5QcnVuaWVyPC9BdXRob3I+PFllYXI+MjAxMzwvWWVhcj48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QcnVuaWVyPC9BdXRob3I+PFllYXI+MjAxMzwvWWVhcj48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4802CB">
        <w:rPr>
          <w:rFonts w:asciiTheme="minorHAnsi" w:hAnsiTheme="minorHAnsi" w:cstheme="minorHAnsi"/>
        </w:rPr>
      </w:r>
      <w:r w:rsidRPr="004802CB">
        <w:rPr>
          <w:rFonts w:asciiTheme="minorHAnsi" w:hAnsiTheme="minorHAnsi" w:cstheme="minorHAnsi"/>
        </w:rPr>
        <w:fldChar w:fldCharType="separate"/>
      </w:r>
      <w:r>
        <w:rPr>
          <w:rFonts w:asciiTheme="minorHAnsi" w:hAnsiTheme="minorHAnsi" w:cstheme="minorHAnsi"/>
          <w:noProof/>
        </w:rPr>
        <w:t>(279, 282, 283)</w:t>
      </w:r>
      <w:r w:rsidRPr="004802CB">
        <w:rPr>
          <w:rFonts w:asciiTheme="minorHAnsi" w:hAnsiTheme="minorHAnsi" w:cstheme="minorHAnsi"/>
        </w:rPr>
        <w:fldChar w:fldCharType="end"/>
      </w:r>
      <w:r w:rsidRPr="004802CB">
        <w:rPr>
          <w:rFonts w:asciiTheme="minorHAnsi" w:hAnsiTheme="minorHAnsi" w:cstheme="minorHAnsi"/>
        </w:rPr>
        <w:t>.</w:t>
      </w:r>
    </w:p>
    <w:tbl>
      <w:tblPr>
        <w:tblStyle w:val="Tabelamrea"/>
        <w:tblW w:w="9067" w:type="dxa"/>
        <w:tblLook w:val="04A0" w:firstRow="1" w:lastRow="0" w:firstColumn="1" w:lastColumn="0" w:noHBand="0" w:noVBand="1"/>
      </w:tblPr>
      <w:tblGrid>
        <w:gridCol w:w="1734"/>
        <w:gridCol w:w="2797"/>
        <w:gridCol w:w="1791"/>
        <w:gridCol w:w="2745"/>
      </w:tblGrid>
      <w:tr w:rsidR="00AC0341" w:rsidRPr="004802CB" w14:paraId="56CE3F0C" w14:textId="77777777" w:rsidTr="00412B04">
        <w:tc>
          <w:tcPr>
            <w:tcW w:w="1734" w:type="dxa"/>
          </w:tcPr>
          <w:p w14:paraId="75907C04" w14:textId="77777777" w:rsidR="00AC0341" w:rsidRPr="004802CB" w:rsidRDefault="00AC0341" w:rsidP="00412B04">
            <w:pPr>
              <w:spacing w:line="240" w:lineRule="auto"/>
              <w:rPr>
                <w:rFonts w:asciiTheme="minorHAnsi" w:hAnsiTheme="minorHAnsi" w:cstheme="minorHAnsi"/>
                <w:b/>
                <w:bCs/>
              </w:rPr>
            </w:pPr>
            <w:r w:rsidRPr="004802CB">
              <w:rPr>
                <w:rFonts w:asciiTheme="minorHAnsi" w:hAnsiTheme="minorHAnsi" w:cstheme="minorHAnsi"/>
                <w:b/>
                <w:bCs/>
              </w:rPr>
              <w:t>Approach to pain assessment</w:t>
            </w:r>
          </w:p>
        </w:tc>
        <w:tc>
          <w:tcPr>
            <w:tcW w:w="2797" w:type="dxa"/>
          </w:tcPr>
          <w:p w14:paraId="42F298C5" w14:textId="77777777" w:rsidR="00AC0341" w:rsidRPr="004802CB" w:rsidRDefault="00AC0341" w:rsidP="00412B04">
            <w:pPr>
              <w:spacing w:line="240" w:lineRule="auto"/>
              <w:rPr>
                <w:rFonts w:asciiTheme="minorHAnsi" w:hAnsiTheme="minorHAnsi" w:cstheme="minorHAnsi"/>
                <w:b/>
                <w:bCs/>
              </w:rPr>
            </w:pPr>
            <w:r w:rsidRPr="004802CB">
              <w:rPr>
                <w:rFonts w:asciiTheme="minorHAnsi" w:hAnsiTheme="minorHAnsi" w:cstheme="minorHAnsi"/>
                <w:b/>
                <w:bCs/>
              </w:rPr>
              <w:t>Variable</w:t>
            </w:r>
          </w:p>
        </w:tc>
        <w:tc>
          <w:tcPr>
            <w:tcW w:w="1791" w:type="dxa"/>
          </w:tcPr>
          <w:p w14:paraId="6FDB8605" w14:textId="77777777" w:rsidR="00AC0341" w:rsidRPr="004802CB" w:rsidRDefault="00AC0341" w:rsidP="00412B04">
            <w:pPr>
              <w:spacing w:line="240" w:lineRule="auto"/>
              <w:rPr>
                <w:rFonts w:asciiTheme="minorHAnsi" w:hAnsiTheme="minorHAnsi" w:cstheme="minorHAnsi"/>
                <w:b/>
                <w:bCs/>
              </w:rPr>
            </w:pPr>
            <w:r w:rsidRPr="004802CB">
              <w:rPr>
                <w:rFonts w:asciiTheme="minorHAnsi" w:hAnsiTheme="minorHAnsi" w:cstheme="minorHAnsi"/>
                <w:b/>
                <w:bCs/>
              </w:rPr>
              <w:t>Method</w:t>
            </w:r>
          </w:p>
        </w:tc>
        <w:tc>
          <w:tcPr>
            <w:tcW w:w="2745" w:type="dxa"/>
          </w:tcPr>
          <w:p w14:paraId="53B16075" w14:textId="77777777" w:rsidR="00AC0341" w:rsidRPr="004802CB" w:rsidRDefault="00AC0341" w:rsidP="00412B04">
            <w:pPr>
              <w:spacing w:line="240" w:lineRule="auto"/>
              <w:rPr>
                <w:rFonts w:asciiTheme="minorHAnsi" w:hAnsiTheme="minorHAnsi" w:cstheme="minorHAnsi"/>
                <w:b/>
                <w:bCs/>
              </w:rPr>
            </w:pPr>
            <w:r w:rsidRPr="004802CB">
              <w:rPr>
                <w:rFonts w:asciiTheme="minorHAnsi" w:hAnsiTheme="minorHAnsi" w:cstheme="minorHAnsi"/>
                <w:b/>
                <w:bCs/>
              </w:rPr>
              <w:t>Feasibility for real time pain assessment in a research environment</w:t>
            </w:r>
          </w:p>
        </w:tc>
      </w:tr>
      <w:tr w:rsidR="00AC0341" w:rsidRPr="004802CB" w14:paraId="31448097" w14:textId="77777777" w:rsidTr="00412B04">
        <w:trPr>
          <w:trHeight w:val="132"/>
        </w:trPr>
        <w:tc>
          <w:tcPr>
            <w:tcW w:w="1734" w:type="dxa"/>
          </w:tcPr>
          <w:p w14:paraId="41558155"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Behavioural</w:t>
            </w:r>
          </w:p>
        </w:tc>
        <w:tc>
          <w:tcPr>
            <w:tcW w:w="2797" w:type="dxa"/>
          </w:tcPr>
          <w:p w14:paraId="084F68C8"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Pain related behaviour e.g. huddling, opisthotonos, trembling, leg shaking</w:t>
            </w:r>
          </w:p>
        </w:tc>
        <w:tc>
          <w:tcPr>
            <w:tcW w:w="1791" w:type="dxa"/>
          </w:tcPr>
          <w:p w14:paraId="69737E65"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2745" w:type="dxa"/>
          </w:tcPr>
          <w:p w14:paraId="0EC4DC4F"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4FA59C88" w14:textId="77777777" w:rsidTr="00412B04">
        <w:tc>
          <w:tcPr>
            <w:tcW w:w="1734" w:type="dxa"/>
          </w:tcPr>
          <w:p w14:paraId="2C05FC0B" w14:textId="77777777" w:rsidR="00AC0341" w:rsidRPr="004802CB" w:rsidRDefault="00AC0341" w:rsidP="00412B04">
            <w:pPr>
              <w:spacing w:line="240" w:lineRule="auto"/>
              <w:rPr>
                <w:rFonts w:asciiTheme="minorHAnsi" w:hAnsiTheme="minorHAnsi" w:cstheme="minorHAnsi"/>
              </w:rPr>
            </w:pPr>
          </w:p>
        </w:tc>
        <w:tc>
          <w:tcPr>
            <w:tcW w:w="2797" w:type="dxa"/>
          </w:tcPr>
          <w:p w14:paraId="7CA30E01"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Escape behaviours</w:t>
            </w:r>
          </w:p>
        </w:tc>
        <w:tc>
          <w:tcPr>
            <w:tcW w:w="1791" w:type="dxa"/>
          </w:tcPr>
          <w:p w14:paraId="165D3EAB"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2745" w:type="dxa"/>
          </w:tcPr>
          <w:p w14:paraId="1239D4CE"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27928E74" w14:textId="77777777" w:rsidTr="00412B04">
        <w:tc>
          <w:tcPr>
            <w:tcW w:w="1734" w:type="dxa"/>
          </w:tcPr>
          <w:p w14:paraId="1F72E201" w14:textId="77777777" w:rsidR="00AC0341" w:rsidRPr="004802CB" w:rsidRDefault="00AC0341" w:rsidP="00412B04">
            <w:pPr>
              <w:spacing w:line="240" w:lineRule="auto"/>
              <w:rPr>
                <w:rFonts w:asciiTheme="minorHAnsi" w:hAnsiTheme="minorHAnsi" w:cstheme="minorHAnsi"/>
              </w:rPr>
            </w:pPr>
          </w:p>
        </w:tc>
        <w:tc>
          <w:tcPr>
            <w:tcW w:w="2797" w:type="dxa"/>
          </w:tcPr>
          <w:p w14:paraId="1554F69D"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Posture and posture changes</w:t>
            </w:r>
          </w:p>
        </w:tc>
        <w:tc>
          <w:tcPr>
            <w:tcW w:w="1791" w:type="dxa"/>
          </w:tcPr>
          <w:p w14:paraId="7785ABFD"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2745" w:type="dxa"/>
          </w:tcPr>
          <w:p w14:paraId="5E2409A3"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6B2E42F8" w14:textId="77777777" w:rsidTr="00412B04">
        <w:tc>
          <w:tcPr>
            <w:tcW w:w="1734" w:type="dxa"/>
          </w:tcPr>
          <w:p w14:paraId="3C6FC29F" w14:textId="77777777" w:rsidR="00AC0341" w:rsidRPr="004802CB" w:rsidRDefault="00AC0341" w:rsidP="00412B04">
            <w:pPr>
              <w:spacing w:line="240" w:lineRule="auto"/>
              <w:rPr>
                <w:rFonts w:asciiTheme="minorHAnsi" w:hAnsiTheme="minorHAnsi" w:cstheme="minorHAnsi"/>
              </w:rPr>
            </w:pPr>
          </w:p>
        </w:tc>
        <w:tc>
          <w:tcPr>
            <w:tcW w:w="2797" w:type="dxa"/>
          </w:tcPr>
          <w:p w14:paraId="268A165E"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Variation in normal behaviour</w:t>
            </w:r>
          </w:p>
        </w:tc>
        <w:tc>
          <w:tcPr>
            <w:tcW w:w="1791" w:type="dxa"/>
          </w:tcPr>
          <w:p w14:paraId="1A88EE5D"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2745" w:type="dxa"/>
          </w:tcPr>
          <w:p w14:paraId="122D33F0"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46B776FA" w14:textId="77777777" w:rsidTr="00412B04">
        <w:tc>
          <w:tcPr>
            <w:tcW w:w="1734" w:type="dxa"/>
          </w:tcPr>
          <w:p w14:paraId="68CC1A8E" w14:textId="77777777" w:rsidR="00AC0341" w:rsidRPr="004802CB" w:rsidRDefault="00AC0341" w:rsidP="00412B04">
            <w:pPr>
              <w:spacing w:line="240" w:lineRule="auto"/>
              <w:rPr>
                <w:rFonts w:asciiTheme="minorHAnsi" w:hAnsiTheme="minorHAnsi" w:cstheme="minorHAnsi"/>
              </w:rPr>
            </w:pPr>
          </w:p>
        </w:tc>
        <w:tc>
          <w:tcPr>
            <w:tcW w:w="2797" w:type="dxa"/>
          </w:tcPr>
          <w:p w14:paraId="79239A2A"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Behaviour scores</w:t>
            </w:r>
          </w:p>
        </w:tc>
        <w:tc>
          <w:tcPr>
            <w:tcW w:w="1791" w:type="dxa"/>
          </w:tcPr>
          <w:p w14:paraId="65DE42A1"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2745" w:type="dxa"/>
          </w:tcPr>
          <w:p w14:paraId="1AAF009E"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265F1DA7" w14:textId="77777777" w:rsidTr="00412B04">
        <w:tc>
          <w:tcPr>
            <w:tcW w:w="1734" w:type="dxa"/>
          </w:tcPr>
          <w:p w14:paraId="075C3CE6" w14:textId="77777777" w:rsidR="00AC0341" w:rsidRPr="004802CB" w:rsidRDefault="00AC0341" w:rsidP="00412B04">
            <w:pPr>
              <w:spacing w:line="240" w:lineRule="auto"/>
              <w:rPr>
                <w:rFonts w:asciiTheme="minorHAnsi" w:hAnsiTheme="minorHAnsi" w:cstheme="minorHAnsi"/>
              </w:rPr>
            </w:pPr>
          </w:p>
        </w:tc>
        <w:tc>
          <w:tcPr>
            <w:tcW w:w="2797" w:type="dxa"/>
          </w:tcPr>
          <w:p w14:paraId="7899027E"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Vocalisation</w:t>
            </w:r>
          </w:p>
        </w:tc>
        <w:tc>
          <w:tcPr>
            <w:tcW w:w="1791" w:type="dxa"/>
          </w:tcPr>
          <w:p w14:paraId="21018BCB"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2745" w:type="dxa"/>
          </w:tcPr>
          <w:p w14:paraId="535CB380"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Low – vocalisation is not a pain specific sign.</w:t>
            </w:r>
          </w:p>
        </w:tc>
      </w:tr>
      <w:tr w:rsidR="00AC0341" w:rsidRPr="004802CB" w14:paraId="3B0EF7AE" w14:textId="77777777" w:rsidTr="00412B04">
        <w:tc>
          <w:tcPr>
            <w:tcW w:w="1734" w:type="dxa"/>
          </w:tcPr>
          <w:p w14:paraId="2A015594" w14:textId="77777777" w:rsidR="00AC0341" w:rsidRPr="004802CB" w:rsidRDefault="00AC0341" w:rsidP="00412B04">
            <w:pPr>
              <w:spacing w:line="240" w:lineRule="auto"/>
              <w:rPr>
                <w:rFonts w:asciiTheme="minorHAnsi" w:hAnsiTheme="minorHAnsi" w:cstheme="minorHAnsi"/>
              </w:rPr>
            </w:pPr>
          </w:p>
        </w:tc>
        <w:tc>
          <w:tcPr>
            <w:tcW w:w="2797" w:type="dxa"/>
          </w:tcPr>
          <w:p w14:paraId="103CD44D"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Quantitative sensory testing</w:t>
            </w:r>
          </w:p>
        </w:tc>
        <w:tc>
          <w:tcPr>
            <w:tcW w:w="1791" w:type="dxa"/>
          </w:tcPr>
          <w:p w14:paraId="08A95708"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Instrumentation and observation following stimulation</w:t>
            </w:r>
          </w:p>
        </w:tc>
        <w:tc>
          <w:tcPr>
            <w:tcW w:w="2745" w:type="dxa"/>
          </w:tcPr>
          <w:p w14:paraId="637C8534"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Moderate - requires specialised equipment and expertise</w:t>
            </w:r>
          </w:p>
        </w:tc>
      </w:tr>
      <w:tr w:rsidR="00AC0341" w:rsidRPr="004802CB" w14:paraId="612D526F" w14:textId="77777777" w:rsidTr="00412B04">
        <w:tc>
          <w:tcPr>
            <w:tcW w:w="1734" w:type="dxa"/>
          </w:tcPr>
          <w:p w14:paraId="4840953E" w14:textId="77777777" w:rsidR="00AC0341" w:rsidRPr="004802CB" w:rsidRDefault="00AC0341" w:rsidP="00412B04">
            <w:pPr>
              <w:spacing w:line="240" w:lineRule="auto"/>
              <w:rPr>
                <w:rFonts w:asciiTheme="minorHAnsi" w:hAnsiTheme="minorHAnsi" w:cstheme="minorHAnsi"/>
              </w:rPr>
            </w:pPr>
          </w:p>
        </w:tc>
        <w:tc>
          <w:tcPr>
            <w:tcW w:w="2797" w:type="dxa"/>
          </w:tcPr>
          <w:p w14:paraId="70AA4CDA"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Weight</w:t>
            </w:r>
          </w:p>
        </w:tc>
        <w:tc>
          <w:tcPr>
            <w:tcW w:w="1791" w:type="dxa"/>
          </w:tcPr>
          <w:p w14:paraId="50534586"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Walk on scale</w:t>
            </w:r>
          </w:p>
        </w:tc>
        <w:tc>
          <w:tcPr>
            <w:tcW w:w="2745" w:type="dxa"/>
          </w:tcPr>
          <w:p w14:paraId="259F091D"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 – consider anticipated growth rate of pigs when evaluating data</w:t>
            </w:r>
          </w:p>
        </w:tc>
      </w:tr>
      <w:tr w:rsidR="00AC0341" w:rsidRPr="004802CB" w14:paraId="4E6F2001" w14:textId="77777777" w:rsidTr="00412B04">
        <w:tc>
          <w:tcPr>
            <w:tcW w:w="1734" w:type="dxa"/>
          </w:tcPr>
          <w:p w14:paraId="22C04F4E"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Physiological</w:t>
            </w:r>
          </w:p>
        </w:tc>
        <w:tc>
          <w:tcPr>
            <w:tcW w:w="2797" w:type="dxa"/>
          </w:tcPr>
          <w:p w14:paraId="46AF3B27"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Neurotransmitter expression e.g. Substance P</w:t>
            </w:r>
          </w:p>
        </w:tc>
        <w:tc>
          <w:tcPr>
            <w:tcW w:w="1791" w:type="dxa"/>
          </w:tcPr>
          <w:p w14:paraId="4B7D1C83"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Blood sampling</w:t>
            </w:r>
          </w:p>
        </w:tc>
        <w:tc>
          <w:tcPr>
            <w:tcW w:w="2745" w:type="dxa"/>
          </w:tcPr>
          <w:p w14:paraId="19BBA329"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Low - sample analysis requires time and sample collection is an invasive procedure</w:t>
            </w:r>
          </w:p>
        </w:tc>
      </w:tr>
      <w:tr w:rsidR="00AC0341" w:rsidRPr="004802CB" w14:paraId="63B6F92F" w14:textId="77777777" w:rsidTr="00412B04">
        <w:tc>
          <w:tcPr>
            <w:tcW w:w="1734" w:type="dxa"/>
          </w:tcPr>
          <w:p w14:paraId="182BA47A" w14:textId="77777777" w:rsidR="00AC0341" w:rsidRPr="004802CB" w:rsidRDefault="00AC0341" w:rsidP="00412B04">
            <w:pPr>
              <w:spacing w:line="240" w:lineRule="auto"/>
              <w:rPr>
                <w:rFonts w:asciiTheme="minorHAnsi" w:hAnsiTheme="minorHAnsi" w:cstheme="minorHAnsi"/>
              </w:rPr>
            </w:pPr>
          </w:p>
        </w:tc>
        <w:tc>
          <w:tcPr>
            <w:tcW w:w="2797" w:type="dxa"/>
          </w:tcPr>
          <w:p w14:paraId="5D519530"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Cortisol and ACTH</w:t>
            </w:r>
          </w:p>
        </w:tc>
        <w:tc>
          <w:tcPr>
            <w:tcW w:w="1791" w:type="dxa"/>
          </w:tcPr>
          <w:p w14:paraId="1DD54D79"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Blood, saliva or hair sampling</w:t>
            </w:r>
          </w:p>
        </w:tc>
        <w:tc>
          <w:tcPr>
            <w:tcW w:w="2745" w:type="dxa"/>
          </w:tcPr>
          <w:p w14:paraId="1B09D82D"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Low - sample analysis requires time and sample collection is an invasive procedure</w:t>
            </w:r>
          </w:p>
        </w:tc>
      </w:tr>
      <w:tr w:rsidR="00AC0341" w:rsidRPr="004802CB" w14:paraId="5843C918" w14:textId="77777777" w:rsidTr="00412B04">
        <w:tc>
          <w:tcPr>
            <w:tcW w:w="1734" w:type="dxa"/>
          </w:tcPr>
          <w:p w14:paraId="7D825ACF" w14:textId="77777777" w:rsidR="00AC0341" w:rsidRPr="004802CB" w:rsidRDefault="00AC0341" w:rsidP="00412B04">
            <w:pPr>
              <w:spacing w:line="240" w:lineRule="auto"/>
              <w:rPr>
                <w:rFonts w:asciiTheme="minorHAnsi" w:hAnsiTheme="minorHAnsi" w:cstheme="minorHAnsi"/>
              </w:rPr>
            </w:pPr>
          </w:p>
        </w:tc>
        <w:tc>
          <w:tcPr>
            <w:tcW w:w="2797" w:type="dxa"/>
          </w:tcPr>
          <w:p w14:paraId="0CE2B622"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Autonomic nervous system</w:t>
            </w:r>
          </w:p>
        </w:tc>
        <w:tc>
          <w:tcPr>
            <w:tcW w:w="1791" w:type="dxa"/>
          </w:tcPr>
          <w:p w14:paraId="7071DE70"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Auscultation or telemetry</w:t>
            </w:r>
          </w:p>
        </w:tc>
        <w:tc>
          <w:tcPr>
            <w:tcW w:w="2745" w:type="dxa"/>
          </w:tcPr>
          <w:p w14:paraId="5B6F4F58"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Low - difficult to measure accurately or requires invasive instrumentation</w:t>
            </w:r>
          </w:p>
        </w:tc>
      </w:tr>
      <w:tr w:rsidR="00AC0341" w:rsidRPr="004802CB" w14:paraId="17EEA14D" w14:textId="77777777" w:rsidTr="00412B04">
        <w:tc>
          <w:tcPr>
            <w:tcW w:w="1734" w:type="dxa"/>
          </w:tcPr>
          <w:p w14:paraId="3B868DAA" w14:textId="77777777" w:rsidR="00AC0341" w:rsidRPr="004802CB" w:rsidRDefault="00AC0341" w:rsidP="00412B04">
            <w:pPr>
              <w:spacing w:line="240" w:lineRule="auto"/>
              <w:rPr>
                <w:rFonts w:asciiTheme="minorHAnsi" w:hAnsiTheme="minorHAnsi" w:cstheme="minorHAnsi"/>
              </w:rPr>
            </w:pPr>
          </w:p>
        </w:tc>
        <w:tc>
          <w:tcPr>
            <w:tcW w:w="2797" w:type="dxa"/>
          </w:tcPr>
          <w:p w14:paraId="33F57479"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Endogenous opioids</w:t>
            </w:r>
          </w:p>
        </w:tc>
        <w:tc>
          <w:tcPr>
            <w:tcW w:w="1791" w:type="dxa"/>
          </w:tcPr>
          <w:p w14:paraId="6A8204E5"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Blood sample</w:t>
            </w:r>
          </w:p>
        </w:tc>
        <w:tc>
          <w:tcPr>
            <w:tcW w:w="2745" w:type="dxa"/>
          </w:tcPr>
          <w:p w14:paraId="1902B536"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Low - not specific for pain and sample collection may be difficult</w:t>
            </w:r>
          </w:p>
        </w:tc>
      </w:tr>
      <w:tr w:rsidR="00AC0341" w:rsidRPr="004802CB" w14:paraId="0D713DC0" w14:textId="77777777" w:rsidTr="00412B04">
        <w:tc>
          <w:tcPr>
            <w:tcW w:w="1734" w:type="dxa"/>
          </w:tcPr>
          <w:p w14:paraId="38AEC1CB" w14:textId="77777777" w:rsidR="00AC0341" w:rsidRPr="004802CB" w:rsidRDefault="00AC0341" w:rsidP="00412B04">
            <w:pPr>
              <w:spacing w:line="240" w:lineRule="auto"/>
              <w:rPr>
                <w:rFonts w:asciiTheme="minorHAnsi" w:hAnsiTheme="minorHAnsi" w:cstheme="minorHAnsi"/>
              </w:rPr>
            </w:pPr>
          </w:p>
        </w:tc>
        <w:tc>
          <w:tcPr>
            <w:tcW w:w="2797" w:type="dxa"/>
          </w:tcPr>
          <w:p w14:paraId="234D52C7"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Immune function – inflammatory mediators</w:t>
            </w:r>
          </w:p>
        </w:tc>
        <w:tc>
          <w:tcPr>
            <w:tcW w:w="1791" w:type="dxa"/>
          </w:tcPr>
          <w:p w14:paraId="686D6173"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Blood sample</w:t>
            </w:r>
          </w:p>
        </w:tc>
        <w:tc>
          <w:tcPr>
            <w:tcW w:w="2745" w:type="dxa"/>
          </w:tcPr>
          <w:p w14:paraId="47406BB8"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Low - not specific for pain and sample collection may be difficult</w:t>
            </w:r>
          </w:p>
        </w:tc>
      </w:tr>
      <w:tr w:rsidR="00AC0341" w:rsidRPr="004802CB" w14:paraId="4878ED6B" w14:textId="77777777" w:rsidTr="00412B04">
        <w:tc>
          <w:tcPr>
            <w:tcW w:w="1734" w:type="dxa"/>
          </w:tcPr>
          <w:p w14:paraId="4C5AA24D"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ther</w:t>
            </w:r>
          </w:p>
        </w:tc>
        <w:tc>
          <w:tcPr>
            <w:tcW w:w="2797" w:type="dxa"/>
          </w:tcPr>
          <w:p w14:paraId="4C113C9D"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Facial Grimace Scales</w:t>
            </w:r>
          </w:p>
        </w:tc>
        <w:tc>
          <w:tcPr>
            <w:tcW w:w="1791" w:type="dxa"/>
          </w:tcPr>
          <w:p w14:paraId="4C4F284E"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 or image analysis</w:t>
            </w:r>
          </w:p>
        </w:tc>
        <w:tc>
          <w:tcPr>
            <w:tcW w:w="2745" w:type="dxa"/>
          </w:tcPr>
          <w:p w14:paraId="13CA06F0"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Moderate – requires further investigation</w:t>
            </w:r>
          </w:p>
        </w:tc>
      </w:tr>
      <w:tr w:rsidR="00AC0341" w:rsidRPr="004802CB" w14:paraId="788BC778" w14:textId="77777777" w:rsidTr="00412B04">
        <w:tc>
          <w:tcPr>
            <w:tcW w:w="1734" w:type="dxa"/>
          </w:tcPr>
          <w:p w14:paraId="6238FF9B" w14:textId="77777777" w:rsidR="00AC0341" w:rsidRPr="004802CB" w:rsidRDefault="00AC0341" w:rsidP="00412B04">
            <w:pPr>
              <w:spacing w:line="240" w:lineRule="auto"/>
              <w:rPr>
                <w:rFonts w:asciiTheme="minorHAnsi" w:hAnsiTheme="minorHAnsi" w:cstheme="minorHAnsi"/>
              </w:rPr>
            </w:pPr>
          </w:p>
        </w:tc>
        <w:tc>
          <w:tcPr>
            <w:tcW w:w="2797" w:type="dxa"/>
          </w:tcPr>
          <w:p w14:paraId="3FB2C010"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Nociceptive threshold testing</w:t>
            </w:r>
          </w:p>
        </w:tc>
        <w:tc>
          <w:tcPr>
            <w:tcW w:w="1791" w:type="dxa"/>
          </w:tcPr>
          <w:p w14:paraId="477F0F16"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Instrumentation, stimulation, observation</w:t>
            </w:r>
          </w:p>
        </w:tc>
        <w:tc>
          <w:tcPr>
            <w:tcW w:w="2745" w:type="dxa"/>
          </w:tcPr>
          <w:p w14:paraId="7072A0B2"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Moderate – requires further investigation</w:t>
            </w:r>
          </w:p>
        </w:tc>
      </w:tr>
    </w:tbl>
    <w:p w14:paraId="25703BB5" w14:textId="77777777" w:rsidR="00AC0341" w:rsidRPr="004802CB" w:rsidRDefault="00AC0341" w:rsidP="00AC0341">
      <w:pPr>
        <w:rPr>
          <w:rFonts w:asciiTheme="minorHAnsi" w:hAnsiTheme="minorHAnsi" w:cstheme="minorHAnsi"/>
        </w:rPr>
      </w:pPr>
    </w:p>
    <w:p w14:paraId="5DAF64FF" w14:textId="77777777" w:rsidR="00AC0341" w:rsidRPr="00AC0341" w:rsidRDefault="00AC0341" w:rsidP="00AC0341">
      <w:pPr>
        <w:pStyle w:val="Naslov3"/>
        <w:rPr>
          <w:rFonts w:asciiTheme="minorHAnsi" w:hAnsiTheme="minorHAnsi" w:cstheme="minorHAnsi"/>
          <w:b/>
          <w:i w:val="0"/>
          <w:sz w:val="22"/>
          <w:szCs w:val="22"/>
        </w:rPr>
      </w:pPr>
      <w:r w:rsidRPr="00AC0341">
        <w:rPr>
          <w:rFonts w:asciiTheme="minorHAnsi" w:hAnsiTheme="minorHAnsi" w:cstheme="minorHAnsi"/>
          <w:b/>
          <w:i w:val="0"/>
          <w:sz w:val="22"/>
          <w:szCs w:val="22"/>
        </w:rPr>
        <w:t xml:space="preserve">Sheep </w:t>
      </w:r>
    </w:p>
    <w:p w14:paraId="2CC2671A" w14:textId="1ED7B0DB" w:rsidR="00AC0341" w:rsidRPr="00AC0341" w:rsidRDefault="00AC0341" w:rsidP="00AC0341">
      <w:pPr>
        <w:rPr>
          <w:rFonts w:asciiTheme="minorHAnsi" w:hAnsiTheme="minorHAnsi" w:cstheme="minorHAnsi"/>
          <w:sz w:val="22"/>
          <w:szCs w:val="22"/>
        </w:rPr>
      </w:pPr>
      <w:r w:rsidRPr="00AC0341">
        <w:rPr>
          <w:rFonts w:asciiTheme="minorHAnsi" w:hAnsiTheme="minorHAnsi" w:cstheme="minorHAnsi"/>
          <w:sz w:val="22"/>
          <w:szCs w:val="22"/>
        </w:rPr>
        <w:t xml:space="preserve">As a prey species, sheep generally mask signs of pain, unless it is severe </w:t>
      </w:r>
      <w:r w:rsidRPr="00AC0341">
        <w:rPr>
          <w:rFonts w:asciiTheme="minorHAnsi" w:hAnsiTheme="minorHAnsi" w:cstheme="minorHAnsi"/>
          <w:sz w:val="22"/>
          <w:szCs w:val="22"/>
        </w:rPr>
        <w:fldChar w:fldCharType="begin">
          <w:fldData xml:space="preserve">PEVuZE5vdGU+PENpdGU+PEF1dGhvcj5JemVyPC9BdXRob3I+PFllYXI+MjAxOTwvWWVhcj48UmVj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JemVyPC9BdXRob3I+PFllYXI+MjAxOTwvWWVhcj48UmVj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72, 284)</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Only subtle indicators or pain may be apparent in these stoic animals and include bruxism, lameness, flock behaviour, abnormal posture and location and decreased feed intake </w:t>
      </w:r>
      <w:r w:rsidRPr="00AC0341">
        <w:rPr>
          <w:rFonts w:asciiTheme="minorHAnsi" w:hAnsiTheme="minorHAnsi" w:cstheme="minorHAnsi"/>
          <w:sz w:val="22"/>
          <w:szCs w:val="22"/>
        </w:rPr>
        <w:fldChar w:fldCharType="begin">
          <w:fldData xml:space="preserve">PEVuZE5vdGU+PENpdGU+PEF1dGhvcj5JemVyPC9BdXRob3I+PFllYXI+MjAxOTwvWWVhcj48UmVj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==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JemVyPC9BdXRob3I+PFllYXI+MjAxOTwvWWVhcj48UmVj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==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72)</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Various context specific (i.e. taking into account the research environment and the procedure) approaches to pain assessment in sheep have been developed.  As an example, for sheep undergoing thoracotomy that are individually housed in modified stanchions designed to limit mobility after implantation of a ventricular assist device, ten different parameters were evaluated: posture; restlessness; heart rate; respiratory rate; response to palpation of the surgery site; kicking at abdomen or stamping feet; vocalisation; bruxism; mental status and food and water intake </w:t>
      </w:r>
      <w:r w:rsidRPr="00AC0341">
        <w:rPr>
          <w:rFonts w:asciiTheme="minorHAnsi" w:hAnsiTheme="minorHAnsi" w:cstheme="minorHAnsi"/>
          <w:sz w:val="22"/>
          <w:szCs w:val="22"/>
        </w:rPr>
        <w:fldChar w:fldCharType="begin">
          <w:fldData xml:space="preserve">PEVuZE5vdGU+PENpdGU+PEF1dGhvcj5JemVyPC9BdXRob3I+PFllYXI+MjAxOTwvWWVhcj48UmVj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==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JemVyPC9BdXRob3I+PFllYXI+MjAxOTwvWWVhcj48UmVj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==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72)</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Each of these observations were scored and the result informed a decision tree for practical use in real-time. Another example of context specific pain scoring system for pregnant sheep following laparotomy, hysterotomy and fetal catheterisation focused on attributing a score for demeanour; movement; feeding/appetite; respiratory rate and character; and response to palpation of the surgical site </w:t>
      </w:r>
      <w:r w:rsidRPr="00AC0341">
        <w:rPr>
          <w:rFonts w:asciiTheme="minorHAnsi" w:hAnsiTheme="minorHAnsi" w:cstheme="minorHAnsi"/>
          <w:sz w:val="22"/>
          <w:szCs w:val="22"/>
        </w:rPr>
        <w:fldChar w:fldCharType="begin">
          <w:fldData xml:space="preserve">PEVuZE5vdGU+PENpdGU+PEF1dGhvcj5NdXNrPC9BdXRob3I+PFllYXI+MjAxNzwvWWVhcj48UmVj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==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NdXNrPC9BdXRob3I+PFllYXI+MjAxNzwvWWVhcj48UmVj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==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85)</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These two approaches serve as exemplars of simple systems that can be developed ‘in house’. </w:t>
      </w:r>
    </w:p>
    <w:p w14:paraId="38FA0977" w14:textId="564274EF" w:rsidR="00AC0341" w:rsidRPr="00AC0341" w:rsidRDefault="00AC0341" w:rsidP="00AC0341">
      <w:pPr>
        <w:rPr>
          <w:rFonts w:asciiTheme="minorHAnsi" w:hAnsiTheme="minorHAnsi" w:cstheme="minorHAnsi"/>
          <w:sz w:val="22"/>
          <w:szCs w:val="22"/>
        </w:rPr>
      </w:pPr>
      <w:r w:rsidRPr="00AC0341">
        <w:rPr>
          <w:rFonts w:asciiTheme="minorHAnsi" w:hAnsiTheme="minorHAnsi" w:cstheme="minorHAnsi"/>
          <w:sz w:val="22"/>
          <w:szCs w:val="22"/>
        </w:rPr>
        <w:t xml:space="preserve">More complex systems have also been developed in sheep and have undergone a validation process whereby complex statistical methods for validation and refinement are used for analysis of content validation, distribution of score, multiple association, intra-observer reliability, inter-observer reliability, criterion validity, construct validity, item-total correlation internal consistency, specificity and sensitivity, and identification of a rescue analgesic point </w:t>
      </w:r>
      <w:r w:rsidRPr="00AC0341">
        <w:rPr>
          <w:rFonts w:asciiTheme="minorHAnsi" w:hAnsiTheme="minorHAnsi" w:cstheme="minorHAnsi"/>
          <w:sz w:val="22"/>
          <w:szCs w:val="22"/>
        </w:rPr>
        <w:fldChar w:fldCharType="begin">
          <w:fldData xml:space="preserve">PEVuZE5vdGU+PENpdGU+PEF1dGhvcj5TaWx2YTwvQXV0aG9yPjxZZWFyPjIwMjA8L1llYXI+PFJl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TaWx2YTwvQXV0aG9yPjxZZWFyPjIwMjA8L1llYXI+PFJl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86)</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This system is referred to as the UNESP-Botucatu sheep acute pain scale (USAPS) and has application in a research environment, requiring observation in real time or of video images of interaction with other animals; locomotion; head position; posture; activity and appetite </w:t>
      </w:r>
      <w:r w:rsidRPr="00AC0341">
        <w:rPr>
          <w:rFonts w:asciiTheme="minorHAnsi" w:hAnsiTheme="minorHAnsi" w:cstheme="minorHAnsi"/>
          <w:sz w:val="22"/>
          <w:szCs w:val="22"/>
        </w:rPr>
        <w:fldChar w:fldCharType="begin">
          <w:fldData xml:space="preserve">PEVuZE5vdGU+PENpdGU+PEF1dGhvcj5TaWx2YTwvQXV0aG9yPjxZZWFyPjIwMjA8L1llYXI+PFJl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TaWx2YTwvQXV0aG9yPjxZZWFyPjIwMjA8L1llYXI+PFJl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86)</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w:t>
      </w:r>
    </w:p>
    <w:p w14:paraId="6B49FCD5" w14:textId="5B56EC4F" w:rsidR="00AC0341" w:rsidRPr="00AC0341" w:rsidRDefault="00AC0341" w:rsidP="00AC0341">
      <w:pPr>
        <w:rPr>
          <w:rFonts w:asciiTheme="minorHAnsi" w:hAnsiTheme="minorHAnsi" w:cstheme="minorHAnsi"/>
          <w:sz w:val="22"/>
          <w:szCs w:val="22"/>
        </w:rPr>
      </w:pPr>
      <w:r w:rsidRPr="00AC0341">
        <w:rPr>
          <w:rFonts w:asciiTheme="minorHAnsi" w:hAnsiTheme="minorHAnsi" w:cstheme="minorHAnsi"/>
          <w:sz w:val="22"/>
          <w:szCs w:val="22"/>
        </w:rPr>
        <w:t>A summary of the various methods of pain assessment in sheep is detailed in</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REF _Ref164951899 \h </w:instrText>
      </w:r>
      <w:r>
        <w:rPr>
          <w:rFonts w:asciiTheme="minorHAnsi" w:hAnsiTheme="minorHAnsi" w:cstheme="minorHAnsi"/>
          <w:sz w:val="22"/>
          <w:szCs w:val="22"/>
        </w:rPr>
      </w:r>
      <w:r>
        <w:rPr>
          <w:rFonts w:asciiTheme="minorHAnsi" w:hAnsiTheme="minorHAnsi" w:cstheme="minorHAnsi"/>
          <w:sz w:val="22"/>
          <w:szCs w:val="22"/>
        </w:rPr>
        <w:fldChar w:fldCharType="separate"/>
      </w:r>
      <w:r w:rsidRPr="004802CB">
        <w:rPr>
          <w:rFonts w:asciiTheme="minorHAnsi" w:hAnsiTheme="minorHAnsi" w:cstheme="minorHAnsi"/>
        </w:rPr>
        <w:t xml:space="preserve">Table </w:t>
      </w:r>
      <w:r>
        <w:rPr>
          <w:rFonts w:asciiTheme="minorHAnsi" w:hAnsiTheme="minorHAnsi" w:cstheme="minorHAnsi"/>
          <w:noProof/>
        </w:rPr>
        <w:t>16</w:t>
      </w:r>
      <w:r>
        <w:rPr>
          <w:rFonts w:asciiTheme="minorHAnsi" w:hAnsiTheme="minorHAnsi" w:cstheme="minorHAnsi"/>
          <w:sz w:val="22"/>
          <w:szCs w:val="22"/>
        </w:rPr>
        <w:fldChar w:fldCharType="end"/>
      </w:r>
      <w:r w:rsidRPr="00AC0341">
        <w:rPr>
          <w:rFonts w:asciiTheme="minorHAnsi" w:hAnsiTheme="minorHAnsi" w:cstheme="minorHAnsi"/>
          <w:sz w:val="22"/>
          <w:szCs w:val="22"/>
        </w:rPr>
        <w:t xml:space="preserve">. For the behavioural indicators of pain an approach to categorising these variables describes five main categories: avoidance and defensive behaviours; vocalisations; behaviours directed towards the painful areas; postures and behaviours aiming to reduce stimulation of the painful area; and general changes in activity such as changes in feeding, drinking, social and grooming behaviour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Prunier&lt;/Author&gt;&lt;Year&gt;2013&lt;/Year&gt;&lt;RecNum&gt;212&lt;/RecNum&gt;&lt;DisplayText&gt;(279)&lt;/DisplayText&gt;&lt;record&gt;&lt;rec-number&gt;212&lt;/rec-number&gt;&lt;foreign-keys&gt;&lt;key app="EN" db-id="fdtft520qwd05fed2zmxdad7ptwaea9rvrte" timestamp="1685332503"&gt;212&lt;/key&gt;&lt;/foreign-keys&gt;&lt;ref-type name="Journal Article"&gt;17&lt;/ref-type&gt;&lt;contributors&gt;&lt;authors&gt;&lt;author&gt;Prunier, A.&lt;/author&gt;&lt;author&gt;Mounier, L.&lt;/author&gt;&lt;author&gt;Le Neindre, P.&lt;/author&gt;&lt;author&gt;Leterrier, C.&lt;/author&gt;&lt;author&gt;Mormede, P.&lt;/author&gt;&lt;author&gt;Paulmier, V.&lt;/author&gt;&lt;author&gt;Prunet, P.&lt;/author&gt;&lt;author&gt;Terlouw, C.&lt;/author&gt;&lt;author&gt;Guatteo, R.&lt;/author&gt;&lt;/authors&gt;&lt;/contributors&gt;&lt;auth-address&gt;INRA, UMR1348 PEGASE, F-35590 Saint-Gilles, France. Armelle.Prunier@rennes.inra.fr&lt;/auth-address&gt;&lt;titles&gt;&lt;title&gt;Identifying and monitoring pain in farm animals: a review&lt;/title&gt;&lt;secondary-title&gt;Animal&lt;/secondary-title&gt;&lt;/titles&gt;&lt;periodical&gt;&lt;full-title&gt;Animal&lt;/full-title&gt;&lt;/periodical&gt;&lt;pages&gt;998-1010&lt;/pages&gt;&lt;volume&gt;7&lt;/volume&gt;&lt;number&gt;6&lt;/number&gt;&lt;edition&gt;2012/12/21&lt;/edition&gt;&lt;keywords&gt;&lt;keyword&gt;*Animal Welfare&lt;/keyword&gt;&lt;keyword&gt;Animals&lt;/keyword&gt;&lt;keyword&gt;Animals, Domestic/*physiology&lt;/keyword&gt;&lt;keyword&gt;Behavior, Animal/*physiology&lt;/keyword&gt;&lt;keyword&gt;Biomarkers&lt;/keyword&gt;&lt;keyword&gt;Pain/diagnosis/physiopathology/*prevention &amp;amp; control/*veterinary&lt;/keyword&gt;&lt;keyword&gt;Pain Measurement/methods/*veterinary&lt;/keyword&gt;&lt;keyword&gt;Species Specificity&lt;/keyword&gt;&lt;/keywords&gt;&lt;dates&gt;&lt;year&gt;2013&lt;/year&gt;&lt;pub-dates&gt;&lt;date&gt;Jun&lt;/date&gt;&lt;/pub-dates&gt;&lt;/dates&gt;&lt;isbn&gt;1751-732X (Electronic)&amp;#xD;1751-7311 (Linking)&lt;/isbn&gt;&lt;accession-num&gt;23254122&lt;/accession-num&gt;&lt;urls&gt;&lt;related-urls&gt;&lt;url&gt;https://www.ncbi.nlm.nih.gov/pubmed/23254122&lt;/url&gt;&lt;/related-urls&gt;&lt;/urls&gt;&lt;electronic-resource-num&gt;10.1017/S1751731112002406&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79)</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w:t>
      </w:r>
    </w:p>
    <w:p w14:paraId="10757915" w14:textId="6850474A" w:rsidR="00AC0341" w:rsidRPr="004802CB" w:rsidRDefault="00AC0341" w:rsidP="00AC0341">
      <w:pPr>
        <w:pStyle w:val="Napis"/>
        <w:keepNext/>
        <w:rPr>
          <w:rFonts w:asciiTheme="minorHAnsi" w:hAnsiTheme="minorHAnsi" w:cstheme="minorHAnsi"/>
        </w:rPr>
      </w:pPr>
      <w:bookmarkStart w:id="35" w:name="_Ref164951899"/>
      <w:r w:rsidRPr="004802CB">
        <w:rPr>
          <w:rFonts w:asciiTheme="minorHAnsi" w:hAnsiTheme="minorHAnsi" w:cstheme="minorHAnsi"/>
        </w:rPr>
        <w:t xml:space="preserve">Table </w:t>
      </w:r>
      <w:r>
        <w:rPr>
          <w:rFonts w:asciiTheme="minorHAnsi" w:hAnsiTheme="minorHAnsi" w:cstheme="minorHAnsi"/>
        </w:rPr>
        <w:fldChar w:fldCharType="begin"/>
      </w:r>
      <w:r>
        <w:rPr>
          <w:rFonts w:asciiTheme="minorHAnsi" w:hAnsiTheme="minorHAnsi" w:cstheme="minorHAnsi"/>
        </w:rPr>
        <w:instrText xml:space="preserve"> SEQ Table \* ARABIC </w:instrText>
      </w:r>
      <w:r>
        <w:rPr>
          <w:rFonts w:asciiTheme="minorHAnsi" w:hAnsiTheme="minorHAnsi" w:cstheme="minorHAnsi"/>
        </w:rPr>
        <w:fldChar w:fldCharType="separate"/>
      </w:r>
      <w:r>
        <w:rPr>
          <w:rFonts w:asciiTheme="minorHAnsi" w:hAnsiTheme="minorHAnsi" w:cstheme="minorHAnsi"/>
          <w:noProof/>
        </w:rPr>
        <w:t>16</w:t>
      </w:r>
      <w:r>
        <w:rPr>
          <w:rFonts w:asciiTheme="minorHAnsi" w:hAnsiTheme="minorHAnsi" w:cstheme="minorHAnsi"/>
        </w:rPr>
        <w:fldChar w:fldCharType="end"/>
      </w:r>
      <w:bookmarkEnd w:id="35"/>
      <w:r w:rsidRPr="004802CB">
        <w:rPr>
          <w:rFonts w:asciiTheme="minorHAnsi" w:hAnsiTheme="minorHAnsi" w:cstheme="minorHAnsi"/>
        </w:rPr>
        <w:t xml:space="preserve"> Summary of pain assessment strategies utilised in sheep </w:t>
      </w:r>
      <w:r w:rsidRPr="004802CB">
        <w:rPr>
          <w:rFonts w:asciiTheme="minorHAnsi" w:hAnsiTheme="minorHAnsi" w:cstheme="minorHAnsi"/>
        </w:rPr>
        <w:fldChar w:fldCharType="begin">
          <w:fldData xml:space="preserve">PEVuZE5vdGU+PENpdGU+PEF1dGhvcj5JemVyPC9BdXRob3I+PFllYXI+MjAxOTwvWWVhcj48UmVj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JemVyPC9BdXRob3I+PFllYXI+MjAxOTwvWWVhcj48UmVj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4802CB">
        <w:rPr>
          <w:rFonts w:asciiTheme="minorHAnsi" w:hAnsiTheme="minorHAnsi" w:cstheme="minorHAnsi"/>
        </w:rPr>
      </w:r>
      <w:r w:rsidRPr="004802CB">
        <w:rPr>
          <w:rFonts w:asciiTheme="minorHAnsi" w:hAnsiTheme="minorHAnsi" w:cstheme="minorHAnsi"/>
        </w:rPr>
        <w:fldChar w:fldCharType="separate"/>
      </w:r>
      <w:r>
        <w:rPr>
          <w:rFonts w:asciiTheme="minorHAnsi" w:hAnsiTheme="minorHAnsi" w:cstheme="minorHAnsi"/>
          <w:noProof/>
        </w:rPr>
        <w:t>(272, 284, 285, 287-292)</w:t>
      </w:r>
      <w:r w:rsidRPr="004802CB">
        <w:rPr>
          <w:rFonts w:asciiTheme="minorHAnsi" w:hAnsiTheme="minorHAnsi" w:cstheme="minorHAnsi"/>
        </w:rPr>
        <w:fldChar w:fldCharType="end"/>
      </w:r>
      <w:r w:rsidRPr="004802CB">
        <w:rPr>
          <w:rFonts w:asciiTheme="minorHAnsi" w:hAnsiTheme="minorHAnsi" w:cstheme="minorHAnsi"/>
        </w:rPr>
        <w:t>.</w:t>
      </w:r>
    </w:p>
    <w:tbl>
      <w:tblPr>
        <w:tblStyle w:val="Tabelamrea"/>
        <w:tblW w:w="0" w:type="auto"/>
        <w:tblLook w:val="04A0" w:firstRow="1" w:lastRow="0" w:firstColumn="1" w:lastColumn="0" w:noHBand="0" w:noVBand="1"/>
      </w:tblPr>
      <w:tblGrid>
        <w:gridCol w:w="1622"/>
        <w:gridCol w:w="2909"/>
        <w:gridCol w:w="1773"/>
        <w:gridCol w:w="2622"/>
      </w:tblGrid>
      <w:tr w:rsidR="00AC0341" w:rsidRPr="004802CB" w14:paraId="28D12772" w14:textId="77777777" w:rsidTr="00412B04">
        <w:tc>
          <w:tcPr>
            <w:tcW w:w="1622" w:type="dxa"/>
          </w:tcPr>
          <w:p w14:paraId="05B2DE4B" w14:textId="77777777" w:rsidR="00AC0341" w:rsidRPr="004802CB" w:rsidRDefault="00AC0341" w:rsidP="00412B04">
            <w:pPr>
              <w:spacing w:line="240" w:lineRule="auto"/>
              <w:rPr>
                <w:rFonts w:asciiTheme="minorHAnsi" w:hAnsiTheme="minorHAnsi" w:cstheme="minorHAnsi"/>
                <w:b/>
                <w:bCs/>
              </w:rPr>
            </w:pPr>
            <w:r w:rsidRPr="004802CB">
              <w:rPr>
                <w:rFonts w:asciiTheme="minorHAnsi" w:hAnsiTheme="minorHAnsi" w:cstheme="minorHAnsi"/>
                <w:b/>
                <w:bCs/>
              </w:rPr>
              <w:t>Approach to pain assessment</w:t>
            </w:r>
          </w:p>
        </w:tc>
        <w:tc>
          <w:tcPr>
            <w:tcW w:w="2909" w:type="dxa"/>
          </w:tcPr>
          <w:p w14:paraId="3A06978C" w14:textId="77777777" w:rsidR="00AC0341" w:rsidRPr="004802CB" w:rsidRDefault="00AC0341" w:rsidP="00412B04">
            <w:pPr>
              <w:spacing w:line="240" w:lineRule="auto"/>
              <w:rPr>
                <w:rFonts w:asciiTheme="minorHAnsi" w:hAnsiTheme="minorHAnsi" w:cstheme="minorHAnsi"/>
                <w:b/>
                <w:bCs/>
              </w:rPr>
            </w:pPr>
            <w:r w:rsidRPr="004802CB">
              <w:rPr>
                <w:rFonts w:asciiTheme="minorHAnsi" w:hAnsiTheme="minorHAnsi" w:cstheme="minorHAnsi"/>
                <w:b/>
                <w:bCs/>
              </w:rPr>
              <w:t>Variable</w:t>
            </w:r>
          </w:p>
        </w:tc>
        <w:tc>
          <w:tcPr>
            <w:tcW w:w="1773" w:type="dxa"/>
          </w:tcPr>
          <w:p w14:paraId="29F0A775" w14:textId="77777777" w:rsidR="00AC0341" w:rsidRPr="004802CB" w:rsidRDefault="00AC0341" w:rsidP="00412B04">
            <w:pPr>
              <w:spacing w:line="240" w:lineRule="auto"/>
              <w:rPr>
                <w:rFonts w:asciiTheme="minorHAnsi" w:hAnsiTheme="minorHAnsi" w:cstheme="minorHAnsi"/>
                <w:b/>
                <w:bCs/>
              </w:rPr>
            </w:pPr>
            <w:r w:rsidRPr="004802CB">
              <w:rPr>
                <w:rFonts w:asciiTheme="minorHAnsi" w:hAnsiTheme="minorHAnsi" w:cstheme="minorHAnsi"/>
                <w:b/>
                <w:bCs/>
              </w:rPr>
              <w:t>Method</w:t>
            </w:r>
          </w:p>
        </w:tc>
        <w:tc>
          <w:tcPr>
            <w:tcW w:w="2622" w:type="dxa"/>
          </w:tcPr>
          <w:p w14:paraId="105505EE" w14:textId="77777777" w:rsidR="00AC0341" w:rsidRPr="004802CB" w:rsidRDefault="00AC0341" w:rsidP="00412B04">
            <w:pPr>
              <w:spacing w:line="240" w:lineRule="auto"/>
              <w:rPr>
                <w:rFonts w:asciiTheme="minorHAnsi" w:hAnsiTheme="minorHAnsi" w:cstheme="minorHAnsi"/>
                <w:b/>
                <w:bCs/>
              </w:rPr>
            </w:pPr>
            <w:r w:rsidRPr="004802CB">
              <w:rPr>
                <w:rFonts w:asciiTheme="minorHAnsi" w:hAnsiTheme="minorHAnsi" w:cstheme="minorHAnsi"/>
                <w:b/>
                <w:bCs/>
              </w:rPr>
              <w:t>Feasibility for real time pain assessment in a research environment</w:t>
            </w:r>
          </w:p>
        </w:tc>
      </w:tr>
      <w:tr w:rsidR="00AC0341" w:rsidRPr="004802CB" w14:paraId="42F3D04F" w14:textId="77777777" w:rsidTr="00412B04">
        <w:trPr>
          <w:trHeight w:val="132"/>
        </w:trPr>
        <w:tc>
          <w:tcPr>
            <w:tcW w:w="1622" w:type="dxa"/>
          </w:tcPr>
          <w:p w14:paraId="7AE30BCA"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Behavioural</w:t>
            </w:r>
          </w:p>
        </w:tc>
        <w:tc>
          <w:tcPr>
            <w:tcW w:w="2909" w:type="dxa"/>
          </w:tcPr>
          <w:p w14:paraId="73483A3E"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Locomotion and activity</w:t>
            </w:r>
          </w:p>
        </w:tc>
        <w:tc>
          <w:tcPr>
            <w:tcW w:w="1773" w:type="dxa"/>
          </w:tcPr>
          <w:p w14:paraId="34EF5216"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2622" w:type="dxa"/>
          </w:tcPr>
          <w:p w14:paraId="5C2CEFAE"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0E9303BE" w14:textId="77777777" w:rsidTr="00412B04">
        <w:tc>
          <w:tcPr>
            <w:tcW w:w="1622" w:type="dxa"/>
          </w:tcPr>
          <w:p w14:paraId="1E8B4855" w14:textId="77777777" w:rsidR="00AC0341" w:rsidRPr="004802CB" w:rsidRDefault="00AC0341" w:rsidP="00412B04">
            <w:pPr>
              <w:spacing w:line="240" w:lineRule="auto"/>
              <w:rPr>
                <w:rFonts w:asciiTheme="minorHAnsi" w:hAnsiTheme="minorHAnsi" w:cstheme="minorHAnsi"/>
              </w:rPr>
            </w:pPr>
          </w:p>
        </w:tc>
        <w:tc>
          <w:tcPr>
            <w:tcW w:w="2909" w:type="dxa"/>
          </w:tcPr>
          <w:p w14:paraId="6062B25A"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Posture and head position</w:t>
            </w:r>
          </w:p>
        </w:tc>
        <w:tc>
          <w:tcPr>
            <w:tcW w:w="1773" w:type="dxa"/>
          </w:tcPr>
          <w:p w14:paraId="45611FDB"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2622" w:type="dxa"/>
          </w:tcPr>
          <w:p w14:paraId="3A0FE362"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3F27D980" w14:textId="77777777" w:rsidTr="00412B04">
        <w:tc>
          <w:tcPr>
            <w:tcW w:w="1622" w:type="dxa"/>
          </w:tcPr>
          <w:p w14:paraId="39033B08" w14:textId="77777777" w:rsidR="00AC0341" w:rsidRPr="004802CB" w:rsidRDefault="00AC0341" w:rsidP="00412B04">
            <w:pPr>
              <w:spacing w:line="240" w:lineRule="auto"/>
              <w:rPr>
                <w:rFonts w:asciiTheme="minorHAnsi" w:hAnsiTheme="minorHAnsi" w:cstheme="minorHAnsi"/>
              </w:rPr>
            </w:pPr>
          </w:p>
        </w:tc>
        <w:tc>
          <w:tcPr>
            <w:tcW w:w="2909" w:type="dxa"/>
          </w:tcPr>
          <w:p w14:paraId="4BFC85C9"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Appetite</w:t>
            </w:r>
          </w:p>
        </w:tc>
        <w:tc>
          <w:tcPr>
            <w:tcW w:w="1773" w:type="dxa"/>
          </w:tcPr>
          <w:p w14:paraId="31A54EBB"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2622" w:type="dxa"/>
          </w:tcPr>
          <w:p w14:paraId="2DCA2630"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27450875" w14:textId="77777777" w:rsidTr="00412B04">
        <w:tc>
          <w:tcPr>
            <w:tcW w:w="1622" w:type="dxa"/>
          </w:tcPr>
          <w:p w14:paraId="76CFEA13" w14:textId="77777777" w:rsidR="00AC0341" w:rsidRPr="004802CB" w:rsidRDefault="00AC0341" w:rsidP="00412B04">
            <w:pPr>
              <w:spacing w:line="240" w:lineRule="auto"/>
              <w:rPr>
                <w:rFonts w:asciiTheme="minorHAnsi" w:hAnsiTheme="minorHAnsi" w:cstheme="minorHAnsi"/>
              </w:rPr>
            </w:pPr>
          </w:p>
        </w:tc>
        <w:tc>
          <w:tcPr>
            <w:tcW w:w="2909" w:type="dxa"/>
          </w:tcPr>
          <w:p w14:paraId="2153CE4B"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Interaction with other animals</w:t>
            </w:r>
          </w:p>
        </w:tc>
        <w:tc>
          <w:tcPr>
            <w:tcW w:w="1773" w:type="dxa"/>
          </w:tcPr>
          <w:p w14:paraId="271DE299"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2622" w:type="dxa"/>
          </w:tcPr>
          <w:p w14:paraId="408AC8C5"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4FFBD8FA" w14:textId="77777777" w:rsidTr="00412B04">
        <w:tc>
          <w:tcPr>
            <w:tcW w:w="1622" w:type="dxa"/>
          </w:tcPr>
          <w:p w14:paraId="1E6230A5" w14:textId="77777777" w:rsidR="00AC0341" w:rsidRPr="004802CB" w:rsidRDefault="00AC0341" w:rsidP="00412B04">
            <w:pPr>
              <w:spacing w:line="240" w:lineRule="auto"/>
              <w:rPr>
                <w:rFonts w:asciiTheme="minorHAnsi" w:hAnsiTheme="minorHAnsi" w:cstheme="minorHAnsi"/>
              </w:rPr>
            </w:pPr>
          </w:p>
        </w:tc>
        <w:tc>
          <w:tcPr>
            <w:tcW w:w="2909" w:type="dxa"/>
          </w:tcPr>
          <w:p w14:paraId="37F0F000"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Demeanour or comfort</w:t>
            </w:r>
          </w:p>
        </w:tc>
        <w:tc>
          <w:tcPr>
            <w:tcW w:w="1773" w:type="dxa"/>
          </w:tcPr>
          <w:p w14:paraId="31340379"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2622" w:type="dxa"/>
          </w:tcPr>
          <w:p w14:paraId="3375F9C5"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6089EA94" w14:textId="77777777" w:rsidTr="00412B04">
        <w:tc>
          <w:tcPr>
            <w:tcW w:w="1622" w:type="dxa"/>
          </w:tcPr>
          <w:p w14:paraId="0BBFC391" w14:textId="77777777" w:rsidR="00AC0341" w:rsidRPr="004802CB" w:rsidRDefault="00AC0341" w:rsidP="00412B04">
            <w:pPr>
              <w:spacing w:line="240" w:lineRule="auto"/>
              <w:rPr>
                <w:rFonts w:asciiTheme="minorHAnsi" w:hAnsiTheme="minorHAnsi" w:cstheme="minorHAnsi"/>
              </w:rPr>
            </w:pPr>
          </w:p>
        </w:tc>
        <w:tc>
          <w:tcPr>
            <w:tcW w:w="2909" w:type="dxa"/>
          </w:tcPr>
          <w:p w14:paraId="56BE55DC"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Response to palpation of the surgery site</w:t>
            </w:r>
          </w:p>
        </w:tc>
        <w:tc>
          <w:tcPr>
            <w:tcW w:w="1773" w:type="dxa"/>
          </w:tcPr>
          <w:p w14:paraId="5EF0BE00"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Interaction and observation</w:t>
            </w:r>
          </w:p>
        </w:tc>
        <w:tc>
          <w:tcPr>
            <w:tcW w:w="2622" w:type="dxa"/>
          </w:tcPr>
          <w:p w14:paraId="54B5E11D"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028856F2" w14:textId="77777777" w:rsidTr="00412B04">
        <w:tc>
          <w:tcPr>
            <w:tcW w:w="1622" w:type="dxa"/>
          </w:tcPr>
          <w:p w14:paraId="25F90FD3"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Physiological</w:t>
            </w:r>
          </w:p>
        </w:tc>
        <w:tc>
          <w:tcPr>
            <w:tcW w:w="2909" w:type="dxa"/>
          </w:tcPr>
          <w:p w14:paraId="5EE0E63F"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eart rate</w:t>
            </w:r>
          </w:p>
        </w:tc>
        <w:tc>
          <w:tcPr>
            <w:tcW w:w="1773" w:type="dxa"/>
          </w:tcPr>
          <w:p w14:paraId="74EDDB7F"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Auscultation or telemetry</w:t>
            </w:r>
          </w:p>
        </w:tc>
        <w:tc>
          <w:tcPr>
            <w:tcW w:w="2622" w:type="dxa"/>
          </w:tcPr>
          <w:p w14:paraId="640A8475"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Moderate – may require instrumentation</w:t>
            </w:r>
          </w:p>
        </w:tc>
      </w:tr>
      <w:tr w:rsidR="00AC0341" w:rsidRPr="004802CB" w14:paraId="5E6F9828" w14:textId="77777777" w:rsidTr="00412B04">
        <w:tc>
          <w:tcPr>
            <w:tcW w:w="1622" w:type="dxa"/>
          </w:tcPr>
          <w:p w14:paraId="437C3E9B" w14:textId="77777777" w:rsidR="00AC0341" w:rsidRPr="004802CB" w:rsidRDefault="00AC0341" w:rsidP="00412B04">
            <w:pPr>
              <w:spacing w:line="240" w:lineRule="auto"/>
              <w:rPr>
                <w:rFonts w:asciiTheme="minorHAnsi" w:hAnsiTheme="minorHAnsi" w:cstheme="minorHAnsi"/>
              </w:rPr>
            </w:pPr>
          </w:p>
        </w:tc>
        <w:tc>
          <w:tcPr>
            <w:tcW w:w="2909" w:type="dxa"/>
          </w:tcPr>
          <w:p w14:paraId="107A9F19"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Respiratory rate</w:t>
            </w:r>
          </w:p>
        </w:tc>
        <w:tc>
          <w:tcPr>
            <w:tcW w:w="1773" w:type="dxa"/>
          </w:tcPr>
          <w:p w14:paraId="4B3643F2"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Auscultation or telemetry</w:t>
            </w:r>
          </w:p>
        </w:tc>
        <w:tc>
          <w:tcPr>
            <w:tcW w:w="2622" w:type="dxa"/>
          </w:tcPr>
          <w:p w14:paraId="7BD967CA"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 xml:space="preserve">High – can be observed without interaction </w:t>
            </w:r>
          </w:p>
        </w:tc>
      </w:tr>
      <w:tr w:rsidR="00AC0341" w:rsidRPr="004802CB" w14:paraId="40CC3BBE" w14:textId="77777777" w:rsidTr="00412B04">
        <w:tc>
          <w:tcPr>
            <w:tcW w:w="1622" w:type="dxa"/>
          </w:tcPr>
          <w:p w14:paraId="7A2D2665" w14:textId="77777777" w:rsidR="00AC0341" w:rsidRPr="004802CB" w:rsidRDefault="00AC0341" w:rsidP="00412B04">
            <w:pPr>
              <w:spacing w:line="240" w:lineRule="auto"/>
              <w:rPr>
                <w:rFonts w:asciiTheme="minorHAnsi" w:hAnsiTheme="minorHAnsi" w:cstheme="minorHAnsi"/>
              </w:rPr>
            </w:pPr>
          </w:p>
        </w:tc>
        <w:tc>
          <w:tcPr>
            <w:tcW w:w="2909" w:type="dxa"/>
          </w:tcPr>
          <w:p w14:paraId="3126F82A"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Electroencephalography</w:t>
            </w:r>
          </w:p>
        </w:tc>
        <w:tc>
          <w:tcPr>
            <w:tcW w:w="1773" w:type="dxa"/>
          </w:tcPr>
          <w:p w14:paraId="3F0B2652"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Instrumentation during anaesthesia</w:t>
            </w:r>
          </w:p>
        </w:tc>
        <w:tc>
          <w:tcPr>
            <w:tcW w:w="2622" w:type="dxa"/>
          </w:tcPr>
          <w:p w14:paraId="29C9E112"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Low</w:t>
            </w:r>
          </w:p>
        </w:tc>
      </w:tr>
      <w:tr w:rsidR="00AC0341" w:rsidRPr="004802CB" w14:paraId="56DFF8B9" w14:textId="77777777" w:rsidTr="00412B04">
        <w:tc>
          <w:tcPr>
            <w:tcW w:w="1622" w:type="dxa"/>
          </w:tcPr>
          <w:p w14:paraId="761CB772"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ther</w:t>
            </w:r>
          </w:p>
        </w:tc>
        <w:tc>
          <w:tcPr>
            <w:tcW w:w="2909" w:type="dxa"/>
          </w:tcPr>
          <w:p w14:paraId="46B67EEF"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Facial Grimace Scales</w:t>
            </w:r>
          </w:p>
        </w:tc>
        <w:tc>
          <w:tcPr>
            <w:tcW w:w="1773" w:type="dxa"/>
          </w:tcPr>
          <w:p w14:paraId="62306DAA"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 or image analysis</w:t>
            </w:r>
          </w:p>
        </w:tc>
        <w:tc>
          <w:tcPr>
            <w:tcW w:w="2622" w:type="dxa"/>
          </w:tcPr>
          <w:p w14:paraId="76EC009A"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Moderate – requires further investigation</w:t>
            </w:r>
          </w:p>
        </w:tc>
      </w:tr>
      <w:tr w:rsidR="00AC0341" w:rsidRPr="004802CB" w14:paraId="35DBB3CC" w14:textId="77777777" w:rsidTr="00412B04">
        <w:tc>
          <w:tcPr>
            <w:tcW w:w="1622" w:type="dxa"/>
          </w:tcPr>
          <w:p w14:paraId="6955B6E2" w14:textId="77777777" w:rsidR="00AC0341" w:rsidRPr="004802CB" w:rsidRDefault="00AC0341" w:rsidP="00412B04">
            <w:pPr>
              <w:spacing w:line="240" w:lineRule="auto"/>
              <w:rPr>
                <w:rFonts w:asciiTheme="minorHAnsi" w:hAnsiTheme="minorHAnsi" w:cstheme="minorHAnsi"/>
              </w:rPr>
            </w:pPr>
          </w:p>
        </w:tc>
        <w:tc>
          <w:tcPr>
            <w:tcW w:w="2909" w:type="dxa"/>
          </w:tcPr>
          <w:p w14:paraId="1855E89A"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Nociceptive threshold testing</w:t>
            </w:r>
          </w:p>
        </w:tc>
        <w:tc>
          <w:tcPr>
            <w:tcW w:w="1773" w:type="dxa"/>
          </w:tcPr>
          <w:p w14:paraId="32C91006"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Instrumentation, stimulation and observation</w:t>
            </w:r>
          </w:p>
        </w:tc>
        <w:tc>
          <w:tcPr>
            <w:tcW w:w="2622" w:type="dxa"/>
          </w:tcPr>
          <w:p w14:paraId="667872DF"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Moderate – requires further investigation</w:t>
            </w:r>
          </w:p>
        </w:tc>
      </w:tr>
    </w:tbl>
    <w:p w14:paraId="488D6A55" w14:textId="77777777" w:rsidR="00AC0341" w:rsidRPr="004802CB" w:rsidRDefault="00AC0341" w:rsidP="00AC0341">
      <w:pPr>
        <w:rPr>
          <w:rFonts w:asciiTheme="minorHAnsi" w:hAnsiTheme="minorHAnsi" w:cstheme="minorHAnsi"/>
        </w:rPr>
      </w:pPr>
      <w:r w:rsidRPr="004802CB">
        <w:rPr>
          <w:rFonts w:asciiTheme="minorHAnsi" w:hAnsiTheme="minorHAnsi" w:cstheme="minorHAnsi"/>
        </w:rPr>
        <w:t xml:space="preserve"> </w:t>
      </w:r>
    </w:p>
    <w:p w14:paraId="743514D2" w14:textId="77777777" w:rsidR="00AC0341" w:rsidRPr="00AC0341" w:rsidRDefault="00AC0341" w:rsidP="00AC0341">
      <w:pPr>
        <w:pStyle w:val="Naslov3"/>
        <w:rPr>
          <w:rFonts w:asciiTheme="minorHAnsi" w:hAnsiTheme="minorHAnsi" w:cstheme="minorHAnsi"/>
          <w:b/>
          <w:i w:val="0"/>
          <w:sz w:val="22"/>
          <w:szCs w:val="22"/>
        </w:rPr>
      </w:pPr>
      <w:r w:rsidRPr="00AC0341">
        <w:rPr>
          <w:rFonts w:asciiTheme="minorHAnsi" w:hAnsiTheme="minorHAnsi" w:cstheme="minorHAnsi"/>
          <w:b/>
          <w:i w:val="0"/>
          <w:sz w:val="22"/>
          <w:szCs w:val="22"/>
        </w:rPr>
        <w:t>Cattle</w:t>
      </w:r>
    </w:p>
    <w:p w14:paraId="336CA33E" w14:textId="221DE906" w:rsidR="00AC0341" w:rsidRPr="00AC0341" w:rsidRDefault="00AC0341" w:rsidP="00AC0341">
      <w:pPr>
        <w:rPr>
          <w:rFonts w:asciiTheme="minorHAnsi" w:hAnsiTheme="minorHAnsi" w:cstheme="minorHAnsi"/>
          <w:sz w:val="22"/>
          <w:szCs w:val="22"/>
        </w:rPr>
      </w:pPr>
      <w:r w:rsidRPr="00AC0341">
        <w:rPr>
          <w:rFonts w:asciiTheme="minorHAnsi" w:hAnsiTheme="minorHAnsi" w:cstheme="minorHAnsi"/>
          <w:sz w:val="22"/>
          <w:szCs w:val="22"/>
        </w:rPr>
        <w:t xml:space="preserve">Like sheep, cattle are prey in their natural environment and may avoid expressing their pain to limit vulnerability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Anil&lt;/Author&gt;&lt;Year&gt;2002&lt;/Year&gt;&lt;RecNum&gt;312&lt;/RecNum&gt;&lt;DisplayText&gt;(284)&lt;/DisplayText&gt;&lt;record&gt;&lt;rec-number&gt;312&lt;/rec-number&gt;&lt;foreign-keys&gt;&lt;key app="EN" db-id="fdtft520qwd05fed2zmxdad7ptwaea9rvrte" timestamp="1698375651"&gt;312&lt;/key&gt;&lt;/foreign-keys&gt;&lt;ref-type name="Journal Article"&gt;17&lt;/ref-type&gt;&lt;contributors&gt;&lt;authors&gt;&lt;author&gt;Anil, S. S.&lt;/author&gt;&lt;author&gt;Anil, L.&lt;/author&gt;&lt;author&gt;Deen, J.&lt;/author&gt;&lt;/authors&gt;&lt;/contributors&gt;&lt;auth-address&gt;Department of Clinical and Population Sciences, College of Veterinary Medicine, University of Minnesota, St. Paul 55108, USA.&lt;/auth-address&gt;&lt;titles&gt;&lt;title&gt;Challenges of pain assessment in domestic animals&lt;/title&gt;&lt;secondary-title&gt;J Am Vet Med Assoc&lt;/secondary-title&gt;&lt;/titles&gt;&lt;periodical&gt;&lt;full-title&gt;J Am Vet Med Assoc&lt;/full-title&gt;&lt;/periodical&gt;&lt;pages&gt;313-9&lt;/pages&gt;&lt;volume&gt;220&lt;/volume&gt;&lt;number&gt;3&lt;/number&gt;&lt;edition&gt;2002/02/07&lt;/edition&gt;&lt;keywords&gt;&lt;keyword&gt;Animal Welfare&lt;/keyword&gt;&lt;keyword&gt;Animals&lt;/keyword&gt;&lt;keyword&gt;Animals, Domestic&lt;/keyword&gt;&lt;keyword&gt;Behavior, Animal&lt;/keyword&gt;&lt;keyword&gt;Pain/classification/diagnosis/physiopathology/*veterinary&lt;/keyword&gt;&lt;keyword&gt;Pain Measurement/psychology/*veterinary&lt;/keyword&gt;&lt;keyword&gt;Stress, Physiological/diagnosis/physiopathology/*veterinary&lt;/keyword&gt;&lt;keyword&gt;Stress, Psychological&lt;/keyword&gt;&lt;/keywords&gt;&lt;dates&gt;&lt;year&gt;2002&lt;/year&gt;&lt;pub-dates&gt;&lt;date&gt;Feb 1&lt;/date&gt;&lt;/pub-dates&gt;&lt;/dates&gt;&lt;isbn&gt;0003-1488 (Print)&amp;#xD;0003-1488&lt;/isbn&gt;&lt;accession-num&gt;11829261&lt;/accession-num&gt;&lt;urls&gt;&lt;/urls&gt;&lt;electronic-resource-num&gt;10.2460/javma.2002.220.313&lt;/electronic-resource-num&gt;&lt;remote-database-provider&gt;NLM&lt;/remote-database-provider&gt;&lt;language&gt;eng&lt;/languag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84)</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Nevertheless, the assessment of pain in cattle is important in a biomedical research context to not only ensure that pain is identified but that pain treatment is effective. For cattle a unidimensional composite pain scale has been developed that is valid, reliable and responsive with excellent internal consistency and discriminatory ability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de Oliveira&lt;/Author&gt;&lt;Year&gt;2014&lt;/Year&gt;&lt;RecNum&gt;311&lt;/RecNum&gt;&lt;DisplayText&gt;(293)&lt;/DisplayText&gt;&lt;record&gt;&lt;rec-number&gt;311&lt;/rec-number&gt;&lt;foreign-keys&gt;&lt;key app="EN" db-id="fdtft520qwd05fed2zmxdad7ptwaea9rvrte" timestamp="1698375515"&gt;311&lt;/key&gt;&lt;/foreign-keys&gt;&lt;ref-type name="Journal Article"&gt;17&lt;/ref-type&gt;&lt;contributors&gt;&lt;authors&gt;&lt;author&gt;de Oliveira, Flávia Augusta&lt;/author&gt;&lt;author&gt;Luna, Stelio Pacca Loureiro&lt;/author&gt;&lt;author&gt;do Amaral, Jackson Barros&lt;/author&gt;&lt;author&gt;Rodrigues, Karoline Alves&lt;/author&gt;&lt;author&gt;Sant&amp;apos;Anna, Aline Cristina&lt;/author&gt;&lt;author&gt;Daolio, Milena&lt;/author&gt;&lt;author&gt;Brondani, Juliana Tabarelli&lt;/author&gt;&lt;/authors&gt;&lt;/contributors&gt;&lt;titles&gt;&lt;title&gt;Validation of the UNESP-Botucatu unidimensional composite pain scale for assessing postoperative pain in cattle&lt;/title&gt;&lt;secondary-title&gt;BMC Veterinary Research&lt;/secondary-title&gt;&lt;/titles&gt;&lt;periodical&gt;&lt;full-title&gt;BMC Veterinary Research&lt;/full-title&gt;&lt;/periodical&gt;&lt;pages&gt;200&lt;/pages&gt;&lt;volume&gt;10&lt;/volume&gt;&lt;number&gt;1&lt;/number&gt;&lt;dates&gt;&lt;year&gt;2014&lt;/year&gt;&lt;pub-dates&gt;&lt;date&gt;2014/09/06&lt;/date&gt;&lt;/pub-dates&gt;&lt;/dates&gt;&lt;isbn&gt;1746-6148&lt;/isbn&gt;&lt;urls&gt;&lt;related-urls&gt;&lt;url&gt;https://doi.org/10.1186/s12917-014-0200-0&lt;/url&gt;&lt;/related-urls&gt;&lt;/urls&gt;&lt;electronic-resource-num&gt;10.1186/s12917-014-0200-0&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93)</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The UNESP-Botucatu pain scale was developed to assess acute post-operative pain in cattle and can be contextualised to an environment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Musk&lt;/Author&gt;&lt;Year&gt;2017&lt;/Year&gt;&lt;RecNum&gt;313&lt;/RecNum&gt;&lt;DisplayText&gt;(294)&lt;/DisplayText&gt;&lt;record&gt;&lt;rec-number&gt;313&lt;/rec-number&gt;&lt;foreign-keys&gt;&lt;key app="EN" db-id="fdtft520qwd05fed2zmxdad7ptwaea9rvrte" timestamp="1698376009"&gt;313&lt;/key&gt;&lt;/foreign-keys&gt;&lt;ref-type name="Journal Article"&gt;17&lt;/ref-type&gt;&lt;contributors&gt;&lt;authors&gt;&lt;author&gt;Musk, Gabrielle C&lt;/author&gt;&lt;author&gt;Jacobsen, Stine&lt;/author&gt;&lt;author&gt;Hyndman, Timothy H.&lt;/author&gt;&lt;author&gt;Lehmann, Heidi S.&lt;/author&gt;&lt;author&gt;Tuke, S Jonathon&lt;/author&gt;&lt;author&gt;Collins, Teresa&lt;/author&gt;&lt;author&gt;Gleerup, Karina B.&lt;/author&gt;&lt;author&gt;Johnson, Craig B.&lt;/author&gt;&lt;author&gt;Laurence, Michael&lt;/author&gt;&lt;/authors&gt;&lt;/contributors&gt;&lt;titles&gt;&lt;title&gt;Objective Measures for the Assessment of Post-Operative Pain in Bos indicus Bull Calves Following Castration&lt;/title&gt;&lt;secondary-title&gt;Animals&lt;/secondary-title&gt;&lt;/titles&gt;&lt;periodical&gt;&lt;full-title&gt;Animals&lt;/full-title&gt;&lt;/periodical&gt;&lt;pages&gt;76&lt;/pages&gt;&lt;volume&gt;7&lt;/volume&gt;&lt;number&gt;10&lt;/number&gt;&lt;dates&gt;&lt;year&gt;2017&lt;/year&gt;&lt;/dates&gt;&lt;isbn&gt;2076-2615&lt;/isbn&gt;&lt;accession-num&gt;doi:10.3390/ani7100076&lt;/accession-num&gt;&lt;urls&gt;&lt;related-urls&gt;&lt;url&gt;https://www.mdpi.com/2076-2615/7/10/76&lt;/url&gt;&lt;/related-urls&gt;&lt;/urls&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94)</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The observer scores locomotion, interactive behaviour, activity, appetite and various miscellaneous behaviours including tail wagging, licking the surgical site, posture, kicking or foot stamping, hind limb extension, head position, and lying down posture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de Oliveira&lt;/Author&gt;&lt;Year&gt;2014&lt;/Year&gt;&lt;RecNum&gt;311&lt;/RecNum&gt;&lt;DisplayText&gt;(293)&lt;/DisplayText&gt;&lt;record&gt;&lt;rec-number&gt;311&lt;/rec-number&gt;&lt;foreign-keys&gt;&lt;key app="EN" db-id="fdtft520qwd05fed2zmxdad7ptwaea9rvrte" timestamp="1698375515"&gt;311&lt;/key&gt;&lt;/foreign-keys&gt;&lt;ref-type name="Journal Article"&gt;17&lt;/ref-type&gt;&lt;contributors&gt;&lt;authors&gt;&lt;author&gt;de Oliveira, Flávia Augusta&lt;/author&gt;&lt;author&gt;Luna, Stelio Pacca Loureiro&lt;/author&gt;&lt;author&gt;do Amaral, Jackson Barros&lt;/author&gt;&lt;author&gt;Rodrigues, Karoline Alves&lt;/author&gt;&lt;author&gt;Sant&amp;apos;Anna, Aline Cristina&lt;/author&gt;&lt;author&gt;Daolio, Milena&lt;/author&gt;&lt;author&gt;Brondani, Juliana Tabarelli&lt;/author&gt;&lt;/authors&gt;&lt;/contributors&gt;&lt;titles&gt;&lt;title&gt;Validation of the UNESP-Botucatu unidimensional composite pain scale for assessing postoperative pain in cattle&lt;/title&gt;&lt;secondary-title&gt;BMC Veterinary Research&lt;/secondary-title&gt;&lt;/titles&gt;&lt;periodical&gt;&lt;full-title&gt;BMC Veterinary Research&lt;/full-title&gt;&lt;/periodical&gt;&lt;pages&gt;200&lt;/pages&gt;&lt;volume&gt;10&lt;/volume&gt;&lt;number&gt;1&lt;/number&gt;&lt;dates&gt;&lt;year&gt;2014&lt;/year&gt;&lt;pub-dates&gt;&lt;date&gt;2014/09/06&lt;/date&gt;&lt;/pub-dates&gt;&lt;/dates&gt;&lt;isbn&gt;1746-6148&lt;/isbn&gt;&lt;urls&gt;&lt;related-urls&gt;&lt;url&gt;https://doi.org/10.1186/s12917-014-0200-0&lt;/url&gt;&lt;/related-urls&gt;&lt;/urls&gt;&lt;electronic-resource-num&gt;10.1186/s12917-014-0200-0&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93)</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A score is attributed these parameters and an analgesic intervention cut off point can be defined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de Oliveira&lt;/Author&gt;&lt;Year&gt;2014&lt;/Year&gt;&lt;RecNum&gt;311&lt;/RecNum&gt;&lt;DisplayText&gt;(293)&lt;/DisplayText&gt;&lt;record&gt;&lt;rec-number&gt;311&lt;/rec-number&gt;&lt;foreign-keys&gt;&lt;key app="EN" db-id="fdtft520qwd05fed2zmxdad7ptwaea9rvrte" timestamp="1698375515"&gt;311&lt;/key&gt;&lt;/foreign-keys&gt;&lt;ref-type name="Journal Article"&gt;17&lt;/ref-type&gt;&lt;contributors&gt;&lt;authors&gt;&lt;author&gt;de Oliveira, Flávia Augusta&lt;/author&gt;&lt;author&gt;Luna, Stelio Pacca Loureiro&lt;/author&gt;&lt;author&gt;do Amaral, Jackson Barros&lt;/author&gt;&lt;author&gt;Rodrigues, Karoline Alves&lt;/author&gt;&lt;author&gt;Sant&amp;apos;Anna, Aline Cristina&lt;/author&gt;&lt;author&gt;Daolio, Milena&lt;/author&gt;&lt;author&gt;Brondani, Juliana Tabarelli&lt;/author&gt;&lt;/authors&gt;&lt;/contributors&gt;&lt;titles&gt;&lt;title&gt;Validation of the UNESP-Botucatu unidimensional composite pain scale for assessing postoperative pain in cattle&lt;/title&gt;&lt;secondary-title&gt;BMC Veterinary Research&lt;/secondary-title&gt;&lt;/titles&gt;&lt;periodical&gt;&lt;full-title&gt;BMC Veterinary Research&lt;/full-title&gt;&lt;/periodical&gt;&lt;pages&gt;200&lt;/pages&gt;&lt;volume&gt;10&lt;/volume&gt;&lt;number&gt;1&lt;/number&gt;&lt;dates&gt;&lt;year&gt;2014&lt;/year&gt;&lt;pub-dates&gt;&lt;date&gt;2014/09/06&lt;/date&gt;&lt;/pub-dates&gt;&lt;/dates&gt;&lt;isbn&gt;1746-6148&lt;/isbn&gt;&lt;urls&gt;&lt;related-urls&gt;&lt;url&gt;https://doi.org/10.1186/s12917-014-0200-0&lt;/url&gt;&lt;/related-urls&gt;&lt;/urls&gt;&lt;electronic-resource-num&gt;10.1186/s12917-014-0200-0&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93)</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w:t>
      </w:r>
    </w:p>
    <w:p w14:paraId="69BF4B2D" w14:textId="12AA3853" w:rsidR="00AC0341" w:rsidRPr="00AC0341" w:rsidRDefault="00AC0341" w:rsidP="00AC0341">
      <w:pPr>
        <w:rPr>
          <w:rFonts w:asciiTheme="minorHAnsi" w:hAnsiTheme="minorHAnsi" w:cstheme="minorHAnsi"/>
          <w:sz w:val="22"/>
          <w:szCs w:val="22"/>
        </w:rPr>
      </w:pPr>
      <w:bookmarkStart w:id="36" w:name="_Hlk152866662"/>
      <w:r w:rsidRPr="00AC0341">
        <w:rPr>
          <w:rFonts w:asciiTheme="minorHAnsi" w:hAnsiTheme="minorHAnsi" w:cstheme="minorHAnsi"/>
          <w:sz w:val="22"/>
          <w:szCs w:val="22"/>
        </w:rPr>
        <w:t xml:space="preserve">A summary of the various methods of pain assessment </w:t>
      </w:r>
      <w:r>
        <w:rPr>
          <w:rFonts w:asciiTheme="minorHAnsi" w:hAnsiTheme="minorHAnsi" w:cstheme="minorHAnsi"/>
          <w:sz w:val="22"/>
          <w:szCs w:val="22"/>
        </w:rPr>
        <w:t xml:space="preserve">in cattle is detailed in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REF _Ref166822719 \h </w:instrText>
      </w:r>
      <w:r>
        <w:rPr>
          <w:rFonts w:asciiTheme="minorHAnsi" w:hAnsiTheme="minorHAnsi" w:cstheme="minorHAnsi"/>
          <w:sz w:val="22"/>
          <w:szCs w:val="22"/>
        </w:rPr>
      </w:r>
      <w:r>
        <w:rPr>
          <w:rFonts w:asciiTheme="minorHAnsi" w:hAnsiTheme="minorHAnsi" w:cstheme="minorHAnsi"/>
          <w:sz w:val="22"/>
          <w:szCs w:val="22"/>
        </w:rPr>
        <w:fldChar w:fldCharType="separate"/>
      </w:r>
      <w:r w:rsidRPr="004802CB">
        <w:rPr>
          <w:rFonts w:asciiTheme="minorHAnsi" w:hAnsiTheme="minorHAnsi" w:cstheme="minorHAnsi"/>
        </w:rPr>
        <w:t xml:space="preserve">Table </w:t>
      </w:r>
      <w:r>
        <w:rPr>
          <w:rFonts w:asciiTheme="minorHAnsi" w:hAnsiTheme="minorHAnsi" w:cstheme="minorHAnsi"/>
          <w:noProof/>
        </w:rPr>
        <w:t>17</w:t>
      </w:r>
      <w:r>
        <w:rPr>
          <w:rFonts w:asciiTheme="minorHAnsi" w:hAnsiTheme="minorHAnsi" w:cstheme="minorHAnsi"/>
          <w:sz w:val="22"/>
          <w:szCs w:val="22"/>
        </w:rPr>
        <w:fldChar w:fldCharType="end"/>
      </w:r>
      <w:r w:rsidRPr="00AC0341">
        <w:rPr>
          <w:rFonts w:asciiTheme="minorHAnsi" w:hAnsiTheme="minorHAnsi" w:cstheme="minorHAnsi"/>
          <w:sz w:val="22"/>
          <w:szCs w:val="22"/>
        </w:rPr>
        <w:t xml:space="preserve">. </w:t>
      </w:r>
      <w:bookmarkEnd w:id="36"/>
      <w:r w:rsidRPr="00AC0341">
        <w:rPr>
          <w:rFonts w:asciiTheme="minorHAnsi" w:hAnsiTheme="minorHAnsi" w:cstheme="minorHAnsi"/>
          <w:sz w:val="22"/>
          <w:szCs w:val="22"/>
        </w:rPr>
        <w:t xml:space="preserve">For the behavioural indicators of pain an approach to categorising these variables describes five main categories: avoidance and defensive behaviours; vocalisations; behaviours directed towards the painful areas; postures and behaviours aiming to reduce stimulation of the painful area; and general changes in activity such as changes in feeding, drinking, social and grooming behaviour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Prunier&lt;/Author&gt;&lt;Year&gt;2013&lt;/Year&gt;&lt;RecNum&gt;212&lt;/RecNum&gt;&lt;DisplayText&gt;(279)&lt;/DisplayText&gt;&lt;record&gt;&lt;rec-number&gt;212&lt;/rec-number&gt;&lt;foreign-keys&gt;&lt;key app="EN" db-id="fdtft520qwd05fed2zmxdad7ptwaea9rvrte" timestamp="1685332503"&gt;212&lt;/key&gt;&lt;/foreign-keys&gt;&lt;ref-type name="Journal Article"&gt;17&lt;/ref-type&gt;&lt;contributors&gt;&lt;authors&gt;&lt;author&gt;Prunier, A.&lt;/author&gt;&lt;author&gt;Mounier, L.&lt;/author&gt;&lt;author&gt;Le Neindre, P.&lt;/author&gt;&lt;author&gt;Leterrier, C.&lt;/author&gt;&lt;author&gt;Mormede, P.&lt;/author&gt;&lt;author&gt;Paulmier, V.&lt;/author&gt;&lt;author&gt;Prunet, P.&lt;/author&gt;&lt;author&gt;Terlouw, C.&lt;/author&gt;&lt;author&gt;Guatteo, R.&lt;/author&gt;&lt;/authors&gt;&lt;/contributors&gt;&lt;auth-address&gt;INRA, UMR1348 PEGASE, F-35590 Saint-Gilles, France. Armelle.Prunier@rennes.inra.fr&lt;/auth-address&gt;&lt;titles&gt;&lt;title&gt;Identifying and monitoring pain in farm animals: a review&lt;/title&gt;&lt;secondary-title&gt;Animal&lt;/secondary-title&gt;&lt;/titles&gt;&lt;periodical&gt;&lt;full-title&gt;Animal&lt;/full-title&gt;&lt;/periodical&gt;&lt;pages&gt;998-1010&lt;/pages&gt;&lt;volume&gt;7&lt;/volume&gt;&lt;number&gt;6&lt;/number&gt;&lt;edition&gt;2012/12/21&lt;/edition&gt;&lt;keywords&gt;&lt;keyword&gt;*Animal Welfare&lt;/keyword&gt;&lt;keyword&gt;Animals&lt;/keyword&gt;&lt;keyword&gt;Animals, Domestic/*physiology&lt;/keyword&gt;&lt;keyword&gt;Behavior, Animal/*physiology&lt;/keyword&gt;&lt;keyword&gt;Biomarkers&lt;/keyword&gt;&lt;keyword&gt;Pain/diagnosis/physiopathology/*prevention &amp;amp; control/*veterinary&lt;/keyword&gt;&lt;keyword&gt;Pain Measurement/methods/*veterinary&lt;/keyword&gt;&lt;keyword&gt;Species Specificity&lt;/keyword&gt;&lt;/keywords&gt;&lt;dates&gt;&lt;year&gt;2013&lt;/year&gt;&lt;pub-dates&gt;&lt;date&gt;Jun&lt;/date&gt;&lt;/pub-dates&gt;&lt;/dates&gt;&lt;isbn&gt;1751-732X (Electronic)&amp;#xD;1751-7311 (Linking)&lt;/isbn&gt;&lt;accession-num&gt;23254122&lt;/accession-num&gt;&lt;urls&gt;&lt;related-urls&gt;&lt;url&gt;https://www.ncbi.nlm.nih.gov/pubmed/23254122&lt;/url&gt;&lt;/related-urls&gt;&lt;/urls&gt;&lt;electronic-resource-num&gt;10.1017/S1751731112002406&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79)</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w:t>
      </w:r>
    </w:p>
    <w:p w14:paraId="6AB3EC64" w14:textId="755C5C7A" w:rsidR="00AC0341" w:rsidRPr="004802CB" w:rsidRDefault="00AC0341" w:rsidP="00AC0341">
      <w:pPr>
        <w:pStyle w:val="Napis"/>
        <w:keepNext/>
        <w:rPr>
          <w:rFonts w:asciiTheme="minorHAnsi" w:hAnsiTheme="minorHAnsi" w:cstheme="minorHAnsi"/>
        </w:rPr>
      </w:pPr>
      <w:bookmarkStart w:id="37" w:name="_Ref166822719"/>
      <w:r w:rsidRPr="004802CB">
        <w:rPr>
          <w:rFonts w:asciiTheme="minorHAnsi" w:hAnsiTheme="minorHAnsi" w:cstheme="minorHAnsi"/>
        </w:rPr>
        <w:t xml:space="preserve">Table </w:t>
      </w:r>
      <w:r>
        <w:rPr>
          <w:rFonts w:asciiTheme="minorHAnsi" w:hAnsiTheme="minorHAnsi" w:cstheme="minorHAnsi"/>
        </w:rPr>
        <w:fldChar w:fldCharType="begin"/>
      </w:r>
      <w:r>
        <w:rPr>
          <w:rFonts w:asciiTheme="minorHAnsi" w:hAnsiTheme="minorHAnsi" w:cstheme="minorHAnsi"/>
        </w:rPr>
        <w:instrText xml:space="preserve"> SEQ Table \* ARABIC </w:instrText>
      </w:r>
      <w:r>
        <w:rPr>
          <w:rFonts w:asciiTheme="minorHAnsi" w:hAnsiTheme="minorHAnsi" w:cstheme="minorHAnsi"/>
        </w:rPr>
        <w:fldChar w:fldCharType="separate"/>
      </w:r>
      <w:r>
        <w:rPr>
          <w:rFonts w:asciiTheme="minorHAnsi" w:hAnsiTheme="minorHAnsi" w:cstheme="minorHAnsi"/>
          <w:noProof/>
        </w:rPr>
        <w:t>17</w:t>
      </w:r>
      <w:r>
        <w:rPr>
          <w:rFonts w:asciiTheme="minorHAnsi" w:hAnsiTheme="minorHAnsi" w:cstheme="minorHAnsi"/>
        </w:rPr>
        <w:fldChar w:fldCharType="end"/>
      </w:r>
      <w:bookmarkEnd w:id="37"/>
      <w:r w:rsidRPr="004802CB">
        <w:rPr>
          <w:rFonts w:asciiTheme="minorHAnsi" w:hAnsiTheme="minorHAnsi" w:cstheme="minorHAnsi"/>
        </w:rPr>
        <w:t xml:space="preserve"> Summary of pain assessment strategies utilised in cattle </w:t>
      </w:r>
      <w:r w:rsidRPr="004802CB">
        <w:rPr>
          <w:rFonts w:asciiTheme="minorHAnsi" w:hAnsiTheme="minorHAnsi" w:cstheme="minorHAnsi"/>
        </w:rPr>
        <w:fldChar w:fldCharType="begin">
          <w:fldData xml:space="preserve">PEVuZE5vdGU+PENpdGU+PEF1dGhvcj5UYXlsb3I8L0F1dGhvcj48WWVhcj4yMDIwPC9ZZWFyPjxS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UYXlsb3I8L0F1dGhvcj48WWVhcj4yMDIwPC9ZZWFyPjxS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4802CB">
        <w:rPr>
          <w:rFonts w:asciiTheme="minorHAnsi" w:hAnsiTheme="minorHAnsi" w:cstheme="minorHAnsi"/>
        </w:rPr>
      </w:r>
      <w:r w:rsidRPr="004802CB">
        <w:rPr>
          <w:rFonts w:asciiTheme="minorHAnsi" w:hAnsiTheme="minorHAnsi" w:cstheme="minorHAnsi"/>
        </w:rPr>
        <w:fldChar w:fldCharType="separate"/>
      </w:r>
      <w:r>
        <w:rPr>
          <w:rFonts w:asciiTheme="minorHAnsi" w:hAnsiTheme="minorHAnsi" w:cstheme="minorHAnsi"/>
          <w:noProof/>
        </w:rPr>
        <w:t>(292-303)</w:t>
      </w:r>
      <w:r w:rsidRPr="004802CB">
        <w:rPr>
          <w:rFonts w:asciiTheme="minorHAnsi" w:hAnsiTheme="minorHAnsi" w:cstheme="minorHAnsi"/>
        </w:rPr>
        <w:fldChar w:fldCharType="end"/>
      </w:r>
      <w:r w:rsidRPr="004802CB">
        <w:rPr>
          <w:rFonts w:asciiTheme="minorHAnsi" w:hAnsiTheme="minorHAnsi" w:cstheme="minorHAnsi"/>
        </w:rPr>
        <w:t xml:space="preserve"> .</w:t>
      </w:r>
    </w:p>
    <w:tbl>
      <w:tblPr>
        <w:tblStyle w:val="Tabelamrea"/>
        <w:tblW w:w="9067" w:type="dxa"/>
        <w:tblLook w:val="04A0" w:firstRow="1" w:lastRow="0" w:firstColumn="1" w:lastColumn="0" w:noHBand="0" w:noVBand="1"/>
      </w:tblPr>
      <w:tblGrid>
        <w:gridCol w:w="1651"/>
        <w:gridCol w:w="2880"/>
        <w:gridCol w:w="1778"/>
        <w:gridCol w:w="2758"/>
      </w:tblGrid>
      <w:tr w:rsidR="00AC0341" w:rsidRPr="004802CB" w14:paraId="338D62F7" w14:textId="77777777" w:rsidTr="00412B04">
        <w:tc>
          <w:tcPr>
            <w:tcW w:w="1651" w:type="dxa"/>
          </w:tcPr>
          <w:p w14:paraId="13809983" w14:textId="77777777" w:rsidR="00AC0341" w:rsidRPr="004802CB" w:rsidRDefault="00AC0341" w:rsidP="00412B04">
            <w:pPr>
              <w:spacing w:line="240" w:lineRule="auto"/>
              <w:rPr>
                <w:rFonts w:asciiTheme="minorHAnsi" w:hAnsiTheme="minorHAnsi" w:cstheme="minorHAnsi"/>
                <w:b/>
                <w:bCs/>
              </w:rPr>
            </w:pPr>
            <w:r w:rsidRPr="004802CB">
              <w:rPr>
                <w:rFonts w:asciiTheme="minorHAnsi" w:hAnsiTheme="minorHAnsi" w:cstheme="minorHAnsi"/>
                <w:b/>
                <w:bCs/>
              </w:rPr>
              <w:t>Approach to pain assessment</w:t>
            </w:r>
          </w:p>
        </w:tc>
        <w:tc>
          <w:tcPr>
            <w:tcW w:w="2880" w:type="dxa"/>
          </w:tcPr>
          <w:p w14:paraId="478E009E" w14:textId="77777777" w:rsidR="00AC0341" w:rsidRPr="004802CB" w:rsidRDefault="00AC0341" w:rsidP="00412B04">
            <w:pPr>
              <w:spacing w:line="240" w:lineRule="auto"/>
              <w:rPr>
                <w:rFonts w:asciiTheme="minorHAnsi" w:hAnsiTheme="minorHAnsi" w:cstheme="minorHAnsi"/>
                <w:b/>
                <w:bCs/>
              </w:rPr>
            </w:pPr>
            <w:r w:rsidRPr="004802CB">
              <w:rPr>
                <w:rFonts w:asciiTheme="minorHAnsi" w:hAnsiTheme="minorHAnsi" w:cstheme="minorHAnsi"/>
                <w:b/>
                <w:bCs/>
              </w:rPr>
              <w:t>Variable</w:t>
            </w:r>
          </w:p>
        </w:tc>
        <w:tc>
          <w:tcPr>
            <w:tcW w:w="1778" w:type="dxa"/>
          </w:tcPr>
          <w:p w14:paraId="2DBA98EC" w14:textId="77777777" w:rsidR="00AC0341" w:rsidRPr="004802CB" w:rsidRDefault="00AC0341" w:rsidP="00412B04">
            <w:pPr>
              <w:spacing w:line="240" w:lineRule="auto"/>
              <w:rPr>
                <w:rFonts w:asciiTheme="minorHAnsi" w:hAnsiTheme="minorHAnsi" w:cstheme="minorHAnsi"/>
                <w:b/>
                <w:bCs/>
              </w:rPr>
            </w:pPr>
            <w:r w:rsidRPr="004802CB">
              <w:rPr>
                <w:rFonts w:asciiTheme="minorHAnsi" w:hAnsiTheme="minorHAnsi" w:cstheme="minorHAnsi"/>
                <w:b/>
                <w:bCs/>
              </w:rPr>
              <w:t>Method</w:t>
            </w:r>
          </w:p>
        </w:tc>
        <w:tc>
          <w:tcPr>
            <w:tcW w:w="2758" w:type="dxa"/>
          </w:tcPr>
          <w:p w14:paraId="6A89624F" w14:textId="77777777" w:rsidR="00AC0341" w:rsidRPr="004802CB" w:rsidRDefault="00AC0341" w:rsidP="00412B04">
            <w:pPr>
              <w:spacing w:line="240" w:lineRule="auto"/>
              <w:rPr>
                <w:rFonts w:asciiTheme="minorHAnsi" w:hAnsiTheme="minorHAnsi" w:cstheme="minorHAnsi"/>
                <w:b/>
                <w:bCs/>
              </w:rPr>
            </w:pPr>
            <w:r w:rsidRPr="004802CB">
              <w:rPr>
                <w:rFonts w:asciiTheme="minorHAnsi" w:hAnsiTheme="minorHAnsi" w:cstheme="minorHAnsi"/>
                <w:b/>
                <w:bCs/>
              </w:rPr>
              <w:t>Feasibility for real time pain assessment in a research environment</w:t>
            </w:r>
          </w:p>
        </w:tc>
      </w:tr>
      <w:tr w:rsidR="00AC0341" w:rsidRPr="004802CB" w14:paraId="3FEC8243" w14:textId="77777777" w:rsidTr="00412B04">
        <w:trPr>
          <w:trHeight w:val="132"/>
        </w:trPr>
        <w:tc>
          <w:tcPr>
            <w:tcW w:w="1651" w:type="dxa"/>
          </w:tcPr>
          <w:p w14:paraId="521A77A5"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Behavioural</w:t>
            </w:r>
          </w:p>
        </w:tc>
        <w:tc>
          <w:tcPr>
            <w:tcW w:w="2880" w:type="dxa"/>
          </w:tcPr>
          <w:p w14:paraId="5C6CCD95"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Activity including accelerometry</w:t>
            </w:r>
          </w:p>
        </w:tc>
        <w:tc>
          <w:tcPr>
            <w:tcW w:w="1778" w:type="dxa"/>
          </w:tcPr>
          <w:p w14:paraId="5517A265"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 and/or downloading data from accelerometer</w:t>
            </w:r>
          </w:p>
        </w:tc>
        <w:tc>
          <w:tcPr>
            <w:tcW w:w="2758" w:type="dxa"/>
          </w:tcPr>
          <w:p w14:paraId="06BDF1A9"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4F380739" w14:textId="77777777" w:rsidTr="00412B04">
        <w:tc>
          <w:tcPr>
            <w:tcW w:w="1651" w:type="dxa"/>
          </w:tcPr>
          <w:p w14:paraId="6F4E2213" w14:textId="77777777" w:rsidR="00AC0341" w:rsidRPr="004802CB" w:rsidRDefault="00AC0341" w:rsidP="00412B04">
            <w:pPr>
              <w:spacing w:line="240" w:lineRule="auto"/>
              <w:rPr>
                <w:rFonts w:asciiTheme="minorHAnsi" w:hAnsiTheme="minorHAnsi" w:cstheme="minorHAnsi"/>
              </w:rPr>
            </w:pPr>
          </w:p>
        </w:tc>
        <w:tc>
          <w:tcPr>
            <w:tcW w:w="2880" w:type="dxa"/>
          </w:tcPr>
          <w:p w14:paraId="237E15A9"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Interactive behaviour</w:t>
            </w:r>
          </w:p>
        </w:tc>
        <w:tc>
          <w:tcPr>
            <w:tcW w:w="1778" w:type="dxa"/>
          </w:tcPr>
          <w:p w14:paraId="3711B775"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2758" w:type="dxa"/>
          </w:tcPr>
          <w:p w14:paraId="3DB7CCC9"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746D43B4" w14:textId="77777777" w:rsidTr="00412B04">
        <w:tc>
          <w:tcPr>
            <w:tcW w:w="1651" w:type="dxa"/>
          </w:tcPr>
          <w:p w14:paraId="3379E522" w14:textId="77777777" w:rsidR="00AC0341" w:rsidRPr="004802CB" w:rsidRDefault="00AC0341" w:rsidP="00412B04">
            <w:pPr>
              <w:spacing w:line="240" w:lineRule="auto"/>
              <w:rPr>
                <w:rFonts w:asciiTheme="minorHAnsi" w:hAnsiTheme="minorHAnsi" w:cstheme="minorHAnsi"/>
              </w:rPr>
            </w:pPr>
          </w:p>
        </w:tc>
        <w:tc>
          <w:tcPr>
            <w:tcW w:w="2880" w:type="dxa"/>
          </w:tcPr>
          <w:p w14:paraId="66581181"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Posture</w:t>
            </w:r>
          </w:p>
        </w:tc>
        <w:tc>
          <w:tcPr>
            <w:tcW w:w="1778" w:type="dxa"/>
          </w:tcPr>
          <w:p w14:paraId="5BA47EFE"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2758" w:type="dxa"/>
          </w:tcPr>
          <w:p w14:paraId="50A8BD26"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61E175E5" w14:textId="77777777" w:rsidTr="00412B04">
        <w:tc>
          <w:tcPr>
            <w:tcW w:w="1651" w:type="dxa"/>
          </w:tcPr>
          <w:p w14:paraId="1ECB359F" w14:textId="77777777" w:rsidR="00AC0341" w:rsidRPr="004802CB" w:rsidRDefault="00AC0341" w:rsidP="00412B04">
            <w:pPr>
              <w:spacing w:line="240" w:lineRule="auto"/>
              <w:rPr>
                <w:rFonts w:asciiTheme="minorHAnsi" w:hAnsiTheme="minorHAnsi" w:cstheme="minorHAnsi"/>
              </w:rPr>
            </w:pPr>
          </w:p>
        </w:tc>
        <w:tc>
          <w:tcPr>
            <w:tcW w:w="2880" w:type="dxa"/>
          </w:tcPr>
          <w:p w14:paraId="74D4D785"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Appetite</w:t>
            </w:r>
          </w:p>
        </w:tc>
        <w:tc>
          <w:tcPr>
            <w:tcW w:w="1778" w:type="dxa"/>
          </w:tcPr>
          <w:p w14:paraId="245D0374"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2758" w:type="dxa"/>
          </w:tcPr>
          <w:p w14:paraId="1F5A2F9E"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5135C9DA" w14:textId="77777777" w:rsidTr="00412B04">
        <w:tc>
          <w:tcPr>
            <w:tcW w:w="1651" w:type="dxa"/>
          </w:tcPr>
          <w:p w14:paraId="2174C68F" w14:textId="77777777" w:rsidR="00AC0341" w:rsidRPr="004802CB" w:rsidRDefault="00AC0341" w:rsidP="00412B04">
            <w:pPr>
              <w:spacing w:line="240" w:lineRule="auto"/>
              <w:rPr>
                <w:rFonts w:asciiTheme="minorHAnsi" w:hAnsiTheme="minorHAnsi" w:cstheme="minorHAnsi"/>
              </w:rPr>
            </w:pPr>
          </w:p>
        </w:tc>
        <w:tc>
          <w:tcPr>
            <w:tcW w:w="2880" w:type="dxa"/>
          </w:tcPr>
          <w:p w14:paraId="17F212CD"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ead rubbing</w:t>
            </w:r>
          </w:p>
        </w:tc>
        <w:tc>
          <w:tcPr>
            <w:tcW w:w="1778" w:type="dxa"/>
          </w:tcPr>
          <w:p w14:paraId="3CC7F473"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2758" w:type="dxa"/>
          </w:tcPr>
          <w:p w14:paraId="5DF9BF89"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1283D4E1" w14:textId="77777777" w:rsidTr="00412B04">
        <w:tc>
          <w:tcPr>
            <w:tcW w:w="1651" w:type="dxa"/>
          </w:tcPr>
          <w:p w14:paraId="178D9D4B" w14:textId="77777777" w:rsidR="00AC0341" w:rsidRPr="004802CB" w:rsidRDefault="00AC0341" w:rsidP="00412B04">
            <w:pPr>
              <w:spacing w:line="240" w:lineRule="auto"/>
              <w:rPr>
                <w:rFonts w:asciiTheme="minorHAnsi" w:hAnsiTheme="minorHAnsi" w:cstheme="minorHAnsi"/>
              </w:rPr>
            </w:pPr>
          </w:p>
        </w:tc>
        <w:tc>
          <w:tcPr>
            <w:tcW w:w="2880" w:type="dxa"/>
          </w:tcPr>
          <w:p w14:paraId="2ED80BB5"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ead shaking</w:t>
            </w:r>
          </w:p>
        </w:tc>
        <w:tc>
          <w:tcPr>
            <w:tcW w:w="1778" w:type="dxa"/>
          </w:tcPr>
          <w:p w14:paraId="3145E0D8"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2758" w:type="dxa"/>
          </w:tcPr>
          <w:p w14:paraId="60CF79E3"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2DFE391F" w14:textId="77777777" w:rsidTr="00412B04">
        <w:tc>
          <w:tcPr>
            <w:tcW w:w="1651" w:type="dxa"/>
          </w:tcPr>
          <w:p w14:paraId="668A864A" w14:textId="77777777" w:rsidR="00AC0341" w:rsidRPr="004802CB" w:rsidRDefault="00AC0341" w:rsidP="00412B04">
            <w:pPr>
              <w:spacing w:line="240" w:lineRule="auto"/>
              <w:rPr>
                <w:rFonts w:asciiTheme="minorHAnsi" w:hAnsiTheme="minorHAnsi" w:cstheme="minorHAnsi"/>
              </w:rPr>
            </w:pPr>
          </w:p>
        </w:tc>
        <w:tc>
          <w:tcPr>
            <w:tcW w:w="2880" w:type="dxa"/>
          </w:tcPr>
          <w:p w14:paraId="6B4EBAD1"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Palpation of surgery site</w:t>
            </w:r>
          </w:p>
        </w:tc>
        <w:tc>
          <w:tcPr>
            <w:tcW w:w="1778" w:type="dxa"/>
          </w:tcPr>
          <w:p w14:paraId="4661E062"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Interaction and observation</w:t>
            </w:r>
          </w:p>
        </w:tc>
        <w:tc>
          <w:tcPr>
            <w:tcW w:w="2758" w:type="dxa"/>
          </w:tcPr>
          <w:p w14:paraId="33E9DE34"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00E30D1E" w14:textId="77777777" w:rsidTr="00412B04">
        <w:tc>
          <w:tcPr>
            <w:tcW w:w="1651" w:type="dxa"/>
          </w:tcPr>
          <w:p w14:paraId="0CE23800" w14:textId="77777777" w:rsidR="00AC0341" w:rsidRPr="004802CB" w:rsidRDefault="00AC0341" w:rsidP="00412B04">
            <w:pPr>
              <w:spacing w:line="240" w:lineRule="auto"/>
              <w:rPr>
                <w:rFonts w:asciiTheme="minorHAnsi" w:hAnsiTheme="minorHAnsi" w:cstheme="minorHAnsi"/>
              </w:rPr>
            </w:pPr>
          </w:p>
        </w:tc>
        <w:tc>
          <w:tcPr>
            <w:tcW w:w="2880" w:type="dxa"/>
          </w:tcPr>
          <w:p w14:paraId="5D8B1464"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Visual lameness assessment</w:t>
            </w:r>
          </w:p>
        </w:tc>
        <w:tc>
          <w:tcPr>
            <w:tcW w:w="1778" w:type="dxa"/>
          </w:tcPr>
          <w:p w14:paraId="3B9A299A"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2758" w:type="dxa"/>
          </w:tcPr>
          <w:p w14:paraId="243ADAA7"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49FD5350" w14:textId="77777777" w:rsidTr="00412B04">
        <w:tc>
          <w:tcPr>
            <w:tcW w:w="1651" w:type="dxa"/>
          </w:tcPr>
          <w:p w14:paraId="217AE036" w14:textId="77777777" w:rsidR="00AC0341" w:rsidRPr="004802CB" w:rsidRDefault="00AC0341" w:rsidP="00412B04">
            <w:pPr>
              <w:spacing w:line="240" w:lineRule="auto"/>
              <w:rPr>
                <w:rFonts w:asciiTheme="minorHAnsi" w:hAnsiTheme="minorHAnsi" w:cstheme="minorHAnsi"/>
              </w:rPr>
            </w:pPr>
          </w:p>
        </w:tc>
        <w:tc>
          <w:tcPr>
            <w:tcW w:w="2880" w:type="dxa"/>
          </w:tcPr>
          <w:p w14:paraId="01F846D2"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Electronic pressure mat</w:t>
            </w:r>
          </w:p>
        </w:tc>
        <w:tc>
          <w:tcPr>
            <w:tcW w:w="1778" w:type="dxa"/>
          </w:tcPr>
          <w:p w14:paraId="2CC1A50B"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Movement through race over mat</w:t>
            </w:r>
          </w:p>
        </w:tc>
        <w:tc>
          <w:tcPr>
            <w:tcW w:w="2758" w:type="dxa"/>
          </w:tcPr>
          <w:p w14:paraId="1BE5626B"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Moderate</w:t>
            </w:r>
          </w:p>
        </w:tc>
      </w:tr>
      <w:tr w:rsidR="00AC0341" w:rsidRPr="004802CB" w14:paraId="7BF88395" w14:textId="77777777" w:rsidTr="00412B04">
        <w:tc>
          <w:tcPr>
            <w:tcW w:w="1651" w:type="dxa"/>
          </w:tcPr>
          <w:p w14:paraId="1671FB3F"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Physiological</w:t>
            </w:r>
          </w:p>
        </w:tc>
        <w:tc>
          <w:tcPr>
            <w:tcW w:w="2880" w:type="dxa"/>
          </w:tcPr>
          <w:p w14:paraId="2DC04D25"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Electroencephalography</w:t>
            </w:r>
          </w:p>
        </w:tc>
        <w:tc>
          <w:tcPr>
            <w:tcW w:w="1778" w:type="dxa"/>
          </w:tcPr>
          <w:p w14:paraId="455C5331"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Instrumentation during anaesthesia</w:t>
            </w:r>
          </w:p>
        </w:tc>
        <w:tc>
          <w:tcPr>
            <w:tcW w:w="2758" w:type="dxa"/>
          </w:tcPr>
          <w:p w14:paraId="01F054F9"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Low</w:t>
            </w:r>
          </w:p>
        </w:tc>
      </w:tr>
      <w:tr w:rsidR="00AC0341" w:rsidRPr="004802CB" w14:paraId="4A5CA738" w14:textId="77777777" w:rsidTr="00412B04">
        <w:tc>
          <w:tcPr>
            <w:tcW w:w="1651" w:type="dxa"/>
          </w:tcPr>
          <w:p w14:paraId="07DCF501" w14:textId="77777777" w:rsidR="00AC0341" w:rsidRPr="004802CB" w:rsidRDefault="00AC0341" w:rsidP="00412B04">
            <w:pPr>
              <w:spacing w:line="240" w:lineRule="auto"/>
              <w:rPr>
                <w:rFonts w:asciiTheme="minorHAnsi" w:hAnsiTheme="minorHAnsi" w:cstheme="minorHAnsi"/>
              </w:rPr>
            </w:pPr>
          </w:p>
        </w:tc>
        <w:tc>
          <w:tcPr>
            <w:tcW w:w="2880" w:type="dxa"/>
          </w:tcPr>
          <w:p w14:paraId="42AFD3F2"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Neurohormonal (Substance P, cortisol, haptoglobin, interleukins, endorphins, tumour necrosis factor) quantification</w:t>
            </w:r>
          </w:p>
        </w:tc>
        <w:tc>
          <w:tcPr>
            <w:tcW w:w="1778" w:type="dxa"/>
          </w:tcPr>
          <w:p w14:paraId="6E62C7AC"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Blood sampling and analysis</w:t>
            </w:r>
          </w:p>
        </w:tc>
        <w:tc>
          <w:tcPr>
            <w:tcW w:w="2758" w:type="dxa"/>
          </w:tcPr>
          <w:p w14:paraId="5E930CBD"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Low</w:t>
            </w:r>
          </w:p>
        </w:tc>
      </w:tr>
      <w:tr w:rsidR="00AC0341" w:rsidRPr="004802CB" w14:paraId="64113AE3" w14:textId="77777777" w:rsidTr="00412B04">
        <w:tc>
          <w:tcPr>
            <w:tcW w:w="1651" w:type="dxa"/>
          </w:tcPr>
          <w:p w14:paraId="5F87F326" w14:textId="77777777" w:rsidR="00AC0341" w:rsidRPr="004802CB" w:rsidRDefault="00AC0341" w:rsidP="00412B04">
            <w:pPr>
              <w:spacing w:line="240" w:lineRule="auto"/>
              <w:rPr>
                <w:rFonts w:asciiTheme="minorHAnsi" w:hAnsiTheme="minorHAnsi" w:cstheme="minorHAnsi"/>
              </w:rPr>
            </w:pPr>
          </w:p>
        </w:tc>
        <w:tc>
          <w:tcPr>
            <w:tcW w:w="2880" w:type="dxa"/>
          </w:tcPr>
          <w:p w14:paraId="7D87D08B"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eart rate</w:t>
            </w:r>
          </w:p>
        </w:tc>
        <w:tc>
          <w:tcPr>
            <w:tcW w:w="1778" w:type="dxa"/>
          </w:tcPr>
          <w:p w14:paraId="5E58593C"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Auscultation</w:t>
            </w:r>
          </w:p>
        </w:tc>
        <w:tc>
          <w:tcPr>
            <w:tcW w:w="2758" w:type="dxa"/>
          </w:tcPr>
          <w:p w14:paraId="7E642CA2"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Moderate</w:t>
            </w:r>
          </w:p>
        </w:tc>
      </w:tr>
      <w:tr w:rsidR="00AC0341" w:rsidRPr="004802CB" w14:paraId="09D362C7" w14:textId="77777777" w:rsidTr="00412B04">
        <w:tc>
          <w:tcPr>
            <w:tcW w:w="1651" w:type="dxa"/>
          </w:tcPr>
          <w:p w14:paraId="040CF002" w14:textId="77777777" w:rsidR="00AC0341" w:rsidRPr="004802CB" w:rsidRDefault="00AC0341" w:rsidP="00412B04">
            <w:pPr>
              <w:spacing w:line="240" w:lineRule="auto"/>
              <w:rPr>
                <w:rFonts w:asciiTheme="minorHAnsi" w:hAnsiTheme="minorHAnsi" w:cstheme="minorHAnsi"/>
              </w:rPr>
            </w:pPr>
          </w:p>
        </w:tc>
        <w:tc>
          <w:tcPr>
            <w:tcW w:w="2880" w:type="dxa"/>
          </w:tcPr>
          <w:p w14:paraId="7F603286"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Respiratory rate</w:t>
            </w:r>
          </w:p>
        </w:tc>
        <w:tc>
          <w:tcPr>
            <w:tcW w:w="1778" w:type="dxa"/>
          </w:tcPr>
          <w:p w14:paraId="287F288E"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Auscultation or observation from a distance</w:t>
            </w:r>
          </w:p>
        </w:tc>
        <w:tc>
          <w:tcPr>
            <w:tcW w:w="2758" w:type="dxa"/>
          </w:tcPr>
          <w:p w14:paraId="31439C63"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2E9D8904" w14:textId="77777777" w:rsidTr="00412B04">
        <w:tc>
          <w:tcPr>
            <w:tcW w:w="1651" w:type="dxa"/>
          </w:tcPr>
          <w:p w14:paraId="0D81137C" w14:textId="77777777" w:rsidR="00AC0341" w:rsidRPr="004802CB" w:rsidRDefault="00AC0341" w:rsidP="00412B04">
            <w:pPr>
              <w:spacing w:line="240" w:lineRule="auto"/>
              <w:rPr>
                <w:rFonts w:asciiTheme="minorHAnsi" w:hAnsiTheme="minorHAnsi" w:cstheme="minorHAnsi"/>
              </w:rPr>
            </w:pPr>
          </w:p>
        </w:tc>
        <w:tc>
          <w:tcPr>
            <w:tcW w:w="2880" w:type="dxa"/>
          </w:tcPr>
          <w:p w14:paraId="2BD52F73"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Body weight</w:t>
            </w:r>
          </w:p>
        </w:tc>
        <w:tc>
          <w:tcPr>
            <w:tcW w:w="1778" w:type="dxa"/>
          </w:tcPr>
          <w:p w14:paraId="2C8A197B"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Movement through race onto scales</w:t>
            </w:r>
          </w:p>
        </w:tc>
        <w:tc>
          <w:tcPr>
            <w:tcW w:w="2758" w:type="dxa"/>
          </w:tcPr>
          <w:p w14:paraId="49006132"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74B63BCA" w14:textId="77777777" w:rsidTr="00412B04">
        <w:tc>
          <w:tcPr>
            <w:tcW w:w="1651" w:type="dxa"/>
          </w:tcPr>
          <w:p w14:paraId="6C9E2DBA"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ther</w:t>
            </w:r>
          </w:p>
        </w:tc>
        <w:tc>
          <w:tcPr>
            <w:tcW w:w="2880" w:type="dxa"/>
          </w:tcPr>
          <w:p w14:paraId="0B4D1928"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Nociceptive threshold testing</w:t>
            </w:r>
          </w:p>
        </w:tc>
        <w:tc>
          <w:tcPr>
            <w:tcW w:w="1778" w:type="dxa"/>
          </w:tcPr>
          <w:p w14:paraId="27CACC41"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Instrumentation, stimulation and observation</w:t>
            </w:r>
          </w:p>
        </w:tc>
        <w:tc>
          <w:tcPr>
            <w:tcW w:w="2758" w:type="dxa"/>
          </w:tcPr>
          <w:p w14:paraId="2A0AA059"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Moderate – requires further investigation</w:t>
            </w:r>
          </w:p>
        </w:tc>
      </w:tr>
      <w:tr w:rsidR="00AC0341" w:rsidRPr="004802CB" w14:paraId="10DE0799" w14:textId="77777777" w:rsidTr="00412B04">
        <w:tc>
          <w:tcPr>
            <w:tcW w:w="1651" w:type="dxa"/>
          </w:tcPr>
          <w:p w14:paraId="0E209CD6" w14:textId="77777777" w:rsidR="00AC0341" w:rsidRPr="004802CB" w:rsidRDefault="00AC0341" w:rsidP="00412B04">
            <w:pPr>
              <w:spacing w:line="240" w:lineRule="auto"/>
              <w:rPr>
                <w:rFonts w:asciiTheme="minorHAnsi" w:hAnsiTheme="minorHAnsi" w:cstheme="minorHAnsi"/>
              </w:rPr>
            </w:pPr>
          </w:p>
        </w:tc>
        <w:tc>
          <w:tcPr>
            <w:tcW w:w="2880" w:type="dxa"/>
          </w:tcPr>
          <w:p w14:paraId="142D7950"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Infrared thermography</w:t>
            </w:r>
          </w:p>
        </w:tc>
        <w:tc>
          <w:tcPr>
            <w:tcW w:w="1778" w:type="dxa"/>
          </w:tcPr>
          <w:p w14:paraId="2F93B50D"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 xml:space="preserve">Restraint </w:t>
            </w:r>
          </w:p>
        </w:tc>
        <w:tc>
          <w:tcPr>
            <w:tcW w:w="2758" w:type="dxa"/>
          </w:tcPr>
          <w:p w14:paraId="50957609"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Moderate – requires further investigation</w:t>
            </w:r>
          </w:p>
        </w:tc>
      </w:tr>
      <w:tr w:rsidR="00AC0341" w:rsidRPr="004802CB" w14:paraId="61CF2ACF" w14:textId="77777777" w:rsidTr="00412B04">
        <w:tc>
          <w:tcPr>
            <w:tcW w:w="1651" w:type="dxa"/>
          </w:tcPr>
          <w:p w14:paraId="30D62145" w14:textId="77777777" w:rsidR="00AC0341" w:rsidRPr="004802CB" w:rsidRDefault="00AC0341" w:rsidP="00412B04">
            <w:pPr>
              <w:spacing w:line="240" w:lineRule="auto"/>
              <w:rPr>
                <w:rFonts w:asciiTheme="minorHAnsi" w:hAnsiTheme="minorHAnsi" w:cstheme="minorHAnsi"/>
              </w:rPr>
            </w:pPr>
          </w:p>
        </w:tc>
        <w:tc>
          <w:tcPr>
            <w:tcW w:w="2880" w:type="dxa"/>
          </w:tcPr>
          <w:p w14:paraId="21C71FBF"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Facial Grimace Scale</w:t>
            </w:r>
          </w:p>
        </w:tc>
        <w:tc>
          <w:tcPr>
            <w:tcW w:w="1778" w:type="dxa"/>
          </w:tcPr>
          <w:p w14:paraId="6F19A765"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 or image analysis</w:t>
            </w:r>
          </w:p>
        </w:tc>
        <w:tc>
          <w:tcPr>
            <w:tcW w:w="2758" w:type="dxa"/>
          </w:tcPr>
          <w:p w14:paraId="4637B2B2"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Moderate – requires further investigation</w:t>
            </w:r>
          </w:p>
        </w:tc>
      </w:tr>
    </w:tbl>
    <w:p w14:paraId="34564DDE" w14:textId="77777777" w:rsidR="00AC0341" w:rsidRDefault="00AC0341" w:rsidP="00AC0341">
      <w:pPr>
        <w:rPr>
          <w:rFonts w:asciiTheme="minorHAnsi" w:hAnsiTheme="minorHAnsi" w:cstheme="minorHAnsi"/>
          <w:b/>
          <w:i/>
          <w:sz w:val="22"/>
          <w:szCs w:val="22"/>
        </w:rPr>
      </w:pPr>
    </w:p>
    <w:p w14:paraId="63AA205D" w14:textId="31375F78" w:rsidR="00AC0341" w:rsidRPr="00AC0341" w:rsidRDefault="00AC0341" w:rsidP="00AC0341">
      <w:pPr>
        <w:pStyle w:val="Naslov3"/>
        <w:rPr>
          <w:rFonts w:asciiTheme="minorHAnsi" w:hAnsiTheme="minorHAnsi" w:cstheme="minorHAnsi"/>
          <w:sz w:val="22"/>
          <w:szCs w:val="22"/>
        </w:rPr>
      </w:pPr>
      <w:r w:rsidRPr="00AC0341">
        <w:rPr>
          <w:rFonts w:asciiTheme="minorHAnsi" w:hAnsiTheme="minorHAnsi" w:cstheme="minorHAnsi"/>
          <w:b/>
          <w:i w:val="0"/>
          <w:sz w:val="22"/>
          <w:szCs w:val="22"/>
        </w:rPr>
        <w:t>Goats</w:t>
      </w:r>
    </w:p>
    <w:p w14:paraId="10A86F79" w14:textId="5B622A80" w:rsidR="00AC0341" w:rsidRPr="00AC0341" w:rsidRDefault="00AC0341" w:rsidP="00AC0341">
      <w:pPr>
        <w:rPr>
          <w:rFonts w:asciiTheme="minorHAnsi" w:hAnsiTheme="minorHAnsi" w:cstheme="minorHAnsi"/>
          <w:sz w:val="22"/>
          <w:szCs w:val="22"/>
        </w:rPr>
      </w:pPr>
      <w:r w:rsidRPr="00AC0341">
        <w:rPr>
          <w:rFonts w:asciiTheme="minorHAnsi" w:hAnsiTheme="minorHAnsi" w:cstheme="minorHAnsi"/>
          <w:sz w:val="22"/>
          <w:szCs w:val="22"/>
        </w:rPr>
        <w:t xml:space="preserve">Less information about behavioural responses to painful conditions is available for goats than sheep or cattle. Although often associated to sheep, goats have definitively their own peculiarity in expressing pain. For example, they are more likely than cattle and sheep to vocalize in response to pain. In particular, struggles and vocalisations of high intensity have been associated to pain in kids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Alvarez&lt;/Author&gt;&lt;Year&gt;2009&lt;/Year&gt;&lt;RecNum&gt;509&lt;/RecNum&gt;&lt;DisplayText&gt;(304)&lt;/DisplayText&gt;&lt;record&gt;&lt;rec-number&gt;509&lt;/rec-number&gt;&lt;foreign-keys&gt;&lt;key app="EN" db-id="x005rdz0lrfev0e9wafpfpvaazppeszde2z5" timestamp="1714052675"&gt;509&lt;/key&gt;&lt;/foreign-keys&gt;&lt;ref-type name="Journal Article"&gt;17&lt;/ref-type&gt;&lt;contributors&gt;&lt;authors&gt;&lt;author&gt;Alvarez, Lorenzo&lt;/author&gt;&lt;author&gt;Nava, Ricardo A.&lt;/author&gt;&lt;author&gt;Ramírez, América&lt;/author&gt;&lt;author&gt;Ramírez, Edith&lt;/author&gt;&lt;author&gt;Gutiérrez, Javier&lt;/author&gt;&lt;/authors&gt;&lt;/contributors&gt;&lt;titles&gt;&lt;title&gt;Physiological and behavioural alterations in disbudded goat kids with and without local anaesthesia&lt;/title&gt;&lt;secondary-title&gt;Applied Animal Behaviour Science&lt;/secondary-title&gt;&lt;/titles&gt;&lt;periodical&gt;&lt;full-title&gt;Applied Animal Behaviour Science&lt;/full-title&gt;&lt;/periodical&gt;&lt;pages&gt;190-196&lt;/pages&gt;&lt;volume&gt;117&lt;/volume&gt;&lt;number&gt;3&lt;/number&gt;&lt;keywords&gt;&lt;keyword&gt;Dehorning&lt;/keyword&gt;&lt;keyword&gt;Lidocaine&lt;/keyword&gt;&lt;keyword&gt;Animal welfare&lt;/keyword&gt;&lt;keyword&gt;Stress&lt;/keyword&gt;&lt;keyword&gt;Cortisol&lt;/keyword&gt;&lt;/keywords&gt;&lt;dates&gt;&lt;year&gt;2009&lt;/year&gt;&lt;pub-dates&gt;&lt;date&gt;2009/03/01/&lt;/date&gt;&lt;/pub-dates&gt;&lt;/dates&gt;&lt;isbn&gt;0168-1591&lt;/isbn&gt;&lt;urls&gt;&lt;related-urls&gt;&lt;url&gt;https://www.sciencedirect.com/science/article/pii/S0168159109000045&lt;/url&gt;&lt;/related-urls&gt;&lt;/urls&gt;&lt;electronic-resource-num&gt;https://doi.org/10.1016/j.applanim.2009.01.001&lt;/electronic-resource-num&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304)</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Frequent change posture and stamping their feet have been recognised as signs of pain in adult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ADDIN EN.CITE &lt;EndNote&gt;&lt;Cite&gt;&lt;Author&gt;Council&lt;/Author&gt;&lt;Year&gt;2009&lt;/Year&gt;&lt;RecNum&gt;510&lt;/RecNum&gt;&lt;DisplayText&gt;(305)&lt;/DisplayText&gt;&lt;record&gt;&lt;rec-number&gt;510&lt;/rec-number&gt;&lt;foreign-keys&gt;&lt;key app="EN" db-id="x005rdz0lrfev0e9wafpfpvaazppeszde2z5" timestamp="1714052805"&gt;510&lt;/key&gt;&lt;/foreign-keys&gt;&lt;ref-type name="Book"&gt;6&lt;/ref-type&gt;&lt;contributors&gt;&lt;authors&gt;&lt;author&gt;National Research Council&lt;/author&gt;&lt;/authors&gt;&lt;/contributors&gt;&lt;titles&gt;&lt;title&gt;Recognition and Alleviation of Pain in Laboratory Animals&lt;/title&gt;&lt;/titles&gt;&lt;pages&gt;198&lt;/pages&gt;&lt;keywords&gt;&lt;keyword&gt;Biology and Life Sciences&lt;/keyword&gt;&lt;/keywords&gt;&lt;dates&gt;&lt;year&gt;2009&lt;/year&gt;&lt;/dates&gt;&lt;pub-location&gt;Washington, DC&lt;/pub-location&gt;&lt;publisher&gt;The National Academies Press&lt;/publisher&gt;&lt;isbn&gt;978-0-309-12834-6&lt;/isbn&gt;&lt;urls&gt;&lt;related-urls&gt;&lt;url&gt;https://nap.nationalacademies.org/catalog/12526/recognition-and-alleviation-of-pain-in-laboratory-animals&lt;/url&gt;&lt;/related-urls&gt;&lt;/urls&gt;&lt;electronic-resource-num&gt;doi:10.17226/12526&lt;/electronic-resource-num&gt;&lt;language&gt;English&lt;/language&gt;&lt;/record&gt;&lt;/Cite&gt;&lt;/EndNote&gt;</w:instrText>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305)</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Goats are one of the few species of domestic and production animals for which until very recently there was no a validated species-specific scale. In 2023 Unesp-Botucatu Goat Acute Pain Scale was developed and validated in animals of two breed undergoing orchiectomy </w:t>
      </w:r>
      <w:r w:rsidRPr="00AC0341">
        <w:rPr>
          <w:rFonts w:asciiTheme="minorHAnsi" w:hAnsiTheme="minorHAnsi" w:cstheme="minorHAnsi"/>
          <w:sz w:val="22"/>
          <w:szCs w:val="22"/>
        </w:rPr>
        <w:fldChar w:fldCharType="begin">
          <w:fldData xml:space="preserve">PEVuZE5vdGU+PENpdGU+PEF1dGhvcj5Gb25zZWNhPC9BdXRob3I+PFllYXI+MjAyMzwvWWVhcj48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Gb25zZWNhPC9BdXRob3I+PFllYXI+MjAyMzwvWWVhcj48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306)</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The final version takes in consideration 5 items (posture, locomotion, attitude, interaction, and attention to affected area), being each item scored as present or absent and suggests a cut-off point for rescue analgesia of ≥3 of 10 as supports decision-making. A summary of the various methods of pain assessment in goats is detailed in </w:t>
      </w:r>
      <w:r w:rsidRPr="00AC0341">
        <w:rPr>
          <w:rFonts w:asciiTheme="minorHAnsi" w:hAnsiTheme="minorHAnsi" w:cstheme="minorHAnsi"/>
          <w:sz w:val="22"/>
          <w:szCs w:val="22"/>
        </w:rPr>
        <w:fldChar w:fldCharType="begin"/>
      </w:r>
      <w:r w:rsidRPr="00AC0341">
        <w:rPr>
          <w:rFonts w:asciiTheme="minorHAnsi" w:hAnsiTheme="minorHAnsi" w:cstheme="minorHAnsi"/>
          <w:sz w:val="22"/>
          <w:szCs w:val="22"/>
        </w:rPr>
        <w:instrText xml:space="preserve"> REF _Ref164952911 \h </w:instrText>
      </w:r>
      <w:r w:rsidRPr="00AC0341">
        <w:rPr>
          <w:rFonts w:cstheme="minorHAnsi"/>
          <w:sz w:val="22"/>
          <w:szCs w:val="22"/>
        </w:rPr>
        <w:instrText xml:space="preserve"> \* MERGEFORMAT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Pr>
          <w:rFonts w:asciiTheme="minorHAnsi" w:hAnsiTheme="minorHAnsi" w:cstheme="minorHAnsi"/>
          <w:sz w:val="22"/>
          <w:szCs w:val="22"/>
        </w:rPr>
        <w:fldChar w:fldCharType="begin"/>
      </w:r>
      <w:r>
        <w:rPr>
          <w:rFonts w:asciiTheme="minorHAnsi" w:hAnsiTheme="minorHAnsi" w:cstheme="minorHAnsi"/>
          <w:sz w:val="22"/>
          <w:szCs w:val="22"/>
        </w:rPr>
        <w:instrText xml:space="preserve"> REF _Ref164952911 \h </w:instrText>
      </w:r>
      <w:r>
        <w:rPr>
          <w:rFonts w:asciiTheme="minorHAnsi" w:hAnsiTheme="minorHAnsi" w:cstheme="minorHAnsi"/>
          <w:sz w:val="22"/>
          <w:szCs w:val="22"/>
        </w:rPr>
      </w:r>
      <w:r>
        <w:rPr>
          <w:rFonts w:asciiTheme="minorHAnsi" w:hAnsiTheme="minorHAnsi" w:cstheme="minorHAnsi"/>
          <w:sz w:val="22"/>
          <w:szCs w:val="22"/>
        </w:rPr>
        <w:fldChar w:fldCharType="separate"/>
      </w:r>
      <w:r w:rsidRPr="004802CB">
        <w:rPr>
          <w:rFonts w:asciiTheme="minorHAnsi" w:hAnsiTheme="minorHAnsi" w:cstheme="minorHAnsi"/>
        </w:rPr>
        <w:t xml:space="preserve">Table </w:t>
      </w:r>
      <w:r>
        <w:rPr>
          <w:rFonts w:asciiTheme="minorHAnsi" w:hAnsiTheme="minorHAnsi" w:cstheme="minorHAnsi"/>
          <w:noProof/>
        </w:rPr>
        <w:t>18</w:t>
      </w:r>
      <w:r>
        <w:rPr>
          <w:rFonts w:asciiTheme="minorHAnsi" w:hAnsiTheme="minorHAnsi" w:cstheme="minorHAnsi"/>
          <w:sz w:val="22"/>
          <w:szCs w:val="22"/>
        </w:rPr>
        <w:fldChar w:fldCharType="end"/>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w:t>
      </w:r>
    </w:p>
    <w:p w14:paraId="28C926B6" w14:textId="1500B0AA" w:rsidR="00AC0341" w:rsidRPr="004802CB" w:rsidRDefault="00AC0341" w:rsidP="00AC0341">
      <w:pPr>
        <w:pStyle w:val="Napis"/>
        <w:keepNext/>
        <w:rPr>
          <w:rFonts w:asciiTheme="minorHAnsi" w:hAnsiTheme="minorHAnsi" w:cstheme="minorHAnsi"/>
        </w:rPr>
      </w:pPr>
      <w:bookmarkStart w:id="38" w:name="_Ref164952911"/>
      <w:bookmarkStart w:id="39" w:name="_Ref166822676"/>
      <w:r w:rsidRPr="004802CB">
        <w:rPr>
          <w:rFonts w:asciiTheme="minorHAnsi" w:hAnsiTheme="minorHAnsi" w:cstheme="minorHAnsi"/>
        </w:rPr>
        <w:t xml:space="preserve">Table </w:t>
      </w:r>
      <w:r>
        <w:rPr>
          <w:rFonts w:asciiTheme="minorHAnsi" w:hAnsiTheme="minorHAnsi" w:cstheme="minorHAnsi"/>
        </w:rPr>
        <w:fldChar w:fldCharType="begin"/>
      </w:r>
      <w:r>
        <w:rPr>
          <w:rFonts w:asciiTheme="minorHAnsi" w:hAnsiTheme="minorHAnsi" w:cstheme="minorHAnsi"/>
        </w:rPr>
        <w:instrText xml:space="preserve"> SEQ Table \* ARABIC </w:instrText>
      </w:r>
      <w:r>
        <w:rPr>
          <w:rFonts w:asciiTheme="minorHAnsi" w:hAnsiTheme="minorHAnsi" w:cstheme="minorHAnsi"/>
        </w:rPr>
        <w:fldChar w:fldCharType="separate"/>
      </w:r>
      <w:r>
        <w:rPr>
          <w:rFonts w:asciiTheme="minorHAnsi" w:hAnsiTheme="minorHAnsi" w:cstheme="minorHAnsi"/>
          <w:noProof/>
        </w:rPr>
        <w:t>18</w:t>
      </w:r>
      <w:r>
        <w:rPr>
          <w:rFonts w:asciiTheme="minorHAnsi" w:hAnsiTheme="minorHAnsi" w:cstheme="minorHAnsi"/>
        </w:rPr>
        <w:fldChar w:fldCharType="end"/>
      </w:r>
      <w:bookmarkEnd w:id="38"/>
      <w:r w:rsidRPr="004802CB">
        <w:rPr>
          <w:rFonts w:asciiTheme="minorHAnsi" w:hAnsiTheme="minorHAnsi" w:cstheme="minorHAnsi"/>
        </w:rPr>
        <w:t xml:space="preserve"> Summary of pain assessment strategies utilised in goats </w:t>
      </w:r>
      <w:r w:rsidRPr="004802CB">
        <w:rPr>
          <w:rFonts w:asciiTheme="minorHAnsi" w:hAnsiTheme="minorHAnsi" w:cstheme="minorHAnsi"/>
        </w:rPr>
        <w:fldChar w:fldCharType="begin">
          <w:fldData xml:space="preserve">PEVuZE5vdGU+PENpdGU+PEF1dGhvcj5BbHZhcmV6PC9BdXRob3I+PFllYXI+MjAwOTwvWWVhcj48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BbHZhcmV6PC9BdXRob3I+PFllYXI+MjAwOTwvWWVhcj48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4802CB">
        <w:rPr>
          <w:rFonts w:asciiTheme="minorHAnsi" w:hAnsiTheme="minorHAnsi" w:cstheme="minorHAnsi"/>
        </w:rPr>
      </w:r>
      <w:r w:rsidRPr="004802CB">
        <w:rPr>
          <w:rFonts w:asciiTheme="minorHAnsi" w:hAnsiTheme="minorHAnsi" w:cstheme="minorHAnsi"/>
        </w:rPr>
        <w:fldChar w:fldCharType="separate"/>
      </w:r>
      <w:r>
        <w:rPr>
          <w:rFonts w:asciiTheme="minorHAnsi" w:hAnsiTheme="minorHAnsi" w:cstheme="minorHAnsi"/>
          <w:noProof/>
        </w:rPr>
        <w:t>(304, 306-308)</w:t>
      </w:r>
      <w:r w:rsidRPr="004802CB">
        <w:rPr>
          <w:rFonts w:asciiTheme="minorHAnsi" w:hAnsiTheme="minorHAnsi" w:cstheme="minorHAnsi"/>
        </w:rPr>
        <w:fldChar w:fldCharType="end"/>
      </w:r>
      <w:r w:rsidRPr="004802CB">
        <w:rPr>
          <w:rFonts w:asciiTheme="minorHAnsi" w:hAnsiTheme="minorHAnsi" w:cstheme="minorHAnsi"/>
        </w:rPr>
        <w:t>.</w:t>
      </w:r>
      <w:bookmarkEnd w:id="39"/>
    </w:p>
    <w:tbl>
      <w:tblPr>
        <w:tblStyle w:val="Tabelamrea"/>
        <w:tblW w:w="9067" w:type="dxa"/>
        <w:tblLook w:val="04A0" w:firstRow="1" w:lastRow="0" w:firstColumn="1" w:lastColumn="0" w:noHBand="0" w:noVBand="1"/>
      </w:tblPr>
      <w:tblGrid>
        <w:gridCol w:w="1744"/>
        <w:gridCol w:w="2079"/>
        <w:gridCol w:w="2065"/>
        <w:gridCol w:w="3179"/>
      </w:tblGrid>
      <w:tr w:rsidR="00AC0341" w:rsidRPr="004802CB" w14:paraId="0289E4EC" w14:textId="77777777" w:rsidTr="00412B04">
        <w:tc>
          <w:tcPr>
            <w:tcW w:w="1744" w:type="dxa"/>
          </w:tcPr>
          <w:p w14:paraId="47DEDEF8" w14:textId="77777777" w:rsidR="00AC0341" w:rsidRPr="004802CB" w:rsidRDefault="00AC0341" w:rsidP="00412B04">
            <w:pPr>
              <w:spacing w:line="240" w:lineRule="auto"/>
              <w:rPr>
                <w:rFonts w:asciiTheme="minorHAnsi" w:hAnsiTheme="minorHAnsi" w:cstheme="minorHAnsi"/>
                <w:b/>
                <w:bCs/>
              </w:rPr>
            </w:pPr>
            <w:r w:rsidRPr="004802CB">
              <w:rPr>
                <w:rFonts w:asciiTheme="minorHAnsi" w:hAnsiTheme="minorHAnsi" w:cstheme="minorHAnsi"/>
                <w:b/>
                <w:bCs/>
              </w:rPr>
              <w:t>Approach to pain assessment</w:t>
            </w:r>
          </w:p>
        </w:tc>
        <w:tc>
          <w:tcPr>
            <w:tcW w:w="2079" w:type="dxa"/>
          </w:tcPr>
          <w:p w14:paraId="4C1CBB8A" w14:textId="77777777" w:rsidR="00AC0341" w:rsidRPr="004802CB" w:rsidRDefault="00AC0341" w:rsidP="00412B04">
            <w:pPr>
              <w:spacing w:line="240" w:lineRule="auto"/>
              <w:rPr>
                <w:rFonts w:asciiTheme="minorHAnsi" w:hAnsiTheme="minorHAnsi" w:cstheme="minorHAnsi"/>
                <w:b/>
                <w:bCs/>
              </w:rPr>
            </w:pPr>
            <w:r w:rsidRPr="004802CB">
              <w:rPr>
                <w:rFonts w:asciiTheme="minorHAnsi" w:hAnsiTheme="minorHAnsi" w:cstheme="minorHAnsi"/>
                <w:b/>
                <w:bCs/>
              </w:rPr>
              <w:t>Variable</w:t>
            </w:r>
          </w:p>
        </w:tc>
        <w:tc>
          <w:tcPr>
            <w:tcW w:w="2065" w:type="dxa"/>
          </w:tcPr>
          <w:p w14:paraId="0553891C" w14:textId="77777777" w:rsidR="00AC0341" w:rsidRPr="004802CB" w:rsidRDefault="00AC0341" w:rsidP="00412B04">
            <w:pPr>
              <w:spacing w:line="240" w:lineRule="auto"/>
              <w:rPr>
                <w:rFonts w:asciiTheme="minorHAnsi" w:hAnsiTheme="minorHAnsi" w:cstheme="minorHAnsi"/>
                <w:b/>
                <w:bCs/>
              </w:rPr>
            </w:pPr>
            <w:r w:rsidRPr="004802CB">
              <w:rPr>
                <w:rFonts w:asciiTheme="minorHAnsi" w:hAnsiTheme="minorHAnsi" w:cstheme="minorHAnsi"/>
                <w:b/>
                <w:bCs/>
              </w:rPr>
              <w:t>Method</w:t>
            </w:r>
          </w:p>
        </w:tc>
        <w:tc>
          <w:tcPr>
            <w:tcW w:w="3179" w:type="dxa"/>
          </w:tcPr>
          <w:p w14:paraId="70BFA0D4" w14:textId="77777777" w:rsidR="00AC0341" w:rsidRPr="004802CB" w:rsidRDefault="00AC0341" w:rsidP="00412B04">
            <w:pPr>
              <w:spacing w:line="240" w:lineRule="auto"/>
              <w:rPr>
                <w:rFonts w:asciiTheme="minorHAnsi" w:hAnsiTheme="minorHAnsi" w:cstheme="minorHAnsi"/>
                <w:b/>
                <w:bCs/>
              </w:rPr>
            </w:pPr>
            <w:r w:rsidRPr="004802CB">
              <w:rPr>
                <w:rFonts w:asciiTheme="minorHAnsi" w:hAnsiTheme="minorHAnsi" w:cstheme="minorHAnsi"/>
                <w:b/>
                <w:bCs/>
              </w:rPr>
              <w:t>Feasibility for real time pain assessment in a research environment</w:t>
            </w:r>
          </w:p>
        </w:tc>
      </w:tr>
      <w:tr w:rsidR="00AC0341" w:rsidRPr="004802CB" w14:paraId="11297BEB" w14:textId="77777777" w:rsidTr="00412B04">
        <w:trPr>
          <w:trHeight w:val="132"/>
        </w:trPr>
        <w:tc>
          <w:tcPr>
            <w:tcW w:w="1744" w:type="dxa"/>
          </w:tcPr>
          <w:p w14:paraId="7F1FE79B"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Behavioural</w:t>
            </w:r>
          </w:p>
        </w:tc>
        <w:tc>
          <w:tcPr>
            <w:tcW w:w="2079" w:type="dxa"/>
          </w:tcPr>
          <w:p w14:paraId="06051628"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 vocalization</w:t>
            </w:r>
          </w:p>
        </w:tc>
        <w:tc>
          <w:tcPr>
            <w:tcW w:w="2065" w:type="dxa"/>
          </w:tcPr>
          <w:p w14:paraId="0C2FB5DB"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Video analysis/observation</w:t>
            </w:r>
          </w:p>
        </w:tc>
        <w:tc>
          <w:tcPr>
            <w:tcW w:w="3179" w:type="dxa"/>
          </w:tcPr>
          <w:p w14:paraId="1D604450"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313A3556" w14:textId="77777777" w:rsidTr="00412B04">
        <w:tc>
          <w:tcPr>
            <w:tcW w:w="1744" w:type="dxa"/>
          </w:tcPr>
          <w:p w14:paraId="7F83AB74" w14:textId="77777777" w:rsidR="00AC0341" w:rsidRPr="004802CB" w:rsidRDefault="00AC0341" w:rsidP="00412B04">
            <w:pPr>
              <w:spacing w:line="240" w:lineRule="auto"/>
              <w:rPr>
                <w:rFonts w:asciiTheme="minorHAnsi" w:hAnsiTheme="minorHAnsi" w:cstheme="minorHAnsi"/>
              </w:rPr>
            </w:pPr>
          </w:p>
        </w:tc>
        <w:tc>
          <w:tcPr>
            <w:tcW w:w="2079" w:type="dxa"/>
          </w:tcPr>
          <w:p w14:paraId="79556D1C"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Comfort</w:t>
            </w:r>
          </w:p>
        </w:tc>
        <w:tc>
          <w:tcPr>
            <w:tcW w:w="2065" w:type="dxa"/>
          </w:tcPr>
          <w:p w14:paraId="5D47C1A2"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3179" w:type="dxa"/>
          </w:tcPr>
          <w:p w14:paraId="24DC4470"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15B84C4E" w14:textId="77777777" w:rsidTr="00412B04">
        <w:tc>
          <w:tcPr>
            <w:tcW w:w="1744" w:type="dxa"/>
          </w:tcPr>
          <w:p w14:paraId="211CE402" w14:textId="77777777" w:rsidR="00AC0341" w:rsidRPr="004802CB" w:rsidRDefault="00AC0341" w:rsidP="00412B04">
            <w:pPr>
              <w:spacing w:line="240" w:lineRule="auto"/>
              <w:rPr>
                <w:rFonts w:asciiTheme="minorHAnsi" w:hAnsiTheme="minorHAnsi" w:cstheme="minorHAnsi"/>
              </w:rPr>
            </w:pPr>
          </w:p>
        </w:tc>
        <w:tc>
          <w:tcPr>
            <w:tcW w:w="2079" w:type="dxa"/>
          </w:tcPr>
          <w:p w14:paraId="6C63EA4E"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 xml:space="preserve">Movement </w:t>
            </w:r>
          </w:p>
        </w:tc>
        <w:tc>
          <w:tcPr>
            <w:tcW w:w="2065" w:type="dxa"/>
          </w:tcPr>
          <w:p w14:paraId="50209A69"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3179" w:type="dxa"/>
          </w:tcPr>
          <w:p w14:paraId="0DD09387"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7414A7A3" w14:textId="77777777" w:rsidTr="00412B04">
        <w:tc>
          <w:tcPr>
            <w:tcW w:w="1744" w:type="dxa"/>
          </w:tcPr>
          <w:p w14:paraId="5A5410E5" w14:textId="77777777" w:rsidR="00AC0341" w:rsidRPr="004802CB" w:rsidRDefault="00AC0341" w:rsidP="00412B04">
            <w:pPr>
              <w:spacing w:line="240" w:lineRule="auto"/>
              <w:rPr>
                <w:rFonts w:asciiTheme="minorHAnsi" w:hAnsiTheme="minorHAnsi" w:cstheme="minorHAnsi"/>
              </w:rPr>
            </w:pPr>
          </w:p>
        </w:tc>
        <w:tc>
          <w:tcPr>
            <w:tcW w:w="2079" w:type="dxa"/>
          </w:tcPr>
          <w:p w14:paraId="661902BF"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Flock behaviour</w:t>
            </w:r>
          </w:p>
        </w:tc>
        <w:tc>
          <w:tcPr>
            <w:tcW w:w="2065" w:type="dxa"/>
          </w:tcPr>
          <w:p w14:paraId="688B4641"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3179" w:type="dxa"/>
          </w:tcPr>
          <w:p w14:paraId="421328E5"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49507A0A" w14:textId="77777777" w:rsidTr="00412B04">
        <w:tc>
          <w:tcPr>
            <w:tcW w:w="1744" w:type="dxa"/>
          </w:tcPr>
          <w:p w14:paraId="57701F3C" w14:textId="77777777" w:rsidR="00AC0341" w:rsidRPr="004802CB" w:rsidRDefault="00AC0341" w:rsidP="00412B04">
            <w:pPr>
              <w:spacing w:line="240" w:lineRule="auto"/>
              <w:rPr>
                <w:rFonts w:asciiTheme="minorHAnsi" w:hAnsiTheme="minorHAnsi" w:cstheme="minorHAnsi"/>
              </w:rPr>
            </w:pPr>
          </w:p>
        </w:tc>
        <w:tc>
          <w:tcPr>
            <w:tcW w:w="2079" w:type="dxa"/>
          </w:tcPr>
          <w:p w14:paraId="036B26EE"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Tails movements</w:t>
            </w:r>
          </w:p>
        </w:tc>
        <w:tc>
          <w:tcPr>
            <w:tcW w:w="2065" w:type="dxa"/>
          </w:tcPr>
          <w:p w14:paraId="40C11BAD"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Video analysis/observation</w:t>
            </w:r>
          </w:p>
        </w:tc>
        <w:tc>
          <w:tcPr>
            <w:tcW w:w="3179" w:type="dxa"/>
          </w:tcPr>
          <w:p w14:paraId="4B4FA3EC"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0E0E43C9" w14:textId="77777777" w:rsidTr="00412B04">
        <w:tc>
          <w:tcPr>
            <w:tcW w:w="1744" w:type="dxa"/>
          </w:tcPr>
          <w:p w14:paraId="2F669B4A" w14:textId="77777777" w:rsidR="00AC0341" w:rsidRPr="004802CB" w:rsidRDefault="00AC0341" w:rsidP="00412B04">
            <w:pPr>
              <w:spacing w:line="240" w:lineRule="auto"/>
              <w:rPr>
                <w:rFonts w:asciiTheme="minorHAnsi" w:hAnsiTheme="minorHAnsi" w:cstheme="minorHAnsi"/>
              </w:rPr>
            </w:pPr>
          </w:p>
        </w:tc>
        <w:tc>
          <w:tcPr>
            <w:tcW w:w="2079" w:type="dxa"/>
          </w:tcPr>
          <w:p w14:paraId="0E602E91"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Teeth grinding</w:t>
            </w:r>
          </w:p>
        </w:tc>
        <w:tc>
          <w:tcPr>
            <w:tcW w:w="2065" w:type="dxa"/>
          </w:tcPr>
          <w:p w14:paraId="1AE72B7F"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3179" w:type="dxa"/>
          </w:tcPr>
          <w:p w14:paraId="317C712B"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718E6011" w14:textId="77777777" w:rsidTr="00412B04">
        <w:tc>
          <w:tcPr>
            <w:tcW w:w="1744" w:type="dxa"/>
          </w:tcPr>
          <w:p w14:paraId="544B1C3B" w14:textId="77777777" w:rsidR="00AC0341" w:rsidRPr="004802CB" w:rsidRDefault="00AC0341" w:rsidP="00412B04">
            <w:pPr>
              <w:spacing w:line="240" w:lineRule="auto"/>
              <w:rPr>
                <w:rFonts w:asciiTheme="minorHAnsi" w:hAnsiTheme="minorHAnsi" w:cstheme="minorHAnsi"/>
              </w:rPr>
            </w:pPr>
          </w:p>
        </w:tc>
        <w:tc>
          <w:tcPr>
            <w:tcW w:w="2079" w:type="dxa"/>
          </w:tcPr>
          <w:p w14:paraId="6086F5B3"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Posture</w:t>
            </w:r>
          </w:p>
        </w:tc>
        <w:tc>
          <w:tcPr>
            <w:tcW w:w="2065" w:type="dxa"/>
          </w:tcPr>
          <w:p w14:paraId="348CADF1"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Video analysis/observation</w:t>
            </w:r>
          </w:p>
        </w:tc>
        <w:tc>
          <w:tcPr>
            <w:tcW w:w="3179" w:type="dxa"/>
          </w:tcPr>
          <w:p w14:paraId="13F9CF32"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4CC459A2" w14:textId="77777777" w:rsidTr="00412B04">
        <w:tc>
          <w:tcPr>
            <w:tcW w:w="1744" w:type="dxa"/>
          </w:tcPr>
          <w:p w14:paraId="7E086123" w14:textId="77777777" w:rsidR="00AC0341" w:rsidRPr="004802CB" w:rsidRDefault="00AC0341" w:rsidP="00412B04">
            <w:pPr>
              <w:spacing w:line="240" w:lineRule="auto"/>
              <w:rPr>
                <w:rFonts w:asciiTheme="minorHAnsi" w:hAnsiTheme="minorHAnsi" w:cstheme="minorHAnsi"/>
              </w:rPr>
            </w:pPr>
          </w:p>
        </w:tc>
        <w:tc>
          <w:tcPr>
            <w:tcW w:w="2079" w:type="dxa"/>
          </w:tcPr>
          <w:p w14:paraId="22836A63"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Locomotion</w:t>
            </w:r>
          </w:p>
        </w:tc>
        <w:tc>
          <w:tcPr>
            <w:tcW w:w="2065" w:type="dxa"/>
          </w:tcPr>
          <w:p w14:paraId="26951662"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Video analysis/observation</w:t>
            </w:r>
          </w:p>
        </w:tc>
        <w:tc>
          <w:tcPr>
            <w:tcW w:w="3179" w:type="dxa"/>
          </w:tcPr>
          <w:p w14:paraId="40886CD7"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23229B73" w14:textId="77777777" w:rsidTr="00412B04">
        <w:tc>
          <w:tcPr>
            <w:tcW w:w="1744" w:type="dxa"/>
          </w:tcPr>
          <w:p w14:paraId="23AF7A6A" w14:textId="77777777" w:rsidR="00AC0341" w:rsidRPr="004802CB" w:rsidRDefault="00AC0341" w:rsidP="00412B04">
            <w:pPr>
              <w:spacing w:line="240" w:lineRule="auto"/>
              <w:rPr>
                <w:rFonts w:asciiTheme="minorHAnsi" w:hAnsiTheme="minorHAnsi" w:cstheme="minorHAnsi"/>
              </w:rPr>
            </w:pPr>
          </w:p>
        </w:tc>
        <w:tc>
          <w:tcPr>
            <w:tcW w:w="2079" w:type="dxa"/>
          </w:tcPr>
          <w:p w14:paraId="1DF7F0D4"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Attitude</w:t>
            </w:r>
          </w:p>
        </w:tc>
        <w:tc>
          <w:tcPr>
            <w:tcW w:w="2065" w:type="dxa"/>
          </w:tcPr>
          <w:p w14:paraId="4BDEB0F5" w14:textId="77777777" w:rsidR="00AC0341" w:rsidRPr="004802CB" w:rsidRDefault="00AC0341" w:rsidP="00412B04">
            <w:pPr>
              <w:spacing w:line="240" w:lineRule="auto"/>
              <w:jc w:val="center"/>
              <w:rPr>
                <w:rFonts w:asciiTheme="minorHAnsi" w:hAnsiTheme="minorHAnsi" w:cstheme="minorHAnsi"/>
              </w:rPr>
            </w:pPr>
            <w:r w:rsidRPr="004802CB">
              <w:rPr>
                <w:rFonts w:asciiTheme="minorHAnsi" w:hAnsiTheme="minorHAnsi" w:cstheme="minorHAnsi"/>
              </w:rPr>
              <w:t>Video analysis/observation</w:t>
            </w:r>
          </w:p>
        </w:tc>
        <w:tc>
          <w:tcPr>
            <w:tcW w:w="3179" w:type="dxa"/>
          </w:tcPr>
          <w:p w14:paraId="39378CD5"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5B90AE59" w14:textId="77777777" w:rsidTr="00412B04">
        <w:tc>
          <w:tcPr>
            <w:tcW w:w="1744" w:type="dxa"/>
          </w:tcPr>
          <w:p w14:paraId="01B25CFA" w14:textId="77777777" w:rsidR="00AC0341" w:rsidRPr="004802CB" w:rsidRDefault="00AC0341" w:rsidP="00412B04">
            <w:pPr>
              <w:spacing w:line="240" w:lineRule="auto"/>
              <w:rPr>
                <w:rFonts w:asciiTheme="minorHAnsi" w:hAnsiTheme="minorHAnsi" w:cstheme="minorHAnsi"/>
              </w:rPr>
            </w:pPr>
          </w:p>
        </w:tc>
        <w:tc>
          <w:tcPr>
            <w:tcW w:w="2079" w:type="dxa"/>
          </w:tcPr>
          <w:p w14:paraId="32A5A043"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Interaction</w:t>
            </w:r>
          </w:p>
        </w:tc>
        <w:tc>
          <w:tcPr>
            <w:tcW w:w="2065" w:type="dxa"/>
          </w:tcPr>
          <w:p w14:paraId="17020216" w14:textId="77777777" w:rsidR="00AC0341" w:rsidRPr="004802CB" w:rsidRDefault="00AC0341" w:rsidP="00412B04">
            <w:pPr>
              <w:spacing w:line="240" w:lineRule="auto"/>
              <w:jc w:val="center"/>
              <w:rPr>
                <w:rFonts w:asciiTheme="minorHAnsi" w:hAnsiTheme="minorHAnsi" w:cstheme="minorHAnsi"/>
              </w:rPr>
            </w:pPr>
            <w:r w:rsidRPr="004802CB">
              <w:rPr>
                <w:rFonts w:asciiTheme="minorHAnsi" w:hAnsiTheme="minorHAnsi" w:cstheme="minorHAnsi"/>
              </w:rPr>
              <w:t>Video analysis/observation</w:t>
            </w:r>
          </w:p>
        </w:tc>
        <w:tc>
          <w:tcPr>
            <w:tcW w:w="3179" w:type="dxa"/>
          </w:tcPr>
          <w:p w14:paraId="4316C502"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35903CC0" w14:textId="77777777" w:rsidTr="00412B04">
        <w:tc>
          <w:tcPr>
            <w:tcW w:w="1744" w:type="dxa"/>
          </w:tcPr>
          <w:p w14:paraId="587D7741" w14:textId="77777777" w:rsidR="00AC0341" w:rsidRPr="004802CB" w:rsidRDefault="00AC0341" w:rsidP="00412B04">
            <w:pPr>
              <w:spacing w:line="240" w:lineRule="auto"/>
              <w:rPr>
                <w:rFonts w:asciiTheme="minorHAnsi" w:hAnsiTheme="minorHAnsi" w:cstheme="minorHAnsi"/>
              </w:rPr>
            </w:pPr>
          </w:p>
        </w:tc>
        <w:tc>
          <w:tcPr>
            <w:tcW w:w="2079" w:type="dxa"/>
          </w:tcPr>
          <w:p w14:paraId="6054DA2B"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Attention to the affected area</w:t>
            </w:r>
          </w:p>
        </w:tc>
        <w:tc>
          <w:tcPr>
            <w:tcW w:w="2065" w:type="dxa"/>
          </w:tcPr>
          <w:p w14:paraId="3242907E" w14:textId="77777777" w:rsidR="00AC0341" w:rsidRPr="004802CB" w:rsidRDefault="00AC0341" w:rsidP="00412B04">
            <w:pPr>
              <w:spacing w:line="240" w:lineRule="auto"/>
              <w:jc w:val="center"/>
              <w:rPr>
                <w:rFonts w:asciiTheme="minorHAnsi" w:hAnsiTheme="minorHAnsi" w:cstheme="minorHAnsi"/>
              </w:rPr>
            </w:pPr>
            <w:r w:rsidRPr="004802CB">
              <w:rPr>
                <w:rFonts w:asciiTheme="minorHAnsi" w:hAnsiTheme="minorHAnsi" w:cstheme="minorHAnsi"/>
              </w:rPr>
              <w:t>Video analysis/observation</w:t>
            </w:r>
          </w:p>
        </w:tc>
        <w:tc>
          <w:tcPr>
            <w:tcW w:w="3179" w:type="dxa"/>
          </w:tcPr>
          <w:p w14:paraId="3EAE08B1"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06F2BE52" w14:textId="77777777" w:rsidTr="00412B04">
        <w:tc>
          <w:tcPr>
            <w:tcW w:w="1744" w:type="dxa"/>
          </w:tcPr>
          <w:p w14:paraId="79777268"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Physiological</w:t>
            </w:r>
          </w:p>
        </w:tc>
        <w:tc>
          <w:tcPr>
            <w:tcW w:w="2079" w:type="dxa"/>
          </w:tcPr>
          <w:p w14:paraId="766CE5C1"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Cortisol in plasma</w:t>
            </w:r>
          </w:p>
        </w:tc>
        <w:tc>
          <w:tcPr>
            <w:tcW w:w="2065" w:type="dxa"/>
          </w:tcPr>
          <w:p w14:paraId="4AB7258F"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Blood sampling and analysis</w:t>
            </w:r>
          </w:p>
        </w:tc>
        <w:tc>
          <w:tcPr>
            <w:tcW w:w="3179" w:type="dxa"/>
          </w:tcPr>
          <w:p w14:paraId="6F28AFF2"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Low</w:t>
            </w:r>
          </w:p>
        </w:tc>
      </w:tr>
      <w:tr w:rsidR="00AC0341" w:rsidRPr="004802CB" w14:paraId="5A52A1BF" w14:textId="77777777" w:rsidTr="00412B04">
        <w:tc>
          <w:tcPr>
            <w:tcW w:w="1744" w:type="dxa"/>
          </w:tcPr>
          <w:p w14:paraId="297BF661" w14:textId="77777777" w:rsidR="00AC0341" w:rsidRPr="004802CB" w:rsidRDefault="00AC0341" w:rsidP="00412B04">
            <w:pPr>
              <w:spacing w:line="240" w:lineRule="auto"/>
              <w:rPr>
                <w:rFonts w:asciiTheme="minorHAnsi" w:hAnsiTheme="minorHAnsi" w:cstheme="minorHAnsi"/>
              </w:rPr>
            </w:pPr>
          </w:p>
        </w:tc>
        <w:tc>
          <w:tcPr>
            <w:tcW w:w="2079" w:type="dxa"/>
          </w:tcPr>
          <w:p w14:paraId="13A7AF9F"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R</w:t>
            </w:r>
          </w:p>
        </w:tc>
        <w:tc>
          <w:tcPr>
            <w:tcW w:w="2065" w:type="dxa"/>
          </w:tcPr>
          <w:p w14:paraId="23092C13"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Interaction (stethoscope)</w:t>
            </w:r>
          </w:p>
        </w:tc>
        <w:tc>
          <w:tcPr>
            <w:tcW w:w="3179" w:type="dxa"/>
          </w:tcPr>
          <w:p w14:paraId="31EC890E"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Moderate (requires expertise)</w:t>
            </w:r>
          </w:p>
        </w:tc>
      </w:tr>
      <w:tr w:rsidR="00AC0341" w:rsidRPr="004802CB" w14:paraId="34DAEB1C" w14:textId="77777777" w:rsidTr="00412B04">
        <w:tc>
          <w:tcPr>
            <w:tcW w:w="1744" w:type="dxa"/>
          </w:tcPr>
          <w:p w14:paraId="2F13F70D" w14:textId="77777777" w:rsidR="00AC0341" w:rsidRPr="004802CB" w:rsidRDefault="00AC0341" w:rsidP="00412B04">
            <w:pPr>
              <w:spacing w:line="240" w:lineRule="auto"/>
              <w:rPr>
                <w:rFonts w:asciiTheme="minorHAnsi" w:hAnsiTheme="minorHAnsi" w:cstheme="minorHAnsi"/>
              </w:rPr>
            </w:pPr>
          </w:p>
        </w:tc>
        <w:tc>
          <w:tcPr>
            <w:tcW w:w="2079" w:type="dxa"/>
          </w:tcPr>
          <w:p w14:paraId="2BF97F52"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Scrotal infrared temperature</w:t>
            </w:r>
          </w:p>
        </w:tc>
        <w:tc>
          <w:tcPr>
            <w:tcW w:w="2065" w:type="dxa"/>
          </w:tcPr>
          <w:p w14:paraId="1D963F36"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Interaction and measurement</w:t>
            </w:r>
          </w:p>
        </w:tc>
        <w:tc>
          <w:tcPr>
            <w:tcW w:w="3179" w:type="dxa"/>
          </w:tcPr>
          <w:p w14:paraId="2803CCF7"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Moderate (requires specific equipment)</w:t>
            </w:r>
          </w:p>
        </w:tc>
      </w:tr>
      <w:tr w:rsidR="00AC0341" w:rsidRPr="004802CB" w14:paraId="3982A819" w14:textId="77777777" w:rsidTr="00412B04">
        <w:tc>
          <w:tcPr>
            <w:tcW w:w="1744" w:type="dxa"/>
          </w:tcPr>
          <w:p w14:paraId="4D7A60AC" w14:textId="77777777" w:rsidR="00AC0341" w:rsidRPr="004802CB" w:rsidRDefault="00AC0341" w:rsidP="00412B04">
            <w:pPr>
              <w:spacing w:line="240" w:lineRule="auto"/>
              <w:rPr>
                <w:rFonts w:asciiTheme="minorHAnsi" w:hAnsiTheme="minorHAnsi" w:cstheme="minorHAnsi"/>
              </w:rPr>
            </w:pPr>
          </w:p>
        </w:tc>
        <w:tc>
          <w:tcPr>
            <w:tcW w:w="2079" w:type="dxa"/>
          </w:tcPr>
          <w:p w14:paraId="6ADB759B" w14:textId="77777777" w:rsidR="00AC0341" w:rsidRPr="004802CB" w:rsidRDefault="00AC0341" w:rsidP="00412B04">
            <w:pPr>
              <w:spacing w:line="240" w:lineRule="auto"/>
              <w:rPr>
                <w:rFonts w:asciiTheme="minorHAnsi" w:hAnsiTheme="minorHAnsi" w:cstheme="minorHAnsi"/>
              </w:rPr>
            </w:pPr>
          </w:p>
        </w:tc>
        <w:tc>
          <w:tcPr>
            <w:tcW w:w="2065" w:type="dxa"/>
          </w:tcPr>
          <w:p w14:paraId="003BB452" w14:textId="77777777" w:rsidR="00AC0341" w:rsidRPr="004802CB" w:rsidRDefault="00AC0341" w:rsidP="00412B04">
            <w:pPr>
              <w:spacing w:line="240" w:lineRule="auto"/>
              <w:rPr>
                <w:rFonts w:asciiTheme="minorHAnsi" w:hAnsiTheme="minorHAnsi" w:cstheme="minorHAnsi"/>
              </w:rPr>
            </w:pPr>
          </w:p>
        </w:tc>
        <w:tc>
          <w:tcPr>
            <w:tcW w:w="3179" w:type="dxa"/>
          </w:tcPr>
          <w:p w14:paraId="0D816EC1" w14:textId="77777777" w:rsidR="00AC0341" w:rsidRPr="004802CB" w:rsidRDefault="00AC0341" w:rsidP="00412B04">
            <w:pPr>
              <w:spacing w:line="240" w:lineRule="auto"/>
              <w:rPr>
                <w:rFonts w:asciiTheme="minorHAnsi" w:hAnsiTheme="minorHAnsi" w:cstheme="minorHAnsi"/>
              </w:rPr>
            </w:pPr>
          </w:p>
        </w:tc>
      </w:tr>
      <w:tr w:rsidR="00AC0341" w:rsidRPr="004802CB" w14:paraId="373448BF" w14:textId="77777777" w:rsidTr="00412B04">
        <w:tc>
          <w:tcPr>
            <w:tcW w:w="1744" w:type="dxa"/>
          </w:tcPr>
          <w:p w14:paraId="6477A1F3"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ther</w:t>
            </w:r>
          </w:p>
        </w:tc>
        <w:tc>
          <w:tcPr>
            <w:tcW w:w="2079" w:type="dxa"/>
          </w:tcPr>
          <w:p w14:paraId="5C8CD5A5"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 xml:space="preserve">VAS </w:t>
            </w:r>
          </w:p>
        </w:tc>
        <w:tc>
          <w:tcPr>
            <w:tcW w:w="2065" w:type="dxa"/>
          </w:tcPr>
          <w:p w14:paraId="21ED0A23"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Observation</w:t>
            </w:r>
          </w:p>
        </w:tc>
        <w:tc>
          <w:tcPr>
            <w:tcW w:w="3179" w:type="dxa"/>
          </w:tcPr>
          <w:p w14:paraId="1DAAA979"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High</w:t>
            </w:r>
          </w:p>
        </w:tc>
      </w:tr>
      <w:tr w:rsidR="00AC0341" w:rsidRPr="004802CB" w14:paraId="3E5D7CE6" w14:textId="77777777" w:rsidTr="00412B04">
        <w:tc>
          <w:tcPr>
            <w:tcW w:w="1744" w:type="dxa"/>
          </w:tcPr>
          <w:p w14:paraId="6BD78D4B" w14:textId="77777777" w:rsidR="00AC0341" w:rsidRPr="004802CB" w:rsidRDefault="00AC0341" w:rsidP="00412B04">
            <w:pPr>
              <w:spacing w:line="240" w:lineRule="auto"/>
              <w:rPr>
                <w:rFonts w:asciiTheme="minorHAnsi" w:hAnsiTheme="minorHAnsi" w:cstheme="minorHAnsi"/>
              </w:rPr>
            </w:pPr>
          </w:p>
        </w:tc>
        <w:tc>
          <w:tcPr>
            <w:tcW w:w="2079" w:type="dxa"/>
          </w:tcPr>
          <w:p w14:paraId="47546225"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Mechanical nociceptive thresholds</w:t>
            </w:r>
          </w:p>
        </w:tc>
        <w:tc>
          <w:tcPr>
            <w:tcW w:w="2065" w:type="dxa"/>
          </w:tcPr>
          <w:p w14:paraId="0B45EE80"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Interaction</w:t>
            </w:r>
          </w:p>
        </w:tc>
        <w:tc>
          <w:tcPr>
            <w:tcW w:w="3179" w:type="dxa"/>
          </w:tcPr>
          <w:p w14:paraId="14DB5BCD" w14:textId="77777777" w:rsidR="00AC0341" w:rsidRPr="004802CB" w:rsidRDefault="00AC0341" w:rsidP="00412B04">
            <w:pPr>
              <w:spacing w:line="240" w:lineRule="auto"/>
              <w:rPr>
                <w:rFonts w:asciiTheme="minorHAnsi" w:hAnsiTheme="minorHAnsi" w:cstheme="minorHAnsi"/>
              </w:rPr>
            </w:pPr>
            <w:r w:rsidRPr="004802CB">
              <w:rPr>
                <w:rFonts w:asciiTheme="minorHAnsi" w:hAnsiTheme="minorHAnsi" w:cstheme="minorHAnsi"/>
              </w:rPr>
              <w:t>Moderate (requires some degree of expertise)</w:t>
            </w:r>
          </w:p>
        </w:tc>
      </w:tr>
    </w:tbl>
    <w:p w14:paraId="238D4A97" w14:textId="77777777" w:rsidR="00AC0341" w:rsidRPr="00AC0341" w:rsidRDefault="00AC0341" w:rsidP="00AC0341">
      <w:pPr>
        <w:rPr>
          <w:rFonts w:asciiTheme="minorHAnsi" w:hAnsiTheme="minorHAnsi" w:cstheme="minorHAnsi"/>
          <w:sz w:val="22"/>
          <w:szCs w:val="22"/>
        </w:rPr>
      </w:pPr>
    </w:p>
    <w:p w14:paraId="7E733DD2" w14:textId="77777777" w:rsidR="00AC0341" w:rsidRPr="00AC0341" w:rsidRDefault="00AC0341" w:rsidP="00AC0341">
      <w:pPr>
        <w:pStyle w:val="Naslov2"/>
        <w:rPr>
          <w:rFonts w:asciiTheme="minorHAnsi" w:hAnsiTheme="minorHAnsi" w:cstheme="minorHAnsi"/>
          <w:sz w:val="22"/>
          <w:szCs w:val="22"/>
        </w:rPr>
      </w:pPr>
      <w:r w:rsidRPr="00AC0341">
        <w:rPr>
          <w:rFonts w:asciiTheme="minorHAnsi" w:hAnsiTheme="minorHAnsi" w:cstheme="minorHAnsi"/>
          <w:sz w:val="22"/>
          <w:szCs w:val="22"/>
        </w:rPr>
        <w:t>Recommendations</w:t>
      </w:r>
    </w:p>
    <w:p w14:paraId="26179F9F" w14:textId="77777777" w:rsidR="00AC0341" w:rsidRPr="00AC0341" w:rsidRDefault="00AC0341" w:rsidP="00AC0341">
      <w:pPr>
        <w:rPr>
          <w:rFonts w:asciiTheme="minorHAnsi" w:hAnsiTheme="minorHAnsi" w:cstheme="minorHAnsi"/>
          <w:sz w:val="22"/>
          <w:szCs w:val="22"/>
        </w:rPr>
      </w:pPr>
      <w:r w:rsidRPr="00AC0341">
        <w:rPr>
          <w:rFonts w:asciiTheme="minorHAnsi" w:hAnsiTheme="minorHAnsi" w:cstheme="minorHAnsi"/>
          <w:sz w:val="22"/>
          <w:szCs w:val="22"/>
        </w:rPr>
        <w:t>A strategy for pain assessment of pigs, sheep, cattle and goats in a research context must be included in the project proposal and must incorporate intervention points that are agreed up on by the institution.  Furthermore, any strategy should be species-specific, context-specific and composite.  The details of these strategies should be described in any publications arising from the experiments.  These recommendations assume that the study of pain is not the focus of the experiment, but that pain occurs as a result of the experimental procedures.  If pain is the focus of the study, then more sophisticated, invasive and comprehensive strategies are required to assess pain. Notwithstanding, a combination of objective and subjective variables, along with a combination of observations made from a distance and made during interaction with the animals is useful.</w:t>
      </w:r>
    </w:p>
    <w:p w14:paraId="735353D3" w14:textId="755337EC" w:rsidR="00AC0341" w:rsidRPr="00AC0341" w:rsidRDefault="00AC0341" w:rsidP="00AC0341">
      <w:pPr>
        <w:rPr>
          <w:rFonts w:asciiTheme="minorHAnsi" w:hAnsiTheme="minorHAnsi" w:cstheme="minorHAnsi"/>
          <w:sz w:val="22"/>
          <w:szCs w:val="22"/>
        </w:rPr>
      </w:pPr>
      <w:r w:rsidRPr="00AC0341">
        <w:rPr>
          <w:rFonts w:asciiTheme="minorHAnsi" w:hAnsiTheme="minorHAnsi" w:cstheme="minorHAnsi"/>
          <w:sz w:val="22"/>
          <w:szCs w:val="22"/>
        </w:rPr>
        <w:t xml:space="preserve">In all studies pain should be assessed (at least twice) prior to any procedure that is expected to cause pain (and provide an individual baseline data point) and at regular intervals after recovery from the procedure </w:t>
      </w:r>
      <w:r w:rsidRPr="00AC0341">
        <w:rPr>
          <w:rFonts w:asciiTheme="minorHAnsi" w:hAnsiTheme="minorHAnsi" w:cstheme="minorHAnsi"/>
          <w:sz w:val="22"/>
          <w:szCs w:val="22"/>
        </w:rPr>
        <w:fldChar w:fldCharType="begin">
          <w:fldData xml:space="preserve">PEVuZE5vdGU+PENpdGU+PEF1dGhvcj5Sb3lhbDwvQXV0aG9yPjxZZWFyPjIwMTM8L1llYXI+PFJl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Sb3lhbDwvQXV0aG9yPjxZZWFyPjIwMTM8L1llYXI+PFJl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82)</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xml:space="preserve">. Assessment of pain during recovery from anaesthesia may be difficult as emergence from anaesthesia is associated with altered behaviours and responses.  Post-procedural pain assessment should be performed on the day of the procedure (after recovery from anaesthesia and regularly until pain is controlled), at least twice daily on the first 3-4 days and then once daily until all signs of pain has resolved, is recommended </w:t>
      </w:r>
      <w:r w:rsidRPr="00AC0341">
        <w:rPr>
          <w:rFonts w:asciiTheme="minorHAnsi" w:hAnsiTheme="minorHAnsi" w:cstheme="minorHAnsi"/>
          <w:sz w:val="22"/>
          <w:szCs w:val="22"/>
        </w:rPr>
        <w:fldChar w:fldCharType="begin">
          <w:fldData xml:space="preserve">PEVuZE5vdGU+PENpdGU+PEF1dGhvcj5JemVyPC9BdXRob3I+PFllYXI+MjAxOTwvWWVhcj48UmVj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==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JemVyPC9BdXRob3I+PFllYXI+MjAxOTwvWWVhcj48UmVj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==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72)</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w:t>
      </w:r>
    </w:p>
    <w:p w14:paraId="0FFFC6BB" w14:textId="3D2B1505" w:rsidR="00AC0341" w:rsidRPr="00AC0341" w:rsidRDefault="00AC0341" w:rsidP="00AC0341">
      <w:pPr>
        <w:rPr>
          <w:sz w:val="22"/>
          <w:szCs w:val="22"/>
        </w:rPr>
      </w:pPr>
      <w:r w:rsidRPr="00AC0341">
        <w:rPr>
          <w:rFonts w:asciiTheme="minorHAnsi" w:hAnsiTheme="minorHAnsi" w:cstheme="minorHAnsi"/>
          <w:sz w:val="22"/>
          <w:szCs w:val="22"/>
        </w:rPr>
        <w:t xml:space="preserve">The ideal approach to ensure the usefulness of a composite scoring system is to comprehensively develop and assess the validity of a pain scale.  However, this process is time consuming and requires specialist expertise </w:t>
      </w:r>
      <w:r w:rsidRPr="00AC0341">
        <w:rPr>
          <w:rFonts w:asciiTheme="minorHAnsi" w:hAnsiTheme="minorHAnsi" w:cstheme="minorHAnsi"/>
          <w:sz w:val="22"/>
          <w:szCs w:val="22"/>
        </w:rPr>
        <w:fldChar w:fldCharType="begin">
          <w:fldData xml:space="preserve">PEVuZE5vdGU+PENpdGU+PEF1dGhvcj5TaWx2YTwvQXV0aG9yPjxZZWFyPjIwMjA8L1llYXI+PFJl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</w:fldData>
        </w:fldChar>
      </w:r>
      <w:r w:rsidRPr="00AC0341">
        <w:rPr>
          <w:rFonts w:asciiTheme="minorHAnsi" w:hAnsiTheme="minorHAnsi" w:cstheme="minorHAnsi"/>
          <w:sz w:val="22"/>
          <w:szCs w:val="22"/>
        </w:rPr>
        <w:instrText xml:space="preserve"> ADDIN EN.CITE </w:instrText>
      </w:r>
      <w:r w:rsidRPr="00AC0341">
        <w:rPr>
          <w:rFonts w:asciiTheme="minorHAnsi" w:hAnsiTheme="minorHAnsi" w:cstheme="minorHAnsi"/>
          <w:sz w:val="22"/>
          <w:szCs w:val="22"/>
        </w:rPr>
        <w:fldChar w:fldCharType="begin">
          <w:fldData xml:space="preserve">PEVuZE5vdGU+PENpdGU+PEF1dGhvcj5TaWx2YTwvQXV0aG9yPjxZZWFyPjIwMjA8L1llYXI+PFJl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</w:fldData>
        </w:fldChar>
      </w:r>
      <w:r w:rsidRPr="00AC0341">
        <w:rPr>
          <w:rFonts w:asciiTheme="minorHAnsi" w:hAnsiTheme="minorHAnsi" w:cstheme="minorHAnsi"/>
          <w:sz w:val="22"/>
          <w:szCs w:val="22"/>
        </w:rPr>
        <w:instrText xml:space="preserve"> ADDIN EN.CITE.DATA </w:instrText>
      </w:r>
      <w:r w:rsidRPr="00AC0341">
        <w:rPr>
          <w:rFonts w:asciiTheme="minorHAnsi" w:hAnsiTheme="minorHAnsi" w:cstheme="minorHAnsi"/>
          <w:sz w:val="22"/>
          <w:szCs w:val="22"/>
        </w:rPr>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r>
      <w:r w:rsidRPr="00AC0341">
        <w:rPr>
          <w:rFonts w:asciiTheme="minorHAnsi" w:hAnsiTheme="minorHAnsi" w:cstheme="minorHAnsi"/>
          <w:sz w:val="22"/>
          <w:szCs w:val="22"/>
        </w:rPr>
        <w:fldChar w:fldCharType="separate"/>
      </w:r>
      <w:r w:rsidRPr="00AC0341">
        <w:rPr>
          <w:rFonts w:asciiTheme="minorHAnsi" w:hAnsiTheme="minorHAnsi" w:cstheme="minorHAnsi"/>
          <w:noProof/>
          <w:sz w:val="22"/>
          <w:szCs w:val="22"/>
        </w:rPr>
        <w:t>(286, 309)</w:t>
      </w:r>
      <w:r w:rsidRPr="00AC0341">
        <w:rPr>
          <w:rFonts w:asciiTheme="minorHAnsi" w:hAnsiTheme="minorHAnsi" w:cstheme="minorHAnsi"/>
          <w:sz w:val="22"/>
          <w:szCs w:val="22"/>
        </w:rPr>
        <w:fldChar w:fldCharType="end"/>
      </w:r>
      <w:r w:rsidRPr="00AC0341">
        <w:rPr>
          <w:rFonts w:asciiTheme="minorHAnsi" w:hAnsiTheme="minorHAnsi" w:cstheme="minorHAnsi"/>
          <w:sz w:val="22"/>
          <w:szCs w:val="22"/>
        </w:rPr>
        <w:t>.  While such scales exist for some species, translation of the scale to a research context may not always be appropriate.  Nevertheless, it is recommended that composite systems are developed, trialled, and used to build understanding of how to interpret the behavioural and physiological changes that can be observed in real time to enable informed decision-making and treatment of pain.</w:t>
      </w:r>
    </w:p>
    <w:p w14:paraId="1602AD95" w14:textId="4D29E200" w:rsidR="00AC0341" w:rsidRDefault="00AC0341" w:rsidP="00AC0341"/>
    <w:p w14:paraId="5ACFEDC5" w14:textId="02CF53B5" w:rsidR="00AC0341" w:rsidRDefault="00AC0341" w:rsidP="00AC0341"/>
    <w:p w14:paraId="66CAF715" w14:textId="5E944F67" w:rsidR="00AC0341" w:rsidRDefault="00AC0341" w:rsidP="00AC0341"/>
    <w:p w14:paraId="7AB70FF6" w14:textId="7E3704E1" w:rsidR="00AC0341" w:rsidRDefault="00AC0341" w:rsidP="00AC0341"/>
    <w:p w14:paraId="1FC33010" w14:textId="66F03A8E" w:rsidR="00AC0341" w:rsidRDefault="00AC0341" w:rsidP="00AC0341"/>
    <w:p w14:paraId="2903445C" w14:textId="531217A4" w:rsidR="00AC0341" w:rsidRDefault="00AC0341" w:rsidP="00AC0341"/>
    <w:p w14:paraId="7821D30E" w14:textId="2CBDCD71" w:rsidR="00AC0341" w:rsidRDefault="00AC0341" w:rsidP="00AC0341"/>
    <w:p w14:paraId="087F324F" w14:textId="343F3816" w:rsidR="00AC0341" w:rsidRDefault="00AC0341" w:rsidP="00AC0341"/>
    <w:p w14:paraId="78577F2D" w14:textId="336B0577" w:rsidR="00AC0341" w:rsidRDefault="00AC0341" w:rsidP="00AC0341"/>
    <w:p w14:paraId="2BBD7DC0" w14:textId="5B8AE739" w:rsidR="00AC0341" w:rsidRDefault="00AC0341" w:rsidP="00AC0341"/>
    <w:p w14:paraId="7AD56ECA" w14:textId="2E4395EC" w:rsidR="00AC0341" w:rsidRDefault="00AC0341" w:rsidP="00AC0341"/>
    <w:p w14:paraId="71DB4098" w14:textId="4D7A2E53" w:rsidR="00AC0341" w:rsidRDefault="00AC0341" w:rsidP="00AC0341"/>
    <w:p w14:paraId="634FFA12" w14:textId="21ABC22E" w:rsidR="00AC0341" w:rsidRDefault="00AC0341" w:rsidP="00AC0341"/>
    <w:p w14:paraId="55452ECF" w14:textId="7F0468E1" w:rsidR="00AC0341" w:rsidRDefault="00AC0341" w:rsidP="00AC0341"/>
    <w:p w14:paraId="67388E1A" w14:textId="39058B50" w:rsidR="00AC0341" w:rsidRDefault="00AC0341" w:rsidP="00AC0341"/>
    <w:p w14:paraId="24BE49C4" w14:textId="5901699D" w:rsidR="00AC0341" w:rsidRDefault="00AC0341" w:rsidP="00AC0341"/>
    <w:p w14:paraId="263D8C52" w14:textId="6EA8A77B" w:rsidR="00AC0341" w:rsidRDefault="00AC0341" w:rsidP="00AC0341"/>
    <w:p w14:paraId="572DF9AA" w14:textId="6F8ADFE1" w:rsidR="00AC0341" w:rsidRDefault="00AC0341" w:rsidP="00AC0341"/>
    <w:p w14:paraId="3DBBB58C" w14:textId="22C5A6AA" w:rsidR="00AC0341" w:rsidRDefault="00AC0341" w:rsidP="00AC0341"/>
    <w:p w14:paraId="139795D6" w14:textId="7B503DC1" w:rsidR="00AC0341" w:rsidRDefault="00AC0341" w:rsidP="00AC0341"/>
    <w:p w14:paraId="505E20EE" w14:textId="1139D564" w:rsidR="00AC0341" w:rsidRDefault="00AC0341" w:rsidP="00AC0341"/>
    <w:p w14:paraId="72BC070F" w14:textId="70426A34" w:rsidR="00AC0341" w:rsidRDefault="00AC0341" w:rsidP="00AC0341"/>
    <w:p w14:paraId="3EF14899" w14:textId="57C0F9F6" w:rsidR="00AC0341" w:rsidRDefault="00AC0341" w:rsidP="00AC0341"/>
    <w:p w14:paraId="21422551" w14:textId="618004E1" w:rsidR="00AC0341" w:rsidRDefault="00AC0341" w:rsidP="00AC0341"/>
    <w:p w14:paraId="7BFE6436" w14:textId="478AD6CD" w:rsidR="000811BC" w:rsidRPr="00E30F58" w:rsidRDefault="000811BC" w:rsidP="00500710">
      <w:pPr>
        <w:rPr>
          <w:rFonts w:asciiTheme="minorHAnsi" w:hAnsiTheme="minorHAnsi" w:cstheme="minorHAnsi"/>
          <w:b/>
          <w:bCs/>
        </w:rPr>
      </w:pPr>
      <w:r w:rsidRPr="00E30F58">
        <w:rPr>
          <w:rFonts w:asciiTheme="minorHAnsi" w:hAnsiTheme="minorHAnsi" w:cstheme="minorHAnsi"/>
          <w:b/>
          <w:bCs/>
        </w:rPr>
        <w:t>References</w:t>
      </w:r>
      <w:bookmarkEnd w:id="31"/>
    </w:p>
    <w:p w14:paraId="302B6D68" w14:textId="77777777" w:rsidR="00AC0341" w:rsidRPr="00AC0341" w:rsidRDefault="000811BC" w:rsidP="00AC0341">
      <w:pPr>
        <w:pStyle w:val="EndNoteBibliography"/>
        <w:spacing w:after="0"/>
      </w:pPr>
      <w:r w:rsidRPr="00E30F58">
        <w:rPr>
          <w:rFonts w:asciiTheme="minorHAnsi" w:hAnsiTheme="minorHAnsi" w:cstheme="minorHAnsi"/>
          <w:noProof w:val="0"/>
          <w:sz w:val="20"/>
        </w:rPr>
        <w:fldChar w:fldCharType="begin"/>
      </w:r>
      <w:r w:rsidRPr="00E30F58">
        <w:rPr>
          <w:rFonts w:asciiTheme="minorHAnsi" w:hAnsiTheme="minorHAnsi" w:cstheme="minorHAnsi"/>
          <w:noProof w:val="0"/>
          <w:sz w:val="20"/>
        </w:rPr>
        <w:instrText xml:space="preserve"> ADDIN EN.REFLIST </w:instrText>
      </w:r>
      <w:r w:rsidRPr="00E30F58">
        <w:rPr>
          <w:rFonts w:asciiTheme="minorHAnsi" w:hAnsiTheme="minorHAnsi" w:cstheme="minorHAnsi"/>
          <w:noProof w:val="0"/>
          <w:sz w:val="20"/>
        </w:rPr>
        <w:fldChar w:fldCharType="separate"/>
      </w:r>
      <w:r w:rsidR="00AC0341" w:rsidRPr="00AC0341">
        <w:t>1.</w:t>
      </w:r>
      <w:r w:rsidR="00AC0341" w:rsidRPr="00AC0341">
        <w:tab/>
        <w:t>European Union Directive 2010/63/EU on the Protection Of Animals Used For Scientific Purposes. Official Journal of the European Union. 2010:L 276/33-L /79.</w:t>
      </w:r>
    </w:p>
    <w:p w14:paraId="49308635" w14:textId="77777777" w:rsidR="00AC0341" w:rsidRPr="00AC0341" w:rsidRDefault="00AC0341" w:rsidP="00AC0341">
      <w:pPr>
        <w:pStyle w:val="EndNoteBibliography"/>
        <w:spacing w:after="0"/>
      </w:pPr>
      <w:r w:rsidRPr="00AC0341">
        <w:t>2.</w:t>
      </w:r>
      <w:r w:rsidRPr="00AC0341">
        <w:tab/>
        <w:t>Russell WMS, Burch RL. The principles of humane experimental technique. London,: Methuen; 1959. 238 p.</w:t>
      </w:r>
    </w:p>
    <w:p w14:paraId="4C8DB677" w14:textId="77777777" w:rsidR="00AC0341" w:rsidRPr="00AC0341" w:rsidRDefault="00AC0341" w:rsidP="00AC0341">
      <w:pPr>
        <w:pStyle w:val="EndNoteBibliography"/>
        <w:spacing w:after="0"/>
      </w:pPr>
      <w:r w:rsidRPr="00AC0341">
        <w:t>3.</w:t>
      </w:r>
      <w:r w:rsidRPr="00AC0341">
        <w:tab/>
        <w:t>Smith AJ, Clutton RE, Lilley E, Hansen KEA, Brattelid T. PREPARE: guidelines for planning animal research and testing. Laboratory animals. 2018;52(2):135-41.</w:t>
      </w:r>
    </w:p>
    <w:p w14:paraId="0AB2DFD5" w14:textId="77777777" w:rsidR="00AC0341" w:rsidRPr="00AC0341" w:rsidRDefault="00AC0341" w:rsidP="00AC0341">
      <w:pPr>
        <w:pStyle w:val="EndNoteBibliography"/>
        <w:spacing w:after="0"/>
      </w:pPr>
      <w:r w:rsidRPr="00AC0341">
        <w:t>4.</w:t>
      </w:r>
      <w:r w:rsidRPr="00AC0341">
        <w:tab/>
        <w:t>Guidance on the Operation of the Animals (Scientific Procedures) Act 1986. UK: Her Majesty's Sationary Office; 2020.</w:t>
      </w:r>
    </w:p>
    <w:p w14:paraId="6E899023" w14:textId="77777777" w:rsidR="00AC0341" w:rsidRPr="00AC0341" w:rsidRDefault="00AC0341" w:rsidP="00AC0341">
      <w:pPr>
        <w:pStyle w:val="EndNoteBibliography"/>
        <w:spacing w:after="0"/>
      </w:pPr>
      <w:r w:rsidRPr="00AC0341">
        <w:t>5.</w:t>
      </w:r>
      <w:r w:rsidRPr="00AC0341">
        <w:tab/>
        <w:t>Directive 2010/63/EU of the European Parliament and of the Council of 22 September 2010 on the protection of animals used for scientific purposes (2010).</w:t>
      </w:r>
    </w:p>
    <w:p w14:paraId="3AA6D4D9" w14:textId="77777777" w:rsidR="00AC0341" w:rsidRPr="00AC0341" w:rsidRDefault="00AC0341" w:rsidP="00AC0341">
      <w:pPr>
        <w:pStyle w:val="EndNoteBibliography"/>
        <w:spacing w:after="0"/>
      </w:pPr>
      <w:r w:rsidRPr="00AC0341">
        <w:t>6.</w:t>
      </w:r>
      <w:r w:rsidRPr="00AC0341">
        <w:tab/>
        <w:t>Gelb AW, Morriss WW, Johnson W, Merry AF, Abayadeera A, Belîi N, et al. World Health Organization-World Federation of Societies of Anaesthesiologists (WHO-WFSA) International Standards for a Safe Practice of Anesthesia. Anesth Analg. 2018;126(6):2047-55.</w:t>
      </w:r>
    </w:p>
    <w:p w14:paraId="092F73D7" w14:textId="77777777" w:rsidR="00AC0341" w:rsidRPr="00AC0341" w:rsidRDefault="00AC0341" w:rsidP="00AC0341">
      <w:pPr>
        <w:pStyle w:val="EndNoteBibliography"/>
        <w:spacing w:after="0"/>
      </w:pPr>
      <w:r w:rsidRPr="00AC0341">
        <w:t>7.</w:t>
      </w:r>
      <w:r w:rsidRPr="00AC0341">
        <w:tab/>
        <w:t>Berset CM, Caristo ME, Ferrara F, Hardy P, Oropeza-Moe M, Waters R. FELASA Working Group on Farm Animals: Federation of European Laboratory Animal Science Associations recommendations of best practices for the health management of ruminants and pigs used for scientific and educational purposes. Laboratory Animals. 2021;55(2):117-28.</w:t>
      </w:r>
    </w:p>
    <w:p w14:paraId="2EAD24C1" w14:textId="77777777" w:rsidR="00AC0341" w:rsidRPr="00AC0341" w:rsidRDefault="00AC0341" w:rsidP="00AC0341">
      <w:pPr>
        <w:pStyle w:val="EndNoteBibliography"/>
        <w:spacing w:after="0"/>
      </w:pPr>
      <w:r w:rsidRPr="00AC0341">
        <w:t>8.</w:t>
      </w:r>
      <w:r w:rsidRPr="00AC0341">
        <w:tab/>
        <w:t>Bailey J. Does the Stress of Laboratory Life and Experimentation on Animals Adversely Affect Research Data? A Critical Review. Alternatives to Laboratory Animals. 2018;46(5):291-305.</w:t>
      </w:r>
    </w:p>
    <w:p w14:paraId="6982C390" w14:textId="77777777" w:rsidR="00AC0341" w:rsidRPr="00AC0341" w:rsidRDefault="00AC0341" w:rsidP="00AC0341">
      <w:pPr>
        <w:pStyle w:val="EndNoteBibliography"/>
        <w:spacing w:after="0"/>
      </w:pPr>
      <w:r w:rsidRPr="00AC0341">
        <w:t>9.</w:t>
      </w:r>
      <w:r w:rsidRPr="00AC0341">
        <w:tab/>
        <w:t>Balcombe JP, Barnard ND, Sandusky C. Laboratory routines cause animal stress. Contemp Top Lab Anim Sci. 2004;43(6):42-51.</w:t>
      </w:r>
    </w:p>
    <w:p w14:paraId="520CCAFA" w14:textId="77777777" w:rsidR="00AC0341" w:rsidRPr="00AC0341" w:rsidRDefault="00AC0341" w:rsidP="00AC0341">
      <w:pPr>
        <w:pStyle w:val="EndNoteBibliography"/>
        <w:spacing w:after="0"/>
      </w:pPr>
      <w:r w:rsidRPr="00AC0341">
        <w:t>10.</w:t>
      </w:r>
      <w:r w:rsidRPr="00AC0341">
        <w:tab/>
        <w:t>Dhabhar FS. Enhancing versus suppressive effects of stress on immune function: implications for immunoprotection and immunopathology. Neuroimmunomodulation. 2009;16(5):300-17.</w:t>
      </w:r>
    </w:p>
    <w:p w14:paraId="074051A8" w14:textId="77777777" w:rsidR="00AC0341" w:rsidRPr="00AC0341" w:rsidRDefault="00AC0341" w:rsidP="00AC0341">
      <w:pPr>
        <w:pStyle w:val="EndNoteBibliography"/>
        <w:spacing w:after="0"/>
      </w:pPr>
      <w:r w:rsidRPr="00AC0341">
        <w:t>11.</w:t>
      </w:r>
      <w:r w:rsidRPr="00AC0341">
        <w:tab/>
        <w:t>Honess P, Wolfensohn S. The extended welfare assessment grid: a matrix for the assessment of welfare and cumulative suffering in experimental animals. Altern Lab Anim. 2010;38(3):205-12.</w:t>
      </w:r>
    </w:p>
    <w:p w14:paraId="761A564A" w14:textId="77777777" w:rsidR="00AC0341" w:rsidRPr="00AC0341" w:rsidRDefault="00AC0341" w:rsidP="00AC0341">
      <w:pPr>
        <w:pStyle w:val="EndNoteBibliography"/>
        <w:spacing w:after="0"/>
      </w:pPr>
      <w:r w:rsidRPr="00AC0341">
        <w:t>12.</w:t>
      </w:r>
      <w:r w:rsidRPr="00AC0341">
        <w:tab/>
        <w:t>Swallow J, Anderson D, Buckwell AC, Harris T, Hawkins P, Kirkwood J, et al. Guidance on the transport of laboratory animals. Laboratory animals. 2005;39(1):1-39.</w:t>
      </w:r>
    </w:p>
    <w:p w14:paraId="42BC39A0" w14:textId="77777777" w:rsidR="00AC0341" w:rsidRPr="00AC0341" w:rsidRDefault="00AC0341" w:rsidP="00AC0341">
      <w:pPr>
        <w:pStyle w:val="EndNoteBibliography"/>
        <w:spacing w:after="0"/>
      </w:pPr>
      <w:r w:rsidRPr="00AC0341">
        <w:t>13.</w:t>
      </w:r>
      <w:r w:rsidRPr="00AC0341">
        <w:tab/>
        <w:t>Knowles TG, Brown SN, Warriss PD, Phillips AJ, Dolan SK, Hunt P, et al. Effects on sheep of transport by road for up to 24 hours. Vet Rec. 1995;136(17):431-8.</w:t>
      </w:r>
    </w:p>
    <w:p w14:paraId="70F107F8" w14:textId="77777777" w:rsidR="00AC0341" w:rsidRPr="00AC0341" w:rsidRDefault="00AC0341" w:rsidP="00AC0341">
      <w:pPr>
        <w:pStyle w:val="EndNoteBibliography"/>
        <w:spacing w:after="0"/>
      </w:pPr>
      <w:r w:rsidRPr="00AC0341">
        <w:t>14.</w:t>
      </w:r>
      <w:r w:rsidRPr="00AC0341">
        <w:tab/>
        <w:t>Ferlazzo A, Cravana C, Fazio E, Medica P. The contribution of total and free iodothyronines to welfare maintenance and management stress coping in Ruminants and Equines: Physiological ranges and reference values. Res Vet Sci. 2018;118:134-43.</w:t>
      </w:r>
    </w:p>
    <w:p w14:paraId="445094E1" w14:textId="77777777" w:rsidR="00AC0341" w:rsidRPr="00AC0341" w:rsidRDefault="00AC0341" w:rsidP="00AC0341">
      <w:pPr>
        <w:pStyle w:val="EndNoteBibliography"/>
        <w:spacing w:after="0"/>
      </w:pPr>
      <w:r w:rsidRPr="00AC0341">
        <w:t>15.</w:t>
      </w:r>
      <w:r w:rsidRPr="00AC0341">
        <w:tab/>
        <w:t>Layton R, Layton D, Beggs D, Fisher A, Mansell P, Stanger KJ. The impact of stress and anesthesia on animal models of infectious disease. Frontiers in Veterinary Science. 2023;10.</w:t>
      </w:r>
    </w:p>
    <w:p w14:paraId="4C1AAADD" w14:textId="77777777" w:rsidR="00AC0341" w:rsidRPr="00AC0341" w:rsidRDefault="00AC0341" w:rsidP="00AC0341">
      <w:pPr>
        <w:pStyle w:val="EndNoteBibliography"/>
        <w:spacing w:after="0"/>
      </w:pPr>
      <w:r w:rsidRPr="00AC0341">
        <w:t>16.</w:t>
      </w:r>
      <w:r w:rsidRPr="00AC0341">
        <w:tab/>
        <w:t>Obernier JA, Baldwin RL. Establishing an appropriate period of acclimatization following transportation of laboratory animals. Ilar j. 2006;47(4):364-9.</w:t>
      </w:r>
    </w:p>
    <w:p w14:paraId="15C69B20" w14:textId="77777777" w:rsidR="00AC0341" w:rsidRPr="00AC0341" w:rsidRDefault="00AC0341" w:rsidP="00AC0341">
      <w:pPr>
        <w:pStyle w:val="EndNoteBibliography"/>
        <w:spacing w:after="0"/>
      </w:pPr>
      <w:r w:rsidRPr="00AC0341">
        <w:t>17.</w:t>
      </w:r>
      <w:r w:rsidRPr="00AC0341">
        <w:tab/>
        <w:t>Clutton RE. An Anglocentric History of Anaesthetics and Analgesics in the Refinement of Animal Experiments. Animals (Basel). 2020;10(10).</w:t>
      </w:r>
    </w:p>
    <w:p w14:paraId="033B6064" w14:textId="77777777" w:rsidR="00AC0341" w:rsidRPr="00AC0341" w:rsidRDefault="00AC0341" w:rsidP="00AC0341">
      <w:pPr>
        <w:pStyle w:val="EndNoteBibliography"/>
        <w:spacing w:after="0"/>
      </w:pPr>
      <w:r w:rsidRPr="00AC0341">
        <w:t>18.</w:t>
      </w:r>
      <w:r w:rsidRPr="00AC0341">
        <w:tab/>
        <w:t>Rushen J. Using aversion learning techniques to assess the mental state, suffering, and welfare of farm animals. J Anim Sci. 1996;74(8):1990-5.</w:t>
      </w:r>
    </w:p>
    <w:p w14:paraId="0ED54D79" w14:textId="77777777" w:rsidR="00AC0341" w:rsidRPr="00AC0341" w:rsidRDefault="00AC0341" w:rsidP="00AC0341">
      <w:pPr>
        <w:pStyle w:val="EndNoteBibliography"/>
        <w:spacing w:after="0"/>
      </w:pPr>
      <w:r w:rsidRPr="00AC0341">
        <w:t>19.</w:t>
      </w:r>
      <w:r w:rsidRPr="00AC0341">
        <w:tab/>
        <w:t>Grandin T. Assessment of stress during handling and transport. J Anim Sci. 1997;75(1):249-57.</w:t>
      </w:r>
    </w:p>
    <w:p w14:paraId="2EF2CCE6" w14:textId="77777777" w:rsidR="00AC0341" w:rsidRPr="00AC0341" w:rsidRDefault="00AC0341" w:rsidP="00AC0341">
      <w:pPr>
        <w:pStyle w:val="EndNoteBibliography"/>
        <w:spacing w:after="0"/>
      </w:pPr>
      <w:r w:rsidRPr="00AC0341">
        <w:t>20.</w:t>
      </w:r>
      <w:r w:rsidRPr="00AC0341">
        <w:tab/>
        <w:t>Haug LI, Florsheim A, editors. Training of Animals2010.</w:t>
      </w:r>
    </w:p>
    <w:p w14:paraId="43B8C481" w14:textId="77777777" w:rsidR="00AC0341" w:rsidRPr="00AC0341" w:rsidRDefault="00AC0341" w:rsidP="00AC0341">
      <w:pPr>
        <w:pStyle w:val="EndNoteBibliography"/>
        <w:spacing w:after="0"/>
      </w:pPr>
      <w:r w:rsidRPr="00AC0341">
        <w:t>21.</w:t>
      </w:r>
      <w:r w:rsidRPr="00AC0341">
        <w:tab/>
        <w:t>DeBoer SGGMRLDESM-FJ. An initial investigation into the effects of isolation and enrichment on the welfare of laboratory pigs housed in the PigTurn® system, assessed using tear staining, behaviour, physiology and haematolog. Animal Welfare. 2015;24:15-27.</w:t>
      </w:r>
    </w:p>
    <w:p w14:paraId="3DD99ECA" w14:textId="77777777" w:rsidR="00AC0341" w:rsidRPr="00AC0341" w:rsidRDefault="00AC0341" w:rsidP="00AC0341">
      <w:pPr>
        <w:pStyle w:val="EndNoteBibliography"/>
        <w:spacing w:after="0"/>
      </w:pPr>
      <w:r w:rsidRPr="00AC0341">
        <w:t>22.</w:t>
      </w:r>
      <w:r w:rsidRPr="00AC0341">
        <w:tab/>
        <w:t>Apple JK, Minton JE, Parsons KM, Unruh JA. Influence of repeated restraint and isolation stress and electrolyte administration on pituitary-adrenal secretions, electrolytes, and other blood constituents of sheep1. Journal of Animal Science. 1993;71(1):71-7.</w:t>
      </w:r>
    </w:p>
    <w:p w14:paraId="7C134AEB" w14:textId="77777777" w:rsidR="00AC0341" w:rsidRPr="00AC0341" w:rsidRDefault="00AC0341" w:rsidP="00AC0341">
      <w:pPr>
        <w:pStyle w:val="EndNoteBibliography"/>
        <w:spacing w:after="0"/>
      </w:pPr>
      <w:r w:rsidRPr="00AC0341">
        <w:t>23.</w:t>
      </w:r>
      <w:r w:rsidRPr="00AC0341">
        <w:tab/>
        <w:t>Arave CW, Albright JL, Armstrong DV, Foster WW, Larson LL. Effects of isolation of calves on growth, behavior, and first lactation milk yield of Holstein cows. J Dairy Sci. 1992;75(12):3408-15.</w:t>
      </w:r>
    </w:p>
    <w:p w14:paraId="7827FD3E" w14:textId="77777777" w:rsidR="00AC0341" w:rsidRPr="00AC0341" w:rsidRDefault="00AC0341" w:rsidP="00AC0341">
      <w:pPr>
        <w:pStyle w:val="EndNoteBibliography"/>
        <w:spacing w:after="0"/>
      </w:pPr>
      <w:r w:rsidRPr="00AC0341">
        <w:t>24.</w:t>
      </w:r>
      <w:r w:rsidRPr="00AC0341">
        <w:tab/>
        <w:t>Mathias A, Daigle CL. 19 Safety in numbers: Social isolation increases behavioral responses of cattle during startle tests. Journal of Animal Science. 2019;97(Supplement_1):18-.</w:t>
      </w:r>
    </w:p>
    <w:p w14:paraId="2764FFEB" w14:textId="77777777" w:rsidR="00AC0341" w:rsidRPr="00AC0341" w:rsidRDefault="00AC0341" w:rsidP="00AC0341">
      <w:pPr>
        <w:pStyle w:val="EndNoteBibliography"/>
        <w:spacing w:after="0"/>
      </w:pPr>
      <w:r w:rsidRPr="00AC0341">
        <w:t>25.</w:t>
      </w:r>
      <w:r w:rsidRPr="00AC0341">
        <w:tab/>
        <w:t>Grandin T. Minimizing Stress in Pig Handling in the Research Lab. Laboratory animals. 1986;15(3).</w:t>
      </w:r>
    </w:p>
    <w:p w14:paraId="5CF994CA" w14:textId="77777777" w:rsidR="00AC0341" w:rsidRPr="00AC0341" w:rsidRDefault="00AC0341" w:rsidP="00AC0341">
      <w:pPr>
        <w:pStyle w:val="EndNoteBibliography"/>
        <w:spacing w:after="0"/>
      </w:pPr>
      <w:r w:rsidRPr="00AC0341">
        <w:t>26.</w:t>
      </w:r>
      <w:r w:rsidRPr="00AC0341">
        <w:tab/>
        <w:t>Panepinto LM. Prioritizing Humane Minimum-Stress Methods in Swine Facility &amp; Protocol Design. Journal of Applied Animal Ethics Research. 2020;2(2):237-50.</w:t>
      </w:r>
    </w:p>
    <w:p w14:paraId="70925D87" w14:textId="77777777" w:rsidR="00AC0341" w:rsidRPr="00AC0341" w:rsidRDefault="00AC0341" w:rsidP="00AC0341">
      <w:pPr>
        <w:pStyle w:val="EndNoteBibliography"/>
        <w:spacing w:after="0"/>
      </w:pPr>
      <w:r w:rsidRPr="00AC0341">
        <w:t>27.</w:t>
      </w:r>
      <w:r w:rsidRPr="00AC0341">
        <w:tab/>
        <w:t>Miranda-de la Lama GC, Villarroel M, María GA. Behavioural and physiological profiles following exposure to novel environment and social mixing in lambs. Small Ruminant Research. 2012;103(2):158-63.</w:t>
      </w:r>
    </w:p>
    <w:p w14:paraId="54EED271" w14:textId="77777777" w:rsidR="00AC0341" w:rsidRPr="00AC0341" w:rsidRDefault="00AC0341" w:rsidP="00AC0341">
      <w:pPr>
        <w:pStyle w:val="EndNoteBibliography"/>
        <w:spacing w:after="0"/>
      </w:pPr>
      <w:r w:rsidRPr="00AC0341">
        <w:t>28.</w:t>
      </w:r>
      <w:r w:rsidRPr="00AC0341">
        <w:tab/>
        <w:t>Aguayo-Ulloa LA, Pascual-Alonso M, Olleta JL, Sanudo C, Miranda-de la Lama GC, Maria GA. Effect of a screen with flaps and straw on behaviour, stress response, productive performance and meat quality in indoor feedlot lambs. Meat Sci. 2015;105:16-24.</w:t>
      </w:r>
    </w:p>
    <w:p w14:paraId="10B335B1" w14:textId="77777777" w:rsidR="00AC0341" w:rsidRPr="00AC0341" w:rsidRDefault="00AC0341" w:rsidP="00AC0341">
      <w:pPr>
        <w:pStyle w:val="EndNoteBibliography"/>
        <w:spacing w:after="0"/>
      </w:pPr>
      <w:r w:rsidRPr="00AC0341">
        <w:t>29.</w:t>
      </w:r>
      <w:r w:rsidRPr="00AC0341">
        <w:tab/>
        <w:t>Code of practice for the welfare of pigs. London: DEFRA Publications; 2020.</w:t>
      </w:r>
    </w:p>
    <w:p w14:paraId="4AF6D4CF" w14:textId="77777777" w:rsidR="00AC0341" w:rsidRPr="00AC0341" w:rsidRDefault="00AC0341" w:rsidP="00AC0341">
      <w:pPr>
        <w:pStyle w:val="EndNoteBibliography"/>
        <w:spacing w:after="0"/>
      </w:pPr>
      <w:r w:rsidRPr="00AC0341">
        <w:t>30.</w:t>
      </w:r>
      <w:r w:rsidRPr="00AC0341">
        <w:tab/>
        <w:t>Code of Recommendations for the Welfare of Livestock: Sheep. In: DEFRA, editor. London: DEFRA Publications; 2000.</w:t>
      </w:r>
    </w:p>
    <w:p w14:paraId="3E57B497" w14:textId="77777777" w:rsidR="00AC0341" w:rsidRPr="00AC0341" w:rsidRDefault="00AC0341" w:rsidP="00AC0341">
      <w:pPr>
        <w:pStyle w:val="EndNoteBibliography"/>
        <w:spacing w:after="0"/>
      </w:pPr>
      <w:r w:rsidRPr="00AC0341">
        <w:t>31.</w:t>
      </w:r>
      <w:r w:rsidRPr="00AC0341">
        <w:tab/>
        <w:t>Code of recommendations for the welfare of livestock: goats, (2023).</w:t>
      </w:r>
    </w:p>
    <w:p w14:paraId="06EB2DB4" w14:textId="77777777" w:rsidR="00AC0341" w:rsidRPr="00AC0341" w:rsidRDefault="00AC0341" w:rsidP="00AC0341">
      <w:pPr>
        <w:pStyle w:val="EndNoteBibliography"/>
        <w:spacing w:after="0"/>
      </w:pPr>
      <w:r w:rsidRPr="00AC0341">
        <w:t>32.</w:t>
      </w:r>
      <w:r w:rsidRPr="00AC0341">
        <w:tab/>
        <w:t>Code of Recommendations for the Welfare of Livestock: Cattle. In: DEFRA, editor. London: DEFRA Publications; 2003.</w:t>
      </w:r>
    </w:p>
    <w:p w14:paraId="7C1EDCEA" w14:textId="77777777" w:rsidR="00AC0341" w:rsidRPr="00AC0341" w:rsidRDefault="00AC0341" w:rsidP="00AC0341">
      <w:pPr>
        <w:pStyle w:val="EndNoteBibliography"/>
        <w:spacing w:after="0"/>
      </w:pPr>
      <w:r w:rsidRPr="00AC0341">
        <w:t>33.</w:t>
      </w:r>
      <w:r w:rsidRPr="00AC0341">
        <w:tab/>
        <w:t>Grandin T. Voluntary acceptance of restraint by sheep. Applied Animal Behaviour Science. 1989;23(3):257-61.</w:t>
      </w:r>
    </w:p>
    <w:p w14:paraId="7CE3AC0E" w14:textId="77777777" w:rsidR="00AC0341" w:rsidRPr="00AC0341" w:rsidRDefault="00AC0341" w:rsidP="00AC0341">
      <w:pPr>
        <w:pStyle w:val="EndNoteBibliography"/>
        <w:spacing w:after="0"/>
      </w:pPr>
      <w:r w:rsidRPr="00AC0341">
        <w:t>34.</w:t>
      </w:r>
      <w:r w:rsidRPr="00AC0341">
        <w:tab/>
        <w:t>Goumon S, Spinka M. Emotional contagion of distress in young pigs is potentiated by previous exposure to the same stressor. Anim Cogn. 2016;19(3):501-11.</w:t>
      </w:r>
    </w:p>
    <w:p w14:paraId="26C0015B" w14:textId="77777777" w:rsidR="00AC0341" w:rsidRPr="00AC0341" w:rsidRDefault="00AC0341" w:rsidP="00AC0341">
      <w:pPr>
        <w:pStyle w:val="EndNoteBibliography"/>
        <w:spacing w:after="0"/>
      </w:pPr>
      <w:r w:rsidRPr="00AC0341">
        <w:t>35.</w:t>
      </w:r>
      <w:r w:rsidRPr="00AC0341">
        <w:tab/>
        <w:t>Reimert I, Bolhuis JE, Kemp B, Rodenburg TB. Social support in pigs with different coping styles. Physiol Behav. 2014;129:221-9.</w:t>
      </w:r>
    </w:p>
    <w:p w14:paraId="4AA66CEA" w14:textId="77777777" w:rsidR="00AC0341" w:rsidRPr="00AC0341" w:rsidRDefault="00AC0341" w:rsidP="00AC0341">
      <w:pPr>
        <w:pStyle w:val="EndNoteBibliography"/>
        <w:spacing w:after="0"/>
      </w:pPr>
      <w:r w:rsidRPr="00AC0341">
        <w:t>36.</w:t>
      </w:r>
      <w:r w:rsidRPr="00AC0341">
        <w:tab/>
        <w:t>Woodger T. Restrainers in laboratory animal research. Lab Anim (NY). 2016;45(8):310-1.</w:t>
      </w:r>
    </w:p>
    <w:p w14:paraId="3EA20957" w14:textId="77777777" w:rsidR="00AC0341" w:rsidRPr="00AC0341" w:rsidRDefault="00AC0341" w:rsidP="00AC0341">
      <w:pPr>
        <w:pStyle w:val="EndNoteBibliography"/>
        <w:spacing w:after="0"/>
      </w:pPr>
      <w:r w:rsidRPr="00AC0341">
        <w:t>37.</w:t>
      </w:r>
      <w:r w:rsidRPr="00AC0341">
        <w:tab/>
        <w:t>Morton DB, Hawkins P, Bevan R, Heath K, Kirkwood J, Pearce P, et al. Refinements in telemetry procedures. Seventh report of the BVAAWF/FRAME/RSPCA/UFAW Joint Working Group on Refinement, Part A. Lab Anim. 2003;37(4):261-99.</w:t>
      </w:r>
    </w:p>
    <w:p w14:paraId="6B717E3C" w14:textId="77777777" w:rsidR="00AC0341" w:rsidRPr="00AC0341" w:rsidRDefault="00AC0341" w:rsidP="00AC0341">
      <w:pPr>
        <w:pStyle w:val="EndNoteBibliography"/>
        <w:spacing w:after="0"/>
      </w:pPr>
      <w:r w:rsidRPr="00AC0341">
        <w:t>38.</w:t>
      </w:r>
      <w:r w:rsidRPr="00AC0341">
        <w:tab/>
        <w:t>Hawkins P, Morton DB, Bevan R, Heath K, Kirkwood J, Pearce P, et al. Husbandry refinements for rats, mice, dogs and non-human primates used in telemetry procedures. Seventh report of the BVAAWF/FRAME/RSPCA/UFAW Joint Working Group on Refinement, Part B. Lab Anim. 2004;38(1):1-10.</w:t>
      </w:r>
    </w:p>
    <w:p w14:paraId="7111190D" w14:textId="77777777" w:rsidR="00AC0341" w:rsidRPr="00AC0341" w:rsidRDefault="00AC0341" w:rsidP="00AC0341">
      <w:pPr>
        <w:pStyle w:val="EndNoteBibliography"/>
        <w:spacing w:after="0"/>
      </w:pPr>
      <w:r w:rsidRPr="00AC0341">
        <w:t>39.</w:t>
      </w:r>
      <w:r w:rsidRPr="00AC0341">
        <w:tab/>
        <w:t>Jara AL, Hanson JM, Gabbard JD, Johnson SK, Register ET, He B, et al. Comparison of Microchip Transponder and Noncontact Infrared Thermometry with Rectal Thermometry in Domestic Swine (Sus scrofa domestica). J Am Assoc Lab Anim Sci. 2016;55(5):588-93.</w:t>
      </w:r>
    </w:p>
    <w:p w14:paraId="5CA822BF" w14:textId="77777777" w:rsidR="00AC0341" w:rsidRPr="00AC0341" w:rsidRDefault="00AC0341" w:rsidP="00AC0341">
      <w:pPr>
        <w:pStyle w:val="EndNoteBibliography"/>
        <w:spacing w:after="0"/>
      </w:pPr>
      <w:r w:rsidRPr="00AC0341">
        <w:t>40.</w:t>
      </w:r>
      <w:r w:rsidRPr="00AC0341">
        <w:tab/>
        <w:t>Chuang M, Orvieto M, Laven B, Gerber G, Wardrip C, Ritch C, et al. Comparison of external catheters with subcutaneous vascular access ports for chronic vascular access in a porcine model. Contemp Top Lab Anim Sci. 2005;44(2):24-7.</w:t>
      </w:r>
    </w:p>
    <w:p w14:paraId="6445CEA3" w14:textId="77777777" w:rsidR="00AC0341" w:rsidRPr="00AC0341" w:rsidRDefault="00AC0341" w:rsidP="00AC0341">
      <w:pPr>
        <w:pStyle w:val="EndNoteBibliography"/>
        <w:spacing w:after="0"/>
      </w:pPr>
      <w:r w:rsidRPr="00AC0341">
        <w:t>41.</w:t>
      </w:r>
      <w:r w:rsidRPr="00AC0341">
        <w:tab/>
        <w:t>Swindle MM, Nolan T, Jacobson A, Wolf P, Dalton MJ, Smith AC. Vascular access port (VAP) usage in large animal species. Contemp Top Lab Anim Sci. 2005;44(3):7-17.</w:t>
      </w:r>
    </w:p>
    <w:p w14:paraId="2524C1ED" w14:textId="77777777" w:rsidR="00AC0341" w:rsidRPr="00AC0341" w:rsidRDefault="00AC0341" w:rsidP="00AC0341">
      <w:pPr>
        <w:pStyle w:val="EndNoteBibliography"/>
        <w:spacing w:after="0"/>
      </w:pPr>
      <w:r w:rsidRPr="00AC0341">
        <w:t>42.</w:t>
      </w:r>
      <w:r w:rsidRPr="00AC0341">
        <w:tab/>
        <w:t>Rakers F, Bischoff S, Schiffner R, Haase M, Rupprecht S, Kiehntopf M, et al. Role of catecholamines in maternal-fetal stress transfer in sheep. American journal of obstetrics and gynecology. 2015;213(5):684 e1-9.</w:t>
      </w:r>
    </w:p>
    <w:p w14:paraId="49CE197D" w14:textId="77777777" w:rsidR="00AC0341" w:rsidRPr="00AC0341" w:rsidRDefault="00AC0341" w:rsidP="00AC0341">
      <w:pPr>
        <w:pStyle w:val="EndNoteBibliography"/>
        <w:spacing w:after="0"/>
      </w:pPr>
      <w:r w:rsidRPr="00AC0341">
        <w:t>43.</w:t>
      </w:r>
      <w:r w:rsidRPr="00AC0341">
        <w:tab/>
        <w:t>Bernal J, Adrian S, Burkart H, Laffins M. Guideline for Vascular Access Port Use and Maintenance in Large Animals for Biomedical Research. Surgeries. 2022;3(3):219-28.</w:t>
      </w:r>
    </w:p>
    <w:p w14:paraId="67F9EAA9" w14:textId="77777777" w:rsidR="00AC0341" w:rsidRPr="00AC0341" w:rsidRDefault="00AC0341" w:rsidP="00AC0341">
      <w:pPr>
        <w:pStyle w:val="EndNoteBibliography"/>
        <w:spacing w:after="0"/>
      </w:pPr>
      <w:r w:rsidRPr="00AC0341">
        <w:t>44.</w:t>
      </w:r>
      <w:r w:rsidRPr="00AC0341">
        <w:tab/>
        <w:t>Ryden A, Manell E, Biglarnia A, Hedenqvist P, Strandberg G, Ley C, et al. Nursing and training of pigs used in renal transplantation studies. Laboratory animals. 2020;54(5):469-78.</w:t>
      </w:r>
    </w:p>
    <w:p w14:paraId="7F07340E" w14:textId="77777777" w:rsidR="00AC0341" w:rsidRPr="00AC0341" w:rsidRDefault="00AC0341" w:rsidP="00AC0341">
      <w:pPr>
        <w:pStyle w:val="EndNoteBibliography"/>
        <w:spacing w:after="0"/>
      </w:pPr>
      <w:r w:rsidRPr="00AC0341">
        <w:t>45.</w:t>
      </w:r>
      <w:r w:rsidRPr="00AC0341">
        <w:tab/>
        <w:t>Žel J, Brankovič J, Klančnik R, Stopar Pintarič T, Cvetko E, Seliškar A. Transurethral catheterization of female domestic pigs with a Foley catheter. Laboratory animals. 2022;56(2):196-9.</w:t>
      </w:r>
    </w:p>
    <w:p w14:paraId="3F99D4FD" w14:textId="77777777" w:rsidR="00AC0341" w:rsidRPr="00AC0341" w:rsidRDefault="00AC0341" w:rsidP="00AC0341">
      <w:pPr>
        <w:pStyle w:val="EndNoteBibliography"/>
        <w:spacing w:after="0"/>
      </w:pPr>
      <w:r w:rsidRPr="00AC0341">
        <w:t>46.</w:t>
      </w:r>
      <w:r w:rsidRPr="00AC0341">
        <w:tab/>
        <w:t>Yonezawa T, Mogi K, Li JY, Sako R, Manabe N, Yamanouchi K, et al. Effects of estrogen on growth hormone pulsatility in peripheral blood and neuropeptide profiles in the cerebrospinal fluid of goats. J Reprod Dev. 2011;57(2):280-7.</w:t>
      </w:r>
    </w:p>
    <w:p w14:paraId="199FB0A6" w14:textId="77777777" w:rsidR="00AC0341" w:rsidRPr="00AC0341" w:rsidRDefault="00AC0341" w:rsidP="00AC0341">
      <w:pPr>
        <w:pStyle w:val="EndNoteBibliography"/>
        <w:spacing w:after="0"/>
      </w:pPr>
      <w:r w:rsidRPr="00AC0341">
        <w:t>47.</w:t>
      </w:r>
      <w:r w:rsidRPr="00AC0341">
        <w:tab/>
        <w:t>Pino MG, Ganguly R, Rich KA, Fox A, Mattox L, Keckley E, et al. Continual cerebrospinal fluid sampling in the neonatal domestic piglet for biomarker and discovery studies. J Neurosci Methods. 2022;366:109403.</w:t>
      </w:r>
    </w:p>
    <w:p w14:paraId="611968A0" w14:textId="77777777" w:rsidR="00AC0341" w:rsidRPr="00AC0341" w:rsidRDefault="00AC0341" w:rsidP="00AC0341">
      <w:pPr>
        <w:pStyle w:val="EndNoteBibliography"/>
        <w:spacing w:after="0"/>
      </w:pPr>
      <w:r w:rsidRPr="00AC0341">
        <w:t>48.</w:t>
      </w:r>
      <w:r w:rsidRPr="00AC0341">
        <w:tab/>
        <w:t>Straw AD. Review of Methods for Animal Videography Using Camera Systems that Automatically Move to Follow the Animal. Integr Comp Biol. 2021;61(3):917-25.</w:t>
      </w:r>
    </w:p>
    <w:p w14:paraId="158E0C76" w14:textId="77777777" w:rsidR="00AC0341" w:rsidRPr="00AC0341" w:rsidRDefault="00AC0341" w:rsidP="00AC0341">
      <w:pPr>
        <w:pStyle w:val="EndNoteBibliography"/>
        <w:spacing w:after="0"/>
      </w:pPr>
      <w:r w:rsidRPr="00AC0341">
        <w:t>49.</w:t>
      </w:r>
      <w:r w:rsidRPr="00AC0341">
        <w:tab/>
        <w:t>Zebunke M, Puppe B, Langbein J. Effects of cognitive enrichment on behavioural and physiological reactions of pigs. Physiol Behav. 2013;118:70-9.</w:t>
      </w:r>
    </w:p>
    <w:p w14:paraId="233FB920" w14:textId="77777777" w:rsidR="00AC0341" w:rsidRPr="00AC0341" w:rsidRDefault="00AC0341" w:rsidP="00AC0341">
      <w:pPr>
        <w:pStyle w:val="EndNoteBibliography"/>
        <w:spacing w:after="0"/>
      </w:pPr>
      <w:r w:rsidRPr="00AC0341">
        <w:t>50.</w:t>
      </w:r>
      <w:r w:rsidRPr="00AC0341">
        <w:tab/>
        <w:t>Yang HY, Galang KG, Gallegos A, Ma BW, Isseroff RR. Sling Training with Positive Reinforcement to Facilitate Porcine Wound Studies. JID Innov. 2021;1(2):100016.</w:t>
      </w:r>
    </w:p>
    <w:p w14:paraId="4E5AFC23" w14:textId="77777777" w:rsidR="00AC0341" w:rsidRPr="00AC0341" w:rsidRDefault="00AC0341" w:rsidP="00AC0341">
      <w:pPr>
        <w:pStyle w:val="EndNoteBibliography"/>
        <w:spacing w:after="0"/>
      </w:pPr>
      <w:r w:rsidRPr="00AC0341">
        <w:t>51.</w:t>
      </w:r>
      <w:r w:rsidRPr="00AC0341">
        <w:tab/>
        <w:t>Hötzel MJ, Lopes EJC, de Oliveira PAV, Guidoni AL. Behaviour and performance of pigs finished on deep bedding with wood shavings or rice husks in summer. Animal Welfare. 2009;18(1):65-71.</w:t>
      </w:r>
    </w:p>
    <w:p w14:paraId="6BD4829F" w14:textId="77777777" w:rsidR="00AC0341" w:rsidRPr="00AC0341" w:rsidRDefault="00AC0341" w:rsidP="00AC0341">
      <w:pPr>
        <w:pStyle w:val="EndNoteBibliography"/>
        <w:spacing w:after="0"/>
      </w:pPr>
      <w:r w:rsidRPr="00AC0341">
        <w:t>52.</w:t>
      </w:r>
      <w:r w:rsidRPr="00AC0341">
        <w:tab/>
        <w:t>Van de Weerd HA, Docking CM, Day JEL, Edwards SA. The development of harmful social behaviour in pigs with intact tails and different enrichment backgrounds in two housing systems. Animal Science. 2005;80(3):289-98.</w:t>
      </w:r>
    </w:p>
    <w:p w14:paraId="3A98CEF6" w14:textId="77777777" w:rsidR="00AC0341" w:rsidRPr="00AC0341" w:rsidRDefault="00AC0341" w:rsidP="00AC0341">
      <w:pPr>
        <w:pStyle w:val="EndNoteBibliography"/>
        <w:spacing w:after="0"/>
      </w:pPr>
      <w:r w:rsidRPr="00AC0341">
        <w:t>53.</w:t>
      </w:r>
      <w:r w:rsidRPr="00AC0341">
        <w:tab/>
        <w:t>Thomsen AF, Kousholt BS. Transition of Farm Pigs to Research Pigs using a Designated Checklist followed by Initiation of Clicker Training - a Refinement Initiative. J Vis Exp. 2021(174).</w:t>
      </w:r>
    </w:p>
    <w:p w14:paraId="60EB0119" w14:textId="77777777" w:rsidR="00AC0341" w:rsidRPr="00AC0341" w:rsidRDefault="00AC0341" w:rsidP="00AC0341">
      <w:pPr>
        <w:pStyle w:val="EndNoteBibliography"/>
        <w:spacing w:after="0"/>
      </w:pPr>
      <w:r w:rsidRPr="00AC0341">
        <w:t>54.</w:t>
      </w:r>
      <w:r w:rsidRPr="00AC0341">
        <w:tab/>
        <w:t>Musk GC. Anaesthetising pigs. Vet Rec. 2015;177(4):96-7.</w:t>
      </w:r>
    </w:p>
    <w:p w14:paraId="3F5E4335" w14:textId="77777777" w:rsidR="00AC0341" w:rsidRPr="00AC0341" w:rsidRDefault="00AC0341" w:rsidP="00AC0341">
      <w:pPr>
        <w:pStyle w:val="EndNoteBibliography"/>
        <w:spacing w:after="0"/>
      </w:pPr>
      <w:r w:rsidRPr="00AC0341">
        <w:t>55.</w:t>
      </w:r>
      <w:r w:rsidRPr="00AC0341">
        <w:tab/>
        <w:t>Hemsworth PH, Barnett JL. The effects of aversively handling pigs, either individually or in groups, on their behaviour, growth and corticosteroids. Applied Animal Behaviour Science. 1991;30(1):61-72.</w:t>
      </w:r>
    </w:p>
    <w:p w14:paraId="2F8418D5" w14:textId="77777777" w:rsidR="00AC0341" w:rsidRPr="00AC0341" w:rsidRDefault="00AC0341" w:rsidP="00AC0341">
      <w:pPr>
        <w:pStyle w:val="EndNoteBibliography"/>
        <w:spacing w:after="0"/>
      </w:pPr>
      <w:r w:rsidRPr="00AC0341">
        <w:t>56.</w:t>
      </w:r>
      <w:r w:rsidRPr="00AC0341">
        <w:tab/>
        <w:t>Tallet C, Sy K, Prunier A, Nowak R, Boissy A, Boivin X. Behavioural and physiological reactions of piglets to gentle tactile interactions vary according to their previous experience with humans. Livestock Science. 2014;167:331-41.</w:t>
      </w:r>
    </w:p>
    <w:p w14:paraId="3DE09C7B" w14:textId="77777777" w:rsidR="00AC0341" w:rsidRPr="00AC0341" w:rsidRDefault="00AC0341" w:rsidP="00AC0341">
      <w:pPr>
        <w:pStyle w:val="EndNoteBibliography"/>
        <w:spacing w:after="0"/>
      </w:pPr>
      <w:r w:rsidRPr="00AC0341">
        <w:t>57.</w:t>
      </w:r>
      <w:r w:rsidRPr="00AC0341">
        <w:tab/>
        <w:t>Ramot Y, Weber K, Moreno Lobato B, Sanchez-Margallo FM, Guillen Caro JF, Davila Gomez L, et al. Trauma as a Cause for Hepatopathy in Newborn Gottingen Minipigs. Toxicol Pathol. 2016;44(8):1123-7.</w:t>
      </w:r>
    </w:p>
    <w:p w14:paraId="6489C34F" w14:textId="77777777" w:rsidR="00AC0341" w:rsidRPr="00AC0341" w:rsidRDefault="00AC0341" w:rsidP="00AC0341">
      <w:pPr>
        <w:pStyle w:val="EndNoteBibliography"/>
        <w:spacing w:after="0"/>
      </w:pPr>
      <w:r w:rsidRPr="00AC0341">
        <w:t>58.</w:t>
      </w:r>
      <w:r w:rsidRPr="00AC0341">
        <w:tab/>
        <w:t>Hemsworth PH, Barnett JL, Hansen C. The influence of handling by humans on the behavior, growth, and corticosteroids in the juvenile female pig. Horm Behav. 1981;15(4):396-403.</w:t>
      </w:r>
    </w:p>
    <w:p w14:paraId="7150E5C5" w14:textId="77777777" w:rsidR="00AC0341" w:rsidRPr="00AC0341" w:rsidRDefault="00AC0341" w:rsidP="00AC0341">
      <w:pPr>
        <w:pStyle w:val="EndNoteBibliography"/>
        <w:spacing w:after="0"/>
      </w:pPr>
      <w:r w:rsidRPr="00AC0341">
        <w:t>59.</w:t>
      </w:r>
      <w:r w:rsidRPr="00AC0341">
        <w:tab/>
        <w:t>Neubert E, Gurtler H, Vallentin G. Effects of snare restraint on plasma levels of catecholamines, cortisol, insulin and metabolic parameters in growing pigs. Berliner und Münchener Tierärztliche Wochenschrift. 1996;109(11-12):409-13.</w:t>
      </w:r>
    </w:p>
    <w:p w14:paraId="4F5F3AE3" w14:textId="77777777" w:rsidR="00AC0341" w:rsidRPr="00AC0341" w:rsidRDefault="00AC0341" w:rsidP="00AC0341">
      <w:pPr>
        <w:pStyle w:val="EndNoteBibliography"/>
        <w:spacing w:after="0"/>
      </w:pPr>
      <w:r w:rsidRPr="00AC0341">
        <w:t>60.</w:t>
      </w:r>
      <w:r w:rsidRPr="00AC0341">
        <w:tab/>
        <w:t>Masters BJ, Hamilton M, Masters PG. Physical examination of swine. Vet Clin North Am Food Anim Pract. 1992;8(2):177-88.</w:t>
      </w:r>
    </w:p>
    <w:p w14:paraId="55DD6FAE" w14:textId="77777777" w:rsidR="00AC0341" w:rsidRPr="00AC0341" w:rsidRDefault="00AC0341" w:rsidP="00AC0341">
      <w:pPr>
        <w:pStyle w:val="EndNoteBibliography"/>
        <w:spacing w:after="0"/>
      </w:pPr>
      <w:r w:rsidRPr="00AC0341">
        <w:t>61.</w:t>
      </w:r>
      <w:r w:rsidRPr="00AC0341">
        <w:tab/>
        <w:t>Swindle MM, Smith AC, Laber-Laird K, Dungan LJ. Swine in Biomedical Research: Management and Models. Ilar Journal. 1994;36:1-5.</w:t>
      </w:r>
    </w:p>
    <w:p w14:paraId="3AD90505" w14:textId="77777777" w:rsidR="00AC0341" w:rsidRPr="00AC0341" w:rsidRDefault="00AC0341" w:rsidP="00AC0341">
      <w:pPr>
        <w:pStyle w:val="EndNoteBibliography"/>
        <w:spacing w:after="0"/>
      </w:pPr>
      <w:r w:rsidRPr="00AC0341">
        <w:t>62.</w:t>
      </w:r>
      <w:r w:rsidRPr="00AC0341">
        <w:tab/>
        <w:t>O'Malley CI, Hubley R, Tambadou H, Turner PV. Refining restraint techniques for research pigs through habituation. Front Vet Sci. 2022;9:1016414.</w:t>
      </w:r>
    </w:p>
    <w:p w14:paraId="5396884F" w14:textId="77777777" w:rsidR="00AC0341" w:rsidRPr="00AC0341" w:rsidRDefault="00AC0341" w:rsidP="00AC0341">
      <w:pPr>
        <w:pStyle w:val="EndNoteBibliography"/>
        <w:spacing w:after="0"/>
      </w:pPr>
      <w:r w:rsidRPr="00AC0341">
        <w:t>63.</w:t>
      </w:r>
      <w:r w:rsidRPr="00AC0341">
        <w:tab/>
        <w:t>Swindle MM, Smith AC, Laber-Laird K, Dungan L. Swine in Biomedical Research: Management and Models. ILAR Journal. 1994;36(1).</w:t>
      </w:r>
    </w:p>
    <w:p w14:paraId="5C0B32B0" w14:textId="77777777" w:rsidR="00AC0341" w:rsidRPr="00AC0341" w:rsidRDefault="00AC0341" w:rsidP="00AC0341">
      <w:pPr>
        <w:pStyle w:val="EndNoteBibliography"/>
        <w:spacing w:after="0"/>
      </w:pPr>
      <w:r w:rsidRPr="00AC0341">
        <w:t>64.</w:t>
      </w:r>
      <w:r w:rsidRPr="00AC0341">
        <w:tab/>
        <w:t>Herlt C, Stark R, Sigmarsson HL, Kauffold J. Feasibility of transabdominal Doppler sonography for studying uterine blood flow characteristics in cycling gilts. Tierarztl Prax Ausg G Grosstiere Nutztiere. 2018;46(3):154-63.</w:t>
      </w:r>
    </w:p>
    <w:p w14:paraId="41515044" w14:textId="77777777" w:rsidR="00AC0341" w:rsidRPr="00AC0341" w:rsidRDefault="00AC0341" w:rsidP="00AC0341">
      <w:pPr>
        <w:pStyle w:val="EndNoteBibliography"/>
        <w:spacing w:after="0"/>
      </w:pPr>
      <w:r w:rsidRPr="00AC0341">
        <w:t>65.</w:t>
      </w:r>
      <w:r w:rsidRPr="00AC0341">
        <w:tab/>
        <w:t>Carter RA, Johnson P, Read M. A minimal injury restraining device for swine. Lab Anim Sci. 1980;30(4 Pt 1):716-8.</w:t>
      </w:r>
    </w:p>
    <w:p w14:paraId="136FA3A9" w14:textId="77777777" w:rsidR="00AC0341" w:rsidRPr="00AC0341" w:rsidRDefault="00AC0341" w:rsidP="00AC0341">
      <w:pPr>
        <w:pStyle w:val="EndNoteBibliography"/>
        <w:spacing w:after="0"/>
      </w:pPr>
      <w:r w:rsidRPr="00AC0341">
        <w:t>66.</w:t>
      </w:r>
      <w:r w:rsidRPr="00AC0341">
        <w:tab/>
        <w:t>Tilbrook AJ, Canny BJ, Serapiglia MD, Ambrose TJ, Clarke IJ. Suppression of the secretion of luteinizing hormone due to isolation/restraint stress in gonadectomised rams and ewes is influenced by sex steroids. J Endocrinol. 1999;160(3):469-81.</w:t>
      </w:r>
    </w:p>
    <w:p w14:paraId="3C312234" w14:textId="77777777" w:rsidR="00AC0341" w:rsidRPr="00AC0341" w:rsidRDefault="00AC0341" w:rsidP="00AC0341">
      <w:pPr>
        <w:pStyle w:val="EndNoteBibliography"/>
        <w:spacing w:after="0"/>
      </w:pPr>
      <w:r w:rsidRPr="00AC0341">
        <w:t>67.</w:t>
      </w:r>
      <w:r w:rsidRPr="00AC0341">
        <w:tab/>
        <w:t>Turner AI, Canny BJ, Hobbs RJ, Bond JD, Clarke IJ, Tilbrook AJ. Influence of sex and gonadal status of sheep on cortisol secretion in response to ACTH and on cortisol and LH secretion in response to stress: importance of different stressors. J Endocrinol. 2002;173(1):113-22.</w:t>
      </w:r>
    </w:p>
    <w:p w14:paraId="14E18ED0" w14:textId="77777777" w:rsidR="00AC0341" w:rsidRPr="00AC0341" w:rsidRDefault="00AC0341" w:rsidP="00AC0341">
      <w:pPr>
        <w:pStyle w:val="EndNoteBibliography"/>
        <w:spacing w:after="0"/>
      </w:pPr>
      <w:r w:rsidRPr="00AC0341">
        <w:t>68.</w:t>
      </w:r>
      <w:r w:rsidRPr="00AC0341">
        <w:tab/>
        <w:t>Rivalland ET, Clarke IJ, Turner AI, Pompolo S, Tilbrook AJ. Isolation and restraint stress results in differential activation of corticotrophin-releasing hormone and arginine vasopressin neurons in sheep. Neuroscience. 2007;145(3):1048-58.</w:t>
      </w:r>
    </w:p>
    <w:p w14:paraId="44569151" w14:textId="77777777" w:rsidR="00AC0341" w:rsidRPr="00AC0341" w:rsidRDefault="00AC0341" w:rsidP="00AC0341">
      <w:pPr>
        <w:pStyle w:val="EndNoteBibliography"/>
        <w:spacing w:after="0"/>
      </w:pPr>
      <w:r w:rsidRPr="00AC0341">
        <w:t>69.</w:t>
      </w:r>
      <w:r w:rsidRPr="00AC0341">
        <w:tab/>
        <w:t>Grandin T, Shivley C. How Farm Animals React and Perceive Stressful Situations Such As Handling, Restraint, and Transport. Animals (Basel). 2015;5(4):1233-51.</w:t>
      </w:r>
    </w:p>
    <w:p w14:paraId="687307BC" w14:textId="77777777" w:rsidR="00AC0341" w:rsidRPr="00AC0341" w:rsidRDefault="00AC0341" w:rsidP="00AC0341">
      <w:pPr>
        <w:pStyle w:val="EndNoteBibliography"/>
        <w:spacing w:after="0"/>
      </w:pPr>
      <w:r w:rsidRPr="00AC0341">
        <w:t>70.</w:t>
      </w:r>
      <w:r w:rsidRPr="00AC0341">
        <w:tab/>
        <w:t>Caroprese M, Napolitano F, Boivin X, Albenzio M, Annicchiarico G, Sevi A. Development of affinity to the stockperson in lambs from two breeds. Physiology &amp; Behavior. 2012;105(2):251-6.</w:t>
      </w:r>
    </w:p>
    <w:p w14:paraId="306BCC9F" w14:textId="77777777" w:rsidR="00AC0341" w:rsidRPr="00AC0341" w:rsidRDefault="00AC0341" w:rsidP="00AC0341">
      <w:pPr>
        <w:pStyle w:val="EndNoteBibliography"/>
        <w:spacing w:after="0"/>
      </w:pPr>
      <w:r w:rsidRPr="00AC0341">
        <w:t>71.</w:t>
      </w:r>
      <w:r w:rsidRPr="00AC0341">
        <w:tab/>
        <w:t>De K, Saxena VK, Balaganur K, Kumar D, Naqvi SMK. Effect of short-term seclusion of sheep on their welfare indicators. Journal of Veterinary Behavior. 2018;27:1-7.</w:t>
      </w:r>
    </w:p>
    <w:p w14:paraId="1D5690FC" w14:textId="77777777" w:rsidR="00AC0341" w:rsidRPr="00AC0341" w:rsidRDefault="00AC0341" w:rsidP="00AC0341">
      <w:pPr>
        <w:pStyle w:val="EndNoteBibliography"/>
        <w:spacing w:after="0"/>
      </w:pPr>
      <w:r w:rsidRPr="00AC0341">
        <w:t>72.</w:t>
      </w:r>
      <w:r w:rsidRPr="00AC0341">
        <w:tab/>
        <w:t>Hargreaves AL, Hutson GD. Some effects of repeated handling on stress responses in sheep. Applied Animal Behaviour Science. 1990;26(3):253-65.</w:t>
      </w:r>
    </w:p>
    <w:p w14:paraId="5F701384" w14:textId="77777777" w:rsidR="00AC0341" w:rsidRPr="00AC0341" w:rsidRDefault="00AC0341" w:rsidP="00AC0341">
      <w:pPr>
        <w:pStyle w:val="EndNoteBibliography"/>
        <w:spacing w:after="0"/>
      </w:pPr>
      <w:r w:rsidRPr="00AC0341">
        <w:t>73.</w:t>
      </w:r>
      <w:r w:rsidRPr="00AC0341">
        <w:tab/>
        <w:t>Morgan DJ, Upton PK. The effect of sampling technique on acid-base balance and other blood parameters in the sheep. Lab Anim. 1975;9(2):93-8.</w:t>
      </w:r>
    </w:p>
    <w:p w14:paraId="2B021DA6" w14:textId="77777777" w:rsidR="00AC0341" w:rsidRPr="00AC0341" w:rsidRDefault="00AC0341" w:rsidP="00AC0341">
      <w:pPr>
        <w:pStyle w:val="EndNoteBibliography"/>
        <w:spacing w:after="0"/>
      </w:pPr>
      <w:r w:rsidRPr="00AC0341">
        <w:t>74.</w:t>
      </w:r>
      <w:r w:rsidRPr="00AC0341">
        <w:tab/>
        <w:t>Herrero JF, Coates TW, Higgins M, Livingston A, Waterman AE, Headley PM. A technique for recording from spinal neurones in awake sheep. J Neurosci Methods. 1993;46(3):225-32.</w:t>
      </w:r>
    </w:p>
    <w:p w14:paraId="7E2894C0" w14:textId="77777777" w:rsidR="00AC0341" w:rsidRPr="00AC0341" w:rsidRDefault="00AC0341" w:rsidP="00AC0341">
      <w:pPr>
        <w:pStyle w:val="EndNoteBibliography"/>
        <w:spacing w:after="0"/>
      </w:pPr>
      <w:r w:rsidRPr="00AC0341">
        <w:t>75.</w:t>
      </w:r>
      <w:r w:rsidRPr="00AC0341">
        <w:tab/>
        <w:t>Anderson C, Yngvesson J, Boissy A, Uvnas-Moberg K, Lidfors L. Behavioural expression of positive anticipation for food or opportunity to play in lambs. Behav Processes. 2015;113:152-8.</w:t>
      </w:r>
    </w:p>
    <w:p w14:paraId="1B9F68AF" w14:textId="77777777" w:rsidR="00AC0341" w:rsidRPr="00AC0341" w:rsidRDefault="00AC0341" w:rsidP="00AC0341">
      <w:pPr>
        <w:pStyle w:val="EndNoteBibliography"/>
        <w:spacing w:after="0"/>
      </w:pPr>
      <w:r w:rsidRPr="00AC0341">
        <w:t>76.</w:t>
      </w:r>
      <w:r w:rsidRPr="00AC0341">
        <w:tab/>
        <w:t>Destrez A, Deiss V, Leterrier C, Calandreau L, Boissy A. Repeated exposure to positive events induces optimistic-like judgment and enhances fearfulness in chronically stressed sheep. Applied Animal Behaviour Science. 2014;154:30-8.</w:t>
      </w:r>
    </w:p>
    <w:p w14:paraId="141F6B4F" w14:textId="77777777" w:rsidR="00AC0341" w:rsidRPr="00AC0341" w:rsidRDefault="00AC0341" w:rsidP="00AC0341">
      <w:pPr>
        <w:pStyle w:val="EndNoteBibliography"/>
        <w:spacing w:after="0"/>
      </w:pPr>
      <w:r w:rsidRPr="00AC0341">
        <w:t>77.</w:t>
      </w:r>
      <w:r w:rsidRPr="00AC0341">
        <w:tab/>
        <w:t>Miranda-de la Lama GC, Villarroel M, María GA. Behavioural and physiological profiles following exposure to novel environment and social mixing in lambs. Small Ruminant Research. 2012;103(2-3):158-63.</w:t>
      </w:r>
    </w:p>
    <w:p w14:paraId="63B70C40" w14:textId="77777777" w:rsidR="00AC0341" w:rsidRPr="00AC0341" w:rsidRDefault="00AC0341" w:rsidP="00AC0341">
      <w:pPr>
        <w:pStyle w:val="EndNoteBibliography"/>
        <w:spacing w:after="0"/>
      </w:pPr>
      <w:r w:rsidRPr="00AC0341">
        <w:t>78.</w:t>
      </w:r>
      <w:r w:rsidRPr="00AC0341">
        <w:tab/>
        <w:t>Coulon M, Nowak R, Andanson S, Ravel C, Marnet PG, Boissy A, et al. Human-lamb bonding: oxytocin, cortisol and behavioural responses of lambs to human contacts and social separation. Psychoneuroendocrinology. 2013;38(4):499-508.</w:t>
      </w:r>
    </w:p>
    <w:p w14:paraId="6E5CB420" w14:textId="77777777" w:rsidR="00AC0341" w:rsidRPr="00AC0341" w:rsidRDefault="00AC0341" w:rsidP="00AC0341">
      <w:pPr>
        <w:pStyle w:val="EndNoteBibliography"/>
        <w:spacing w:after="0"/>
      </w:pPr>
      <w:r w:rsidRPr="00AC0341">
        <w:t>79.</w:t>
      </w:r>
      <w:r w:rsidRPr="00AC0341">
        <w:tab/>
        <w:t>Damián JP, de Soto L, Espindola D, Gil J, van Lier E. Intranasal oxytocin affects the stress response to social isolation in sheep. Physiol Behav. 2021;230:113282.</w:t>
      </w:r>
    </w:p>
    <w:p w14:paraId="2CF6164A" w14:textId="77777777" w:rsidR="00AC0341" w:rsidRPr="00AC0341" w:rsidRDefault="00AC0341" w:rsidP="00AC0341">
      <w:pPr>
        <w:pStyle w:val="EndNoteBibliography"/>
        <w:spacing w:after="0"/>
      </w:pPr>
      <w:r w:rsidRPr="00AC0341">
        <w:t>80.</w:t>
      </w:r>
      <w:r w:rsidRPr="00AC0341">
        <w:tab/>
        <w:t>Colpitts ME, Phillion RC, Malinowski M, Coleman RA, Mitchell LA, Malone AB, et al. Feasibility of transthoracic echocardiographic imaging in non-sedated ovine subjects using a commercial restraint device. Lab Anim. 2018;52(2):196-9.</w:t>
      </w:r>
    </w:p>
    <w:p w14:paraId="63DF18AC" w14:textId="77777777" w:rsidR="00AC0341" w:rsidRPr="00AC0341" w:rsidRDefault="00AC0341" w:rsidP="00AC0341">
      <w:pPr>
        <w:pStyle w:val="EndNoteBibliography"/>
        <w:spacing w:after="0"/>
      </w:pPr>
      <w:r w:rsidRPr="00AC0341">
        <w:t>81.</w:t>
      </w:r>
      <w:r w:rsidRPr="00AC0341">
        <w:tab/>
        <w:t>Wilson M, Barrell G. Modification of a method for cannulation of the cisterna magna in sheep to enable chronic collection of cerebrospinal fluid. Lab Anim. 2015;49(1):85-7.</w:t>
      </w:r>
    </w:p>
    <w:p w14:paraId="1146AAA0" w14:textId="77777777" w:rsidR="00AC0341" w:rsidRPr="00AC0341" w:rsidRDefault="00AC0341" w:rsidP="00AC0341">
      <w:pPr>
        <w:pStyle w:val="EndNoteBibliography"/>
        <w:spacing w:after="0"/>
      </w:pPr>
      <w:r w:rsidRPr="00AC0341">
        <w:t>82.</w:t>
      </w:r>
      <w:r w:rsidRPr="00AC0341">
        <w:tab/>
        <w:t>Herrero JF, Headley PM. Cutaneous responsiveness of lumbar spinal neurons in awake and halothane-anesthetized sheep. J Neurophysiol. 1995;74(4):1549-62.</w:t>
      </w:r>
    </w:p>
    <w:p w14:paraId="31BF4361" w14:textId="77777777" w:rsidR="00AC0341" w:rsidRPr="00AC0341" w:rsidRDefault="00AC0341" w:rsidP="00AC0341">
      <w:pPr>
        <w:pStyle w:val="EndNoteBibliography"/>
        <w:spacing w:after="0"/>
      </w:pPr>
      <w:r w:rsidRPr="00AC0341">
        <w:t>83.</w:t>
      </w:r>
      <w:r w:rsidRPr="00AC0341">
        <w:tab/>
        <w:t>Morton DB, Jennings M, Buckwell A, Ewbank R, Godfrey C, Holgate B, et al. Refining procedures for the administration of substances. Report of the BVAAWF/FRAME/RSPCA/UFAW Joint Working Group on Refinement. British Veterinary Association Animal Welfare Foundation/Fund for the Replacement of Animals in Medical Experiments/Royal Society for the Prevention of Cruelty to Animals/Universities Federation for Animal Welfare. Laboratory animals. 2001;35(1):1-41.</w:t>
      </w:r>
    </w:p>
    <w:p w14:paraId="621ACD7F" w14:textId="77777777" w:rsidR="00AC0341" w:rsidRPr="00AC0341" w:rsidRDefault="00AC0341" w:rsidP="00AC0341">
      <w:pPr>
        <w:pStyle w:val="EndNoteBibliography"/>
        <w:spacing w:after="0"/>
      </w:pPr>
      <w:r w:rsidRPr="00AC0341">
        <w:t>84.</w:t>
      </w:r>
      <w:r w:rsidRPr="00AC0341">
        <w:tab/>
        <w:t>Clutton RE, Vettoratto E, Schoeffman G, Docherty J, Burke J, Gibson AJ. The perioperative care of lambs and ewes when the former undergo major experimental (scoliotic) surgery. Lab Anim. 2014;48(1):27-35.</w:t>
      </w:r>
    </w:p>
    <w:p w14:paraId="760C696B" w14:textId="77777777" w:rsidR="00AC0341" w:rsidRPr="00AC0341" w:rsidRDefault="00AC0341" w:rsidP="00AC0341">
      <w:pPr>
        <w:pStyle w:val="EndNoteBibliography"/>
        <w:spacing w:after="0"/>
      </w:pPr>
      <w:r w:rsidRPr="00AC0341">
        <w:t>85.</w:t>
      </w:r>
      <w:r w:rsidRPr="00AC0341">
        <w:tab/>
        <w:t>Christou C, Walsh WR. A novel method of suspending sheep for clinical research. Lab Anim. 2017;51(6):652-5.</w:t>
      </w:r>
    </w:p>
    <w:p w14:paraId="07D51762" w14:textId="77777777" w:rsidR="00AC0341" w:rsidRPr="00AC0341" w:rsidRDefault="00AC0341" w:rsidP="00AC0341">
      <w:pPr>
        <w:pStyle w:val="EndNoteBibliography"/>
        <w:spacing w:after="0"/>
      </w:pPr>
      <w:r w:rsidRPr="00AC0341">
        <w:t>86.</w:t>
      </w:r>
      <w:r w:rsidRPr="00AC0341">
        <w:tab/>
        <w:t>Hallowell GD, Potter TJ, Bowen IM. Reliability of quantitative echocardiography in adult sheep and goats. BMC Vet Res. 2012;8:181.</w:t>
      </w:r>
    </w:p>
    <w:p w14:paraId="40D2CB22" w14:textId="77777777" w:rsidR="00AC0341" w:rsidRPr="00AC0341" w:rsidRDefault="00AC0341" w:rsidP="00AC0341">
      <w:pPr>
        <w:pStyle w:val="EndNoteBibliography"/>
        <w:spacing w:after="0"/>
      </w:pPr>
      <w:r w:rsidRPr="00AC0341">
        <w:t>87.</w:t>
      </w:r>
      <w:r w:rsidRPr="00AC0341">
        <w:tab/>
        <w:t>Poser H, Semplicini L, De Benedictis GM, Gerardi G, Contiero B, Maschietto N, et al. Two-dimensional, M-mode and Doppler-derived echocardiographic parameters in sedated healthy growing female sheep. Lab Anim. 2013;47(3):194-202.</w:t>
      </w:r>
    </w:p>
    <w:p w14:paraId="14195FA8" w14:textId="77777777" w:rsidR="00AC0341" w:rsidRPr="00AC0341" w:rsidRDefault="00AC0341" w:rsidP="00AC0341">
      <w:pPr>
        <w:pStyle w:val="EndNoteBibliography"/>
        <w:spacing w:after="0"/>
      </w:pPr>
      <w:r w:rsidRPr="00AC0341">
        <w:t>88.</w:t>
      </w:r>
      <w:r w:rsidRPr="00AC0341">
        <w:tab/>
        <w:t>De Vleeschauwer S, De Praetere H, Meuris B, Herijgers P, Herregods MC. Post-operative echocardiographic evaluation of bioprosthetic mitral valve implantation in sheep. Lab Anim. 2015;49(1):20-9.</w:t>
      </w:r>
    </w:p>
    <w:p w14:paraId="4AF15D65" w14:textId="77777777" w:rsidR="00AC0341" w:rsidRPr="00AC0341" w:rsidRDefault="00AC0341" w:rsidP="00AC0341">
      <w:pPr>
        <w:pStyle w:val="EndNoteBibliography"/>
        <w:spacing w:after="0"/>
      </w:pPr>
      <w:r w:rsidRPr="00AC0341">
        <w:t>89.</w:t>
      </w:r>
      <w:r w:rsidRPr="00AC0341">
        <w:tab/>
        <w:t>Bernabucci U, Lacetera N, Danieli PP, Bani P, Nardone A, Ronchi B. Influence of different periods of exposure to hot environment on rumen function and diet digestibility in sheep. Int J Biometeorol. 2009;53(5):387-95.</w:t>
      </w:r>
    </w:p>
    <w:p w14:paraId="25D38CAF" w14:textId="77777777" w:rsidR="00AC0341" w:rsidRPr="00AC0341" w:rsidRDefault="00AC0341" w:rsidP="00AC0341">
      <w:pPr>
        <w:pStyle w:val="EndNoteBibliography"/>
        <w:spacing w:after="0"/>
      </w:pPr>
      <w:r w:rsidRPr="00AC0341">
        <w:t>90.</w:t>
      </w:r>
      <w:r w:rsidRPr="00AC0341">
        <w:tab/>
        <w:t>Jonker A, Hickey SM, McEwan JC, Rowe SJ, Janssen PH, MacLean S, et al. Genetic parameters of plasma and ruminal volatile fatty acids in sheep fed alfalfa pellets and genetic correlations with enteric methane emissions1. J Anim Sci. 2019;97(7):2711-24.</w:t>
      </w:r>
    </w:p>
    <w:p w14:paraId="5259F434" w14:textId="77777777" w:rsidR="00AC0341" w:rsidRPr="00AC0341" w:rsidRDefault="00AC0341" w:rsidP="00AC0341">
      <w:pPr>
        <w:pStyle w:val="EndNoteBibliography"/>
        <w:spacing w:after="0"/>
      </w:pPr>
      <w:r w:rsidRPr="00AC0341">
        <w:t>91.</w:t>
      </w:r>
      <w:r w:rsidRPr="00AC0341">
        <w:tab/>
        <w:t>De K, Kumar D, Sharma S, Kumawat P, Mohapatra A, Sahoo A. Effect of drinking earthen pot water on physiological response and behavior of sheep under heat stress. J Therm Biol. 2020;87:102476.</w:t>
      </w:r>
    </w:p>
    <w:p w14:paraId="09270133" w14:textId="77777777" w:rsidR="00AC0341" w:rsidRPr="00AC0341" w:rsidRDefault="00AC0341" w:rsidP="00AC0341">
      <w:pPr>
        <w:pStyle w:val="EndNoteBibliography"/>
        <w:spacing w:after="0"/>
      </w:pPr>
      <w:r w:rsidRPr="00AC0341">
        <w:t>92.</w:t>
      </w:r>
      <w:r w:rsidRPr="00AC0341">
        <w:tab/>
        <w:t>Perez-Barberia FJ, Mayes RW, Giraldez J, Sanchez-Perez D. Ericaceous species reduce methane emissions in sheep and red deer: Respiration chamber measurements and predictions at the scale of European heathlands. Sci Total Environ. 2020;714:136738.</w:t>
      </w:r>
    </w:p>
    <w:p w14:paraId="493B871B" w14:textId="77777777" w:rsidR="00AC0341" w:rsidRPr="00AC0341" w:rsidRDefault="00AC0341" w:rsidP="00AC0341">
      <w:pPr>
        <w:pStyle w:val="EndNoteBibliography"/>
        <w:spacing w:after="0"/>
      </w:pPr>
      <w:r w:rsidRPr="00AC0341">
        <w:t>93.</w:t>
      </w:r>
      <w:r w:rsidRPr="00AC0341">
        <w:tab/>
        <w:t>Mikus T, Marzel R, Mikus O. Early weaning: new insights on an ever-persistent problem in the dairy industry. J Dairy Res. 2020;87(S1):88-92.</w:t>
      </w:r>
    </w:p>
    <w:p w14:paraId="20890121" w14:textId="77777777" w:rsidR="00AC0341" w:rsidRPr="00AC0341" w:rsidRDefault="00AC0341" w:rsidP="00AC0341">
      <w:pPr>
        <w:pStyle w:val="EndNoteBibliography"/>
        <w:spacing w:after="0"/>
      </w:pPr>
      <w:r w:rsidRPr="00AC0341">
        <w:t>94.</w:t>
      </w:r>
      <w:r w:rsidRPr="00AC0341">
        <w:tab/>
        <w:t>Pempek JA, Eastridge ML, Proudfoot KL. The effect of a furnished individual hutch pre-weaning on calf behavior, response to novelty, and growth. J Dairy Sci. 2017;100(6):4807-17.</w:t>
      </w:r>
    </w:p>
    <w:p w14:paraId="761B3FF1" w14:textId="77777777" w:rsidR="00AC0341" w:rsidRPr="00AC0341" w:rsidRDefault="00AC0341" w:rsidP="00AC0341">
      <w:pPr>
        <w:pStyle w:val="EndNoteBibliography"/>
        <w:spacing w:after="0"/>
      </w:pPr>
      <w:r w:rsidRPr="00AC0341">
        <w:t>95.</w:t>
      </w:r>
      <w:r w:rsidRPr="00AC0341">
        <w:tab/>
        <w:t>Overvest MA, Crossley RE, Miller-Cushon EK, DeVries TJ. Social housing influences the behavior and feed intake of dairy calves during weaning. J Dairy Sci. 2018;101(9):8123-34.</w:t>
      </w:r>
    </w:p>
    <w:p w14:paraId="6316B77D" w14:textId="77777777" w:rsidR="00AC0341" w:rsidRPr="00AC0341" w:rsidRDefault="00AC0341" w:rsidP="00AC0341">
      <w:pPr>
        <w:pStyle w:val="EndNoteBibliography"/>
        <w:spacing w:after="0"/>
      </w:pPr>
      <w:r w:rsidRPr="00AC0341">
        <w:t>96.</w:t>
      </w:r>
      <w:r w:rsidRPr="00AC0341">
        <w:tab/>
        <w:t>Boandl KE, Wohlt JE, Carsia RV. Effects of handling, administration of a local anesthetic, and electrical dehorning on plasma cortisol in Holstein calves. J Dairy Sci. 1989;72(8):2193-7.</w:t>
      </w:r>
    </w:p>
    <w:p w14:paraId="44FF467C" w14:textId="77777777" w:rsidR="00AC0341" w:rsidRPr="00AC0341" w:rsidRDefault="00AC0341" w:rsidP="00AC0341">
      <w:pPr>
        <w:pStyle w:val="EndNoteBibliography"/>
        <w:spacing w:after="0"/>
      </w:pPr>
      <w:r w:rsidRPr="00AC0341">
        <w:t>97.</w:t>
      </w:r>
      <w:r w:rsidRPr="00AC0341">
        <w:tab/>
        <w:t>Mann FA, Wagner-Mann CC, Curtis JJ, Demmy TL, Turk JR. A Calf Model for Left Ventricular Centrifugal Mechanical Assist. Artif Organs. 1996;20(5):670-7.</w:t>
      </w:r>
    </w:p>
    <w:p w14:paraId="279D6CDC" w14:textId="77777777" w:rsidR="00AC0341" w:rsidRPr="00AC0341" w:rsidRDefault="00AC0341" w:rsidP="00AC0341">
      <w:pPr>
        <w:pStyle w:val="EndNoteBibliography"/>
        <w:spacing w:after="0"/>
      </w:pPr>
      <w:r w:rsidRPr="00AC0341">
        <w:t>98.</w:t>
      </w:r>
      <w:r w:rsidRPr="00AC0341">
        <w:tab/>
        <w:t>Shoor PM, Stotts JS, Witzel TH, Zweifach S, Vanderlip JE, Bernstein EF. A system for restraint and anesthesia in calves. Lab Anim Sci. 1979;29(3):389-94.</w:t>
      </w:r>
    </w:p>
    <w:p w14:paraId="156F1C8F" w14:textId="77777777" w:rsidR="00AC0341" w:rsidRPr="00AC0341" w:rsidRDefault="00AC0341" w:rsidP="00AC0341">
      <w:pPr>
        <w:pStyle w:val="EndNoteBibliography"/>
        <w:spacing w:after="0"/>
      </w:pPr>
      <w:r w:rsidRPr="00AC0341">
        <w:t>99.</w:t>
      </w:r>
      <w:r w:rsidRPr="00AC0341">
        <w:tab/>
        <w:t>Sun D, Webb L, van der Tol PPJ, van Reenen K. A Systematic Review of Automatic Health Monitoring in Calves: Glimpsing the Future From Current Practice. Frontiers in Veterinary Science. 2021;8.</w:t>
      </w:r>
    </w:p>
    <w:p w14:paraId="4A689CB4" w14:textId="77777777" w:rsidR="00AC0341" w:rsidRPr="00AC0341" w:rsidRDefault="00AC0341" w:rsidP="00AC0341">
      <w:pPr>
        <w:pStyle w:val="EndNoteBibliography"/>
        <w:spacing w:after="0"/>
      </w:pPr>
      <w:r w:rsidRPr="00AC0341">
        <w:t>100.</w:t>
      </w:r>
      <w:r w:rsidRPr="00AC0341">
        <w:tab/>
        <w:t>Neary JM, Mendenhall V, Santana D. Surgical placement of a wireless telemetry device for cardiovascular studies of bovine calves. F1000Res. 2017;6:1061.</w:t>
      </w:r>
    </w:p>
    <w:p w14:paraId="35F8BA29" w14:textId="77777777" w:rsidR="00AC0341" w:rsidRPr="00AC0341" w:rsidRDefault="00AC0341" w:rsidP="00AC0341">
      <w:pPr>
        <w:pStyle w:val="EndNoteBibliography"/>
        <w:spacing w:after="0"/>
      </w:pPr>
      <w:r w:rsidRPr="00AC0341">
        <w:t>101.</w:t>
      </w:r>
      <w:r w:rsidRPr="00AC0341">
        <w:tab/>
        <w:t>Johns J, Patt A, Hillmann E. Effects of sounds of different quality on the behaviour and heart beat parameters of goats. Applied Animal Behaviour Science. 2015;165:72-80.</w:t>
      </w:r>
    </w:p>
    <w:p w14:paraId="3C71BFFC" w14:textId="77777777" w:rsidR="00AC0341" w:rsidRPr="00AC0341" w:rsidRDefault="00AC0341" w:rsidP="00AC0341">
      <w:pPr>
        <w:pStyle w:val="EndNoteBibliography"/>
        <w:spacing w:after="0"/>
      </w:pPr>
      <w:r w:rsidRPr="00AC0341">
        <w:t>102.</w:t>
      </w:r>
      <w:r w:rsidRPr="00AC0341">
        <w:tab/>
        <w:t>Vas J, Chojnacki R, Kjøren MF, Lyngwa C, Andersen IL. Social interactions, cortisol and reproductive success of domestic goats (Capra hircus) subjected to different animal densities during pregnancy. Applied Animal Behaviour Science. 2013;147(1):117-26.</w:t>
      </w:r>
    </w:p>
    <w:p w14:paraId="326DA61F" w14:textId="77777777" w:rsidR="00AC0341" w:rsidRPr="00AC0341" w:rsidRDefault="00AC0341" w:rsidP="00AC0341">
      <w:pPr>
        <w:pStyle w:val="EndNoteBibliography"/>
        <w:spacing w:after="0"/>
      </w:pPr>
      <w:r w:rsidRPr="00AC0341">
        <w:t>103.</w:t>
      </w:r>
      <w:r w:rsidRPr="00AC0341">
        <w:tab/>
        <w:t>Battini M, Barbieri S, Fioni L, Mattiello S. Feasibility and validity of animal-based indicators for on-farm welfare assessment of thermal stress in dairy goats. Int J Biometeorol. 2016;60(2):289-96.</w:t>
      </w:r>
    </w:p>
    <w:p w14:paraId="3C206B39" w14:textId="77777777" w:rsidR="00AC0341" w:rsidRPr="00AC0341" w:rsidRDefault="00AC0341" w:rsidP="00AC0341">
      <w:pPr>
        <w:pStyle w:val="EndNoteBibliography"/>
        <w:spacing w:after="0"/>
      </w:pPr>
      <w:r w:rsidRPr="00AC0341">
        <w:t>104.</w:t>
      </w:r>
      <w:r w:rsidRPr="00AC0341">
        <w:tab/>
        <w:t>Oesterwind S, Nürnberg G, Puppe B, Langbein J. Impact of structural and cognitive enrichment on the learning performance, behavior and physiology of dwarf goats (Capra aegagrus hircus). Applied Animal Behaviour Science. 2016;177:34-41.</w:t>
      </w:r>
    </w:p>
    <w:p w14:paraId="2B7B3553" w14:textId="77777777" w:rsidR="00AC0341" w:rsidRPr="00AC0341" w:rsidRDefault="00AC0341" w:rsidP="00AC0341">
      <w:pPr>
        <w:pStyle w:val="EndNoteBibliography"/>
        <w:spacing w:after="0"/>
      </w:pPr>
      <w:r w:rsidRPr="00AC0341">
        <w:t>105.</w:t>
      </w:r>
      <w:r w:rsidRPr="00AC0341">
        <w:tab/>
        <w:t>Zobel G, Nawroth C. Current state of knowledge on the cognitive capacities of goats and its potential to inform species-specific enrichment. Small Ruminant Research. 2020;192:106208.</w:t>
      </w:r>
    </w:p>
    <w:p w14:paraId="2D8A30E7" w14:textId="77777777" w:rsidR="00AC0341" w:rsidRPr="00AC0341" w:rsidRDefault="00AC0341" w:rsidP="00AC0341">
      <w:pPr>
        <w:pStyle w:val="EndNoteBibliography"/>
        <w:spacing w:after="0"/>
      </w:pPr>
      <w:r w:rsidRPr="00AC0341">
        <w:t>106.</w:t>
      </w:r>
      <w:r w:rsidRPr="00AC0341">
        <w:tab/>
        <w:t>Patt A, Gygax L, Wechsler B, Hillmann E, Palme R, Keil NM. The introduction of individual goats into small established groups has serious negative effects on the introduced goat but not on resident goats. Applied Animal Behaviour Science. 2012;138(1):47-59.</w:t>
      </w:r>
    </w:p>
    <w:p w14:paraId="5CD5E82E" w14:textId="77777777" w:rsidR="00AC0341" w:rsidRPr="00AC0341" w:rsidRDefault="00AC0341" w:rsidP="00AC0341">
      <w:pPr>
        <w:pStyle w:val="EndNoteBibliography"/>
        <w:spacing w:after="0"/>
      </w:pPr>
      <w:r w:rsidRPr="00AC0341">
        <w:t>107.</w:t>
      </w:r>
      <w:r w:rsidRPr="00AC0341">
        <w:tab/>
        <w:t>Patt A, Gygax L, Wechsler B, Hillmann E, Palme R, Keil NM. Factors influencing the welfare of goats in small established groups during the separation and reintegration of individuals. Applied Animal Behaviour Science. 2013;144(1):63-72.</w:t>
      </w:r>
    </w:p>
    <w:p w14:paraId="476F8463" w14:textId="77777777" w:rsidR="00AC0341" w:rsidRPr="00AC0341" w:rsidRDefault="00AC0341" w:rsidP="00AC0341">
      <w:pPr>
        <w:pStyle w:val="EndNoteBibliography"/>
        <w:spacing w:after="0"/>
      </w:pPr>
      <w:r w:rsidRPr="00AC0341">
        <w:t>108.</w:t>
      </w:r>
      <w:r w:rsidRPr="00AC0341">
        <w:tab/>
        <w:t>Mersmann D, Schmied-Wagner C, Nordmann E, Graml C, Waiblinger S. Influences on the avoidance and approach behaviour of dairy goats towards an unfamiliar human—An on-farm study. Applied Animal Behaviour Science. 2016;179:60-73.</w:t>
      </w:r>
    </w:p>
    <w:p w14:paraId="02AEABDA" w14:textId="77777777" w:rsidR="00AC0341" w:rsidRPr="00AC0341" w:rsidRDefault="00AC0341" w:rsidP="00AC0341">
      <w:pPr>
        <w:pStyle w:val="EndNoteBibliography"/>
        <w:spacing w:after="0"/>
      </w:pPr>
      <w:r w:rsidRPr="00AC0341">
        <w:t>109.</w:t>
      </w:r>
      <w:r w:rsidRPr="00AC0341">
        <w:tab/>
        <w:t>Miller DW, Fleming PA, Barnes AL, Wickham SL, Collins T, Stockman CA. Behavioural assessment of the habituation of feral rangeland goats to an intensive farming system. Applied Animal Behaviour Science. 2018;199:1-8.</w:t>
      </w:r>
    </w:p>
    <w:p w14:paraId="217C140D" w14:textId="77777777" w:rsidR="00AC0341" w:rsidRPr="00AC0341" w:rsidRDefault="00AC0341" w:rsidP="00AC0341">
      <w:pPr>
        <w:pStyle w:val="EndNoteBibliography"/>
        <w:spacing w:after="0"/>
      </w:pPr>
      <w:r w:rsidRPr="00AC0341">
        <w:t>110.</w:t>
      </w:r>
      <w:r w:rsidRPr="00AC0341">
        <w:tab/>
        <w:t>Langbein J, Nurnberg G, Manteuffel G. Visual discrimination learning in dwarf goats and associated changes in heart rate and heart rate variability. Physiol Behav. 2004;82(4):601-9.</w:t>
      </w:r>
    </w:p>
    <w:p w14:paraId="362EA3E3" w14:textId="77777777" w:rsidR="00AC0341" w:rsidRPr="00AC0341" w:rsidRDefault="00AC0341" w:rsidP="00AC0341">
      <w:pPr>
        <w:pStyle w:val="EndNoteBibliography"/>
        <w:spacing w:after="0"/>
      </w:pPr>
      <w:r w:rsidRPr="00AC0341">
        <w:t>111.</w:t>
      </w:r>
      <w:r w:rsidRPr="00AC0341">
        <w:tab/>
        <w:t>Peregrine AS, Mamman M. A simple method for repeated sampling of lumbar cerebrospinal fluid in goats. Laboratory animals. 1994;28(4):391-6.</w:t>
      </w:r>
    </w:p>
    <w:p w14:paraId="034AC291" w14:textId="77777777" w:rsidR="00AC0341" w:rsidRPr="00AC0341" w:rsidRDefault="00AC0341" w:rsidP="00AC0341">
      <w:pPr>
        <w:pStyle w:val="EndNoteBibliography"/>
        <w:spacing w:after="0"/>
      </w:pPr>
      <w:r w:rsidRPr="00AC0341">
        <w:t>112.</w:t>
      </w:r>
      <w:r w:rsidRPr="00AC0341">
        <w:tab/>
        <w:t>Roessler R, Schlecht E. Application of the laser methane detector for measurements in freely grazing goats: impact on animals' behaviour and methane emissions. Animal. 2021;15(1):100070.</w:t>
      </w:r>
    </w:p>
    <w:p w14:paraId="4F5CE658" w14:textId="77777777" w:rsidR="00AC0341" w:rsidRPr="00AC0341" w:rsidRDefault="00AC0341" w:rsidP="00AC0341">
      <w:pPr>
        <w:pStyle w:val="EndNoteBibliography"/>
        <w:spacing w:after="0"/>
      </w:pPr>
      <w:r w:rsidRPr="00AC0341">
        <w:t>113.</w:t>
      </w:r>
      <w:r w:rsidRPr="00AC0341">
        <w:tab/>
        <w:t>Szalus-Jordanow O, Czopowicz M, Witkowski L, Moroz A, Mickiewicz M, Frymus T, et al. Change of heart dimensions and function during pregnancy in goats. Res Vet Sci. 2018;118:351-6.</w:t>
      </w:r>
    </w:p>
    <w:p w14:paraId="31D25BD1" w14:textId="77777777" w:rsidR="00AC0341" w:rsidRPr="00AC0341" w:rsidRDefault="00AC0341" w:rsidP="00AC0341">
      <w:pPr>
        <w:pStyle w:val="EndNoteBibliography"/>
        <w:spacing w:after="0"/>
      </w:pPr>
      <w:r w:rsidRPr="00AC0341">
        <w:t>114.</w:t>
      </w:r>
      <w:r w:rsidRPr="00AC0341">
        <w:tab/>
        <w:t>Khalily C, Malkani AL, Hellman E, Voor MJ. Arthroplasty in the goat hip. J Invest Surg. 1997;10(3):119-23.</w:t>
      </w:r>
    </w:p>
    <w:p w14:paraId="58D6640A" w14:textId="77777777" w:rsidR="00AC0341" w:rsidRPr="00AC0341" w:rsidRDefault="00AC0341" w:rsidP="00AC0341">
      <w:pPr>
        <w:pStyle w:val="EndNoteBibliography"/>
        <w:spacing w:after="0"/>
      </w:pPr>
      <w:r w:rsidRPr="00AC0341">
        <w:t>115.</w:t>
      </w:r>
      <w:r w:rsidRPr="00AC0341">
        <w:tab/>
        <w:t>Pedersen BK, Rohde T, Ostrowski K. Recovery of the immune system after exercise. Acta physiologica Scandinavica. 1998;162(3):325-32.</w:t>
      </w:r>
    </w:p>
    <w:p w14:paraId="76B0FC48" w14:textId="77777777" w:rsidR="00AC0341" w:rsidRPr="00AC0341" w:rsidRDefault="00AC0341" w:rsidP="00AC0341">
      <w:pPr>
        <w:pStyle w:val="EndNoteBibliography"/>
        <w:spacing w:after="0"/>
      </w:pPr>
      <w:r w:rsidRPr="00AC0341">
        <w:t>116.</w:t>
      </w:r>
      <w:r w:rsidRPr="00AC0341">
        <w:tab/>
        <w:t>Percie du Sert N, Hurst V, Ahluwalia A, Alam S, Avey MT, Baker M, et al. The ARRIVE guidelines 2.0: Updated guidelines for reporting animal research. PLoS Biol. 2020;18(7):e3000410.</w:t>
      </w:r>
    </w:p>
    <w:p w14:paraId="56C31B84" w14:textId="77777777" w:rsidR="00AC0341" w:rsidRPr="00AC0341" w:rsidRDefault="00AC0341" w:rsidP="00AC0341">
      <w:pPr>
        <w:pStyle w:val="EndNoteBibliography"/>
        <w:spacing w:after="0"/>
      </w:pPr>
      <w:r w:rsidRPr="00AC0341">
        <w:t>117.</w:t>
      </w:r>
      <w:r w:rsidRPr="00AC0341">
        <w:tab/>
        <w:t>Brown EN, Pavone KJ, Naranjo M. Multimodal General Anesthesia: Theory and Practice. Anesth Analg. 2018;127(5):1246-58.</w:t>
      </w:r>
    </w:p>
    <w:p w14:paraId="25F4ED52" w14:textId="77777777" w:rsidR="00AC0341" w:rsidRPr="00AC0341" w:rsidRDefault="00AC0341" w:rsidP="00AC0341">
      <w:pPr>
        <w:pStyle w:val="EndNoteBibliography"/>
        <w:spacing w:after="0"/>
      </w:pPr>
      <w:r w:rsidRPr="00AC0341">
        <w:t>118.</w:t>
      </w:r>
      <w:r w:rsidRPr="00AC0341">
        <w:tab/>
        <w:t>Helander EM, Menard BL, Harmon CM, Homra BK, Allain AV, Bordelon GJ, et al. Multimodal Analgesia, Current Concepts, and Acute Pain Considerations. Curr Pain Headache Rep. 2017;21(1):3.</w:t>
      </w:r>
    </w:p>
    <w:p w14:paraId="759A698B" w14:textId="77777777" w:rsidR="00AC0341" w:rsidRPr="00AC0341" w:rsidRDefault="00AC0341" w:rsidP="00AC0341">
      <w:pPr>
        <w:pStyle w:val="EndNoteBibliography"/>
        <w:spacing w:after="0"/>
      </w:pPr>
      <w:r w:rsidRPr="00AC0341">
        <w:t>119.</w:t>
      </w:r>
      <w:r w:rsidRPr="00AC0341">
        <w:tab/>
        <w:t>Clark L. Pre-emptive or preventive analgesia - lessons from the human literature? Vet Anaesth Analg. 2014;41(2):109-12.</w:t>
      </w:r>
    </w:p>
    <w:p w14:paraId="26E4EE36" w14:textId="77777777" w:rsidR="00AC0341" w:rsidRPr="00AC0341" w:rsidRDefault="00AC0341" w:rsidP="00AC0341">
      <w:pPr>
        <w:pStyle w:val="EndNoteBibliography"/>
        <w:spacing w:after="0"/>
      </w:pPr>
      <w:r w:rsidRPr="00AC0341">
        <w:t>120.</w:t>
      </w:r>
      <w:r w:rsidRPr="00AC0341">
        <w:tab/>
        <w:t>Shorthouse J. A dictionary of anaesthesia. 2. ed. Press OU, editor. Oxford2017.</w:t>
      </w:r>
    </w:p>
    <w:p w14:paraId="2A7D92BD" w14:textId="77777777" w:rsidR="00AC0341" w:rsidRPr="00AC0341" w:rsidRDefault="00AC0341" w:rsidP="00AC0341">
      <w:pPr>
        <w:pStyle w:val="EndNoteBibliography"/>
        <w:spacing w:after="0"/>
      </w:pPr>
      <w:r w:rsidRPr="00AC0341">
        <w:t>121.</w:t>
      </w:r>
      <w:r w:rsidRPr="00AC0341">
        <w:tab/>
        <w:t>Tranquilli WJ, Grimm KA. Introduction: Use, Definitions, History, Concepts, Classification, and Considerations for Anesthesia and Analgesia.  Veterinary Anesthesia and Analgesia2015. p. 1-10.</w:t>
      </w:r>
    </w:p>
    <w:p w14:paraId="119A853B" w14:textId="77777777" w:rsidR="00AC0341" w:rsidRPr="00AC0341" w:rsidRDefault="00AC0341" w:rsidP="00AC0341">
      <w:pPr>
        <w:pStyle w:val="EndNoteBibliography"/>
        <w:spacing w:after="0"/>
      </w:pPr>
      <w:r w:rsidRPr="00AC0341">
        <w:t>122.</w:t>
      </w:r>
      <w:r w:rsidRPr="00AC0341">
        <w:tab/>
        <w:t>Coulter CA, Flecknell PA, Richardson CA. Reported analgesic administration to rabbits, pigs, sheep, dogs and non-human primates undergoing experimental surgical procedures. Laboratory animals. 2009;43(3):232-8.</w:t>
      </w:r>
    </w:p>
    <w:p w14:paraId="25933BEA" w14:textId="77777777" w:rsidR="00AC0341" w:rsidRPr="00AC0341" w:rsidRDefault="00AC0341" w:rsidP="00AC0341">
      <w:pPr>
        <w:pStyle w:val="EndNoteBibliography"/>
        <w:spacing w:after="0"/>
      </w:pPr>
      <w:r w:rsidRPr="00AC0341">
        <w:t>123.</w:t>
      </w:r>
      <w:r w:rsidRPr="00AC0341">
        <w:tab/>
        <w:t>Chapter 12 - Anaesthesia of cattle. In: Clarke KW, Trim CM, Hall LW, editors. Veterinary Anaesthesia (Eleventh Edition). Oxford: W.B. Saunders; 2014. p. 313-43.</w:t>
      </w:r>
    </w:p>
    <w:p w14:paraId="714FC788" w14:textId="77777777" w:rsidR="00AC0341" w:rsidRPr="00AC0341" w:rsidRDefault="00AC0341" w:rsidP="00AC0341">
      <w:pPr>
        <w:pStyle w:val="EndNoteBibliography"/>
        <w:spacing w:after="0"/>
      </w:pPr>
      <w:r w:rsidRPr="00AC0341">
        <w:t>124.</w:t>
      </w:r>
      <w:r w:rsidRPr="00AC0341">
        <w:tab/>
        <w:t>Chapter 13 - Anaesthesia of sheep, goats, and other herbivores. In: Clarke KW, Trim CM, Hall LW, editors. Veterinary Anaesthesia (Eleventh Edition). Oxford: W.B. Saunders; 2014. p. 345-83.</w:t>
      </w:r>
    </w:p>
    <w:p w14:paraId="5A3985A9" w14:textId="77777777" w:rsidR="00AC0341" w:rsidRPr="00AC0341" w:rsidRDefault="00AC0341" w:rsidP="00AC0341">
      <w:pPr>
        <w:pStyle w:val="EndNoteBibliography"/>
        <w:spacing w:after="0"/>
      </w:pPr>
      <w:r w:rsidRPr="00AC0341">
        <w:t>125.</w:t>
      </w:r>
      <w:r w:rsidRPr="00AC0341">
        <w:tab/>
        <w:t>Chapter 14 - Anaesthesia of the pig. In: Clarke KW, Trim CM, Hall LW, editors. Veterinary Anaesthesia (Eleventh Edition). Oxford: W.B. Saunders; 2014. p. 385-403.</w:t>
      </w:r>
    </w:p>
    <w:p w14:paraId="2DB7418E" w14:textId="77777777" w:rsidR="00AC0341" w:rsidRPr="00AC0341" w:rsidRDefault="00AC0341" w:rsidP="00AC0341">
      <w:pPr>
        <w:pStyle w:val="EndNoteBibliography"/>
        <w:spacing w:after="0"/>
      </w:pPr>
      <w:r w:rsidRPr="00AC0341">
        <w:t>126.</w:t>
      </w:r>
      <w:r w:rsidRPr="00AC0341">
        <w:tab/>
        <w:t>Schug SA, Palmer GM, Scott DA, Halliwell R, Trinca J. Acute pain management: scientific evidence, fourth edition, 2015. Med J Aust. 2016;204(8):315-7.</w:t>
      </w:r>
    </w:p>
    <w:p w14:paraId="33E01082" w14:textId="77777777" w:rsidR="00AC0341" w:rsidRPr="00AC0341" w:rsidRDefault="00AC0341" w:rsidP="00AC0341">
      <w:pPr>
        <w:pStyle w:val="EndNoteBibliography"/>
        <w:spacing w:after="0"/>
      </w:pPr>
      <w:r w:rsidRPr="00AC0341">
        <w:t>127.</w:t>
      </w:r>
      <w:r w:rsidRPr="00AC0341">
        <w:tab/>
        <w:t>Neugebauer EA, Wilkinson RC, Kehlet H, Schug SA, Group PW. PROSPECT: a practical method for formulating evidence-based expert recommendations for the management of postoperative pain. Surg Endosc. 2007;21(7):1047-53.</w:t>
      </w:r>
    </w:p>
    <w:p w14:paraId="40DA127C" w14:textId="77777777" w:rsidR="00AC0341" w:rsidRPr="00AC0341" w:rsidRDefault="00AC0341" w:rsidP="00AC0341">
      <w:pPr>
        <w:pStyle w:val="EndNoteBibliography"/>
        <w:spacing w:after="0"/>
      </w:pPr>
      <w:r w:rsidRPr="00AC0341">
        <w:t>128.</w:t>
      </w:r>
      <w:r w:rsidRPr="00AC0341">
        <w:tab/>
        <w:t>Kehlet H, Wilkinson RC, Fischer HB, Camu F, Prospect Working G. PROSPECT: evidence-based, procedure-specific postoperative pain management. Best Pract Res Clin Anaesthesiol. 2007;21(1):149-59.</w:t>
      </w:r>
    </w:p>
    <w:p w14:paraId="419E9064" w14:textId="77777777" w:rsidR="00AC0341" w:rsidRPr="00AC0341" w:rsidRDefault="00AC0341" w:rsidP="00AC0341">
      <w:pPr>
        <w:pStyle w:val="EndNoteBibliography"/>
        <w:spacing w:after="0"/>
      </w:pPr>
      <w:r w:rsidRPr="00AC0341">
        <w:t>129.</w:t>
      </w:r>
      <w:r w:rsidRPr="00AC0341">
        <w:tab/>
        <w:t>Kohn DF, Martin TE, Foley PL, Morris TH, Swindle MM, Vogler GA, et al. Public statement: guidelines for the assessment and management of pain in rodents and rabbits. J Am Assoc Lab Anim Sci. 2007;46(2):97-108.</w:t>
      </w:r>
    </w:p>
    <w:p w14:paraId="2D16D40B" w14:textId="77777777" w:rsidR="00AC0341" w:rsidRPr="00AC0341" w:rsidRDefault="00AC0341" w:rsidP="00AC0341">
      <w:pPr>
        <w:pStyle w:val="EndNoteBibliography"/>
        <w:spacing w:after="0"/>
      </w:pPr>
      <w:r w:rsidRPr="00AC0341">
        <w:t>130.</w:t>
      </w:r>
      <w:r w:rsidRPr="00AC0341">
        <w:tab/>
        <w:t>Wu M, Bogaert J, D'Hooge J, Sipido K, Maes F, Dymarkowski S, et al. Closed-chest animal model of chronic coronary artery stenosis. Assessment with magnetic resonance imaging. Int J Cardiovasc Imaging. 2010;26(3):299-308.</w:t>
      </w:r>
    </w:p>
    <w:p w14:paraId="00AABDB9" w14:textId="77777777" w:rsidR="00AC0341" w:rsidRPr="00AC0341" w:rsidRDefault="00AC0341" w:rsidP="00AC0341">
      <w:pPr>
        <w:pStyle w:val="EndNoteBibliography"/>
        <w:spacing w:after="0"/>
      </w:pPr>
      <w:r w:rsidRPr="00AC0341">
        <w:t>131.</w:t>
      </w:r>
      <w:r w:rsidRPr="00AC0341">
        <w:tab/>
        <w:t>Schrauben EM, Darby JRT, Saini BS, Holman SL, Lock MC, Perumal SR, et al. Technique for comprehensive fetal hepatic blood flow assessment in sheep using 4D flow MRI. J Physiol. 2020;598(17):3555-67.</w:t>
      </w:r>
    </w:p>
    <w:p w14:paraId="0AA66A2E" w14:textId="77777777" w:rsidR="00AC0341" w:rsidRPr="00AC0341" w:rsidRDefault="00AC0341" w:rsidP="00AC0341">
      <w:pPr>
        <w:pStyle w:val="EndNoteBibliography"/>
        <w:spacing w:after="0"/>
      </w:pPr>
      <w:r w:rsidRPr="00AC0341">
        <w:t>132.</w:t>
      </w:r>
      <w:r w:rsidRPr="00AC0341">
        <w:tab/>
        <w:t>Ella A, Barriere DA, Adriaensen H, Palmer DN, Melzer TR, Mitchell NL, et al. The development of brain magnetic resonance approaches in large animal models for preclinical research. Anim Front. 2019;9(3):44-51.</w:t>
      </w:r>
    </w:p>
    <w:p w14:paraId="3D59B714" w14:textId="77777777" w:rsidR="00AC0341" w:rsidRPr="00AC0341" w:rsidRDefault="00AC0341" w:rsidP="00AC0341">
      <w:pPr>
        <w:pStyle w:val="EndNoteBibliography"/>
        <w:spacing w:after="0"/>
      </w:pPr>
      <w:r w:rsidRPr="00AC0341">
        <w:t>133.</w:t>
      </w:r>
      <w:r w:rsidRPr="00AC0341">
        <w:tab/>
        <w:t>Toth F, Nissi MJ, Wang L, Ellermann JM, Carlson CS. Surgical induction, histological evaluation, and MRI identification of cartilage necrosis in the distal femur in goats to model early lesions of osteochondrosis. Osteoarthritis Cartilage. 2015;23(2):300-7.</w:t>
      </w:r>
    </w:p>
    <w:p w14:paraId="49F45CB5" w14:textId="77777777" w:rsidR="00AC0341" w:rsidRPr="00AC0341" w:rsidRDefault="00AC0341" w:rsidP="00AC0341">
      <w:pPr>
        <w:pStyle w:val="EndNoteBibliography"/>
        <w:spacing w:after="0"/>
      </w:pPr>
      <w:r w:rsidRPr="00AC0341">
        <w:t>134.</w:t>
      </w:r>
      <w:r w:rsidRPr="00AC0341">
        <w:tab/>
        <w:t>Toth F, David FH, LaFond E, Wang L, Ellermann JM, Carlson CS. In vivo visualization using MRI T(2) mapping of induced osteochondrosis and osteochondritis dissecans lesions in goats undergoing controlled exercise. J Orthop Res. 2017;35(4):868-75.</w:t>
      </w:r>
    </w:p>
    <w:p w14:paraId="46911604" w14:textId="77777777" w:rsidR="00AC0341" w:rsidRPr="00AC0341" w:rsidRDefault="00AC0341" w:rsidP="00AC0341">
      <w:pPr>
        <w:pStyle w:val="EndNoteBibliography"/>
        <w:spacing w:after="0"/>
      </w:pPr>
      <w:r w:rsidRPr="00AC0341">
        <w:t>135.</w:t>
      </w:r>
      <w:r w:rsidRPr="00AC0341">
        <w:tab/>
        <w:t>Waters WR, Palmer MV, Thacker TC, Davis WC, Sreevatsan S, Coussens P, et al. Tuberculosis immunity: opportunities from studies with cattle. Clin Dev Immunol. 2011;2011:768542.</w:t>
      </w:r>
    </w:p>
    <w:p w14:paraId="5C15A8D9" w14:textId="77777777" w:rsidR="00AC0341" w:rsidRPr="00AC0341" w:rsidRDefault="00AC0341" w:rsidP="00AC0341">
      <w:pPr>
        <w:pStyle w:val="EndNoteBibliography"/>
        <w:spacing w:after="0"/>
      </w:pPr>
      <w:r w:rsidRPr="00AC0341">
        <w:t>136.</w:t>
      </w:r>
      <w:r w:rsidRPr="00AC0341">
        <w:tab/>
        <w:t>Allen MS, Bradford BJ, Harvatine KJ. The cow as a model to study food intake regulation. Annu Rev Nutr. 2005;25:523-47.</w:t>
      </w:r>
    </w:p>
    <w:p w14:paraId="7437D907" w14:textId="77777777" w:rsidR="00AC0341" w:rsidRPr="00AC0341" w:rsidRDefault="00AC0341" w:rsidP="00AC0341">
      <w:pPr>
        <w:pStyle w:val="EndNoteBibliography"/>
        <w:spacing w:after="0"/>
      </w:pPr>
      <w:r w:rsidRPr="00AC0341">
        <w:t>137.</w:t>
      </w:r>
      <w:r w:rsidRPr="00AC0341">
        <w:tab/>
        <w:t>Tsirbas A, Mango C, Dutson E. Robotic ocular surgery. Br J Ophthalmol. 2007;91(1):18-21.</w:t>
      </w:r>
    </w:p>
    <w:p w14:paraId="00D3D0FE" w14:textId="77777777" w:rsidR="00AC0341" w:rsidRPr="00AC0341" w:rsidRDefault="00AC0341" w:rsidP="00AC0341">
      <w:pPr>
        <w:pStyle w:val="EndNoteBibliography"/>
        <w:spacing w:after="0"/>
      </w:pPr>
      <w:r w:rsidRPr="00AC0341">
        <w:t>138.</w:t>
      </w:r>
      <w:r w:rsidRPr="00AC0341">
        <w:tab/>
        <w:t>Sharifi R, Yang Y, Adibnia Y, Dohlman CH, Chodosh J, Gonzalez-Andrades M. Finding an Optimal Corneal Xenograft Using Comparative Analysis of Corneal Matrix Proteins Across Species. Sci Rep. 2019;9(1):1876.</w:t>
      </w:r>
    </w:p>
    <w:p w14:paraId="3A8CE930" w14:textId="77777777" w:rsidR="00AC0341" w:rsidRPr="00AC0341" w:rsidRDefault="00AC0341" w:rsidP="00AC0341">
      <w:pPr>
        <w:pStyle w:val="EndNoteBibliography"/>
        <w:spacing w:after="0"/>
      </w:pPr>
      <w:r w:rsidRPr="00AC0341">
        <w:t>139.</w:t>
      </w:r>
      <w:r w:rsidRPr="00AC0341">
        <w:tab/>
        <w:t>Galon MZ, Takimura CK, Figueira Chaves MJ, de Campos JC, Eduardo Krieger J, Gutierrez PS, et al. Porcine Model for the Evaluation and Development of Catheter-Based Coronary Devices: an Essential Preclinical Tool. Revista Brasileira de Cardiologia Invasiva (English Edition). 2013;21(4):378-83.</w:t>
      </w:r>
    </w:p>
    <w:p w14:paraId="350A43BD" w14:textId="77777777" w:rsidR="00AC0341" w:rsidRPr="00AC0341" w:rsidRDefault="00AC0341" w:rsidP="00AC0341">
      <w:pPr>
        <w:pStyle w:val="EndNoteBibliography"/>
        <w:spacing w:after="0"/>
      </w:pPr>
      <w:r w:rsidRPr="00AC0341">
        <w:t>140.</w:t>
      </w:r>
      <w:r w:rsidRPr="00AC0341">
        <w:tab/>
        <w:t>Sacher F, Derval N, Jadidi A, Scherr D, Hocini M, Haissaguerre M, et al. Comparison of ventricular radiofrequency lesions in sheep using standard irrigated tip catheter versus catheter ablation enabling direct visualization. J Cardiovasc Electrophysiol. 2012;23(8):869-73.</w:t>
      </w:r>
    </w:p>
    <w:p w14:paraId="4A8FFDC4" w14:textId="77777777" w:rsidR="00AC0341" w:rsidRPr="00AC0341" w:rsidRDefault="00AC0341" w:rsidP="00AC0341">
      <w:pPr>
        <w:pStyle w:val="EndNoteBibliography"/>
        <w:spacing w:after="0"/>
      </w:pPr>
      <w:r w:rsidRPr="00AC0341">
        <w:t>141.</w:t>
      </w:r>
      <w:r w:rsidRPr="00AC0341">
        <w:tab/>
        <w:t>Kantarci A, Hasturk H, Van Dyke TE. Animal models for periodontal regeneration and peri-implant responses. Periodontol 2000. 2015;68(1):66-82.</w:t>
      </w:r>
    </w:p>
    <w:p w14:paraId="09824262" w14:textId="77777777" w:rsidR="00AC0341" w:rsidRPr="00AC0341" w:rsidRDefault="00AC0341" w:rsidP="00AC0341">
      <w:pPr>
        <w:pStyle w:val="EndNoteBibliography"/>
        <w:spacing w:after="0"/>
      </w:pPr>
      <w:r w:rsidRPr="00AC0341">
        <w:t>142.</w:t>
      </w:r>
      <w:r w:rsidRPr="00AC0341">
        <w:tab/>
        <w:t>Siddiqi A, Duncan WJ, De Silva RK, Zafar S. One-Piece Zirconia Ceramic versus Titanium Implants in the Jaw and Femur of a Sheep Model: A Pilot Study. Biomed Res Int. 2016;2016:6792972.</w:t>
      </w:r>
    </w:p>
    <w:p w14:paraId="63E903D3" w14:textId="77777777" w:rsidR="00AC0341" w:rsidRPr="00AC0341" w:rsidRDefault="00AC0341" w:rsidP="00AC0341">
      <w:pPr>
        <w:pStyle w:val="EndNoteBibliography"/>
        <w:spacing w:after="0"/>
      </w:pPr>
      <w:r w:rsidRPr="00AC0341">
        <w:t>143.</w:t>
      </w:r>
      <w:r w:rsidRPr="00AC0341">
        <w:tab/>
        <w:t>Freddo AL, Hubler R, de Castro-Beck CA, Heitz C, de Oliveira MG. A preliminary study of hardness and modulus of elasticity in sheep mandibles submitted to distraction osteogenesis and low-level laser therapy. Med Oral Patol Oral Cir Bucal. 2012;17(1):e102-7.</w:t>
      </w:r>
    </w:p>
    <w:p w14:paraId="11CDFF1A" w14:textId="77777777" w:rsidR="00AC0341" w:rsidRPr="00AC0341" w:rsidRDefault="00AC0341" w:rsidP="00AC0341">
      <w:pPr>
        <w:pStyle w:val="EndNoteBibliography"/>
        <w:spacing w:after="0"/>
      </w:pPr>
      <w:r w:rsidRPr="00AC0341">
        <w:t>144.</w:t>
      </w:r>
      <w:r w:rsidRPr="00AC0341">
        <w:tab/>
        <w:t>Wu CW, Huang TY, Chen HC, Chen HY, Tsai TY, Chang PY, et al. Intra-Operative Neural Monitoring of Thyroid Surgery in a Porcine Model. J Vis Exp. 2019(144).</w:t>
      </w:r>
    </w:p>
    <w:p w14:paraId="4EB5DAF8" w14:textId="77777777" w:rsidR="00AC0341" w:rsidRPr="00AC0341" w:rsidRDefault="00AC0341" w:rsidP="00AC0341">
      <w:pPr>
        <w:pStyle w:val="EndNoteBibliography"/>
        <w:spacing w:after="0"/>
      </w:pPr>
      <w:r w:rsidRPr="00AC0341">
        <w:t>145.</w:t>
      </w:r>
      <w:r w:rsidRPr="00AC0341">
        <w:tab/>
        <w:t>Judge EP, Hughes JM, Egan JJ, Maguire M, Molloy EL, O'Dea S. Anatomy and bronchoscopy of the porcine lung. A model for translational respiratory medicine. Am J Respir Cell Mol Biol. 2014;51(3):334-43.</w:t>
      </w:r>
    </w:p>
    <w:p w14:paraId="2000470C" w14:textId="77777777" w:rsidR="00AC0341" w:rsidRPr="00AC0341" w:rsidRDefault="00AC0341" w:rsidP="00AC0341">
      <w:pPr>
        <w:pStyle w:val="EndNoteBibliography"/>
        <w:spacing w:after="0"/>
      </w:pPr>
      <w:r w:rsidRPr="00AC0341">
        <w:t>146.</w:t>
      </w:r>
      <w:r w:rsidRPr="00AC0341">
        <w:tab/>
        <w:t>Hummel JP, Mayse ML, Dimmer S, Johnson PJ. Physiologic and histopathologic effects of targeted lung denervation in an animal model. J Appl Physiol (1985). 2019;126(1):67-76.</w:t>
      </w:r>
    </w:p>
    <w:p w14:paraId="19CA9500" w14:textId="77777777" w:rsidR="00AC0341" w:rsidRPr="00AC0341" w:rsidRDefault="00AC0341" w:rsidP="00AC0341">
      <w:pPr>
        <w:pStyle w:val="EndNoteBibliography"/>
        <w:spacing w:after="0"/>
      </w:pPr>
      <w:r w:rsidRPr="00AC0341">
        <w:t>147.</w:t>
      </w:r>
      <w:r w:rsidRPr="00AC0341">
        <w:tab/>
        <w:t>Prohl A, Ostermann C, Lohr M, Reinhold P. The bovine lung in biomedical research: visually guided bronchoscopy, intrabronchial inoculation and in vivo sampling techniques. J Vis Exp. 2014(89).</w:t>
      </w:r>
    </w:p>
    <w:p w14:paraId="7E87F617" w14:textId="77777777" w:rsidR="00AC0341" w:rsidRPr="00AC0341" w:rsidRDefault="00AC0341" w:rsidP="00AC0341">
      <w:pPr>
        <w:pStyle w:val="EndNoteBibliography"/>
        <w:spacing w:after="0"/>
      </w:pPr>
      <w:r w:rsidRPr="00AC0341">
        <w:t>148.</w:t>
      </w:r>
      <w:r w:rsidRPr="00AC0341">
        <w:tab/>
        <w:t>Coelho CA, Bordelo JP, Camassa JA, Barros VA, Babo PS, Gomes ME, et al. Evaluation of hematology, general serum biochemistry, bone turnover markers and bone marrow cytology in a glucocorticoid treated ovariectomized sheep model for osteoporosis research. An Acad Bras Cienc. 2020;92(4):e20200435.</w:t>
      </w:r>
    </w:p>
    <w:p w14:paraId="72C4A415" w14:textId="77777777" w:rsidR="00AC0341" w:rsidRPr="00AC0341" w:rsidRDefault="00AC0341" w:rsidP="00AC0341">
      <w:pPr>
        <w:pStyle w:val="EndNoteBibliography"/>
        <w:spacing w:after="0"/>
      </w:pPr>
      <w:r w:rsidRPr="00AC0341">
        <w:t>149.</w:t>
      </w:r>
      <w:r w:rsidRPr="00AC0341">
        <w:tab/>
        <w:t>Yu Z, Wang G, Tang T, Fu L, Yu X, Zhu Z, et al. Long-term effects of ovariectomy on the properties of bone in goats. Exp Ther Med. 2015;9(5):1967-73.</w:t>
      </w:r>
    </w:p>
    <w:p w14:paraId="7AAAB601" w14:textId="77777777" w:rsidR="00AC0341" w:rsidRPr="00AC0341" w:rsidRDefault="00AC0341" w:rsidP="00AC0341">
      <w:pPr>
        <w:pStyle w:val="EndNoteBibliography"/>
        <w:spacing w:after="0"/>
      </w:pPr>
      <w:r w:rsidRPr="00AC0341">
        <w:t>150.</w:t>
      </w:r>
      <w:r w:rsidRPr="00AC0341">
        <w:tab/>
        <w:t>van Velthoven RF, Hoffmann P. Methods for laparoscopic training using animal models. Curr Urol Rep. 2006;7(2):114-9.</w:t>
      </w:r>
    </w:p>
    <w:p w14:paraId="2014157E" w14:textId="77777777" w:rsidR="00AC0341" w:rsidRPr="00AC0341" w:rsidRDefault="00AC0341" w:rsidP="00AC0341">
      <w:pPr>
        <w:pStyle w:val="EndNoteBibliography"/>
        <w:spacing w:after="0"/>
      </w:pPr>
      <w:r w:rsidRPr="00AC0341">
        <w:t>151.</w:t>
      </w:r>
      <w:r w:rsidRPr="00AC0341">
        <w:tab/>
        <w:t>Poupalou A, Kontos M, Felekouras E, Papalois A, Kavantzas N, Agrogiannis G, et al. Open versus Thoracoscopic RFA-Assisted Lung Resection. J Invest Surg. 2017;30(6):403-9.</w:t>
      </w:r>
    </w:p>
    <w:p w14:paraId="65938D44" w14:textId="77777777" w:rsidR="00AC0341" w:rsidRPr="00AC0341" w:rsidRDefault="00AC0341" w:rsidP="00AC0341">
      <w:pPr>
        <w:pStyle w:val="EndNoteBibliography"/>
        <w:spacing w:after="0"/>
      </w:pPr>
      <w:r w:rsidRPr="00AC0341">
        <w:t>152.</w:t>
      </w:r>
      <w:r w:rsidRPr="00AC0341">
        <w:tab/>
        <w:t>Sanchez-Margallo FM, Moreno-Naranjo B, Perez-Lopez MDM, Abellan E, Dominguez-Arroyo JA, Mijares J, et al. Laparoscopic uterine graft procurement and surgical autotransplantation in ovine model. Sci Rep. 2019;9(1):8095.</w:t>
      </w:r>
    </w:p>
    <w:p w14:paraId="110607B0" w14:textId="77777777" w:rsidR="00AC0341" w:rsidRPr="00AC0341" w:rsidRDefault="00AC0341" w:rsidP="00AC0341">
      <w:pPr>
        <w:pStyle w:val="EndNoteBibliography"/>
        <w:spacing w:after="0"/>
      </w:pPr>
      <w:r w:rsidRPr="00AC0341">
        <w:t>153.</w:t>
      </w:r>
      <w:r w:rsidRPr="00AC0341">
        <w:tab/>
        <w:t>Moinzadeh A, Hasan W, Spaliviero M, Finelli A, Kilciler M, Magi-Galluzzi C, et al. Water jet assisted laparoscopic partial nephrectomy without hilar clamping in the calf model. J Urol. 2005;174(1):317-21.</w:t>
      </w:r>
    </w:p>
    <w:p w14:paraId="4F1B3946" w14:textId="77777777" w:rsidR="00AC0341" w:rsidRPr="00AC0341" w:rsidRDefault="00AC0341" w:rsidP="00AC0341">
      <w:pPr>
        <w:pStyle w:val="EndNoteBibliography"/>
        <w:spacing w:after="0"/>
      </w:pPr>
      <w:r w:rsidRPr="00AC0341">
        <w:t>154.</w:t>
      </w:r>
      <w:r w:rsidRPr="00AC0341">
        <w:tab/>
        <w:t>Baldassarre H, Bordignon V. Laparoscopic ovum pick-up for in vitro embryo production from dairy bovine and buffalo calves. Anim Reprod. 2018;15(3):191-6.</w:t>
      </w:r>
    </w:p>
    <w:p w14:paraId="36692CD2" w14:textId="77777777" w:rsidR="00AC0341" w:rsidRPr="00AC0341" w:rsidRDefault="00AC0341" w:rsidP="00AC0341">
      <w:pPr>
        <w:pStyle w:val="EndNoteBibliography"/>
        <w:spacing w:after="0"/>
      </w:pPr>
      <w:r w:rsidRPr="00AC0341">
        <w:t>155.</w:t>
      </w:r>
      <w:r w:rsidRPr="00AC0341">
        <w:tab/>
        <w:t>Soattin L, Borbas Z, Caldwell J, Prendergast B, Vohra A, Saeed Y, et al. Structural and Functional Properties of Subsidiary Atrial Pacemakers in a Goat Model of Sinus Node Disease. Front Physiol. 2021;12:592229.</w:t>
      </w:r>
    </w:p>
    <w:p w14:paraId="19429C91" w14:textId="77777777" w:rsidR="00AC0341" w:rsidRPr="00AC0341" w:rsidRDefault="00AC0341" w:rsidP="00AC0341">
      <w:pPr>
        <w:pStyle w:val="EndNoteBibliography"/>
        <w:spacing w:after="0"/>
      </w:pPr>
      <w:r w:rsidRPr="00AC0341">
        <w:t>156.</w:t>
      </w:r>
      <w:r w:rsidRPr="00AC0341">
        <w:tab/>
        <w:t>Shin ST, Jang SK, Yang HS, Lee OK, Shim YH, Choi WI, et al. Laparoscopy vs. laparotomy for embryo transfer to produce transgenic goats (Capra hircus). J Vet Sci. 2008;9(1):103-7.</w:t>
      </w:r>
    </w:p>
    <w:p w14:paraId="5C63515B" w14:textId="77777777" w:rsidR="00AC0341" w:rsidRPr="00AC0341" w:rsidRDefault="00AC0341" w:rsidP="00AC0341">
      <w:pPr>
        <w:pStyle w:val="EndNoteBibliography"/>
        <w:spacing w:after="0"/>
      </w:pPr>
      <w:r w:rsidRPr="00AC0341">
        <w:t>157.</w:t>
      </w:r>
      <w:r w:rsidRPr="00AC0341">
        <w:tab/>
        <w:t>de Almeida JR, Ghotme K, Leong I, Drake J, James AL, Witterick IJ. A new porcine skull base model: fibrin glue improves strength of cerebrospinal fluid leak repairs. Otolaryngol Head Neck Surg. 2009;141(2):184-9.</w:t>
      </w:r>
    </w:p>
    <w:p w14:paraId="77AA17B6" w14:textId="77777777" w:rsidR="00AC0341" w:rsidRPr="00AC0341" w:rsidRDefault="00AC0341" w:rsidP="00AC0341">
      <w:pPr>
        <w:pStyle w:val="EndNoteBibliography"/>
        <w:spacing w:after="0"/>
      </w:pPr>
      <w:r w:rsidRPr="00AC0341">
        <w:t>158.</w:t>
      </w:r>
      <w:r w:rsidRPr="00AC0341">
        <w:tab/>
        <w:t>Foley KT, Woodard EJ, Slotkin JR, Mayotte CK, Baldwin AC, Brown MC, et al. Cranial flap fixation in sheep using a resorbable bone adhesive. J Neurosurg. 2020:1-9.</w:t>
      </w:r>
    </w:p>
    <w:p w14:paraId="20A61AFE" w14:textId="77777777" w:rsidR="00AC0341" w:rsidRPr="00AC0341" w:rsidRDefault="00AC0341" w:rsidP="00AC0341">
      <w:pPr>
        <w:pStyle w:val="EndNoteBibliography"/>
        <w:spacing w:after="0"/>
      </w:pPr>
      <w:r w:rsidRPr="00AC0341">
        <w:t>159.</w:t>
      </w:r>
      <w:r w:rsidRPr="00AC0341">
        <w:tab/>
        <w:t>Mueller SK, Scangas G, Amiji MM, Bleier BS. Prospective transfrontal sheep model of skull-base reconstruction using vascularized mucosa. Int Forum Allergy Rhinol. 2018;8(5):614-9.</w:t>
      </w:r>
    </w:p>
    <w:p w14:paraId="0D5B6120" w14:textId="77777777" w:rsidR="00AC0341" w:rsidRPr="00AC0341" w:rsidRDefault="00AC0341" w:rsidP="00AC0341">
      <w:pPr>
        <w:pStyle w:val="EndNoteBibliography"/>
        <w:spacing w:after="0"/>
      </w:pPr>
      <w:r w:rsidRPr="00AC0341">
        <w:t>160.</w:t>
      </w:r>
      <w:r w:rsidRPr="00AC0341">
        <w:tab/>
        <w:t>Luthje FL, Skovgaard K, Jensen HE, Kruse Jensen L. Pigs are useful for the molecular study of bone inflammation and regeneration in humans. Laboratory animals. 2018;52(6):630-40.</w:t>
      </w:r>
    </w:p>
    <w:p w14:paraId="47F85CAA" w14:textId="77777777" w:rsidR="00AC0341" w:rsidRPr="00AC0341" w:rsidRDefault="00AC0341" w:rsidP="00AC0341">
      <w:pPr>
        <w:pStyle w:val="EndNoteBibliography"/>
        <w:spacing w:after="0"/>
      </w:pPr>
      <w:r w:rsidRPr="00AC0341">
        <w:t>161.</w:t>
      </w:r>
      <w:r w:rsidRPr="00AC0341">
        <w:tab/>
        <w:t>Hill PF, Clasper JC, Parker SJ, Watkins PE. Early intramedullary nailing in an animal model of a heavily contaminated fracture of the tibia. J Orthop Res. 2002;20(4):648-53.</w:t>
      </w:r>
    </w:p>
    <w:p w14:paraId="7EE476D3" w14:textId="77777777" w:rsidR="00AC0341" w:rsidRPr="00AC0341" w:rsidRDefault="00AC0341" w:rsidP="00AC0341">
      <w:pPr>
        <w:pStyle w:val="EndNoteBibliography"/>
        <w:spacing w:after="0"/>
      </w:pPr>
      <w:r w:rsidRPr="00AC0341">
        <w:t>162.</w:t>
      </w:r>
      <w:r w:rsidRPr="00AC0341">
        <w:tab/>
        <w:t>Bisson LJ, Manohar LM, Wilkins RD, Gurske-Deperio J, Ehrensberger MT. Influence of suture material on the biomechanical behavior of suture-tendon specimens: a controlled study in bovine rotator cuff. Am J Sports Med. 2008;36(5):907-12.</w:t>
      </w:r>
    </w:p>
    <w:p w14:paraId="7260D7C4" w14:textId="77777777" w:rsidR="00AC0341" w:rsidRPr="00AC0341" w:rsidRDefault="00AC0341" w:rsidP="00AC0341">
      <w:pPr>
        <w:pStyle w:val="EndNoteBibliography"/>
        <w:spacing w:after="0"/>
      </w:pPr>
      <w:r w:rsidRPr="00AC0341">
        <w:t>163.</w:t>
      </w:r>
      <w:r w:rsidRPr="00AC0341">
        <w:tab/>
        <w:t>Fellah BH, Gauthier O, Weiss P, Chappard D, Layrolle P. Osteogenicity of biphasic calcium phosphate ceramics and bone autograft in a goat model. Biomaterials. 2008;29(9):1177-88.</w:t>
      </w:r>
    </w:p>
    <w:p w14:paraId="425AC7DA" w14:textId="77777777" w:rsidR="00AC0341" w:rsidRPr="00AC0341" w:rsidRDefault="00AC0341" w:rsidP="00AC0341">
      <w:pPr>
        <w:pStyle w:val="EndNoteBibliography"/>
        <w:spacing w:after="0"/>
      </w:pPr>
      <w:r w:rsidRPr="00AC0341">
        <w:t>164.</w:t>
      </w:r>
      <w:r w:rsidRPr="00AC0341">
        <w:tab/>
        <w:t>Li Y, Chen SK, Li L, Qin L, Wang XL, Lai YX. Bone defect animal models for testing efficacy of bone substitute biomaterials. J Orthop Translat. 2015;3(3):95-104.</w:t>
      </w:r>
    </w:p>
    <w:p w14:paraId="26238450" w14:textId="77777777" w:rsidR="00AC0341" w:rsidRPr="00AC0341" w:rsidRDefault="00AC0341" w:rsidP="00AC0341">
      <w:pPr>
        <w:pStyle w:val="EndNoteBibliography"/>
        <w:spacing w:after="0"/>
      </w:pPr>
      <w:r w:rsidRPr="00AC0341">
        <w:t>165.</w:t>
      </w:r>
      <w:r w:rsidRPr="00AC0341">
        <w:tab/>
        <w:t>Olson EJ, Wentorf FA, McNulty MA, Parker JB, Carlson CS, LaPrade RF. Assessment of a goat model of posterolateral knee instability. J Orthop Res. 2008;26(5):651-9.</w:t>
      </w:r>
    </w:p>
    <w:p w14:paraId="5F52FB11" w14:textId="77777777" w:rsidR="00AC0341" w:rsidRPr="00AC0341" w:rsidRDefault="00AC0341" w:rsidP="00AC0341">
      <w:pPr>
        <w:pStyle w:val="EndNoteBibliography"/>
        <w:spacing w:after="0"/>
      </w:pPr>
      <w:r w:rsidRPr="00AC0341">
        <w:t>166.</w:t>
      </w:r>
      <w:r w:rsidRPr="00AC0341">
        <w:tab/>
        <w:t>Hurtig MB, Buschmann MD, Fortier LA, Hoemann CD, Hunziker EB, Jurvelin JS, et al. Preclinical Studies for Cartilage Repair: Recommendations from the International Cartilage Repair Society. Cartilage. 2011;2(2):137-52.</w:t>
      </w:r>
    </w:p>
    <w:p w14:paraId="19DAC525" w14:textId="77777777" w:rsidR="00AC0341" w:rsidRPr="00AC0341" w:rsidRDefault="00AC0341" w:rsidP="00AC0341">
      <w:pPr>
        <w:pStyle w:val="EndNoteBibliography"/>
        <w:spacing w:after="0"/>
      </w:pPr>
      <w:r w:rsidRPr="00AC0341">
        <w:t>167.</w:t>
      </w:r>
      <w:r w:rsidRPr="00AC0341">
        <w:tab/>
        <w:t>Moran MM, Wilson BM, Ross RD, Virdi AS, Sumner DR. Arthrotomy-based preclinical models of particle-induced osteolysis: A systematic review. J Orthop Res. 2017;35(12):2595-605.</w:t>
      </w:r>
    </w:p>
    <w:p w14:paraId="3C86010A" w14:textId="77777777" w:rsidR="00AC0341" w:rsidRPr="00AC0341" w:rsidRDefault="00AC0341" w:rsidP="00AC0341">
      <w:pPr>
        <w:pStyle w:val="EndNoteBibliography"/>
        <w:spacing w:after="0"/>
      </w:pPr>
      <w:r w:rsidRPr="00AC0341">
        <w:t>168.</w:t>
      </w:r>
      <w:r w:rsidRPr="00AC0341">
        <w:tab/>
        <w:t>Simianu VV, Sham JG, Wright AS, Stewart SD, Alloosh M, Sturek M, et al. A Large Animal Survival Model to Evaluate Bariatric Surgery Mechanisms. Surg Sci. 2015;6(8):337-45.</w:t>
      </w:r>
    </w:p>
    <w:p w14:paraId="7CD42706" w14:textId="77777777" w:rsidR="00AC0341" w:rsidRPr="00AC0341" w:rsidRDefault="00AC0341" w:rsidP="00AC0341">
      <w:pPr>
        <w:pStyle w:val="EndNoteBibliography"/>
        <w:spacing w:after="0"/>
      </w:pPr>
      <w:r w:rsidRPr="00AC0341">
        <w:t>169.</w:t>
      </w:r>
      <w:r w:rsidRPr="00AC0341">
        <w:tab/>
        <w:t>Park UJ, Jeong W, Kwon SY, Kim Y, Choi K, Kim HT, et al. Fabrication of a Novel Absorbable Vascular Anastomosis Device and Testing in a Pig Liver Transplantation Model. Ann Biomed Eng. 2019;47(4):1063-77.</w:t>
      </w:r>
    </w:p>
    <w:p w14:paraId="3C02CA6A" w14:textId="77777777" w:rsidR="00AC0341" w:rsidRPr="00AC0341" w:rsidRDefault="00AC0341" w:rsidP="00AC0341">
      <w:pPr>
        <w:pStyle w:val="EndNoteBibliography"/>
        <w:spacing w:after="0"/>
      </w:pPr>
      <w:r w:rsidRPr="00AC0341">
        <w:t>170.</w:t>
      </w:r>
      <w:r w:rsidRPr="00AC0341">
        <w:tab/>
        <w:t>Jochmans I, Lerut E, Heedfeld V, Wylin T, Pirenne J, Monbaliu D. Reproducible model for kidney autotransplantation in pigs. Transplant Proc. 2009;41(8):3417-21.</w:t>
      </w:r>
    </w:p>
    <w:p w14:paraId="1D040C71" w14:textId="77777777" w:rsidR="00AC0341" w:rsidRPr="00AC0341" w:rsidRDefault="00AC0341" w:rsidP="00AC0341">
      <w:pPr>
        <w:pStyle w:val="EndNoteBibliography"/>
        <w:spacing w:after="0"/>
      </w:pPr>
      <w:r w:rsidRPr="00AC0341">
        <w:t>171.</w:t>
      </w:r>
      <w:r w:rsidRPr="00AC0341">
        <w:tab/>
        <w:t>Yandza T, Tauc M, Saint-Paul MC, Ouaissi M, Gugenheim J, Hébuterne X. The pig as a preclinical model for intestinal ischemia-reperfusion and transplantation studies. The Journal of surgical research. 2012;178(2):807-19.</w:t>
      </w:r>
    </w:p>
    <w:p w14:paraId="25F68C47" w14:textId="77777777" w:rsidR="00AC0341" w:rsidRPr="00AC0341" w:rsidRDefault="00AC0341" w:rsidP="00AC0341">
      <w:pPr>
        <w:pStyle w:val="EndNoteBibliography"/>
        <w:spacing w:after="0"/>
      </w:pPr>
      <w:r w:rsidRPr="00AC0341">
        <w:t>172.</w:t>
      </w:r>
      <w:r w:rsidRPr="00AC0341">
        <w:tab/>
        <w:t>Cainzos M, Rodriguez-Segade F, Martinez-Castro J, Prieto D, Becker MR, Aneiros F, et al. Intra-abdominal adhesions after open and laparoscopic cholecystectomy: an experimental model. J Laparoendosc Adv Surg Tech A. 2006;16(2):108-12.</w:t>
      </w:r>
    </w:p>
    <w:p w14:paraId="43A0B7F9" w14:textId="77777777" w:rsidR="00AC0341" w:rsidRPr="00AC0341" w:rsidRDefault="00AC0341" w:rsidP="00AC0341">
      <w:pPr>
        <w:pStyle w:val="EndNoteBibliography"/>
        <w:spacing w:after="0"/>
      </w:pPr>
      <w:r w:rsidRPr="00AC0341">
        <w:t>173.</w:t>
      </w:r>
      <w:r w:rsidRPr="00AC0341">
        <w:tab/>
        <w:t>Fegrachi S, Molenaar IQ, Klaessens JH, Besselink MG, Offerhaus JA, van Hillegersberg R. Radiofrequency ablation of the pancreas: two-week follow-up in a porcine model. Eur J Surg Oncol. 2014;40(8):1000-7.</w:t>
      </w:r>
    </w:p>
    <w:p w14:paraId="1C2B1106" w14:textId="77777777" w:rsidR="00AC0341" w:rsidRPr="00AC0341" w:rsidRDefault="00AC0341" w:rsidP="00AC0341">
      <w:pPr>
        <w:pStyle w:val="EndNoteBibliography"/>
        <w:spacing w:after="0"/>
      </w:pPr>
      <w:r w:rsidRPr="00AC0341">
        <w:t>174.</w:t>
      </w:r>
      <w:r w:rsidRPr="00AC0341">
        <w:tab/>
        <w:t>Boettcher AN, Kiupel M, Adur MK, Cocco E, Santin AD, Bellone S, et al. Human Ovarian Cancer Tumor Formation in Severe Combined Immunodeficient (SCID) Pigs. Front Oncol. 2019;9:9.</w:t>
      </w:r>
    </w:p>
    <w:p w14:paraId="4AD3E72A" w14:textId="77777777" w:rsidR="00AC0341" w:rsidRPr="00AC0341" w:rsidRDefault="00AC0341" w:rsidP="00AC0341">
      <w:pPr>
        <w:pStyle w:val="EndNoteBibliography"/>
        <w:spacing w:after="0"/>
      </w:pPr>
      <w:r w:rsidRPr="00AC0341">
        <w:t>175.</w:t>
      </w:r>
      <w:r w:rsidRPr="00AC0341">
        <w:tab/>
        <w:t>Skjeflo EW, Sagatun C, Dybwik K, Aam S, Urving SH, Nunn MA, et al. Combined inhibition of complement and CD14 improved outcome in porcine polymicrobial sepsis. Critical care. 2015;19:415.</w:t>
      </w:r>
    </w:p>
    <w:p w14:paraId="2747B254" w14:textId="77777777" w:rsidR="00AC0341" w:rsidRPr="00AC0341" w:rsidRDefault="00AC0341" w:rsidP="00AC0341">
      <w:pPr>
        <w:pStyle w:val="EndNoteBibliography"/>
        <w:spacing w:after="0"/>
      </w:pPr>
      <w:r w:rsidRPr="00AC0341">
        <w:t>176.</w:t>
      </w:r>
      <w:r w:rsidRPr="00AC0341">
        <w:tab/>
        <w:t>Kemp MW, Saito M, Usuda H, Watanabe S, Sato S, Hanita T, et al. The efficacy of antenatal steroid therapy is dependent on the duration of low-concentration fetal exposure: evidence from a sheep model of pregnancy. American journal of obstetrics and gynecology. 2018;219(3):301 e1- e16.</w:t>
      </w:r>
    </w:p>
    <w:p w14:paraId="4C203894" w14:textId="77777777" w:rsidR="00AC0341" w:rsidRPr="00AC0341" w:rsidRDefault="00AC0341" w:rsidP="00AC0341">
      <w:pPr>
        <w:pStyle w:val="EndNoteBibliography"/>
        <w:spacing w:after="0"/>
      </w:pPr>
      <w:r w:rsidRPr="00AC0341">
        <w:t>177.</w:t>
      </w:r>
      <w:r w:rsidRPr="00AC0341">
        <w:tab/>
        <w:t>Kothe TB, Royse E, Kemp MW, Schmidt A, Salomone F, Saito M, et al. Effects of budesonide and surfactant in preterm fetal sheep. Am J Physiol Lung Cell Mol Physiol. 2018;315(2):L193-L201.</w:t>
      </w:r>
    </w:p>
    <w:p w14:paraId="24C61E3D" w14:textId="77777777" w:rsidR="00AC0341" w:rsidRPr="00AC0341" w:rsidRDefault="00AC0341" w:rsidP="00AC0341">
      <w:pPr>
        <w:pStyle w:val="EndNoteBibliography"/>
        <w:spacing w:after="0"/>
      </w:pPr>
      <w:r w:rsidRPr="00AC0341">
        <w:t>178.</w:t>
      </w:r>
      <w:r w:rsidRPr="00AC0341">
        <w:tab/>
        <w:t>Lubberding AF, Sattler SM, Flethoj M, Tfelt-Hansen J, Jespersen T. Comparison of hemodynamics, cardiac electrophysiology, and ventricular arrhythmia in an open- and a closed-chest porcine model of acute myocardial infarction. Am J Physiol Heart Circ Physiol. 2020;318(2):H391-H400.</w:t>
      </w:r>
    </w:p>
    <w:p w14:paraId="394C9E60" w14:textId="77777777" w:rsidR="00AC0341" w:rsidRPr="00AC0341" w:rsidRDefault="00AC0341" w:rsidP="00AC0341">
      <w:pPr>
        <w:pStyle w:val="EndNoteBibliography"/>
        <w:spacing w:after="0"/>
      </w:pPr>
      <w:r w:rsidRPr="00AC0341">
        <w:t>179.</w:t>
      </w:r>
      <w:r w:rsidRPr="00AC0341">
        <w:tab/>
        <w:t>Muensterer OJ, Sterlin A, Oetzmann von Sochaczewski C, Lindner A, Heimann A, Balus A, et al. An experimental study on magnetic esophageal compression anastomosis in piglets. J Pediatr Surg. 2020;55(3):425-32.</w:t>
      </w:r>
    </w:p>
    <w:p w14:paraId="51EBC338" w14:textId="77777777" w:rsidR="00AC0341" w:rsidRPr="00AC0341" w:rsidRDefault="00AC0341" w:rsidP="00AC0341">
      <w:pPr>
        <w:pStyle w:val="EndNoteBibliography"/>
        <w:spacing w:after="0"/>
      </w:pPr>
      <w:r w:rsidRPr="00AC0341">
        <w:t>180.</w:t>
      </w:r>
      <w:r w:rsidRPr="00AC0341">
        <w:tab/>
        <w:t>Rabbani S, Ahmadi H, Fayazzadeh E, Sahebjam M, Boroumand MA, Sotudeh M, et al. Development of an ovine model of myocardial infarction. ANZ J Surg. 2008;78(1-2):78-81.</w:t>
      </w:r>
    </w:p>
    <w:p w14:paraId="1356DD19" w14:textId="77777777" w:rsidR="00AC0341" w:rsidRPr="00AC0341" w:rsidRDefault="00AC0341" w:rsidP="00AC0341">
      <w:pPr>
        <w:pStyle w:val="EndNoteBibliography"/>
        <w:spacing w:after="0"/>
      </w:pPr>
      <w:r w:rsidRPr="00AC0341">
        <w:t>181.</w:t>
      </w:r>
      <w:r w:rsidRPr="00AC0341">
        <w:tab/>
        <w:t>Karimov JH, Moazami N, Sunagawa G, Kobayashi M, Byram N, Sale S, et al. Median Sternotomy or Right Thoracotomy Techniques for Total Artificial Heart Implantation in Calves. Artif Organs. 2016;40(10):1022-7.</w:t>
      </w:r>
    </w:p>
    <w:p w14:paraId="136CF9BF" w14:textId="77777777" w:rsidR="00AC0341" w:rsidRPr="00AC0341" w:rsidRDefault="00AC0341" w:rsidP="00AC0341">
      <w:pPr>
        <w:pStyle w:val="EndNoteBibliography"/>
        <w:spacing w:after="0"/>
      </w:pPr>
      <w:r w:rsidRPr="00AC0341">
        <w:t>182.</w:t>
      </w:r>
      <w:r w:rsidRPr="00AC0341">
        <w:tab/>
        <w:t>Kim WG, Cho SR, Sung SH, Park HJ. A chronic heart failure model by coronary artery ligation in the goat. Int J Artif Organs. 2003;26(10):929-34.</w:t>
      </w:r>
    </w:p>
    <w:p w14:paraId="05E79DB7" w14:textId="77777777" w:rsidR="00AC0341" w:rsidRPr="00AC0341" w:rsidRDefault="00AC0341" w:rsidP="00AC0341">
      <w:pPr>
        <w:pStyle w:val="EndNoteBibliography"/>
        <w:spacing w:after="0"/>
      </w:pPr>
      <w:r w:rsidRPr="00AC0341">
        <w:t>183.</w:t>
      </w:r>
      <w:r w:rsidRPr="00AC0341">
        <w:tab/>
        <w:t>Macchiarini P, Oriol R, Azimzadeh A, de Montpreville V, Wolf P, Dartevelle P. Characterization of a pig-to-goat orthotopic lung xenotransplantation model to study beyond hyperacute rejection. J Thorac Cardiovasc Surg. 1999;118(5):805-14.</w:t>
      </w:r>
    </w:p>
    <w:p w14:paraId="65F899BF" w14:textId="77777777" w:rsidR="00AC0341" w:rsidRPr="00AC0341" w:rsidRDefault="00AC0341" w:rsidP="00AC0341">
      <w:pPr>
        <w:pStyle w:val="EndNoteBibliography"/>
        <w:spacing w:after="0"/>
      </w:pPr>
      <w:r w:rsidRPr="00AC0341">
        <w:t>184.</w:t>
      </w:r>
      <w:r w:rsidRPr="00AC0341">
        <w:tab/>
        <w:t>Vu TD, Nguyen DV, Oo MZ, Alaa M, Ocampo EM, Cheyyatraivendran Arularasu S, et al. On-pump transapical cardioscopic mitral valve replacement with cardiac arrest: short-term results in a porcine survival model. Interact Cardiovasc Thorac Surg. 2018;27(3):437-45.</w:t>
      </w:r>
    </w:p>
    <w:p w14:paraId="1FED0EF7" w14:textId="77777777" w:rsidR="00AC0341" w:rsidRPr="00AC0341" w:rsidRDefault="00AC0341" w:rsidP="00AC0341">
      <w:pPr>
        <w:pStyle w:val="EndNoteBibliography"/>
        <w:spacing w:after="0"/>
      </w:pPr>
      <w:r w:rsidRPr="00AC0341">
        <w:t>185.</w:t>
      </w:r>
      <w:r w:rsidRPr="00AC0341">
        <w:tab/>
        <w:t>DiVincenti L, Jr., Westcott R, Lee C. Sheep (Ovis aries) as a model for cardiovascular surgery and management before, during, and after cardiopulmonary bypass. J Am Assoc Lab Anim Sci. 2014;53(5):439-48.</w:t>
      </w:r>
    </w:p>
    <w:p w14:paraId="43282618" w14:textId="77777777" w:rsidR="00AC0341" w:rsidRPr="00AC0341" w:rsidRDefault="00AC0341" w:rsidP="00AC0341">
      <w:pPr>
        <w:pStyle w:val="EndNoteBibliography"/>
        <w:spacing w:after="0"/>
      </w:pPr>
      <w:r w:rsidRPr="00AC0341">
        <w:t>186.</w:t>
      </w:r>
      <w:r w:rsidRPr="00AC0341">
        <w:tab/>
        <w:t>Mardas N, Dereka X, Donos N, Dard M. Experimental model for bone regeneration in oral and cranio-maxillo-facial surgery. J Invest Surg. 2014;27(1):32-49.</w:t>
      </w:r>
    </w:p>
    <w:p w14:paraId="324B3B4F" w14:textId="77777777" w:rsidR="00AC0341" w:rsidRPr="00AC0341" w:rsidRDefault="00AC0341" w:rsidP="00AC0341">
      <w:pPr>
        <w:pStyle w:val="EndNoteBibliography"/>
        <w:spacing w:after="0"/>
      </w:pPr>
      <w:r w:rsidRPr="00AC0341">
        <w:t>187.</w:t>
      </w:r>
      <w:r w:rsidRPr="00AC0341">
        <w:tab/>
        <w:t>Park JS, Jeong S, Kim JM, Lee BH, Kim JM, Lee DH. Development of an acute pancreatitis porcine model based on endoscopic retrograde infusion of contrast medium or sodium taurocholate. Korean J Intern Med. 2019;34(6):1244-51.</w:t>
      </w:r>
    </w:p>
    <w:p w14:paraId="6AFF8BD5" w14:textId="77777777" w:rsidR="00AC0341" w:rsidRPr="00AC0341" w:rsidRDefault="00AC0341" w:rsidP="00AC0341">
      <w:pPr>
        <w:pStyle w:val="EndNoteBibliography"/>
        <w:spacing w:after="0"/>
      </w:pPr>
      <w:r w:rsidRPr="00AC0341">
        <w:t>188.</w:t>
      </w:r>
      <w:r w:rsidRPr="00AC0341">
        <w:tab/>
        <w:t>Korkmaz HI, Ulrich MMW, van Wieringen WN, Vlig M, Emmens RW, Meyer KW, et al. The Local and Systemic Inflammatory Response in a Pig Burn Wound Model With a Pivotal Role for Complement. J Burn Care Res. 2017;38(5):e796-e806.</w:t>
      </w:r>
    </w:p>
    <w:p w14:paraId="0301D144" w14:textId="77777777" w:rsidR="00AC0341" w:rsidRPr="00AC0341" w:rsidRDefault="00AC0341" w:rsidP="00AC0341">
      <w:pPr>
        <w:pStyle w:val="EndNoteBibliography"/>
        <w:spacing w:after="0"/>
      </w:pPr>
      <w:r w:rsidRPr="00AC0341">
        <w:t>189.</w:t>
      </w:r>
      <w:r w:rsidRPr="00AC0341">
        <w:tab/>
        <w:t>Lu H, Wang L, Zhong W, Qi R, Li N, You W, et al. Establishment of swine-penetrating craniocerebral gunshot wound model. The Journal of surgical research. 2015;199(2):698-706.</w:t>
      </w:r>
    </w:p>
    <w:p w14:paraId="04D07679" w14:textId="77777777" w:rsidR="00AC0341" w:rsidRPr="00AC0341" w:rsidRDefault="00AC0341" w:rsidP="00AC0341">
      <w:pPr>
        <w:pStyle w:val="EndNoteBibliography"/>
        <w:spacing w:after="0"/>
      </w:pPr>
      <w:r w:rsidRPr="00AC0341">
        <w:t>190.</w:t>
      </w:r>
      <w:r w:rsidRPr="00AC0341">
        <w:tab/>
        <w:t>Kinder HA, Baker EW, West FD. The pig as a preclinical traumatic brain injury model: current models, functional outcome measures, and translational detection strategies. Neural Regen Res. 2019;14(3):413-24.</w:t>
      </w:r>
    </w:p>
    <w:p w14:paraId="5E181787" w14:textId="77777777" w:rsidR="00AC0341" w:rsidRPr="00AC0341" w:rsidRDefault="00AC0341" w:rsidP="00AC0341">
      <w:pPr>
        <w:pStyle w:val="EndNoteBibliography"/>
        <w:spacing w:after="0"/>
      </w:pPr>
      <w:r w:rsidRPr="00AC0341">
        <w:t>191.</w:t>
      </w:r>
      <w:r w:rsidRPr="00AC0341">
        <w:tab/>
        <w:t>Santos RR, Schoevers EJ, Roelen BA. Usefulness of bovine and porcine IVM/IVF models for reproductive toxicology. Reprod Biol Endocrinol. 2014;12:117.</w:t>
      </w:r>
    </w:p>
    <w:p w14:paraId="2AABADC9" w14:textId="77777777" w:rsidR="00AC0341" w:rsidRPr="00AC0341" w:rsidRDefault="00AC0341" w:rsidP="00AC0341">
      <w:pPr>
        <w:pStyle w:val="EndNoteBibliography"/>
        <w:spacing w:after="0"/>
      </w:pPr>
      <w:r w:rsidRPr="00AC0341">
        <w:t>192.</w:t>
      </w:r>
      <w:r w:rsidRPr="00AC0341">
        <w:tab/>
        <w:t>Yapura MJ, Zwiefelhofer EM, Pierson RA, Adams GP. Aromatase inhibitors: A new approach for controlling ovarian function in cattle. Theriogenology. 2018;112:18-25.</w:t>
      </w:r>
    </w:p>
    <w:p w14:paraId="2C5FFF21" w14:textId="77777777" w:rsidR="00AC0341" w:rsidRPr="00AC0341" w:rsidRDefault="00AC0341" w:rsidP="00AC0341">
      <w:pPr>
        <w:pStyle w:val="EndNoteBibliography"/>
        <w:spacing w:after="0"/>
      </w:pPr>
      <w:r w:rsidRPr="00AC0341">
        <w:t>193.</w:t>
      </w:r>
      <w:r w:rsidRPr="00AC0341">
        <w:tab/>
        <w:t>Abedal-Majed MA, Cupp AS. Livestock animals to study infertility in women. Anim Front. 2019;9(3):28-33.</w:t>
      </w:r>
    </w:p>
    <w:p w14:paraId="368DA11B" w14:textId="77777777" w:rsidR="00AC0341" w:rsidRPr="00AC0341" w:rsidRDefault="00AC0341" w:rsidP="00AC0341">
      <w:pPr>
        <w:pStyle w:val="EndNoteBibliography"/>
        <w:spacing w:after="0"/>
      </w:pPr>
      <w:r w:rsidRPr="00AC0341">
        <w:t>194.</w:t>
      </w:r>
      <w:r w:rsidRPr="00AC0341">
        <w:tab/>
        <w:t>Ryu Y, Kim SW, Kim YY, Ku SY. Animal Models for Human Polycystic Ovary Syndrome (PCOS) Focused on the Use of Indirect Hormonal Perturbations: A Review of the Literature. Int J Mol Sci. 2019;20(11).</w:t>
      </w:r>
    </w:p>
    <w:p w14:paraId="732F9050" w14:textId="77777777" w:rsidR="00AC0341" w:rsidRPr="00AC0341" w:rsidRDefault="00AC0341" w:rsidP="00AC0341">
      <w:pPr>
        <w:pStyle w:val="EndNoteBibliography"/>
        <w:spacing w:after="0"/>
      </w:pPr>
      <w:r w:rsidRPr="00AC0341">
        <w:t>195.</w:t>
      </w:r>
      <w:r w:rsidRPr="00AC0341">
        <w:tab/>
        <w:t>Leung KS, Siu WS, Cheung NM, Lui PY, Chow DH, James A, et al. Goats as an osteopenic animal model. J Bone Miner Res. 2001;16(12):2348-55.</w:t>
      </w:r>
    </w:p>
    <w:p w14:paraId="365C854C" w14:textId="77777777" w:rsidR="00AC0341" w:rsidRPr="00AC0341" w:rsidRDefault="00AC0341" w:rsidP="00AC0341">
      <w:pPr>
        <w:pStyle w:val="EndNoteBibliography"/>
        <w:spacing w:after="0"/>
      </w:pPr>
      <w:r w:rsidRPr="00AC0341">
        <w:t>196.</w:t>
      </w:r>
      <w:r w:rsidRPr="00AC0341">
        <w:tab/>
        <w:t>Dias IR, Camassa JA, Bordelo JA, Babo PS, Viegas CA, Dourado N, et al. Preclinical and Translational Studies in Small Ruminants (Sheep and Goat) as Models for Osteoporosis Research. Curr Osteoporos Rep. 2018;16(2):182-97.</w:t>
      </w:r>
    </w:p>
    <w:p w14:paraId="235EC658" w14:textId="77777777" w:rsidR="00AC0341" w:rsidRPr="00AC0341" w:rsidRDefault="00AC0341" w:rsidP="00AC0341">
      <w:pPr>
        <w:pStyle w:val="EndNoteBibliography"/>
        <w:spacing w:after="0"/>
      </w:pPr>
      <w:r w:rsidRPr="00AC0341">
        <w:t>197.</w:t>
      </w:r>
      <w:r w:rsidRPr="00AC0341">
        <w:tab/>
        <w:t>Carter J, Story DA. Veterinary and human anaesthesia: an overview of some parallels and contrasts. Anaesth Intensive Care. 2013;41(6):710-8.</w:t>
      </w:r>
    </w:p>
    <w:p w14:paraId="312B6F32" w14:textId="77777777" w:rsidR="00AC0341" w:rsidRPr="00AC0341" w:rsidRDefault="00AC0341" w:rsidP="00AC0341">
      <w:pPr>
        <w:pStyle w:val="EndNoteBibliography"/>
        <w:spacing w:after="0"/>
      </w:pPr>
      <w:r w:rsidRPr="00AC0341">
        <w:t>198.</w:t>
      </w:r>
      <w:r w:rsidRPr="00AC0341">
        <w:tab/>
        <w:t>Henne-Bruns D, Artwohl J, Broelsch C, Kremer B. Acetaminophen-induced acute hepatic failure in pigs: controversical results to other animal models. Res Exp Med (Berl). 1988;188(6):463-72.</w:t>
      </w:r>
    </w:p>
    <w:p w14:paraId="72EFFE25" w14:textId="77777777" w:rsidR="00AC0341" w:rsidRPr="00AC0341" w:rsidRDefault="00AC0341" w:rsidP="00AC0341">
      <w:pPr>
        <w:pStyle w:val="EndNoteBibliography"/>
        <w:spacing w:after="0"/>
      </w:pPr>
      <w:r w:rsidRPr="00AC0341">
        <w:t>199.</w:t>
      </w:r>
      <w:r w:rsidRPr="00AC0341">
        <w:tab/>
        <w:t>Clutton RE, editor Neuromuscular block and its antagonism in sheep: enigma and paradox. Proceedings of the 7th International Neuromuscular Meeting Belfast; 2001.</w:t>
      </w:r>
    </w:p>
    <w:p w14:paraId="7429CC08" w14:textId="77777777" w:rsidR="00AC0341" w:rsidRPr="00AC0341" w:rsidRDefault="00AC0341" w:rsidP="00AC0341">
      <w:pPr>
        <w:pStyle w:val="EndNoteBibliography"/>
        <w:spacing w:after="0"/>
      </w:pPr>
      <w:r w:rsidRPr="00AC0341">
        <w:t>200.</w:t>
      </w:r>
      <w:r w:rsidRPr="00AC0341">
        <w:tab/>
        <w:t>Searle R, Hopkins PM. Pharmacogenomic variability and anaesthesia. British journal of anaesthesia. 2009;103(1):14-25.</w:t>
      </w:r>
    </w:p>
    <w:p w14:paraId="1C721B67" w14:textId="77777777" w:rsidR="00AC0341" w:rsidRPr="00AC0341" w:rsidRDefault="00AC0341" w:rsidP="00AC0341">
      <w:pPr>
        <w:pStyle w:val="EndNoteBibliography"/>
        <w:spacing w:after="0"/>
      </w:pPr>
      <w:r w:rsidRPr="00AC0341">
        <w:t>201.</w:t>
      </w:r>
      <w:r w:rsidRPr="00AC0341">
        <w:tab/>
        <w:t>Chemali JJ, Kenny JD, Olutola O, Taylor NE, Kimchi EY, Purdon PL, et al. Ageing delays emergence from general anaesthesia in rats by increasing anaesthetic sensitivity in the brain. British journal of anaesthesia. 2015;115 Suppl 1(Suppl 1):i58-i65.</w:t>
      </w:r>
    </w:p>
    <w:p w14:paraId="5EA859EF" w14:textId="77777777" w:rsidR="00AC0341" w:rsidRPr="00AC0341" w:rsidRDefault="00AC0341" w:rsidP="00AC0341">
      <w:pPr>
        <w:pStyle w:val="EndNoteBibliography"/>
        <w:spacing w:after="0"/>
      </w:pPr>
      <w:r w:rsidRPr="00AC0341">
        <w:t>202.</w:t>
      </w:r>
      <w:r w:rsidRPr="00AC0341">
        <w:tab/>
        <w:t>Kim JL, Bulthuis NE, Cameron HA. The Effects of Anesthesia on Adult Hippocampal Neurogenesis. Front Neurosci. 2020;14:588356.</w:t>
      </w:r>
    </w:p>
    <w:p w14:paraId="22ECBE9A" w14:textId="77777777" w:rsidR="00AC0341" w:rsidRPr="00AC0341" w:rsidRDefault="00AC0341" w:rsidP="00AC0341">
      <w:pPr>
        <w:pStyle w:val="EndNoteBibliography"/>
        <w:spacing w:after="0"/>
      </w:pPr>
      <w:r w:rsidRPr="00AC0341">
        <w:t>203.</w:t>
      </w:r>
      <w:r w:rsidRPr="00AC0341">
        <w:tab/>
        <w:t>Hosking BC, Kaminsky R, Sager H, Karadzovska D, Seewald W, Giraudel JM, et al. The effect of sheep breed, age, and gender on the pharmacokinetics and efficacy of monepantel, an amino-acetonitrile derivative. Parasitol Res. 2010;106(2):367-75.</w:t>
      </w:r>
    </w:p>
    <w:p w14:paraId="36E3AD67" w14:textId="77777777" w:rsidR="00AC0341" w:rsidRPr="00AC0341" w:rsidRDefault="00AC0341" w:rsidP="00AC0341">
      <w:pPr>
        <w:pStyle w:val="EndNoteBibliography"/>
        <w:spacing w:after="0"/>
      </w:pPr>
      <w:r w:rsidRPr="00AC0341">
        <w:t>204.</w:t>
      </w:r>
      <w:r w:rsidRPr="00AC0341">
        <w:tab/>
        <w:t>Tang H, Mayersohn M. Porcine Prediction of Pharmacokinetic Parameters in People: A Pig in a Poke? Drug Metab Dispos. 2018;46(11):1712-24.</w:t>
      </w:r>
    </w:p>
    <w:p w14:paraId="6A4D2889" w14:textId="77777777" w:rsidR="00AC0341" w:rsidRPr="00AC0341" w:rsidRDefault="00AC0341" w:rsidP="00AC0341">
      <w:pPr>
        <w:pStyle w:val="EndNoteBibliography"/>
        <w:spacing w:after="0"/>
      </w:pPr>
      <w:r w:rsidRPr="00AC0341">
        <w:t>205.</w:t>
      </w:r>
      <w:r w:rsidRPr="00AC0341">
        <w:tab/>
        <w:t>Morris T. Anaesthesia in the fourth dimension. Is biological scaling relevant to veterinary anaesthesia? Vet Anaesth Analg. 2000;27(1):2-5.</w:t>
      </w:r>
    </w:p>
    <w:p w14:paraId="238719E1" w14:textId="77777777" w:rsidR="00AC0341" w:rsidRPr="00AC0341" w:rsidRDefault="00AC0341" w:rsidP="00AC0341">
      <w:pPr>
        <w:pStyle w:val="EndNoteBibliography"/>
        <w:spacing w:after="0"/>
      </w:pPr>
      <w:r w:rsidRPr="00AC0341">
        <w:t>206.</w:t>
      </w:r>
      <w:r w:rsidRPr="00AC0341">
        <w:tab/>
        <w:t>Sonner JM. Ethnicity can affect anesthetic requirement. Anesthesiology. 2007;107(1):4-5.</w:t>
      </w:r>
    </w:p>
    <w:p w14:paraId="28EB4930" w14:textId="77777777" w:rsidR="00AC0341" w:rsidRPr="00AC0341" w:rsidRDefault="00AC0341" w:rsidP="00AC0341">
      <w:pPr>
        <w:pStyle w:val="EndNoteBibliography"/>
        <w:spacing w:after="0"/>
      </w:pPr>
      <w:r w:rsidRPr="00AC0341">
        <w:t>207.</w:t>
      </w:r>
      <w:r w:rsidRPr="00AC0341">
        <w:tab/>
        <w:t>Ley S, Waterman A, Livingston A. Variation in the analgesic effects of xylazine in different breeds of sheep. Vet Rec. 1990;126(20):508.</w:t>
      </w:r>
    </w:p>
    <w:p w14:paraId="0C952D0E" w14:textId="77777777" w:rsidR="00AC0341" w:rsidRPr="00AC0341" w:rsidRDefault="00AC0341" w:rsidP="00AC0341">
      <w:pPr>
        <w:pStyle w:val="EndNoteBibliography"/>
        <w:spacing w:after="0"/>
      </w:pPr>
      <w:r w:rsidRPr="00AC0341">
        <w:t>208.</w:t>
      </w:r>
      <w:r w:rsidRPr="00AC0341">
        <w:tab/>
        <w:t>Kyles AE, Waterman AE, Livingston A. The spinal antinociceptive activity of the alpha 2-adrenoceptor agonist, xylazine in sheep. Br J Pharmacol. 1993;108(4):907-13.</w:t>
      </w:r>
    </w:p>
    <w:p w14:paraId="36E4C557" w14:textId="77777777" w:rsidR="00AC0341" w:rsidRPr="00AC0341" w:rsidRDefault="00AC0341" w:rsidP="00AC0341">
      <w:pPr>
        <w:pStyle w:val="EndNoteBibliography"/>
        <w:spacing w:after="0"/>
      </w:pPr>
      <w:r w:rsidRPr="00AC0341">
        <w:t>209.</w:t>
      </w:r>
      <w:r w:rsidRPr="00AC0341">
        <w:tab/>
        <w:t>Cheng EY, Nimphius N, Hennen CR. Antibiotic therapy and the anesthesiologist. J Clin Anesth. 1995;7(5):425-39.</w:t>
      </w:r>
    </w:p>
    <w:p w14:paraId="6F20874D" w14:textId="77777777" w:rsidR="00AC0341" w:rsidRPr="00AC0341" w:rsidRDefault="00AC0341" w:rsidP="00AC0341">
      <w:pPr>
        <w:pStyle w:val="EndNoteBibliography"/>
        <w:spacing w:after="0"/>
      </w:pPr>
      <w:r w:rsidRPr="00AC0341">
        <w:t>210.</w:t>
      </w:r>
      <w:r w:rsidRPr="00AC0341">
        <w:tab/>
        <w:t>Sakamoto H, Misumi K, Nakama M, Aoki Y. The effects of xylazine on intrauterine pressure, uterine blood flow, maternal and fetal cardiovascular and pulmonary function in pregnant goats. J Vet Med Sci. 1996;58(3):211-7.</w:t>
      </w:r>
    </w:p>
    <w:p w14:paraId="445A0106" w14:textId="77777777" w:rsidR="00AC0341" w:rsidRPr="00AC0341" w:rsidRDefault="00AC0341" w:rsidP="00AC0341">
      <w:pPr>
        <w:pStyle w:val="EndNoteBibliography"/>
        <w:spacing w:after="0"/>
      </w:pPr>
      <w:r w:rsidRPr="00AC0341">
        <w:t>211.</w:t>
      </w:r>
      <w:r w:rsidRPr="00AC0341">
        <w:tab/>
        <w:t>Kastelic JP, Cook RB, McMahon LR, McAllister TA, McClelland LA, Cheng KJ. Induction of parturition in ewes with dexamethasone or dexamethasone and cloprostenol. Can Vet J. 1996;37(2):101-2.</w:t>
      </w:r>
    </w:p>
    <w:p w14:paraId="0852C7E8" w14:textId="77777777" w:rsidR="00AC0341" w:rsidRPr="00AC0341" w:rsidRDefault="00AC0341" w:rsidP="00AC0341">
      <w:pPr>
        <w:pStyle w:val="EndNoteBibliography"/>
        <w:spacing w:after="0"/>
      </w:pPr>
      <w:r w:rsidRPr="00AC0341">
        <w:t>212.</w:t>
      </w:r>
      <w:r w:rsidRPr="00AC0341">
        <w:tab/>
        <w:t>Antonucci R, Zaffanello M, Puxeddu E, Porcella A, Cuzzolin L, Pilloni MD, et al. Use of non-steroidal anti-inflammatory drugs in pregnancy: impact on the fetus and newborn. Curr Drug Metab. 2012;13(4):474-90.</w:t>
      </w:r>
    </w:p>
    <w:p w14:paraId="2F5EC9B2" w14:textId="77777777" w:rsidR="00AC0341" w:rsidRPr="00AC0341" w:rsidRDefault="00AC0341" w:rsidP="00AC0341">
      <w:pPr>
        <w:pStyle w:val="EndNoteBibliography"/>
        <w:spacing w:after="0"/>
      </w:pPr>
      <w:r w:rsidRPr="00AC0341">
        <w:t>213.</w:t>
      </w:r>
      <w:r w:rsidRPr="00AC0341">
        <w:tab/>
        <w:t>Berset Convenor F, Caristo ME, Ferrara F, Hardy P, Oropeza-Moe M, Waters R. Federation of European Laboratory Animal Science Associations recommendations of best practices for the health management of ruminants and pigs used for scientific and educational purposes. Laboratory animals. 2021;55(2):117-28.</w:t>
      </w:r>
    </w:p>
    <w:p w14:paraId="759BAECA" w14:textId="77777777" w:rsidR="00AC0341" w:rsidRPr="00AC0341" w:rsidRDefault="00AC0341" w:rsidP="00AC0341">
      <w:pPr>
        <w:pStyle w:val="EndNoteBibliography"/>
        <w:spacing w:after="0"/>
      </w:pPr>
      <w:r w:rsidRPr="00AC0341">
        <w:t>214.</w:t>
      </w:r>
      <w:r w:rsidRPr="00AC0341">
        <w:tab/>
        <w:t>Clutton RE. Surgical muscle relaxation and neuromuscular blockade In Practice. 2007;29(10):574-83.</w:t>
      </w:r>
    </w:p>
    <w:p w14:paraId="2D4C7B1F" w14:textId="77777777" w:rsidR="00AC0341" w:rsidRPr="00AC0341" w:rsidRDefault="00AC0341" w:rsidP="00AC0341">
      <w:pPr>
        <w:pStyle w:val="EndNoteBibliography"/>
        <w:spacing w:after="0"/>
      </w:pPr>
      <w:r w:rsidRPr="00AC0341">
        <w:t>215.</w:t>
      </w:r>
      <w:r w:rsidRPr="00AC0341">
        <w:tab/>
        <w:t>Macrae WA. Chronic pain after surgery. British journal of anaesthesia. 2001;87(1):88-98.</w:t>
      </w:r>
    </w:p>
    <w:p w14:paraId="4BB05C59" w14:textId="77777777" w:rsidR="00AC0341" w:rsidRPr="00AC0341" w:rsidRDefault="00AC0341" w:rsidP="00AC0341">
      <w:pPr>
        <w:pStyle w:val="EndNoteBibliography"/>
        <w:spacing w:after="0"/>
      </w:pPr>
      <w:r w:rsidRPr="00AC0341">
        <w:t>216.</w:t>
      </w:r>
      <w:r w:rsidRPr="00AC0341">
        <w:tab/>
        <w:t>Jones CPL, Fawker-Corbett J, Groom P, Morton B, Lister C, Mercer SJ. Human factors in preventing complications in anaesthesia: a systematic review. Anaesthesia. 2018;73 Suppl 1:12-24.</w:t>
      </w:r>
    </w:p>
    <w:p w14:paraId="1E8AD998" w14:textId="77777777" w:rsidR="00AC0341" w:rsidRPr="00AC0341" w:rsidRDefault="00AC0341" w:rsidP="00AC0341">
      <w:pPr>
        <w:pStyle w:val="EndNoteBibliography"/>
        <w:spacing w:after="0"/>
      </w:pPr>
      <w:r w:rsidRPr="00AC0341">
        <w:t>217.</w:t>
      </w:r>
      <w:r w:rsidRPr="00AC0341">
        <w:tab/>
        <w:t>Yang T. Anaesthetists: heroes behind the scenes. Br J Surg. 2020;107(6):773-4.</w:t>
      </w:r>
    </w:p>
    <w:p w14:paraId="2345A476" w14:textId="2C613892" w:rsidR="00AC0341" w:rsidRPr="00AC0341" w:rsidRDefault="00AC0341" w:rsidP="00AC0341">
      <w:pPr>
        <w:pStyle w:val="EndNoteBibliography"/>
        <w:spacing w:after="0"/>
      </w:pPr>
      <w:r w:rsidRPr="00AC0341">
        <w:t>218.</w:t>
      </w:r>
      <w:r w:rsidRPr="00AC0341">
        <w:tab/>
        <w:t xml:space="preserve">Anonymous. Robert Smith 2010 [updated September 2. Available from: </w:t>
      </w:r>
      <w:hyperlink r:id="rId29" w:history="1">
        <w:r w:rsidRPr="00AC0341">
          <w:rPr>
            <w:rStyle w:val="Hiperpovezava"/>
          </w:rPr>
          <w:t>https://news.harvard.edu/gazette/story/2010/09/robert-smith/</w:t>
        </w:r>
      </w:hyperlink>
      <w:r w:rsidRPr="00AC0341">
        <w:t>.</w:t>
      </w:r>
    </w:p>
    <w:p w14:paraId="25D3EA10" w14:textId="77777777" w:rsidR="00AC0341" w:rsidRPr="00AC0341" w:rsidRDefault="00AC0341" w:rsidP="00AC0341">
      <w:pPr>
        <w:pStyle w:val="EndNoteBibliography"/>
        <w:spacing w:after="0"/>
      </w:pPr>
      <w:r w:rsidRPr="00AC0341">
        <w:t>219.</w:t>
      </w:r>
      <w:r w:rsidRPr="00AC0341">
        <w:tab/>
        <w:t>Thompson JP, Mahajan RP. Monitoring the monitors--beyond risk management. British journal of anaesthesia. 2006;97(1):1-3.</w:t>
      </w:r>
    </w:p>
    <w:p w14:paraId="6BF5A5F7" w14:textId="77777777" w:rsidR="00AC0341" w:rsidRPr="00AC0341" w:rsidRDefault="00AC0341" w:rsidP="00AC0341">
      <w:pPr>
        <w:pStyle w:val="EndNoteBibliography"/>
        <w:spacing w:after="0"/>
      </w:pPr>
      <w:r w:rsidRPr="00AC0341">
        <w:t>220.</w:t>
      </w:r>
      <w:r w:rsidRPr="00AC0341">
        <w:tab/>
        <w:t>Clutton RE. A review of factors affecting analgesic selection in large animals undergoing translational research. Vet J. 2018;236:12-22.</w:t>
      </w:r>
    </w:p>
    <w:p w14:paraId="3F91A62B" w14:textId="77777777" w:rsidR="00AC0341" w:rsidRPr="00AC0341" w:rsidRDefault="00AC0341" w:rsidP="00AC0341">
      <w:pPr>
        <w:pStyle w:val="EndNoteBibliography"/>
        <w:spacing w:after="0"/>
      </w:pPr>
      <w:r w:rsidRPr="00AC0341">
        <w:t>221.</w:t>
      </w:r>
      <w:r w:rsidRPr="00AC0341">
        <w:tab/>
        <w:t>Peterson NC, Nunamaker EA, Turner PV. To Treat or Not to Treat: The Effects of Pain on Experimental Parameters. Comp Med. 2017;67(6):469-82.</w:t>
      </w:r>
    </w:p>
    <w:p w14:paraId="12A5F564" w14:textId="77777777" w:rsidR="00AC0341" w:rsidRPr="00AC0341" w:rsidRDefault="00AC0341" w:rsidP="00AC0341">
      <w:pPr>
        <w:pStyle w:val="EndNoteBibliography"/>
        <w:spacing w:after="0"/>
      </w:pPr>
      <w:r w:rsidRPr="00AC0341">
        <w:t>222.</w:t>
      </w:r>
      <w:r w:rsidRPr="00AC0341">
        <w:tab/>
        <w:t>Munirama S, McLeod G. 'Stratified' approach to individualized anaesthetic care. British journal of anaesthesia. 2015;114(4):543-5.</w:t>
      </w:r>
    </w:p>
    <w:p w14:paraId="0611F89F" w14:textId="77777777" w:rsidR="00AC0341" w:rsidRPr="00AC0341" w:rsidRDefault="00AC0341" w:rsidP="00AC0341">
      <w:pPr>
        <w:pStyle w:val="EndNoteBibliography"/>
        <w:spacing w:after="0"/>
      </w:pPr>
      <w:r w:rsidRPr="00AC0341">
        <w:t>223.</w:t>
      </w:r>
      <w:r w:rsidRPr="00AC0341">
        <w:tab/>
        <w:t>Reed FC, Shaw DJ, McLean KA, Clutton RE. Influence of age and body mass on the response of adolescent male pigs to anaesthesia. Vet Rec. 2015;177(4):98.</w:t>
      </w:r>
    </w:p>
    <w:p w14:paraId="544DDA76" w14:textId="192E7FAB" w:rsidR="00AC0341" w:rsidRPr="00AC0341" w:rsidRDefault="00AC0341" w:rsidP="00AC0341">
      <w:pPr>
        <w:pStyle w:val="EndNoteBibliography"/>
        <w:spacing w:after="0"/>
      </w:pPr>
      <w:r w:rsidRPr="00AC0341">
        <w:t>224.</w:t>
      </w:r>
      <w:r w:rsidRPr="00AC0341">
        <w:tab/>
        <w:t xml:space="preserve">Royal College of Anaesthetists; Simulation  [Available from: </w:t>
      </w:r>
      <w:hyperlink r:id="rId30" w:history="1">
        <w:r w:rsidRPr="00AC0341">
          <w:rPr>
            <w:rStyle w:val="Hiperpovezava"/>
          </w:rPr>
          <w:t>https://rcoa.ac.uk/training-careers/working-anaesthesia/simulation</w:t>
        </w:r>
      </w:hyperlink>
      <w:r w:rsidRPr="00AC0341">
        <w:t>.</w:t>
      </w:r>
    </w:p>
    <w:p w14:paraId="45DC2EB5" w14:textId="77777777" w:rsidR="00AC0341" w:rsidRPr="00AC0341" w:rsidRDefault="00AC0341" w:rsidP="00AC0341">
      <w:pPr>
        <w:pStyle w:val="EndNoteBibliography"/>
        <w:spacing w:after="0"/>
      </w:pPr>
      <w:r w:rsidRPr="00AC0341">
        <w:t>225.</w:t>
      </w:r>
      <w:r w:rsidRPr="00AC0341">
        <w:tab/>
        <w:t>Leung V, Rousseau-Blass F, Beauchamp G, Pang DSJ. ARRIVE has not ARRIVEd: Support for the ARRIVE (Animal Research: Reporting of in vivo Experiments) guidelines does not improve the reporting quality of papers in animal welfare, analgesia or anesthesia. PLoS One. 2018;13(5):e0197882.</w:t>
      </w:r>
    </w:p>
    <w:p w14:paraId="7FC191C3" w14:textId="77777777" w:rsidR="00AC0341" w:rsidRPr="00AC0341" w:rsidRDefault="00AC0341" w:rsidP="00AC0341">
      <w:pPr>
        <w:pStyle w:val="EndNoteBibliography"/>
        <w:spacing w:after="0"/>
      </w:pPr>
      <w:r w:rsidRPr="00AC0341">
        <w:t>226.</w:t>
      </w:r>
      <w:r w:rsidRPr="00AC0341">
        <w:tab/>
        <w:t>Izer J, Dwyer C, Wilson RP. Chapter 20 - Anesthesia and analgesia in ruminants. In: Dyson MC, Jirkof P, Lofgren J, Nunamaker EA, Pang D, editors. Anesthesia and Analgesia in Laboratory Animals (Third Edition). San Diego: Academic Press; 2023. p. 515-41.</w:t>
      </w:r>
    </w:p>
    <w:p w14:paraId="4DDDB610" w14:textId="77777777" w:rsidR="00AC0341" w:rsidRPr="00AC0341" w:rsidRDefault="00AC0341" w:rsidP="00AC0341">
      <w:pPr>
        <w:pStyle w:val="EndNoteBibliography"/>
        <w:spacing w:after="0"/>
      </w:pPr>
      <w:r w:rsidRPr="00AC0341">
        <w:t>227.</w:t>
      </w:r>
      <w:r w:rsidRPr="00AC0341">
        <w:tab/>
        <w:t>Fleischmann T, Clutton RE, Haga HA, van Oostrom H, Weisskopf M. Chapter 17 - Anesthesia and analgesia in laboratory pigs. In: Dyson MC, Jirkof P, Lofgren J, Nunamaker EA, Pang D, editors. Anesthesia and Analgesia in Laboratory Animals (Third Edition). San Diego: Academic Press; 2023. p. 411-39.</w:t>
      </w:r>
    </w:p>
    <w:p w14:paraId="4941CD66" w14:textId="5883D254" w:rsidR="00AC0341" w:rsidRPr="00AC0341" w:rsidRDefault="00AC0341" w:rsidP="00AC0341">
      <w:pPr>
        <w:pStyle w:val="EndNoteBibliography"/>
        <w:spacing w:after="0"/>
      </w:pPr>
      <w:r w:rsidRPr="00AC0341">
        <w:t>228.</w:t>
      </w:r>
      <w:r w:rsidRPr="00AC0341">
        <w:tab/>
        <w:t xml:space="preserve">European College of Veterinary Anaesthesia and Analgesia; Diplomate Listing 2021 [Available from: </w:t>
      </w:r>
      <w:hyperlink r:id="rId31" w:history="1">
        <w:r w:rsidRPr="00AC0341">
          <w:rPr>
            <w:rStyle w:val="Hiperpovezava"/>
          </w:rPr>
          <w:t>https://www.ecvaa.org/index.php?option=com_content&amp;task=view&amp;id=118&amp;Itemid=51</w:t>
        </w:r>
      </w:hyperlink>
      <w:r w:rsidRPr="00AC0341">
        <w:t>.</w:t>
      </w:r>
    </w:p>
    <w:p w14:paraId="41E6D2BB" w14:textId="35FB9AF4" w:rsidR="00AC0341" w:rsidRPr="00AC0341" w:rsidRDefault="00AC0341" w:rsidP="00AC0341">
      <w:pPr>
        <w:pStyle w:val="EndNoteBibliography"/>
        <w:spacing w:after="0"/>
      </w:pPr>
      <w:r w:rsidRPr="00AC0341">
        <w:t>229.</w:t>
      </w:r>
      <w:r w:rsidRPr="00AC0341">
        <w:tab/>
        <w:t xml:space="preserve">Guidance on the Operation of the Animals (Scientific Procedures) Act 1986. Appendix H. Guidance on the use of neuromuscular blocking agents (NMBAs)  [122-4]. Available from: </w:t>
      </w:r>
      <w:hyperlink r:id="rId32" w:history="1">
        <w:r w:rsidRPr="00AC0341">
          <w:rPr>
            <w:rStyle w:val="Hiperpovezava"/>
          </w:rPr>
          <w:t>https://assets.publishing.service.gov.uk/government/uploads/system/uploads/attachment_data/file/662364/Guidance_on_the_Operation_of_ASPA.pdf</w:t>
        </w:r>
      </w:hyperlink>
      <w:r w:rsidRPr="00AC0341">
        <w:t>.</w:t>
      </w:r>
    </w:p>
    <w:p w14:paraId="79CEB00A" w14:textId="4789ED21" w:rsidR="00AC0341" w:rsidRPr="00AC0341" w:rsidRDefault="00AC0341" w:rsidP="00AC0341">
      <w:pPr>
        <w:pStyle w:val="EndNoteBibliography"/>
        <w:spacing w:after="0"/>
      </w:pPr>
      <w:r w:rsidRPr="00AC0341">
        <w:t>230.</w:t>
      </w:r>
      <w:r w:rsidRPr="00AC0341">
        <w:tab/>
        <w:t xml:space="preserve">AAGBI Safety Guideline; Checking Anaesthetic Equipment 2012 2012 [Available from: </w:t>
      </w:r>
      <w:hyperlink r:id="rId33" w:history="1">
        <w:r w:rsidRPr="00AC0341">
          <w:rPr>
            <w:rStyle w:val="Hiperpovezava"/>
          </w:rPr>
          <w:t>https://anaesthetists.org/Portals/0/PDFs/Guidelines%20PDFs/Guideline_checking_anaesthetic_equipment_2012_final.pdf?ver=2018-07-11-163753-647&amp;ver=2018-07-11-163753-647</w:t>
        </w:r>
      </w:hyperlink>
      <w:r w:rsidRPr="00AC0341">
        <w:t>.</w:t>
      </w:r>
    </w:p>
    <w:p w14:paraId="033E203B" w14:textId="2BF07691" w:rsidR="00AC0341" w:rsidRPr="00AC0341" w:rsidRDefault="00AC0341" w:rsidP="00AC0341">
      <w:pPr>
        <w:pStyle w:val="EndNoteBibliography"/>
        <w:spacing w:after="0"/>
      </w:pPr>
      <w:r w:rsidRPr="00AC0341">
        <w:t>231.</w:t>
      </w:r>
      <w:r w:rsidRPr="00AC0341">
        <w:tab/>
        <w:t xml:space="preserve">Association of Anaesthetists of Great Britain and Ireland; Safety Guideline; Immediate Post-anaesthesia Recovery 2013 2013 [Available from: </w:t>
      </w:r>
      <w:hyperlink r:id="rId34" w:history="1">
        <w:r w:rsidRPr="00AC0341">
          <w:rPr>
            <w:rStyle w:val="Hiperpovezava"/>
          </w:rPr>
          <w:t>https://anaesthetists.org/Portals/0/PDFs/Guidelines%20PDFs/Guideline_immediate_post_anaesthesia_recovery_2013_final.pdf?ver=2018-07-11-163754-287&amp;ver=2018-07-11-163754-287</w:t>
        </w:r>
      </w:hyperlink>
      <w:r w:rsidRPr="00AC0341">
        <w:t>.</w:t>
      </w:r>
    </w:p>
    <w:p w14:paraId="42C8B093" w14:textId="777612DF" w:rsidR="00AC0341" w:rsidRPr="00AC0341" w:rsidRDefault="00AC0341" w:rsidP="00AC0341">
      <w:pPr>
        <w:pStyle w:val="EndNoteBibliography"/>
        <w:spacing w:after="0"/>
      </w:pPr>
      <w:r w:rsidRPr="00AC0341">
        <w:t>232.</w:t>
      </w:r>
      <w:r w:rsidRPr="00AC0341">
        <w:tab/>
        <w:t xml:space="preserve">Association of Anaesthetists of Great Britain and Ireland; Recommendations for Standards of Monitoring During Anaesthesia and Recovery 2021 2021 [Available from: </w:t>
      </w:r>
      <w:hyperlink r:id="rId35" w:history="1">
        <w:r w:rsidRPr="00AC0341">
          <w:rPr>
            <w:rStyle w:val="Hiperpovezava"/>
          </w:rPr>
          <w:t>https://anaesthetists.org/Portals/0/PDFs/Guidelines%20PDFs/Recommendations%20for%20standards%20of%20monitoring%20during%20anaesthesia%20and%20recovery%202021.pdf?ver=2021-05-26-141701-007</w:t>
        </w:r>
      </w:hyperlink>
      <w:r w:rsidRPr="00AC0341">
        <w:t>.</w:t>
      </w:r>
    </w:p>
    <w:p w14:paraId="72C1E5E0" w14:textId="592A5383" w:rsidR="00AC0341" w:rsidRPr="00AC0341" w:rsidRDefault="00AC0341" w:rsidP="00AC0341">
      <w:pPr>
        <w:pStyle w:val="EndNoteBibliography"/>
        <w:spacing w:after="0"/>
      </w:pPr>
      <w:r w:rsidRPr="00AC0341">
        <w:t>233.</w:t>
      </w:r>
      <w:r w:rsidRPr="00AC0341">
        <w:tab/>
        <w:t xml:space="preserve">Association of Veterinary Anaesthetists; Recommended Requirements When Performing General Anaesthesia Of Dogs, Cats And Horses 2006 [Available from: </w:t>
      </w:r>
      <w:hyperlink r:id="rId36" w:history="1">
        <w:r w:rsidRPr="00AC0341">
          <w:rPr>
            <w:rStyle w:val="Hiperpovezava"/>
          </w:rPr>
          <w:t>https://ava.eu.com/wp-content/uploads/2015/10/AVA-RECOMMENDED-REQUIREMENTS-ENG.pdf</w:t>
        </w:r>
      </w:hyperlink>
      <w:r w:rsidRPr="00AC0341">
        <w:t>.</w:t>
      </w:r>
    </w:p>
    <w:p w14:paraId="0020B6AC" w14:textId="77777777" w:rsidR="00AC0341" w:rsidRPr="00AC0341" w:rsidRDefault="00AC0341" w:rsidP="00AC0341">
      <w:pPr>
        <w:pStyle w:val="EndNoteBibliography"/>
        <w:spacing w:after="0"/>
      </w:pPr>
      <w:r w:rsidRPr="00AC0341">
        <w:t>234.</w:t>
      </w:r>
      <w:r w:rsidRPr="00AC0341">
        <w:tab/>
        <w:t>Association of Veterinary Anaesthetists; Anaesthetic Safety Checklist Implementation Manual 2014 [Available from: AVA-Checklist-Booklet-FINAL-Web-copy.pdf.</w:t>
      </w:r>
    </w:p>
    <w:p w14:paraId="47379639" w14:textId="126C1A89" w:rsidR="00AC0341" w:rsidRPr="00AC0341" w:rsidRDefault="00AC0341" w:rsidP="00AC0341">
      <w:pPr>
        <w:pStyle w:val="EndNoteBibliography"/>
        <w:spacing w:after="0"/>
      </w:pPr>
      <w:r w:rsidRPr="00AC0341">
        <w:t>235.</w:t>
      </w:r>
      <w:r w:rsidRPr="00AC0341">
        <w:tab/>
        <w:t xml:space="preserve">Association of Veterinary Anaesthetists; Anaesthetic Safety Checklist  [Available from: </w:t>
      </w:r>
      <w:hyperlink r:id="rId37" w:history="1">
        <w:r w:rsidRPr="00AC0341">
          <w:rPr>
            <w:rStyle w:val="Hiperpovezava"/>
          </w:rPr>
          <w:t>https://ava.eu.com/wp-content/uploads/2015/11/AVA-Anaesthetic-Safety-Checklist-FINAL-UK-WEB-copy-2.pdf</w:t>
        </w:r>
      </w:hyperlink>
      <w:r w:rsidRPr="00AC0341">
        <w:t>.</w:t>
      </w:r>
    </w:p>
    <w:p w14:paraId="034CA4C7" w14:textId="32AF2D25" w:rsidR="00AC0341" w:rsidRPr="00AC0341" w:rsidRDefault="00AC0341" w:rsidP="00AC0341">
      <w:pPr>
        <w:pStyle w:val="EndNoteBibliography"/>
        <w:spacing w:after="0"/>
      </w:pPr>
      <w:r w:rsidRPr="00AC0341">
        <w:t>236.</w:t>
      </w:r>
      <w:r w:rsidRPr="00AC0341">
        <w:tab/>
        <w:t xml:space="preserve">Association of Veterinary Anaesthetists; Guidelines For Safer Anaesthesia 2018 [cited 2021 12 Dec]. Available from: </w:t>
      </w:r>
      <w:hyperlink r:id="rId38" w:history="1">
        <w:r w:rsidRPr="00AC0341">
          <w:rPr>
            <w:rStyle w:val="Hiperpovezava"/>
          </w:rPr>
          <w:t>https://ava.eu.com/wp-content/uploads/2018/01/AVA-Safer-Anaesthesia-Guildlines-Booklet-VET-Web.pdf</w:t>
        </w:r>
      </w:hyperlink>
      <w:r w:rsidRPr="00AC0341">
        <w:t>.</w:t>
      </w:r>
    </w:p>
    <w:p w14:paraId="3D2C0F6C" w14:textId="77777777" w:rsidR="00AC0341" w:rsidRPr="00AC0341" w:rsidRDefault="00AC0341" w:rsidP="00AC0341">
      <w:pPr>
        <w:pStyle w:val="EndNoteBibliography"/>
        <w:spacing w:after="0"/>
      </w:pPr>
      <w:r w:rsidRPr="00AC0341">
        <w:t>237.</w:t>
      </w:r>
      <w:r w:rsidRPr="00AC0341">
        <w:tab/>
        <w:t>Appendix H. Guidance on the Operation of the Animals (Scientific Procedures) Act 198. In: Office AISRUH, editor. UK: Her Majest's Stationary Office; 2010. p. 122 - 4.</w:t>
      </w:r>
    </w:p>
    <w:p w14:paraId="04602DC9" w14:textId="77777777" w:rsidR="00AC0341" w:rsidRPr="00AC0341" w:rsidRDefault="00AC0341" w:rsidP="00AC0341">
      <w:pPr>
        <w:pStyle w:val="EndNoteBibliography"/>
        <w:spacing w:after="0"/>
      </w:pPr>
      <w:r w:rsidRPr="00AC0341">
        <w:t>238.</w:t>
      </w:r>
      <w:r w:rsidRPr="00AC0341">
        <w:tab/>
        <w:t>Webster CS. Systems, safety, and anaesthesia outside the operating room. British journal of anaesthesia. 2023;131(3):432-4.</w:t>
      </w:r>
    </w:p>
    <w:p w14:paraId="5716744D" w14:textId="77777777" w:rsidR="00AC0341" w:rsidRPr="00AC0341" w:rsidRDefault="00AC0341" w:rsidP="00AC0341">
      <w:pPr>
        <w:pStyle w:val="EndNoteBibliography"/>
        <w:spacing w:after="0"/>
      </w:pPr>
      <w:r w:rsidRPr="00AC0341">
        <w:t>239.</w:t>
      </w:r>
      <w:r w:rsidRPr="00AC0341">
        <w:tab/>
        <w:t>Snow J. On Chloroform and other Anaesthetics: their action and administration. London. New Burlington Street: John Churchill; 1858.</w:t>
      </w:r>
    </w:p>
    <w:p w14:paraId="12A8A09B" w14:textId="77777777" w:rsidR="00AC0341" w:rsidRPr="00AC0341" w:rsidRDefault="00AC0341" w:rsidP="00AC0341">
      <w:pPr>
        <w:pStyle w:val="EndNoteBibliography"/>
        <w:spacing w:after="0"/>
      </w:pPr>
      <w:r w:rsidRPr="00AC0341">
        <w:t>240.</w:t>
      </w:r>
      <w:r w:rsidRPr="00AC0341">
        <w:tab/>
        <w:t>Keenan RL, Boyan CP. Decreasing frequency of anesthetic cardiac arrests. J Clin Anesth. 1991;3(5):354-7.</w:t>
      </w:r>
    </w:p>
    <w:p w14:paraId="6D718247" w14:textId="77777777" w:rsidR="00AC0341" w:rsidRPr="00AC0341" w:rsidRDefault="00AC0341" w:rsidP="00AC0341">
      <w:pPr>
        <w:pStyle w:val="EndNoteBibliography"/>
        <w:spacing w:after="0"/>
      </w:pPr>
      <w:r w:rsidRPr="00AC0341">
        <w:t>241.</w:t>
      </w:r>
      <w:r w:rsidRPr="00AC0341">
        <w:tab/>
        <w:t>Webb RK, van der Walt JH, Runciman WB, Williamson JA, Cockings J, Russell WJ, et al. The Australian Incident Monitoring Study. Which monitor? An analysis of 2000 incident reports. Anaesth Intensive Care. 1993;21(5):529-42.</w:t>
      </w:r>
    </w:p>
    <w:p w14:paraId="2DC994BF" w14:textId="77777777" w:rsidR="00AC0341" w:rsidRPr="00AC0341" w:rsidRDefault="00AC0341" w:rsidP="00AC0341">
      <w:pPr>
        <w:pStyle w:val="EndNoteBibliography"/>
        <w:spacing w:after="0"/>
      </w:pPr>
      <w:r w:rsidRPr="00AC0341">
        <w:t>242.</w:t>
      </w:r>
      <w:r w:rsidRPr="00AC0341">
        <w:tab/>
        <w:t>McKay WP, Noble WH. Critical incidents detected by pulse oximetry during anaesthesia. Can J Anaesth. 1988;35(3 ( Pt 1)):265-9.</w:t>
      </w:r>
    </w:p>
    <w:p w14:paraId="24F3C9E2" w14:textId="77777777" w:rsidR="00AC0341" w:rsidRPr="00AC0341" w:rsidRDefault="00AC0341" w:rsidP="00AC0341">
      <w:pPr>
        <w:pStyle w:val="EndNoteBibliography"/>
        <w:spacing w:after="0"/>
      </w:pPr>
      <w:r w:rsidRPr="00AC0341">
        <w:t>243.</w:t>
      </w:r>
      <w:r w:rsidRPr="00AC0341">
        <w:tab/>
        <w:t>Cullen DJ, Nemeskal AR, Cooper JB, Zaslavsky A, Dwyer MJ. Effect of pulse oximetry, age, and ASA physical status on the frequency of patients admitted unexpectedly to a postoperative intensive care unit and the severity of their anesthesia-related complications. Anesth Analg. 1992;74(2):181-8.</w:t>
      </w:r>
    </w:p>
    <w:p w14:paraId="0C2BDFFA" w14:textId="77777777" w:rsidR="00AC0341" w:rsidRPr="00AC0341" w:rsidRDefault="00AC0341" w:rsidP="00AC0341">
      <w:pPr>
        <w:pStyle w:val="EndNoteBibliography"/>
        <w:spacing w:after="0"/>
      </w:pPr>
      <w:r w:rsidRPr="00AC0341">
        <w:t>244.</w:t>
      </w:r>
      <w:r w:rsidRPr="00AC0341">
        <w:tab/>
        <w:t>Moller JT, Pedersen T, Rasmussen LS, Jensen PF, Pedersen BD, Ravlo O, et al. Randomized evaluation of pulse oximetry in 20,802 patients: I. Design, demography, pulse oximetry failure rate, and overall complication rate. Anesthesiology. 1993;78(3):436-44.</w:t>
      </w:r>
    </w:p>
    <w:p w14:paraId="72307CF6" w14:textId="77777777" w:rsidR="00AC0341" w:rsidRPr="00AC0341" w:rsidRDefault="00AC0341" w:rsidP="00AC0341">
      <w:pPr>
        <w:pStyle w:val="EndNoteBibliography"/>
        <w:spacing w:after="0"/>
      </w:pPr>
      <w:r w:rsidRPr="00AC0341">
        <w:t>245.</w:t>
      </w:r>
      <w:r w:rsidRPr="00AC0341">
        <w:tab/>
        <w:t>Moller JT, Johannessen NW, Espersen K, Ravlo O, Pedersen BD, Jensen PF, et al. Randomized evaluation of pulse oximetry in 20,802 patients: II. Perioperative events and postoperative complications. Anesthesiology. 1993;78(3):445-53.</w:t>
      </w:r>
    </w:p>
    <w:p w14:paraId="586991DB" w14:textId="77777777" w:rsidR="00AC0341" w:rsidRPr="00AC0341" w:rsidRDefault="00AC0341" w:rsidP="00AC0341">
      <w:pPr>
        <w:pStyle w:val="EndNoteBibliography"/>
        <w:spacing w:after="0"/>
      </w:pPr>
      <w:r w:rsidRPr="00AC0341">
        <w:t>246.</w:t>
      </w:r>
      <w:r w:rsidRPr="00AC0341">
        <w:tab/>
        <w:t>Eichhorn JH, Cooper JB, Cullen DJ, Maier WR, Philip JH, Seeman RG. Standards for patient monitoring during anesthesia at Harvard Medical School. Jama. 1986;256(8):1017-20.</w:t>
      </w:r>
    </w:p>
    <w:p w14:paraId="7BB24421" w14:textId="77777777" w:rsidR="00AC0341" w:rsidRPr="00AC0341" w:rsidRDefault="00AC0341" w:rsidP="00AC0341">
      <w:pPr>
        <w:pStyle w:val="EndNoteBibliography"/>
        <w:spacing w:after="0"/>
      </w:pPr>
      <w:r w:rsidRPr="00AC0341">
        <w:t>247.</w:t>
      </w:r>
      <w:r w:rsidRPr="00AC0341">
        <w:tab/>
        <w:t>Brodbelt DC, Blissitt KJ, Hammond RA, Neath PJ, Young LE, Pfeiffer DU, et al. The risk of death: the confidential enquiry into perioperative small animal fatalities. Vet Anaesth Analg. 2008;35(5):365-73.</w:t>
      </w:r>
    </w:p>
    <w:p w14:paraId="7F62FF04" w14:textId="77777777" w:rsidR="00AC0341" w:rsidRPr="00AC0341" w:rsidRDefault="00AC0341" w:rsidP="00AC0341">
      <w:pPr>
        <w:pStyle w:val="EndNoteBibliography"/>
        <w:spacing w:after="0"/>
      </w:pPr>
      <w:r w:rsidRPr="00AC0341">
        <w:t>248.</w:t>
      </w:r>
      <w:r w:rsidRPr="00AC0341">
        <w:tab/>
        <w:t>Johnston GM, Steffey E. Confidential enquiry into perioperative equine fatalities (CEPEF). Vet Surg. 1995;24(6):518-9.</w:t>
      </w:r>
    </w:p>
    <w:p w14:paraId="4F8EDD77" w14:textId="77777777" w:rsidR="00AC0341" w:rsidRPr="00AC0341" w:rsidRDefault="00AC0341" w:rsidP="00AC0341">
      <w:pPr>
        <w:pStyle w:val="EndNoteBibliography"/>
        <w:spacing w:after="0"/>
      </w:pPr>
      <w:r w:rsidRPr="00AC0341">
        <w:t>249.</w:t>
      </w:r>
      <w:r w:rsidRPr="00AC0341">
        <w:tab/>
        <w:t>Farling PA, Flynn PA, Darwent G, De Wilde J, Grainger D, King S, et al. Safety in magnetic resonance units: an update. Anaesthesia. 2010;65(7):766-70.</w:t>
      </w:r>
    </w:p>
    <w:p w14:paraId="293CA518" w14:textId="31FE9A58" w:rsidR="00AC0341" w:rsidRPr="00AC0341" w:rsidRDefault="00AC0341" w:rsidP="00AC0341">
      <w:pPr>
        <w:pStyle w:val="EndNoteBibliography"/>
        <w:spacing w:after="0"/>
      </w:pPr>
      <w:r w:rsidRPr="00AC0341">
        <w:t>250.</w:t>
      </w:r>
      <w:r w:rsidRPr="00AC0341">
        <w:tab/>
        <w:t xml:space="preserve">AVA. Anaesthesia Recording Charts 2024 [Available from: </w:t>
      </w:r>
      <w:hyperlink r:id="rId39" w:history="1">
        <w:r w:rsidRPr="00AC0341">
          <w:rPr>
            <w:rStyle w:val="Hiperpovezava"/>
          </w:rPr>
          <w:t>https://ava.eu.com/resources/checklists/</w:t>
        </w:r>
      </w:hyperlink>
      <w:r w:rsidRPr="00AC0341">
        <w:t>.</w:t>
      </w:r>
    </w:p>
    <w:p w14:paraId="228775D9" w14:textId="7C94A6AF" w:rsidR="00AC0341" w:rsidRPr="00AC0341" w:rsidRDefault="00AC0341" w:rsidP="00AC0341">
      <w:pPr>
        <w:pStyle w:val="EndNoteBibliography"/>
        <w:spacing w:after="0"/>
      </w:pPr>
      <w:r w:rsidRPr="00AC0341">
        <w:t>251.</w:t>
      </w:r>
      <w:r w:rsidRPr="00AC0341">
        <w:tab/>
        <w:t xml:space="preserve">Animals (Scientific Procedures) Act 1986  [Internet].  [updated 2021 12 10; cited 2021 Dec 11]. Available from: </w:t>
      </w:r>
      <w:hyperlink r:id="rId40" w:history="1">
        <w:r w:rsidRPr="00AC0341">
          <w:rPr>
            <w:rStyle w:val="Hiperpovezava"/>
          </w:rPr>
          <w:t>https://www.legislation.gov.uk/ukpga/1986/14/contents</w:t>
        </w:r>
      </w:hyperlink>
      <w:r w:rsidRPr="00AC0341">
        <w:t>.</w:t>
      </w:r>
    </w:p>
    <w:p w14:paraId="5C4F2BA8" w14:textId="77777777" w:rsidR="00AC0341" w:rsidRPr="00AC0341" w:rsidRDefault="00AC0341" w:rsidP="00AC0341">
      <w:pPr>
        <w:pStyle w:val="EndNoteBibliography"/>
      </w:pPr>
      <w:r w:rsidRPr="00AC0341">
        <w:t>252.</w:t>
      </w:r>
      <w:r w:rsidRPr="00AC0341">
        <w:tab/>
        <w:t>Buck N DH, Lunn JN. Report on the confidential enquiry into perioperative deaths. London: Nuffield Provincial Hospitals Trust, The Kings Fund Publishing House.</w:t>
      </w:r>
    </w:p>
    <w:p w14:paraId="212E7224" w14:textId="77777777" w:rsidR="00AC0341" w:rsidRPr="00AC0341" w:rsidRDefault="00AC0341" w:rsidP="00AC0341">
      <w:pPr>
        <w:pStyle w:val="EndNoteBibliography"/>
        <w:spacing w:after="0"/>
      </w:pPr>
      <w:r w:rsidRPr="00AC0341">
        <w:t>; 1987 1987.</w:t>
      </w:r>
    </w:p>
    <w:p w14:paraId="2135A45B" w14:textId="77777777" w:rsidR="00AC0341" w:rsidRPr="00AC0341" w:rsidRDefault="00AC0341" w:rsidP="00AC0341">
      <w:pPr>
        <w:pStyle w:val="EndNoteBibliography"/>
        <w:spacing w:after="0"/>
      </w:pPr>
      <w:r w:rsidRPr="00AC0341">
        <w:t>253.</w:t>
      </w:r>
      <w:r w:rsidRPr="00AC0341">
        <w:tab/>
        <w:t>Webb RK, Currie M, Morgan CA, Williamson JA, Mackay P, Russell WJ, et al. The Australian Incident Monitoring Study: an analysis of 2000 incident reports. Anaesth Intensive Care. 1993;21(5):520-8.</w:t>
      </w:r>
    </w:p>
    <w:p w14:paraId="67014BEC" w14:textId="77777777" w:rsidR="00AC0341" w:rsidRPr="00AC0341" w:rsidRDefault="00AC0341" w:rsidP="00AC0341">
      <w:pPr>
        <w:pStyle w:val="EndNoteBibliography"/>
        <w:spacing w:after="0"/>
      </w:pPr>
      <w:r w:rsidRPr="00AC0341">
        <w:t>254.</w:t>
      </w:r>
      <w:r w:rsidRPr="00AC0341">
        <w:tab/>
        <w:t>McInnes EF, McKeag S. A Brief Review of Infrequent Spontaneous Findings, Peculiar Anatomical Microscopic Features, and Potential Artifacts in Göttingen Minipigs. Toxicol Pathol. 2016;44(3):338-45.</w:t>
      </w:r>
    </w:p>
    <w:p w14:paraId="7DC3DBD2" w14:textId="77777777" w:rsidR="00AC0341" w:rsidRPr="00AC0341" w:rsidRDefault="00AC0341" w:rsidP="00AC0341">
      <w:pPr>
        <w:pStyle w:val="EndNoteBibliography"/>
        <w:spacing w:after="0"/>
      </w:pPr>
      <w:r w:rsidRPr="00AC0341">
        <w:t>255.</w:t>
      </w:r>
      <w:r w:rsidRPr="00AC0341">
        <w:tab/>
        <w:t>Gonzalez A, Iles TL, Iaizzo PA, Bandschapp O. Impact of statin intake on malignant hyperthermia: an in vitro and in vivo swine study. BMC Anesthesiol. 2020;20(1):270.</w:t>
      </w:r>
    </w:p>
    <w:p w14:paraId="300C0A2E" w14:textId="77777777" w:rsidR="00AC0341" w:rsidRPr="00AC0341" w:rsidRDefault="00AC0341" w:rsidP="00AC0341">
      <w:pPr>
        <w:pStyle w:val="EndNoteBibliography"/>
        <w:spacing w:after="0"/>
      </w:pPr>
      <w:r w:rsidRPr="00AC0341">
        <w:t>256.</w:t>
      </w:r>
      <w:r w:rsidRPr="00AC0341">
        <w:tab/>
        <w:t>Musk GC, Zwierzchoniewska M, He B. Catheterization of the urethra in female pigs. Lab Anim. 2015;49(4):345-8.</w:t>
      </w:r>
    </w:p>
    <w:p w14:paraId="6FA03230" w14:textId="77777777" w:rsidR="00AC0341" w:rsidRPr="00AC0341" w:rsidRDefault="00AC0341" w:rsidP="00AC0341">
      <w:pPr>
        <w:pStyle w:val="EndNoteBibliography"/>
        <w:spacing w:after="0"/>
      </w:pPr>
      <w:r w:rsidRPr="00AC0341">
        <w:t>257.</w:t>
      </w:r>
      <w:r w:rsidRPr="00AC0341">
        <w:tab/>
        <w:t>UKEssays. Pulse Oximetry For Anaesthesia In Veterinary Practices Biology Essay. UKEssays. 2018.</w:t>
      </w:r>
    </w:p>
    <w:p w14:paraId="57B22575" w14:textId="77777777" w:rsidR="00AC0341" w:rsidRPr="00AC0341" w:rsidRDefault="00AC0341" w:rsidP="00AC0341">
      <w:pPr>
        <w:pStyle w:val="EndNoteBibliography"/>
        <w:spacing w:after="0"/>
      </w:pPr>
      <w:r w:rsidRPr="00AC0341">
        <w:t>258.</w:t>
      </w:r>
      <w:r w:rsidRPr="00AC0341">
        <w:tab/>
        <w:t>Musk GC, Costa RS, Tuke J. Doppler blood pressure measurement in pigs during anaesthesia. Res Vet Sci. 2014;97(1):129-31.</w:t>
      </w:r>
    </w:p>
    <w:p w14:paraId="76DC1ABA" w14:textId="77777777" w:rsidR="00AC0341" w:rsidRPr="00AC0341" w:rsidRDefault="00AC0341" w:rsidP="00AC0341">
      <w:pPr>
        <w:pStyle w:val="EndNoteBibliography"/>
        <w:spacing w:after="0"/>
      </w:pPr>
      <w:r w:rsidRPr="00AC0341">
        <w:t>259.</w:t>
      </w:r>
      <w:r w:rsidRPr="00AC0341">
        <w:tab/>
        <w:t>Reed R, Barletta M, Grimes J, Mumaw J, Park HJ, Giguère S, et al. Accuracy of an oscillometric blood pressure monitor in anesthetized pigs. Laboratory Animals. 2018;52(5):490-6.</w:t>
      </w:r>
    </w:p>
    <w:p w14:paraId="0ED6E99D" w14:textId="77777777" w:rsidR="00AC0341" w:rsidRPr="00AC0341" w:rsidRDefault="00AC0341" w:rsidP="00AC0341">
      <w:pPr>
        <w:pStyle w:val="EndNoteBibliography"/>
        <w:spacing w:after="0"/>
      </w:pPr>
      <w:r w:rsidRPr="00AC0341">
        <w:t>260.</w:t>
      </w:r>
      <w:r w:rsidRPr="00AC0341">
        <w:tab/>
        <w:t>Almeida D, Barletta M, Mathews L, Graham L, Quandt J. Comparison between invasive blood pressure and a non-invasive blood pressure monitor in anesthetized sheep. Res Vet Sci. 2014;97(3):582-6.</w:t>
      </w:r>
    </w:p>
    <w:p w14:paraId="2511C788" w14:textId="77777777" w:rsidR="00AC0341" w:rsidRPr="00AC0341" w:rsidRDefault="00AC0341" w:rsidP="00AC0341">
      <w:pPr>
        <w:pStyle w:val="EndNoteBibliography"/>
        <w:spacing w:after="0"/>
      </w:pPr>
      <w:r w:rsidRPr="00AC0341">
        <w:t>261.</w:t>
      </w:r>
      <w:r w:rsidRPr="00AC0341">
        <w:tab/>
        <w:t>Aarnes TK, Hubbell JA, Lerche P, Bednarski RM. Comparison of invasive and oscillometric blood pressure measurement techniques in anesthetized sheep, goats, and cattle. Vet Anaesth Analg. 2014;41(2):174-85.</w:t>
      </w:r>
    </w:p>
    <w:p w14:paraId="75E3EB60" w14:textId="77777777" w:rsidR="00AC0341" w:rsidRPr="00AC0341" w:rsidRDefault="00AC0341" w:rsidP="00AC0341">
      <w:pPr>
        <w:pStyle w:val="EndNoteBibliography"/>
        <w:spacing w:after="0"/>
      </w:pPr>
      <w:r w:rsidRPr="00AC0341">
        <w:t>262.</w:t>
      </w:r>
      <w:r w:rsidRPr="00AC0341">
        <w:tab/>
        <w:t>Izer J, Wilson R. Comparison of invasive and non-invasive blood pressure measurements in anesthetized female Dorset cross-bred lambs (Ovis aries). Res Vet Sci. 2020;132:257-61.</w:t>
      </w:r>
    </w:p>
    <w:p w14:paraId="29EE7BA4" w14:textId="77777777" w:rsidR="00AC0341" w:rsidRPr="00AC0341" w:rsidRDefault="00AC0341" w:rsidP="00AC0341">
      <w:pPr>
        <w:pStyle w:val="EndNoteBibliography"/>
        <w:spacing w:after="0"/>
      </w:pPr>
      <w:r w:rsidRPr="00AC0341">
        <w:t>263.</w:t>
      </w:r>
      <w:r w:rsidRPr="00AC0341">
        <w:tab/>
        <w:t>Saugel B, Kouz K, Scheeren TWL, Greiwe G, Hoppe P, Romagnoli S, et al. Cardiac output estimation using pulse wave analysis-physiology, algorithms, and technologies: a narrative review. Br J Anaesth. 2021;126(1):67-76.</w:t>
      </w:r>
    </w:p>
    <w:p w14:paraId="18B1CA7D" w14:textId="77777777" w:rsidR="00AC0341" w:rsidRPr="00AC0341" w:rsidRDefault="00AC0341" w:rsidP="00AC0341">
      <w:pPr>
        <w:pStyle w:val="EndNoteBibliography"/>
        <w:spacing w:after="0"/>
      </w:pPr>
      <w:r w:rsidRPr="00AC0341">
        <w:t>264.</w:t>
      </w:r>
      <w:r w:rsidRPr="00AC0341">
        <w:tab/>
        <w:t>Klein AA, Meek T, Allcock E, Cook TM, Mincher N, Morris C, et al. Recommendations for standards of monitoring during anaesthesia and recovery 2021. Anaesthesia. 2021;76(9):1212-23.</w:t>
      </w:r>
    </w:p>
    <w:p w14:paraId="26700A44" w14:textId="77777777" w:rsidR="00AC0341" w:rsidRPr="00AC0341" w:rsidRDefault="00AC0341" w:rsidP="00AC0341">
      <w:pPr>
        <w:pStyle w:val="EndNoteBibliography"/>
        <w:spacing w:after="0"/>
      </w:pPr>
      <w:r w:rsidRPr="00AC0341">
        <w:t>265.</w:t>
      </w:r>
      <w:r w:rsidRPr="00AC0341">
        <w:tab/>
        <w:t>De Backer D, Vincent JL. Should we measure the central venous pressure to guide fluid management? Ten answers to 10 questions. Crit Care. 2018;22(1):43.</w:t>
      </w:r>
    </w:p>
    <w:p w14:paraId="3ACCFD81" w14:textId="77777777" w:rsidR="00AC0341" w:rsidRPr="00AC0341" w:rsidRDefault="00AC0341" w:rsidP="00AC0341">
      <w:pPr>
        <w:pStyle w:val="EndNoteBibliography"/>
        <w:spacing w:after="0"/>
      </w:pPr>
      <w:r w:rsidRPr="00AC0341">
        <w:t>266.</w:t>
      </w:r>
      <w:r w:rsidRPr="00AC0341">
        <w:tab/>
        <w:t>Romagnoli S, Romano SM, Bevilacqua S, Ciappi F, Lazzeri C, Peris A, et al. Cardiac output by arterial pulse contour: reliability under hemodynamic derangements. Interact Cardiovasc Thorac Surg. 2009;8(6):642-6.</w:t>
      </w:r>
    </w:p>
    <w:p w14:paraId="7E96A685" w14:textId="77777777" w:rsidR="00AC0341" w:rsidRPr="00AC0341" w:rsidRDefault="00AC0341" w:rsidP="00AC0341">
      <w:pPr>
        <w:pStyle w:val="EndNoteBibliography"/>
        <w:spacing w:after="0"/>
      </w:pPr>
      <w:r w:rsidRPr="00AC0341">
        <w:t>267.</w:t>
      </w:r>
      <w:r w:rsidRPr="00AC0341">
        <w:tab/>
        <w:t>Clutton RE, Boyd C, Ward JL, Sponenberg DP. Fatal body positioning during epidural anesthesia in a ewe. Can Vet J. 1989;30(9):748-50.</w:t>
      </w:r>
    </w:p>
    <w:p w14:paraId="38C9AADA" w14:textId="77777777" w:rsidR="00AC0341" w:rsidRPr="00AC0341" w:rsidRDefault="00AC0341" w:rsidP="00AC0341">
      <w:pPr>
        <w:pStyle w:val="EndNoteBibliography"/>
        <w:spacing w:after="0"/>
      </w:pPr>
      <w:r w:rsidRPr="00AC0341">
        <w:t>268.</w:t>
      </w:r>
      <w:r w:rsidRPr="00AC0341">
        <w:tab/>
        <w:t>Bradbury AG, Clutton RE. Are neuromuscular blocking agents being misused in laboratory pigs? British journal of anaesthesia. 2016;116(4):476-85.</w:t>
      </w:r>
    </w:p>
    <w:p w14:paraId="0D901E6B" w14:textId="77777777" w:rsidR="00AC0341" w:rsidRPr="00AC0341" w:rsidRDefault="00AC0341" w:rsidP="00AC0341">
      <w:pPr>
        <w:pStyle w:val="EndNoteBibliography"/>
        <w:spacing w:after="0"/>
      </w:pPr>
      <w:r w:rsidRPr="00AC0341">
        <w:t>269.</w:t>
      </w:r>
      <w:r w:rsidRPr="00AC0341">
        <w:tab/>
        <w:t>Loomes K, Louro LF. Recovery of horses from general anaesthesia: A systematic review (2000-2020) of risk factors and influence of interventions during the recovery period. Equine Vet J. 2022;54(2):201-18.</w:t>
      </w:r>
    </w:p>
    <w:p w14:paraId="25950F75" w14:textId="77777777" w:rsidR="00AC0341" w:rsidRPr="00AC0341" w:rsidRDefault="00AC0341" w:rsidP="00AC0341">
      <w:pPr>
        <w:pStyle w:val="EndNoteBibliography"/>
        <w:spacing w:after="0"/>
      </w:pPr>
      <w:r w:rsidRPr="00AC0341">
        <w:t>270.</w:t>
      </w:r>
      <w:r w:rsidRPr="00AC0341">
        <w:tab/>
        <w:t>Magee P. Checking anaesthetic equipment: AAGBI 2012 guidelines. Anaesthesia. 2012;67(6):571-4.</w:t>
      </w:r>
    </w:p>
    <w:p w14:paraId="31FD19FE" w14:textId="77777777" w:rsidR="00AC0341" w:rsidRPr="00AC0341" w:rsidRDefault="00AC0341" w:rsidP="00AC0341">
      <w:pPr>
        <w:pStyle w:val="EndNoteBibliography"/>
        <w:spacing w:after="0"/>
      </w:pPr>
      <w:r w:rsidRPr="00AC0341">
        <w:t>271.</w:t>
      </w:r>
      <w:r w:rsidRPr="00AC0341">
        <w:tab/>
        <w:t>Golledge H, Jirkof P. Score sheets and analgesia. Laboratory Animals. 2016;50(6):411-3.</w:t>
      </w:r>
    </w:p>
    <w:p w14:paraId="13CED19D" w14:textId="77777777" w:rsidR="00AC0341" w:rsidRPr="00AC0341" w:rsidRDefault="00AC0341" w:rsidP="00AC0341">
      <w:pPr>
        <w:pStyle w:val="EndNoteBibliography"/>
        <w:spacing w:after="0"/>
      </w:pPr>
      <w:r w:rsidRPr="00AC0341">
        <w:t>272.</w:t>
      </w:r>
      <w:r w:rsidRPr="00AC0341">
        <w:tab/>
        <w:t>Izer JM, LaFleur RA, Weiss WJ, Wilson RP. Development of a Pain Scoring System for Use in Sheep Surgically Implanted with Ventricular Assist Devices. J Invest Surg. 2019;32(8):706-15.</w:t>
      </w:r>
    </w:p>
    <w:p w14:paraId="57F8BA89" w14:textId="77777777" w:rsidR="00AC0341" w:rsidRPr="00AC0341" w:rsidRDefault="00AC0341" w:rsidP="00AC0341">
      <w:pPr>
        <w:pStyle w:val="EndNoteBibliography"/>
        <w:spacing w:after="0"/>
      </w:pPr>
      <w:r w:rsidRPr="00AC0341">
        <w:t>273.</w:t>
      </w:r>
      <w:r w:rsidRPr="00AC0341">
        <w:tab/>
        <w:t>Mathews K, Kronen PW, Lascelles D, Nolan A, Robertson S, Steagall PV, et al. Guidelines for recognition, assessment and treatment of pain: WSAVA Global Pain Council members and co-authors of this document. J Small Anim Pract. 2014;55(6):E10-68.</w:t>
      </w:r>
    </w:p>
    <w:p w14:paraId="682E7053" w14:textId="77777777" w:rsidR="00AC0341" w:rsidRPr="00AC0341" w:rsidRDefault="00AC0341" w:rsidP="00AC0341">
      <w:pPr>
        <w:pStyle w:val="EndNoteBibliography"/>
        <w:spacing w:after="0"/>
      </w:pPr>
      <w:r w:rsidRPr="00AC0341">
        <w:t>274.</w:t>
      </w:r>
      <w:r w:rsidRPr="00AC0341">
        <w:tab/>
        <w:t>Mogil JS. Animal models of pain: progress and challenges. Nature Reviews Neuroscience. 2009;10(4):283-94.</w:t>
      </w:r>
    </w:p>
    <w:p w14:paraId="6957D440" w14:textId="77777777" w:rsidR="00AC0341" w:rsidRPr="00AC0341" w:rsidRDefault="00AC0341" w:rsidP="00AC0341">
      <w:pPr>
        <w:pStyle w:val="EndNoteBibliography"/>
        <w:spacing w:after="0"/>
      </w:pPr>
      <w:r w:rsidRPr="00AC0341">
        <w:t>275.</w:t>
      </w:r>
      <w:r w:rsidRPr="00AC0341">
        <w:tab/>
        <w:t>Steagall PV, Bustamante H, Johnson CB, Turner PV. Pain Management in Farm Animals: Focus on Cattle, Sheep and Pigs. Animals (Basel). 2021;11(6).</w:t>
      </w:r>
    </w:p>
    <w:p w14:paraId="37BB2695" w14:textId="77777777" w:rsidR="00AC0341" w:rsidRPr="00AC0341" w:rsidRDefault="00AC0341" w:rsidP="00AC0341">
      <w:pPr>
        <w:pStyle w:val="EndNoteBibliography"/>
        <w:spacing w:after="0"/>
      </w:pPr>
      <w:r w:rsidRPr="00AC0341">
        <w:t>276.</w:t>
      </w:r>
      <w:r w:rsidRPr="00AC0341">
        <w:tab/>
        <w:t>Raja SN, Carr DB, Cohen M, Finnerup NB, Flor H, Gibson S, et al. The revised International Association for the Study of Pain definition of pain: concepts, challenges, and compromises. Pain. 2020;161(9):1976-82.</w:t>
      </w:r>
    </w:p>
    <w:p w14:paraId="76F0FE67" w14:textId="77777777" w:rsidR="00AC0341" w:rsidRPr="00AC0341" w:rsidRDefault="00AC0341" w:rsidP="00AC0341">
      <w:pPr>
        <w:pStyle w:val="EndNoteBibliography"/>
        <w:spacing w:after="0"/>
      </w:pPr>
      <w:r w:rsidRPr="00AC0341">
        <w:t>277.</w:t>
      </w:r>
      <w:r w:rsidRPr="00AC0341">
        <w:tab/>
        <w:t>Johnson C. Research Tools for the Measurement of Pain and Nociception. Animals (Basel). 2016;6(11).</w:t>
      </w:r>
    </w:p>
    <w:p w14:paraId="679599C0" w14:textId="77777777" w:rsidR="00AC0341" w:rsidRPr="00AC0341" w:rsidRDefault="00AC0341" w:rsidP="00AC0341">
      <w:pPr>
        <w:pStyle w:val="EndNoteBibliography"/>
        <w:spacing w:after="0"/>
      </w:pPr>
      <w:r w:rsidRPr="00AC0341">
        <w:t>278.</w:t>
      </w:r>
      <w:r w:rsidRPr="00AC0341">
        <w:tab/>
        <w:t>Benato L, Murrell J, Knowles TG, Rooney NJ. Development of the Bristol Rabbit Pain Scale (BRPS): A multidimensional composite pain scale specific to rabbits (Oryctolagus cuniculus). PLoS One. 2021;16(6):e0252417.</w:t>
      </w:r>
    </w:p>
    <w:p w14:paraId="710DE2D6" w14:textId="77777777" w:rsidR="00AC0341" w:rsidRPr="00AC0341" w:rsidRDefault="00AC0341" w:rsidP="00AC0341">
      <w:pPr>
        <w:pStyle w:val="EndNoteBibliography"/>
        <w:spacing w:after="0"/>
      </w:pPr>
      <w:r w:rsidRPr="00AC0341">
        <w:t>279.</w:t>
      </w:r>
      <w:r w:rsidRPr="00AC0341">
        <w:tab/>
        <w:t>Prunier A, Mounier L, Le Neindre P, Leterrier C, Mormede P, Paulmier V, et al. Identifying and monitoring pain in farm animals: a review. Animal. 2013;7(6):998-1010.</w:t>
      </w:r>
    </w:p>
    <w:p w14:paraId="49C5F80B" w14:textId="77777777" w:rsidR="00AC0341" w:rsidRPr="00AC0341" w:rsidRDefault="00AC0341" w:rsidP="00AC0341">
      <w:pPr>
        <w:pStyle w:val="EndNoteBibliography"/>
        <w:spacing w:after="0"/>
      </w:pPr>
      <w:r w:rsidRPr="00AC0341">
        <w:t>280.</w:t>
      </w:r>
      <w:r w:rsidRPr="00AC0341">
        <w:tab/>
        <w:t>Flecknell PA. Refinement of animal use--assessment and alleviation of pain and distress. Laboratory animals. 1994;28(3):222-31.</w:t>
      </w:r>
    </w:p>
    <w:p w14:paraId="467D81F0" w14:textId="77777777" w:rsidR="00AC0341" w:rsidRPr="00AC0341" w:rsidRDefault="00AC0341" w:rsidP="00AC0341">
      <w:pPr>
        <w:pStyle w:val="EndNoteBibliography"/>
        <w:spacing w:after="0"/>
      </w:pPr>
      <w:r w:rsidRPr="00AC0341">
        <w:t>281.</w:t>
      </w:r>
      <w:r w:rsidRPr="00AC0341">
        <w:tab/>
        <w:t>Musk GC, Kershaw H, He B. Multiple refinements to the anaesthetic protocol for laparoscopic orthotopic kidney auto-transplantation in a pig model. Lab Anim. 2019;53(1):72-8.</w:t>
      </w:r>
    </w:p>
    <w:p w14:paraId="05098E90" w14:textId="77777777" w:rsidR="00AC0341" w:rsidRPr="00AC0341" w:rsidRDefault="00AC0341" w:rsidP="00AC0341">
      <w:pPr>
        <w:pStyle w:val="EndNoteBibliography"/>
        <w:spacing w:after="0"/>
      </w:pPr>
      <w:r w:rsidRPr="00AC0341">
        <w:t>282.</w:t>
      </w:r>
      <w:r w:rsidRPr="00AC0341">
        <w:tab/>
        <w:t>Royal JM, Settle TL, Bodo M, Lombardini E, Kent ML, Upp J, et al. Assessment of postoperative analgesia after application of ultrasound-guided regional anesthesia for surgery in a swine femoral fracture model. J Am Assoc Lab Anim Sci. 2013;52(3):265-76.</w:t>
      </w:r>
    </w:p>
    <w:p w14:paraId="7CBC1F41" w14:textId="77777777" w:rsidR="00AC0341" w:rsidRPr="00AC0341" w:rsidRDefault="00AC0341" w:rsidP="00AC0341">
      <w:pPr>
        <w:pStyle w:val="EndNoteBibliography"/>
        <w:spacing w:after="0"/>
      </w:pPr>
      <w:r w:rsidRPr="00AC0341">
        <w:t>283.</w:t>
      </w:r>
      <w:r w:rsidRPr="00AC0341">
        <w:tab/>
        <w:t>Ison SH, Clutton RE, Di Giminiani P, Rutherford KM. A Review of Pain Assessment in Pigs. Front Vet Sci. 2016;3:108.</w:t>
      </w:r>
    </w:p>
    <w:p w14:paraId="480B440B" w14:textId="77777777" w:rsidR="00AC0341" w:rsidRPr="00AC0341" w:rsidRDefault="00AC0341" w:rsidP="00AC0341">
      <w:pPr>
        <w:pStyle w:val="EndNoteBibliography"/>
        <w:spacing w:after="0"/>
      </w:pPr>
      <w:r w:rsidRPr="00AC0341">
        <w:t>284.</w:t>
      </w:r>
      <w:r w:rsidRPr="00AC0341">
        <w:tab/>
        <w:t>Anil SS, Anil L, Deen J. Challenges of pain assessment in domestic animals. J Am Vet Med Assoc. 2002;220(3):313-9.</w:t>
      </w:r>
    </w:p>
    <w:p w14:paraId="5194C86D" w14:textId="77777777" w:rsidR="00AC0341" w:rsidRPr="00AC0341" w:rsidRDefault="00AC0341" w:rsidP="00AC0341">
      <w:pPr>
        <w:pStyle w:val="EndNoteBibliography"/>
        <w:spacing w:after="0"/>
      </w:pPr>
      <w:r w:rsidRPr="00AC0341">
        <w:t>285.</w:t>
      </w:r>
      <w:r w:rsidRPr="00AC0341">
        <w:tab/>
        <w:t>Musk GC, Catanchin CSM, Usuda H, Woodward E, Kemp MW. The uptake of transdermal fentanyl in a pregnant sheep model. Vet Anaesth Analg. 2017;44(6):1382-90.</w:t>
      </w:r>
    </w:p>
    <w:p w14:paraId="545372DE" w14:textId="77777777" w:rsidR="00AC0341" w:rsidRPr="00AC0341" w:rsidRDefault="00AC0341" w:rsidP="00AC0341">
      <w:pPr>
        <w:pStyle w:val="EndNoteBibliography"/>
        <w:spacing w:after="0"/>
      </w:pPr>
      <w:r w:rsidRPr="00AC0341">
        <w:t>286.</w:t>
      </w:r>
      <w:r w:rsidRPr="00AC0341">
        <w:tab/>
        <w:t>Silva N, Trindade PHE, Oliveira AR, Taffarel MO, Moreira MAP, Denadai R, et al. Validation of the Unesp-Botucatu composite scale to assess acute postoperative abdominal pain in sheep (USAPS). PLoS One. 2020;15(10):e0239622.</w:t>
      </w:r>
    </w:p>
    <w:p w14:paraId="34A95690" w14:textId="77777777" w:rsidR="00AC0341" w:rsidRPr="00AC0341" w:rsidRDefault="00AC0341" w:rsidP="00AC0341">
      <w:pPr>
        <w:pStyle w:val="EndNoteBibliography"/>
        <w:spacing w:after="0"/>
      </w:pPr>
      <w:r w:rsidRPr="00AC0341">
        <w:t>287.</w:t>
      </w:r>
      <w:r w:rsidRPr="00AC0341">
        <w:tab/>
        <w:t>Mogil JS, Pang DSJ, Silva Dutra GG, Chambers CT. The development and use of facial grimace scales for pain measurement in animals. Neuroscience &amp; Biobehavioral Reviews. 2020;116:480-93.</w:t>
      </w:r>
    </w:p>
    <w:p w14:paraId="169E92D6" w14:textId="77777777" w:rsidR="00AC0341" w:rsidRPr="00AC0341" w:rsidRDefault="00AC0341" w:rsidP="00AC0341">
      <w:pPr>
        <w:pStyle w:val="EndNoteBibliography"/>
        <w:spacing w:after="0"/>
      </w:pPr>
      <w:r w:rsidRPr="00AC0341">
        <w:t>288.</w:t>
      </w:r>
      <w:r w:rsidRPr="00AC0341">
        <w:tab/>
        <w:t>Pairis-Garcia MD, Johnson AK, Stalder KJ, Karriker LA, Coetzee JF, Millman ST. Measuring the efficacy of flunixin meglumine and meloxicam for lame sows using nociceptive threshold tests. Animal Welfare. 2014;23(2):219-29.</w:t>
      </w:r>
    </w:p>
    <w:p w14:paraId="58BF5C83" w14:textId="77777777" w:rsidR="00AC0341" w:rsidRPr="00AC0341" w:rsidRDefault="00AC0341" w:rsidP="00AC0341">
      <w:pPr>
        <w:pStyle w:val="EndNoteBibliography"/>
        <w:spacing w:after="0"/>
      </w:pPr>
      <w:r w:rsidRPr="00AC0341">
        <w:t>289.</w:t>
      </w:r>
      <w:r w:rsidRPr="00AC0341">
        <w:tab/>
        <w:t>Shafford HL, Hellyer PW, Turner AS. Intra-articular lidocaine plus bupivacaine in sheep undergoing stifle arthrotomy. Vet Anaesth Analg. 2004;31(1):20-6.</w:t>
      </w:r>
    </w:p>
    <w:p w14:paraId="5071FA8E" w14:textId="77777777" w:rsidR="00AC0341" w:rsidRPr="00AC0341" w:rsidRDefault="00AC0341" w:rsidP="00AC0341">
      <w:pPr>
        <w:pStyle w:val="EndNoteBibliography"/>
        <w:spacing w:after="0"/>
      </w:pPr>
      <w:r w:rsidRPr="00AC0341">
        <w:t>290.</w:t>
      </w:r>
      <w:r w:rsidRPr="00AC0341">
        <w:tab/>
        <w:t>Padgett AL, Lepiz ML, Mackay EE, Driskill AJ, Ivanov IV, Fajt VR, et al. Comparison of analgesic efficacy and fetal effects between transdermal administration of fentanyl and intramuscular administration of buprenorphine in pregnant sheep. Am J Vet Res. 2020;81(7):581-93.</w:t>
      </w:r>
    </w:p>
    <w:p w14:paraId="4E0C94FA" w14:textId="77777777" w:rsidR="00AC0341" w:rsidRPr="00AC0341" w:rsidRDefault="00AC0341" w:rsidP="00AC0341">
      <w:pPr>
        <w:pStyle w:val="EndNoteBibliography"/>
        <w:spacing w:after="0"/>
      </w:pPr>
      <w:r w:rsidRPr="00AC0341">
        <w:t>291.</w:t>
      </w:r>
      <w:r w:rsidRPr="00AC0341">
        <w:tab/>
        <w:t>Harris C, White PJ, Mohler VL, Lomax S. Electroencephalography Can Distinguish between Pain and Anaesthetic Intervention in Conscious Lambs Undergoing Castration. Animals (Basel). 2020;10(3).</w:t>
      </w:r>
    </w:p>
    <w:p w14:paraId="6FD93B6E" w14:textId="77777777" w:rsidR="00AC0341" w:rsidRPr="00AC0341" w:rsidRDefault="00AC0341" w:rsidP="00AC0341">
      <w:pPr>
        <w:pStyle w:val="EndNoteBibliography"/>
        <w:spacing w:after="0"/>
      </w:pPr>
      <w:r w:rsidRPr="00AC0341">
        <w:t>292.</w:t>
      </w:r>
      <w:r w:rsidRPr="00AC0341">
        <w:tab/>
        <w:t>Taylor P. Remote Controlled Nociceptive Threshold Testing Systems in Large Animals. Animals (Basel). 2020;10(9).</w:t>
      </w:r>
    </w:p>
    <w:p w14:paraId="3D9C9538" w14:textId="77777777" w:rsidR="00AC0341" w:rsidRPr="00AC0341" w:rsidRDefault="00AC0341" w:rsidP="00AC0341">
      <w:pPr>
        <w:pStyle w:val="EndNoteBibliography"/>
        <w:spacing w:after="0"/>
      </w:pPr>
      <w:r w:rsidRPr="00AC0341">
        <w:t>293.</w:t>
      </w:r>
      <w:r w:rsidRPr="00AC0341">
        <w:tab/>
        <w:t>de Oliveira FA, Luna SPL, do Amaral JB, Rodrigues KA, Sant'Anna AC, Daolio M, et al. Validation of the UNESP-Botucatu unidimensional composite pain scale for assessing postoperative pain in cattle. BMC Veterinary Research. 2014;10(1):200.</w:t>
      </w:r>
    </w:p>
    <w:p w14:paraId="0F7942C3" w14:textId="77777777" w:rsidR="00AC0341" w:rsidRPr="00AC0341" w:rsidRDefault="00AC0341" w:rsidP="00AC0341">
      <w:pPr>
        <w:pStyle w:val="EndNoteBibliography"/>
        <w:spacing w:after="0"/>
      </w:pPr>
      <w:r w:rsidRPr="00AC0341">
        <w:t>294.</w:t>
      </w:r>
      <w:r w:rsidRPr="00AC0341">
        <w:tab/>
        <w:t>Musk GC, Jacobsen S, Hyndman TH, Lehmann HS, Tuke SJ, Collins T, et al. Objective Measures for the Assessment of Post-Operative Pain in Bos indicus Bull Calves Following Castration. Animals. 2017;7(10):76.</w:t>
      </w:r>
    </w:p>
    <w:p w14:paraId="57653D5B" w14:textId="77777777" w:rsidR="00AC0341" w:rsidRPr="00AC0341" w:rsidRDefault="00AC0341" w:rsidP="00AC0341">
      <w:pPr>
        <w:pStyle w:val="EndNoteBibliography"/>
        <w:spacing w:after="0"/>
      </w:pPr>
      <w:r w:rsidRPr="00AC0341">
        <w:t>295.</w:t>
      </w:r>
      <w:r w:rsidRPr="00AC0341">
        <w:tab/>
        <w:t>Musk GC, Murdoch FR, Tuke J, Kemp MW, Dixon MJ, Taylor PM. Thermal and mechanical nociceptive threshold testing in pregnant sheep. Vet Anaesth Analg. 2014;41(3):305-11.</w:t>
      </w:r>
    </w:p>
    <w:p w14:paraId="460368F4" w14:textId="77777777" w:rsidR="00AC0341" w:rsidRPr="00AC0341" w:rsidRDefault="00AC0341" w:rsidP="00AC0341">
      <w:pPr>
        <w:pStyle w:val="EndNoteBibliography"/>
        <w:spacing w:after="0"/>
      </w:pPr>
      <w:r w:rsidRPr="00AC0341">
        <w:t>296.</w:t>
      </w:r>
      <w:r w:rsidRPr="00AC0341">
        <w:tab/>
        <w:t>Heinrich A, Duffield TF, Lissemore KD, Millman ST. The effect of meloxicam on behavior and pain sensitivity of dairy calves following cautery dehorning with a local anesthetic. J Dairy Sci. 2010;93(6):2450-7.</w:t>
      </w:r>
    </w:p>
    <w:p w14:paraId="6E930649" w14:textId="77777777" w:rsidR="00AC0341" w:rsidRPr="00AC0341" w:rsidRDefault="00AC0341" w:rsidP="00AC0341">
      <w:pPr>
        <w:pStyle w:val="EndNoteBibliography"/>
        <w:spacing w:after="0"/>
      </w:pPr>
      <w:r w:rsidRPr="00AC0341">
        <w:t>297.</w:t>
      </w:r>
      <w:r w:rsidRPr="00AC0341">
        <w:tab/>
        <w:t>Barragan AA, Pineiro JM, Schuenemann GM, Rajala-Schultz PJ, Sanders DE, Lakritz J, et al. Assessment of daily activity patterns and biomarkers of pain, inflammation, and stress in lactating dairy cows diagnosed with clinical metritis. J Dairy Sci. 2018;101(9):8248-58.</w:t>
      </w:r>
    </w:p>
    <w:p w14:paraId="561F1F20" w14:textId="77777777" w:rsidR="00AC0341" w:rsidRPr="00AC0341" w:rsidRDefault="00AC0341" w:rsidP="00AC0341">
      <w:pPr>
        <w:pStyle w:val="EndNoteBibliography"/>
        <w:spacing w:after="0"/>
      </w:pPr>
      <w:r w:rsidRPr="00AC0341">
        <w:t>298.</w:t>
      </w:r>
      <w:r w:rsidRPr="00AC0341">
        <w:tab/>
        <w:t>Mirra A, Spadavecchia C, Bruckmaier R, Gutzwiller A, Casoni D. Acute pain and peripheral sensitization following cautery disbudding in 1- and 4-week-old calves. Physiol Behav. 2018;184:248-60.</w:t>
      </w:r>
    </w:p>
    <w:p w14:paraId="4AFBBFEC" w14:textId="77777777" w:rsidR="00AC0341" w:rsidRPr="00AC0341" w:rsidRDefault="00AC0341" w:rsidP="00AC0341">
      <w:pPr>
        <w:pStyle w:val="EndNoteBibliography"/>
        <w:spacing w:after="0"/>
      </w:pPr>
      <w:r w:rsidRPr="00AC0341">
        <w:t>299.</w:t>
      </w:r>
      <w:r w:rsidRPr="00AC0341">
        <w:tab/>
        <w:t>Gleerup KB, Andersen PH, Munksgaard L, Forkman B. Pain evaluation in dairy cattle. Applied Animal Behaviour Science. 2015;171:25-32.</w:t>
      </w:r>
    </w:p>
    <w:p w14:paraId="6024A5B4" w14:textId="77777777" w:rsidR="00AC0341" w:rsidRPr="00AC0341" w:rsidRDefault="00AC0341" w:rsidP="00AC0341">
      <w:pPr>
        <w:pStyle w:val="EndNoteBibliography"/>
        <w:spacing w:after="0"/>
      </w:pPr>
      <w:r w:rsidRPr="00AC0341">
        <w:t>300.</w:t>
      </w:r>
      <w:r w:rsidRPr="00AC0341">
        <w:tab/>
        <w:t>Warner R, Kleinhenz MD, Ydstie JA, Schleining JA, Wulf LW, Coetzee JF, et al. Randomized controlled trial comparison of analgesic drugs for control of pain associated with induced lameness in lactating dairy cattle. J Dairy Sci. 2021;104(2):2040-55.</w:t>
      </w:r>
    </w:p>
    <w:p w14:paraId="299B6F6D" w14:textId="77777777" w:rsidR="00AC0341" w:rsidRPr="00AC0341" w:rsidRDefault="00AC0341" w:rsidP="00AC0341">
      <w:pPr>
        <w:pStyle w:val="EndNoteBibliography"/>
        <w:spacing w:after="0"/>
      </w:pPr>
      <w:r w:rsidRPr="00AC0341">
        <w:t>301.</w:t>
      </w:r>
      <w:r w:rsidRPr="00AC0341">
        <w:tab/>
        <w:t>Bergamasco L, Edwards-Callaway LN, Bello NM, Mijares S, Cull CA, Mosher RA, et al. Unmitigated Surgical Castration in Calves of Different Ages: Electroencephalographic and Neurohormonal Findings. Animals : an Open Access Journal from MDPI. 2021;11.</w:t>
      </w:r>
    </w:p>
    <w:p w14:paraId="64E59EB9" w14:textId="77777777" w:rsidR="00AC0341" w:rsidRPr="00AC0341" w:rsidRDefault="00AC0341" w:rsidP="00AC0341">
      <w:pPr>
        <w:pStyle w:val="EndNoteBibliography"/>
        <w:spacing w:after="0"/>
      </w:pPr>
      <w:r w:rsidRPr="00AC0341">
        <w:t>302.</w:t>
      </w:r>
      <w:r w:rsidRPr="00AC0341">
        <w:tab/>
        <w:t>Musk GC, Laurence M, Collins T, Tuke J, Hyndman TH. Mechanical nociceptive threshold testing in &lt;i&gt;Bos indicus&lt;/i&gt; bull calves. Animal Production Science. 2017;57(3):576-82.</w:t>
      </w:r>
    </w:p>
    <w:p w14:paraId="20C079B0" w14:textId="77777777" w:rsidR="00AC0341" w:rsidRPr="00AC0341" w:rsidRDefault="00AC0341" w:rsidP="00AC0341">
      <w:pPr>
        <w:pStyle w:val="EndNoteBibliography"/>
        <w:spacing w:after="0"/>
      </w:pPr>
      <w:r w:rsidRPr="00AC0341">
        <w:t>303.</w:t>
      </w:r>
      <w:r w:rsidRPr="00AC0341">
        <w:tab/>
        <w:t>Dyer RM, Neerchal NK, Tasch U, Wu Y, Dyer P, Rajkondawar PG. Objective determination of claw pain and its relationship to limb locomotion score in dairy cattle. J Dairy Sci. 2007;90(10):4592-602.</w:t>
      </w:r>
    </w:p>
    <w:p w14:paraId="26DE59D2" w14:textId="77777777" w:rsidR="00AC0341" w:rsidRPr="00AC0341" w:rsidRDefault="00AC0341" w:rsidP="00AC0341">
      <w:pPr>
        <w:pStyle w:val="EndNoteBibliography"/>
        <w:spacing w:after="0"/>
      </w:pPr>
      <w:r w:rsidRPr="00AC0341">
        <w:t>304.</w:t>
      </w:r>
      <w:r w:rsidRPr="00AC0341">
        <w:tab/>
        <w:t>Alvarez L, Nava RA, Ramírez A, Ramírez E, Gutiérrez J. Physiological and behavioural alterations in disbudded goat kids with and without local anaesthesia. Applied Animal Behaviour Science. 2009;117(3):190-6.</w:t>
      </w:r>
    </w:p>
    <w:p w14:paraId="235DB452" w14:textId="77777777" w:rsidR="00AC0341" w:rsidRPr="00AC0341" w:rsidRDefault="00AC0341" w:rsidP="00AC0341">
      <w:pPr>
        <w:pStyle w:val="EndNoteBibliography"/>
        <w:spacing w:after="0"/>
      </w:pPr>
      <w:r w:rsidRPr="00AC0341">
        <w:t>305.</w:t>
      </w:r>
      <w:r w:rsidRPr="00AC0341">
        <w:tab/>
        <w:t>Council NR. Recognition and Alleviation of Pain in Laboratory Animals. Washington, DC: The National Academies Press; 2009. 198 p.</w:t>
      </w:r>
    </w:p>
    <w:p w14:paraId="6A319CB7" w14:textId="77777777" w:rsidR="00AC0341" w:rsidRPr="00AC0341" w:rsidRDefault="00AC0341" w:rsidP="00AC0341">
      <w:pPr>
        <w:pStyle w:val="EndNoteBibliography"/>
        <w:spacing w:after="0"/>
      </w:pPr>
      <w:r w:rsidRPr="00AC0341">
        <w:t>306.</w:t>
      </w:r>
      <w:r w:rsidRPr="00AC0341">
        <w:tab/>
        <w:t>Fonseca MW, Trindade PHE, Pinho RH, Justo AA, Tomacheuski RM, Silva N, et al. Development and Validation of the Unesp-Botucatu Goat Acute Pain Scale. Animals (Basel). 2023;13(13).</w:t>
      </w:r>
    </w:p>
    <w:p w14:paraId="4E728A1B" w14:textId="77777777" w:rsidR="00AC0341" w:rsidRPr="00AC0341" w:rsidRDefault="00AC0341" w:rsidP="00AC0341">
      <w:pPr>
        <w:pStyle w:val="EndNoteBibliography"/>
        <w:spacing w:after="0"/>
      </w:pPr>
      <w:r w:rsidRPr="00AC0341">
        <w:t>307.</w:t>
      </w:r>
      <w:r w:rsidRPr="00AC0341">
        <w:tab/>
        <w:t>Staffieri F, Driessen B, Lacitignola L, Crovace A. A comparison of subarachnoid buprenorphine or xylazine as an adjunct to lidocaine for analgesia in goats. Vet Anaesth Analg. 2009;36(5):502-11.</w:t>
      </w:r>
    </w:p>
    <w:p w14:paraId="455C2B60" w14:textId="77777777" w:rsidR="00AC0341" w:rsidRPr="00AC0341" w:rsidRDefault="00AC0341" w:rsidP="00AC0341">
      <w:pPr>
        <w:pStyle w:val="EndNoteBibliography"/>
        <w:spacing w:after="0"/>
      </w:pPr>
      <w:r w:rsidRPr="00AC0341">
        <w:t>308.</w:t>
      </w:r>
      <w:r w:rsidRPr="00AC0341">
        <w:tab/>
        <w:t>Graves MT, Schneider L, Cox S, Caldwell M, Krawczel P, Lee A, et al. Evaluation of the pharmacokinetics and efficacy of transdermal flunixin for pain mitigation following castration in goats. Translational Animal Science. 2020;4(4).</w:t>
      </w:r>
    </w:p>
    <w:p w14:paraId="1612E987" w14:textId="77777777" w:rsidR="00AC0341" w:rsidRPr="00AC0341" w:rsidRDefault="00AC0341" w:rsidP="00AC0341">
      <w:pPr>
        <w:pStyle w:val="EndNoteBibliography"/>
      </w:pPr>
      <w:r w:rsidRPr="00AC0341">
        <w:t>309.</w:t>
      </w:r>
      <w:r w:rsidRPr="00AC0341">
        <w:tab/>
        <w:t>Reid J, Nolan A, Hughes J, Lascelles D, Pawson P, Scott E. Development of the short-form Glasgow Composite Measure Pain Scale (CMPS-SF) and derivation of an analgesic intervention score. Animal welfare. 2007;16(S1):97-104.</w:t>
      </w:r>
    </w:p>
    <w:p w14:paraId="5D15FE4C" w14:textId="2357520E" w:rsidR="000811BC" w:rsidRPr="00E30F58" w:rsidRDefault="000811BC" w:rsidP="00500710">
      <w:pPr>
        <w:rPr>
          <w:rFonts w:asciiTheme="minorHAnsi" w:hAnsiTheme="minorHAnsi" w:cstheme="minorHAnsi"/>
        </w:rPr>
      </w:pPr>
      <w:r w:rsidRPr="00E30F58">
        <w:rPr>
          <w:rFonts w:asciiTheme="minorHAnsi" w:hAnsiTheme="minorHAnsi" w:cstheme="minorHAnsi"/>
        </w:rPr>
        <w:fldChar w:fldCharType="end"/>
      </w:r>
    </w:p>
    <w:sectPr w:rsidR="000811BC" w:rsidRPr="00E30F58" w:rsidSect="005F5C7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E17325" w14:textId="77777777" w:rsidR="00F96366" w:rsidRPr="00D641B9" w:rsidRDefault="00F96366" w:rsidP="0017774F">
      <w:r w:rsidRPr="00D641B9">
        <w:separator/>
      </w:r>
    </w:p>
  </w:endnote>
  <w:endnote w:type="continuationSeparator" w:id="0">
    <w:p w14:paraId="7F285774" w14:textId="77777777" w:rsidR="00F96366" w:rsidRPr="00D641B9" w:rsidRDefault="00F96366" w:rsidP="0017774F">
      <w:r w:rsidRPr="00D641B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ktiv Grotesk">
    <w:altName w:val="Calibri"/>
    <w:panose1 w:val="00000000000000000000"/>
    <w:charset w:val="00"/>
    <w:family w:val="swiss"/>
    <w:notTrueType/>
    <w:pitch w:val="default"/>
    <w:sig w:usb0="00000003" w:usb1="00000000" w:usb2="00000000" w:usb3="00000000" w:csb0="00000001" w:csb1="00000000"/>
  </w:font>
  <w:font w:name="Lato">
    <w:altName w:val="Arial"/>
    <w:charset w:val="00"/>
    <w:family w:val="swiss"/>
    <w:pitch w:val="variable"/>
    <w:sig w:usb0="E10002FF" w:usb1="5000ECF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AB1175" w14:textId="77777777" w:rsidR="00F96366" w:rsidRPr="00D641B9" w:rsidRDefault="00F96366" w:rsidP="0017774F">
      <w:r w:rsidRPr="00D641B9">
        <w:separator/>
      </w:r>
    </w:p>
  </w:footnote>
  <w:footnote w:type="continuationSeparator" w:id="0">
    <w:p w14:paraId="01F2952E" w14:textId="77777777" w:rsidR="00F96366" w:rsidRPr="00D641B9" w:rsidRDefault="00F96366" w:rsidP="0017774F">
      <w:r w:rsidRPr="00D641B9">
        <w:continuationSeparator/>
      </w:r>
    </w:p>
  </w:footnote>
  <w:footnote w:id="1">
    <w:p w14:paraId="10F21EDB" w14:textId="77777777" w:rsidR="00FC2719" w:rsidRPr="00500566" w:rsidRDefault="00FC2719" w:rsidP="00FC2719">
      <w:pPr>
        <w:pStyle w:val="Sprotnaopomba-besedilo"/>
        <w:rPr>
          <w:rFonts w:ascii="Calibri" w:hAnsi="Calibri" w:cs="Calibri"/>
        </w:rPr>
      </w:pPr>
      <w:r w:rsidRPr="00500566">
        <w:rPr>
          <w:rStyle w:val="Sprotnaopomba-sklic"/>
          <w:rFonts w:ascii="Calibri" w:hAnsi="Calibri" w:cs="Calibri"/>
        </w:rPr>
        <w:footnoteRef/>
      </w:r>
      <w:r w:rsidRPr="00500566">
        <w:rPr>
          <w:rFonts w:ascii="Calibri" w:hAnsi="Calibri" w:cs="Calibri"/>
        </w:rPr>
        <w:t xml:space="preserve"> Several distinct steps may be required to optimize an animal’s behavioural state before enrolment in experiments.  These are: acclimatization, familiarization, habituation, socialization, and training.  In these guidelines, the term “behavioural preparation” will be used to describe one or a combination of these steps. </w:t>
      </w:r>
    </w:p>
  </w:footnote>
  <w:footnote w:id="2">
    <w:p w14:paraId="3396687D" w14:textId="77777777" w:rsidR="00FC2719" w:rsidRPr="00500566" w:rsidRDefault="00FC2719" w:rsidP="00FC2719">
      <w:pPr>
        <w:pStyle w:val="Sprotnaopomba-besedilo"/>
        <w:rPr>
          <w:rFonts w:asciiTheme="minorHAnsi" w:hAnsiTheme="minorHAnsi" w:cstheme="minorHAnsi"/>
        </w:rPr>
      </w:pPr>
      <w:r w:rsidRPr="00500566">
        <w:rPr>
          <w:rFonts w:asciiTheme="minorHAnsi" w:hAnsiTheme="minorHAnsi" w:cstheme="minorHAnsi"/>
        </w:rPr>
        <w:footnoteRef/>
      </w:r>
      <w:r w:rsidRPr="00500566">
        <w:rPr>
          <w:rFonts w:asciiTheme="minorHAnsi" w:hAnsiTheme="minorHAnsi" w:cstheme="minorHAnsi"/>
        </w:rPr>
        <w:t xml:space="preserve"> In these recommendations, the term “pharmacological restraint” is used to mean any drug or drug combination, e.g., tranquilizers, anxiolytics, sedative-hypnotics, anaesthetics, analgesics, that are used to reduce – ideally preclude - the need for (and stress of) physical restraint and allow scientific procedures to be carried out. </w:t>
      </w:r>
    </w:p>
  </w:footnote>
  <w:footnote w:id="3">
    <w:p w14:paraId="2C334E57" w14:textId="77777777" w:rsidR="00FC2719" w:rsidRPr="00811576" w:rsidRDefault="00FC2719" w:rsidP="00FC2719">
      <w:pPr>
        <w:pStyle w:val="Sprotnaopomba-besedilo"/>
      </w:pPr>
    </w:p>
  </w:footnote>
  <w:footnote w:id="4">
    <w:p w14:paraId="224CBE68" w14:textId="77777777" w:rsidR="00FC2719" w:rsidRPr="00DE5632" w:rsidRDefault="00FC2719" w:rsidP="00FC2719">
      <w:pPr>
        <w:spacing w:before="360" w:after="360" w:line="390" w:lineRule="atLeast"/>
        <w:rPr>
          <w:rFonts w:ascii="Lato" w:eastAsia="Times New Roman" w:hAnsi="Lato" w:cs="Times New Roman"/>
          <w:color w:val="4C4B4B"/>
          <w:kern w:val="0"/>
          <w:sz w:val="24"/>
          <w:szCs w:val="24"/>
          <w:lang w:eastAsia="en-GB"/>
          <w14:ligatures w14:val="none"/>
        </w:rPr>
      </w:pPr>
      <w:r>
        <w:rPr>
          <w:rStyle w:val="Sprotnaopomba-sklic"/>
        </w:rPr>
        <w:footnoteRef/>
      </w:r>
      <w:r>
        <w:t xml:space="preserve"> </w:t>
      </w:r>
      <w:r w:rsidRPr="004A4869">
        <w:t>“</w:t>
      </w:r>
      <w:r>
        <w:t>C</w:t>
      </w:r>
      <w:r w:rsidRPr="004A4869">
        <w:t>ontinuous” means “prolonged without any interruption at any time.”</w:t>
      </w:r>
      <w:r>
        <w:t xml:space="preserve"> “C</w:t>
      </w:r>
      <w:r w:rsidRPr="004A4869">
        <w:t>ontinual” is defined as “repeated regularly and frequently in steady rapid succession</w:t>
      </w:r>
      <w:r>
        <w:t>.</w:t>
      </w:r>
      <w:r w:rsidRPr="004A4869">
        <w:t>”</w:t>
      </w:r>
    </w:p>
    <w:p w14:paraId="753154CC" w14:textId="77777777" w:rsidR="00FC2719" w:rsidRPr="004F5398" w:rsidRDefault="00FC2719" w:rsidP="00FC2719">
      <w:pPr>
        <w:pStyle w:val="Sprotnaopomba-besedil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7284148"/>
      <w:docPartObj>
        <w:docPartGallery w:val="Page Numbers (Top of Page)"/>
        <w:docPartUnique/>
      </w:docPartObj>
    </w:sdtPr>
    <w:sdtEndPr/>
    <w:sdtContent>
      <w:p w14:paraId="59662290" w14:textId="5ED6590C" w:rsidR="006E7855" w:rsidRPr="00D641B9" w:rsidRDefault="007C7BE6" w:rsidP="0017774F">
        <w:pPr>
          <w:pStyle w:val="Glava"/>
        </w:pPr>
        <w:r w:rsidRPr="00D641B9">
          <w:t xml:space="preserve">Page </w:t>
        </w:r>
        <w:r w:rsidRPr="00D641B9">
          <w:fldChar w:fldCharType="begin"/>
        </w:r>
        <w:r w:rsidRPr="00D641B9">
          <w:instrText xml:space="preserve"> PAGE   \* MERGEFORMAT </w:instrText>
        </w:r>
        <w:r w:rsidRPr="00D641B9">
          <w:fldChar w:fldCharType="separate"/>
        </w:r>
        <w:r w:rsidR="005A4203">
          <w:rPr>
            <w:noProof/>
          </w:rPr>
          <w:t>22</w:t>
        </w:r>
        <w:r w:rsidRPr="00D641B9">
          <w:fldChar w:fldCharType="end"/>
        </w:r>
      </w:p>
    </w:sdtContent>
  </w:sdt>
  <w:p w14:paraId="3E48D976" w14:textId="77777777" w:rsidR="006E7855" w:rsidRPr="00D641B9" w:rsidRDefault="006E7855" w:rsidP="0017774F">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9994488"/>
      <w:docPartObj>
        <w:docPartGallery w:val="Page Numbers (Top of Page)"/>
        <w:docPartUnique/>
      </w:docPartObj>
    </w:sdtPr>
    <w:sdtEndPr>
      <w:rPr>
        <w:noProof/>
      </w:rPr>
    </w:sdtEndPr>
    <w:sdtContent>
      <w:p w14:paraId="008F1F15" w14:textId="687E4FC8" w:rsidR="00FC2719" w:rsidRDefault="00FC2719">
        <w:pPr>
          <w:pStyle w:val="Glava"/>
          <w:jc w:val="right"/>
        </w:pPr>
        <w:r>
          <w:t xml:space="preserve">Page </w:t>
        </w:r>
        <w:r>
          <w:fldChar w:fldCharType="begin"/>
        </w:r>
        <w:r>
          <w:instrText xml:space="preserve"> PAGE   \* MERGEFORMAT </w:instrText>
        </w:r>
        <w:r>
          <w:fldChar w:fldCharType="separate"/>
        </w:r>
        <w:r w:rsidR="005A4203">
          <w:rPr>
            <w:noProof/>
          </w:rPr>
          <w:t>56</w:t>
        </w:r>
        <w:r>
          <w:rPr>
            <w:noProof/>
          </w:rPr>
          <w:fldChar w:fldCharType="end"/>
        </w:r>
      </w:p>
    </w:sdtContent>
  </w:sdt>
  <w:p w14:paraId="0DA81D9B" w14:textId="77777777" w:rsidR="00FC2719" w:rsidRDefault="00FC2719">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191DDC"/>
    <w:multiLevelType w:val="hybridMultilevel"/>
    <w:tmpl w:val="75D4A1E4"/>
    <w:lvl w:ilvl="0" w:tplc="08090001">
      <w:start w:val="1"/>
      <w:numFmt w:val="bullet"/>
      <w:lvlText w:val=""/>
      <w:lvlJc w:val="left"/>
      <w:pPr>
        <w:ind w:left="607" w:hanging="360"/>
      </w:pPr>
      <w:rPr>
        <w:rFonts w:ascii="Symbol" w:hAnsi="Symbol" w:hint="default"/>
      </w:rPr>
    </w:lvl>
    <w:lvl w:ilvl="1" w:tplc="08090003" w:tentative="1">
      <w:start w:val="1"/>
      <w:numFmt w:val="bullet"/>
      <w:lvlText w:val="o"/>
      <w:lvlJc w:val="left"/>
      <w:pPr>
        <w:ind w:left="1327" w:hanging="360"/>
      </w:pPr>
      <w:rPr>
        <w:rFonts w:ascii="Courier New" w:hAnsi="Courier New" w:cs="Courier New" w:hint="default"/>
      </w:rPr>
    </w:lvl>
    <w:lvl w:ilvl="2" w:tplc="08090005" w:tentative="1">
      <w:start w:val="1"/>
      <w:numFmt w:val="bullet"/>
      <w:lvlText w:val=""/>
      <w:lvlJc w:val="left"/>
      <w:pPr>
        <w:ind w:left="2047" w:hanging="360"/>
      </w:pPr>
      <w:rPr>
        <w:rFonts w:ascii="Wingdings" w:hAnsi="Wingdings" w:hint="default"/>
      </w:rPr>
    </w:lvl>
    <w:lvl w:ilvl="3" w:tplc="08090001" w:tentative="1">
      <w:start w:val="1"/>
      <w:numFmt w:val="bullet"/>
      <w:lvlText w:val=""/>
      <w:lvlJc w:val="left"/>
      <w:pPr>
        <w:ind w:left="2767" w:hanging="360"/>
      </w:pPr>
      <w:rPr>
        <w:rFonts w:ascii="Symbol" w:hAnsi="Symbol" w:hint="default"/>
      </w:rPr>
    </w:lvl>
    <w:lvl w:ilvl="4" w:tplc="08090003" w:tentative="1">
      <w:start w:val="1"/>
      <w:numFmt w:val="bullet"/>
      <w:lvlText w:val="o"/>
      <w:lvlJc w:val="left"/>
      <w:pPr>
        <w:ind w:left="3487" w:hanging="360"/>
      </w:pPr>
      <w:rPr>
        <w:rFonts w:ascii="Courier New" w:hAnsi="Courier New" w:cs="Courier New" w:hint="default"/>
      </w:rPr>
    </w:lvl>
    <w:lvl w:ilvl="5" w:tplc="08090005" w:tentative="1">
      <w:start w:val="1"/>
      <w:numFmt w:val="bullet"/>
      <w:lvlText w:val=""/>
      <w:lvlJc w:val="left"/>
      <w:pPr>
        <w:ind w:left="4207" w:hanging="360"/>
      </w:pPr>
      <w:rPr>
        <w:rFonts w:ascii="Wingdings" w:hAnsi="Wingdings" w:hint="default"/>
      </w:rPr>
    </w:lvl>
    <w:lvl w:ilvl="6" w:tplc="08090001" w:tentative="1">
      <w:start w:val="1"/>
      <w:numFmt w:val="bullet"/>
      <w:lvlText w:val=""/>
      <w:lvlJc w:val="left"/>
      <w:pPr>
        <w:ind w:left="4927" w:hanging="360"/>
      </w:pPr>
      <w:rPr>
        <w:rFonts w:ascii="Symbol" w:hAnsi="Symbol" w:hint="default"/>
      </w:rPr>
    </w:lvl>
    <w:lvl w:ilvl="7" w:tplc="08090003" w:tentative="1">
      <w:start w:val="1"/>
      <w:numFmt w:val="bullet"/>
      <w:lvlText w:val="o"/>
      <w:lvlJc w:val="left"/>
      <w:pPr>
        <w:ind w:left="5647" w:hanging="360"/>
      </w:pPr>
      <w:rPr>
        <w:rFonts w:ascii="Courier New" w:hAnsi="Courier New" w:cs="Courier New" w:hint="default"/>
      </w:rPr>
    </w:lvl>
    <w:lvl w:ilvl="8" w:tplc="08090005" w:tentative="1">
      <w:start w:val="1"/>
      <w:numFmt w:val="bullet"/>
      <w:lvlText w:val=""/>
      <w:lvlJc w:val="left"/>
      <w:pPr>
        <w:ind w:left="6367" w:hanging="360"/>
      </w:pPr>
      <w:rPr>
        <w:rFonts w:ascii="Wingdings" w:hAnsi="Wingdings" w:hint="default"/>
      </w:rPr>
    </w:lvl>
  </w:abstractNum>
  <w:abstractNum w:abstractNumId="1" w15:restartNumberingAfterBreak="0">
    <w:nsid w:val="08EE3B0F"/>
    <w:multiLevelType w:val="hybridMultilevel"/>
    <w:tmpl w:val="9A4A7650"/>
    <w:lvl w:ilvl="0" w:tplc="0C090001">
      <w:start w:val="1"/>
      <w:numFmt w:val="bullet"/>
      <w:lvlText w:val=""/>
      <w:lvlJc w:val="left"/>
      <w:pPr>
        <w:ind w:left="9290" w:hanging="360"/>
      </w:pPr>
      <w:rPr>
        <w:rFonts w:ascii="Symbol" w:hAnsi="Symbol" w:hint="default"/>
      </w:rPr>
    </w:lvl>
    <w:lvl w:ilvl="1" w:tplc="0C090003" w:tentative="1">
      <w:start w:val="1"/>
      <w:numFmt w:val="bullet"/>
      <w:lvlText w:val="o"/>
      <w:lvlJc w:val="left"/>
      <w:pPr>
        <w:ind w:left="10010" w:hanging="360"/>
      </w:pPr>
      <w:rPr>
        <w:rFonts w:ascii="Courier New" w:hAnsi="Courier New" w:cs="Courier New" w:hint="default"/>
      </w:rPr>
    </w:lvl>
    <w:lvl w:ilvl="2" w:tplc="0C090005" w:tentative="1">
      <w:start w:val="1"/>
      <w:numFmt w:val="bullet"/>
      <w:lvlText w:val=""/>
      <w:lvlJc w:val="left"/>
      <w:pPr>
        <w:ind w:left="10730" w:hanging="360"/>
      </w:pPr>
      <w:rPr>
        <w:rFonts w:ascii="Wingdings" w:hAnsi="Wingdings" w:hint="default"/>
      </w:rPr>
    </w:lvl>
    <w:lvl w:ilvl="3" w:tplc="0C090001" w:tentative="1">
      <w:start w:val="1"/>
      <w:numFmt w:val="bullet"/>
      <w:lvlText w:val=""/>
      <w:lvlJc w:val="left"/>
      <w:pPr>
        <w:ind w:left="11450" w:hanging="360"/>
      </w:pPr>
      <w:rPr>
        <w:rFonts w:ascii="Symbol" w:hAnsi="Symbol" w:hint="default"/>
      </w:rPr>
    </w:lvl>
    <w:lvl w:ilvl="4" w:tplc="0C090003" w:tentative="1">
      <w:start w:val="1"/>
      <w:numFmt w:val="bullet"/>
      <w:lvlText w:val="o"/>
      <w:lvlJc w:val="left"/>
      <w:pPr>
        <w:ind w:left="12170" w:hanging="360"/>
      </w:pPr>
      <w:rPr>
        <w:rFonts w:ascii="Courier New" w:hAnsi="Courier New" w:cs="Courier New" w:hint="default"/>
      </w:rPr>
    </w:lvl>
    <w:lvl w:ilvl="5" w:tplc="0C090005" w:tentative="1">
      <w:start w:val="1"/>
      <w:numFmt w:val="bullet"/>
      <w:lvlText w:val=""/>
      <w:lvlJc w:val="left"/>
      <w:pPr>
        <w:ind w:left="12890" w:hanging="360"/>
      </w:pPr>
      <w:rPr>
        <w:rFonts w:ascii="Wingdings" w:hAnsi="Wingdings" w:hint="default"/>
      </w:rPr>
    </w:lvl>
    <w:lvl w:ilvl="6" w:tplc="0C090001" w:tentative="1">
      <w:start w:val="1"/>
      <w:numFmt w:val="bullet"/>
      <w:lvlText w:val=""/>
      <w:lvlJc w:val="left"/>
      <w:pPr>
        <w:ind w:left="13610" w:hanging="360"/>
      </w:pPr>
      <w:rPr>
        <w:rFonts w:ascii="Symbol" w:hAnsi="Symbol" w:hint="default"/>
      </w:rPr>
    </w:lvl>
    <w:lvl w:ilvl="7" w:tplc="0C090003" w:tentative="1">
      <w:start w:val="1"/>
      <w:numFmt w:val="bullet"/>
      <w:lvlText w:val="o"/>
      <w:lvlJc w:val="left"/>
      <w:pPr>
        <w:ind w:left="14330" w:hanging="360"/>
      </w:pPr>
      <w:rPr>
        <w:rFonts w:ascii="Courier New" w:hAnsi="Courier New" w:cs="Courier New" w:hint="default"/>
      </w:rPr>
    </w:lvl>
    <w:lvl w:ilvl="8" w:tplc="0C090005" w:tentative="1">
      <w:start w:val="1"/>
      <w:numFmt w:val="bullet"/>
      <w:lvlText w:val=""/>
      <w:lvlJc w:val="left"/>
      <w:pPr>
        <w:ind w:left="15050" w:hanging="360"/>
      </w:pPr>
      <w:rPr>
        <w:rFonts w:ascii="Wingdings" w:hAnsi="Wingdings" w:hint="default"/>
      </w:rPr>
    </w:lvl>
  </w:abstractNum>
  <w:abstractNum w:abstractNumId="2" w15:restartNumberingAfterBreak="0">
    <w:nsid w:val="0A6E5F66"/>
    <w:multiLevelType w:val="hybridMultilevel"/>
    <w:tmpl w:val="3B42BD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B227E5"/>
    <w:multiLevelType w:val="hybridMultilevel"/>
    <w:tmpl w:val="558C574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1D9E7AD1"/>
    <w:multiLevelType w:val="hybridMultilevel"/>
    <w:tmpl w:val="D48A34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922C68"/>
    <w:multiLevelType w:val="hybridMultilevel"/>
    <w:tmpl w:val="EC2A879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3FF1CED"/>
    <w:multiLevelType w:val="hybridMultilevel"/>
    <w:tmpl w:val="B538A2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5FE49CE"/>
    <w:multiLevelType w:val="hybridMultilevel"/>
    <w:tmpl w:val="2DAA4416"/>
    <w:lvl w:ilvl="0" w:tplc="DC787FFE">
      <w:start w:val="1"/>
      <w:numFmt w:val="decimal"/>
      <w:lvlText w:val="%1."/>
      <w:lvlJc w:val="left"/>
      <w:pPr>
        <w:ind w:left="4329"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8450F3D"/>
    <w:multiLevelType w:val="hybridMultilevel"/>
    <w:tmpl w:val="7B90E2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C822704C">
      <w:start w:val="1"/>
      <w:numFmt w:val="bullet"/>
      <w:lvlText w:val=""/>
      <w:lvlJc w:val="left"/>
      <w:pPr>
        <w:ind w:left="2160" w:hanging="360"/>
      </w:pPr>
      <w:rPr>
        <w:rFonts w:ascii="Wingdings" w:eastAsiaTheme="minorHAnsi" w:hAnsi="Wingdings" w:cstheme="minorBid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8516902"/>
    <w:multiLevelType w:val="multilevel"/>
    <w:tmpl w:val="775CAA1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A0D627B"/>
    <w:multiLevelType w:val="hybridMultilevel"/>
    <w:tmpl w:val="4DDC48F0"/>
    <w:lvl w:ilvl="0" w:tplc="0DD64E68">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15:restartNumberingAfterBreak="0">
    <w:nsid w:val="307C48B0"/>
    <w:multiLevelType w:val="hybridMultilevel"/>
    <w:tmpl w:val="9244BA02"/>
    <w:lvl w:ilvl="0" w:tplc="08090001">
      <w:start w:val="1"/>
      <w:numFmt w:val="bullet"/>
      <w:lvlText w:val=""/>
      <w:lvlJc w:val="left"/>
      <w:pPr>
        <w:ind w:left="898" w:hanging="360"/>
      </w:pPr>
      <w:rPr>
        <w:rFonts w:ascii="Symbol" w:hAnsi="Symbol" w:hint="default"/>
      </w:rPr>
    </w:lvl>
    <w:lvl w:ilvl="1" w:tplc="08090003" w:tentative="1">
      <w:start w:val="1"/>
      <w:numFmt w:val="bullet"/>
      <w:lvlText w:val="o"/>
      <w:lvlJc w:val="left"/>
      <w:pPr>
        <w:ind w:left="1618" w:hanging="360"/>
      </w:pPr>
      <w:rPr>
        <w:rFonts w:ascii="Courier New" w:hAnsi="Courier New" w:cs="Courier New" w:hint="default"/>
      </w:rPr>
    </w:lvl>
    <w:lvl w:ilvl="2" w:tplc="08090005" w:tentative="1">
      <w:start w:val="1"/>
      <w:numFmt w:val="bullet"/>
      <w:lvlText w:val=""/>
      <w:lvlJc w:val="left"/>
      <w:pPr>
        <w:ind w:left="2338" w:hanging="360"/>
      </w:pPr>
      <w:rPr>
        <w:rFonts w:ascii="Wingdings" w:hAnsi="Wingdings" w:hint="default"/>
      </w:rPr>
    </w:lvl>
    <w:lvl w:ilvl="3" w:tplc="08090001" w:tentative="1">
      <w:start w:val="1"/>
      <w:numFmt w:val="bullet"/>
      <w:lvlText w:val=""/>
      <w:lvlJc w:val="left"/>
      <w:pPr>
        <w:ind w:left="3058" w:hanging="360"/>
      </w:pPr>
      <w:rPr>
        <w:rFonts w:ascii="Symbol" w:hAnsi="Symbol" w:hint="default"/>
      </w:rPr>
    </w:lvl>
    <w:lvl w:ilvl="4" w:tplc="08090003" w:tentative="1">
      <w:start w:val="1"/>
      <w:numFmt w:val="bullet"/>
      <w:lvlText w:val="o"/>
      <w:lvlJc w:val="left"/>
      <w:pPr>
        <w:ind w:left="3778" w:hanging="360"/>
      </w:pPr>
      <w:rPr>
        <w:rFonts w:ascii="Courier New" w:hAnsi="Courier New" w:cs="Courier New" w:hint="default"/>
      </w:rPr>
    </w:lvl>
    <w:lvl w:ilvl="5" w:tplc="08090005" w:tentative="1">
      <w:start w:val="1"/>
      <w:numFmt w:val="bullet"/>
      <w:lvlText w:val=""/>
      <w:lvlJc w:val="left"/>
      <w:pPr>
        <w:ind w:left="4498" w:hanging="360"/>
      </w:pPr>
      <w:rPr>
        <w:rFonts w:ascii="Wingdings" w:hAnsi="Wingdings" w:hint="default"/>
      </w:rPr>
    </w:lvl>
    <w:lvl w:ilvl="6" w:tplc="08090001" w:tentative="1">
      <w:start w:val="1"/>
      <w:numFmt w:val="bullet"/>
      <w:lvlText w:val=""/>
      <w:lvlJc w:val="left"/>
      <w:pPr>
        <w:ind w:left="5218" w:hanging="360"/>
      </w:pPr>
      <w:rPr>
        <w:rFonts w:ascii="Symbol" w:hAnsi="Symbol" w:hint="default"/>
      </w:rPr>
    </w:lvl>
    <w:lvl w:ilvl="7" w:tplc="08090003" w:tentative="1">
      <w:start w:val="1"/>
      <w:numFmt w:val="bullet"/>
      <w:lvlText w:val="o"/>
      <w:lvlJc w:val="left"/>
      <w:pPr>
        <w:ind w:left="5938" w:hanging="360"/>
      </w:pPr>
      <w:rPr>
        <w:rFonts w:ascii="Courier New" w:hAnsi="Courier New" w:cs="Courier New" w:hint="default"/>
      </w:rPr>
    </w:lvl>
    <w:lvl w:ilvl="8" w:tplc="08090005" w:tentative="1">
      <w:start w:val="1"/>
      <w:numFmt w:val="bullet"/>
      <w:lvlText w:val=""/>
      <w:lvlJc w:val="left"/>
      <w:pPr>
        <w:ind w:left="6658" w:hanging="360"/>
      </w:pPr>
      <w:rPr>
        <w:rFonts w:ascii="Wingdings" w:hAnsi="Wingdings" w:hint="default"/>
      </w:rPr>
    </w:lvl>
  </w:abstractNum>
  <w:abstractNum w:abstractNumId="12" w15:restartNumberingAfterBreak="0">
    <w:nsid w:val="350F351C"/>
    <w:multiLevelType w:val="hybridMultilevel"/>
    <w:tmpl w:val="422AA2CA"/>
    <w:lvl w:ilvl="0" w:tplc="08090001">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13" w15:restartNumberingAfterBreak="0">
    <w:nsid w:val="36742D9B"/>
    <w:multiLevelType w:val="hybridMultilevel"/>
    <w:tmpl w:val="BD6C758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9762B1A"/>
    <w:multiLevelType w:val="hybridMultilevel"/>
    <w:tmpl w:val="91225DCC"/>
    <w:lvl w:ilvl="0" w:tplc="F75E91E8">
      <w:start w:val="1"/>
      <w:numFmt w:val="bullet"/>
      <w:lvlText w:val=""/>
      <w:lvlJc w:val="left"/>
      <w:pPr>
        <w:tabs>
          <w:tab w:val="num" w:pos="851"/>
        </w:tabs>
        <w:ind w:left="851" w:hanging="851"/>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B9F1555"/>
    <w:multiLevelType w:val="hybridMultilevel"/>
    <w:tmpl w:val="26CE242C"/>
    <w:lvl w:ilvl="0" w:tplc="17CC2A66">
      <w:start w:val="1"/>
      <w:numFmt w:val="bullet"/>
      <w:lvlText w:val=""/>
      <w:lvlJc w:val="left"/>
      <w:pPr>
        <w:ind w:left="720" w:hanging="360"/>
      </w:pPr>
      <w:rPr>
        <w:rFonts w:ascii="Symbol" w:hAnsi="Symbol"/>
      </w:rPr>
    </w:lvl>
    <w:lvl w:ilvl="1" w:tplc="EFD2D968">
      <w:start w:val="1"/>
      <w:numFmt w:val="bullet"/>
      <w:lvlText w:val=""/>
      <w:lvlJc w:val="left"/>
      <w:pPr>
        <w:ind w:left="720" w:hanging="360"/>
      </w:pPr>
      <w:rPr>
        <w:rFonts w:ascii="Symbol" w:hAnsi="Symbol"/>
      </w:rPr>
    </w:lvl>
    <w:lvl w:ilvl="2" w:tplc="0B5AD0D8">
      <w:start w:val="1"/>
      <w:numFmt w:val="bullet"/>
      <w:lvlText w:val=""/>
      <w:lvlJc w:val="left"/>
      <w:pPr>
        <w:ind w:left="720" w:hanging="360"/>
      </w:pPr>
      <w:rPr>
        <w:rFonts w:ascii="Symbol" w:hAnsi="Symbol"/>
      </w:rPr>
    </w:lvl>
    <w:lvl w:ilvl="3" w:tplc="AEB04AA6">
      <w:start w:val="1"/>
      <w:numFmt w:val="bullet"/>
      <w:lvlText w:val=""/>
      <w:lvlJc w:val="left"/>
      <w:pPr>
        <w:ind w:left="720" w:hanging="360"/>
      </w:pPr>
      <w:rPr>
        <w:rFonts w:ascii="Symbol" w:hAnsi="Symbol"/>
      </w:rPr>
    </w:lvl>
    <w:lvl w:ilvl="4" w:tplc="335CC464">
      <w:start w:val="1"/>
      <w:numFmt w:val="bullet"/>
      <w:lvlText w:val=""/>
      <w:lvlJc w:val="left"/>
      <w:pPr>
        <w:ind w:left="720" w:hanging="360"/>
      </w:pPr>
      <w:rPr>
        <w:rFonts w:ascii="Symbol" w:hAnsi="Symbol"/>
      </w:rPr>
    </w:lvl>
    <w:lvl w:ilvl="5" w:tplc="D8608EFC">
      <w:start w:val="1"/>
      <w:numFmt w:val="bullet"/>
      <w:lvlText w:val=""/>
      <w:lvlJc w:val="left"/>
      <w:pPr>
        <w:ind w:left="720" w:hanging="360"/>
      </w:pPr>
      <w:rPr>
        <w:rFonts w:ascii="Symbol" w:hAnsi="Symbol"/>
      </w:rPr>
    </w:lvl>
    <w:lvl w:ilvl="6" w:tplc="039AA81A">
      <w:start w:val="1"/>
      <w:numFmt w:val="bullet"/>
      <w:lvlText w:val=""/>
      <w:lvlJc w:val="left"/>
      <w:pPr>
        <w:ind w:left="720" w:hanging="360"/>
      </w:pPr>
      <w:rPr>
        <w:rFonts w:ascii="Symbol" w:hAnsi="Symbol"/>
      </w:rPr>
    </w:lvl>
    <w:lvl w:ilvl="7" w:tplc="604CC21C">
      <w:start w:val="1"/>
      <w:numFmt w:val="bullet"/>
      <w:lvlText w:val=""/>
      <w:lvlJc w:val="left"/>
      <w:pPr>
        <w:ind w:left="720" w:hanging="360"/>
      </w:pPr>
      <w:rPr>
        <w:rFonts w:ascii="Symbol" w:hAnsi="Symbol"/>
      </w:rPr>
    </w:lvl>
    <w:lvl w:ilvl="8" w:tplc="5426CBFE">
      <w:start w:val="1"/>
      <w:numFmt w:val="bullet"/>
      <w:lvlText w:val=""/>
      <w:lvlJc w:val="left"/>
      <w:pPr>
        <w:ind w:left="720" w:hanging="360"/>
      </w:pPr>
      <w:rPr>
        <w:rFonts w:ascii="Symbol" w:hAnsi="Symbol"/>
      </w:rPr>
    </w:lvl>
  </w:abstractNum>
  <w:abstractNum w:abstractNumId="16" w15:restartNumberingAfterBreak="0">
    <w:nsid w:val="3CA84BFF"/>
    <w:multiLevelType w:val="hybridMultilevel"/>
    <w:tmpl w:val="5044B3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F253852"/>
    <w:multiLevelType w:val="hybridMultilevel"/>
    <w:tmpl w:val="20F4A678"/>
    <w:lvl w:ilvl="0" w:tplc="08090001">
      <w:start w:val="1"/>
      <w:numFmt w:val="bullet"/>
      <w:lvlText w:val=""/>
      <w:lvlJc w:val="left"/>
      <w:pPr>
        <w:ind w:left="795" w:hanging="360"/>
      </w:pPr>
      <w:rPr>
        <w:rFonts w:ascii="Symbol" w:hAnsi="Symbol" w:hint="default"/>
      </w:rPr>
    </w:lvl>
    <w:lvl w:ilvl="1" w:tplc="08090003" w:tentative="1">
      <w:start w:val="1"/>
      <w:numFmt w:val="bullet"/>
      <w:lvlText w:val="o"/>
      <w:lvlJc w:val="left"/>
      <w:pPr>
        <w:ind w:left="1515" w:hanging="360"/>
      </w:pPr>
      <w:rPr>
        <w:rFonts w:ascii="Courier New" w:hAnsi="Courier New" w:cs="Courier New" w:hint="default"/>
      </w:rPr>
    </w:lvl>
    <w:lvl w:ilvl="2" w:tplc="08090005" w:tentative="1">
      <w:start w:val="1"/>
      <w:numFmt w:val="bullet"/>
      <w:lvlText w:val=""/>
      <w:lvlJc w:val="left"/>
      <w:pPr>
        <w:ind w:left="2235" w:hanging="360"/>
      </w:pPr>
      <w:rPr>
        <w:rFonts w:ascii="Wingdings" w:hAnsi="Wingdings" w:hint="default"/>
      </w:rPr>
    </w:lvl>
    <w:lvl w:ilvl="3" w:tplc="08090001" w:tentative="1">
      <w:start w:val="1"/>
      <w:numFmt w:val="bullet"/>
      <w:lvlText w:val=""/>
      <w:lvlJc w:val="left"/>
      <w:pPr>
        <w:ind w:left="2955" w:hanging="360"/>
      </w:pPr>
      <w:rPr>
        <w:rFonts w:ascii="Symbol" w:hAnsi="Symbol" w:hint="default"/>
      </w:rPr>
    </w:lvl>
    <w:lvl w:ilvl="4" w:tplc="08090003" w:tentative="1">
      <w:start w:val="1"/>
      <w:numFmt w:val="bullet"/>
      <w:lvlText w:val="o"/>
      <w:lvlJc w:val="left"/>
      <w:pPr>
        <w:ind w:left="3675" w:hanging="360"/>
      </w:pPr>
      <w:rPr>
        <w:rFonts w:ascii="Courier New" w:hAnsi="Courier New" w:cs="Courier New" w:hint="default"/>
      </w:rPr>
    </w:lvl>
    <w:lvl w:ilvl="5" w:tplc="08090005" w:tentative="1">
      <w:start w:val="1"/>
      <w:numFmt w:val="bullet"/>
      <w:lvlText w:val=""/>
      <w:lvlJc w:val="left"/>
      <w:pPr>
        <w:ind w:left="4395" w:hanging="360"/>
      </w:pPr>
      <w:rPr>
        <w:rFonts w:ascii="Wingdings" w:hAnsi="Wingdings" w:hint="default"/>
      </w:rPr>
    </w:lvl>
    <w:lvl w:ilvl="6" w:tplc="08090001" w:tentative="1">
      <w:start w:val="1"/>
      <w:numFmt w:val="bullet"/>
      <w:lvlText w:val=""/>
      <w:lvlJc w:val="left"/>
      <w:pPr>
        <w:ind w:left="5115" w:hanging="360"/>
      </w:pPr>
      <w:rPr>
        <w:rFonts w:ascii="Symbol" w:hAnsi="Symbol" w:hint="default"/>
      </w:rPr>
    </w:lvl>
    <w:lvl w:ilvl="7" w:tplc="08090003" w:tentative="1">
      <w:start w:val="1"/>
      <w:numFmt w:val="bullet"/>
      <w:lvlText w:val="o"/>
      <w:lvlJc w:val="left"/>
      <w:pPr>
        <w:ind w:left="5835" w:hanging="360"/>
      </w:pPr>
      <w:rPr>
        <w:rFonts w:ascii="Courier New" w:hAnsi="Courier New" w:cs="Courier New" w:hint="default"/>
      </w:rPr>
    </w:lvl>
    <w:lvl w:ilvl="8" w:tplc="08090005" w:tentative="1">
      <w:start w:val="1"/>
      <w:numFmt w:val="bullet"/>
      <w:lvlText w:val=""/>
      <w:lvlJc w:val="left"/>
      <w:pPr>
        <w:ind w:left="6555" w:hanging="360"/>
      </w:pPr>
      <w:rPr>
        <w:rFonts w:ascii="Wingdings" w:hAnsi="Wingdings" w:hint="default"/>
      </w:rPr>
    </w:lvl>
  </w:abstractNum>
  <w:abstractNum w:abstractNumId="18" w15:restartNumberingAfterBreak="0">
    <w:nsid w:val="3F3C312B"/>
    <w:multiLevelType w:val="hybridMultilevel"/>
    <w:tmpl w:val="E8827298"/>
    <w:lvl w:ilvl="0" w:tplc="BC9A0C9A">
      <w:start w:val="1"/>
      <w:numFmt w:val="bullet"/>
      <w:lvlText w:val=""/>
      <w:lvlJc w:val="left"/>
      <w:pPr>
        <w:ind w:left="720" w:hanging="360"/>
      </w:pPr>
      <w:rPr>
        <w:rFonts w:ascii="Symbol" w:hAnsi="Symbol"/>
      </w:rPr>
    </w:lvl>
    <w:lvl w:ilvl="1" w:tplc="B7C4657A">
      <w:start w:val="1"/>
      <w:numFmt w:val="bullet"/>
      <w:lvlText w:val=""/>
      <w:lvlJc w:val="left"/>
      <w:pPr>
        <w:ind w:left="720" w:hanging="360"/>
      </w:pPr>
      <w:rPr>
        <w:rFonts w:ascii="Symbol" w:hAnsi="Symbol"/>
      </w:rPr>
    </w:lvl>
    <w:lvl w:ilvl="2" w:tplc="86D419F0">
      <w:start w:val="1"/>
      <w:numFmt w:val="bullet"/>
      <w:lvlText w:val=""/>
      <w:lvlJc w:val="left"/>
      <w:pPr>
        <w:ind w:left="720" w:hanging="360"/>
      </w:pPr>
      <w:rPr>
        <w:rFonts w:ascii="Symbol" w:hAnsi="Symbol"/>
      </w:rPr>
    </w:lvl>
    <w:lvl w:ilvl="3" w:tplc="60262554">
      <w:start w:val="1"/>
      <w:numFmt w:val="bullet"/>
      <w:lvlText w:val=""/>
      <w:lvlJc w:val="left"/>
      <w:pPr>
        <w:ind w:left="720" w:hanging="360"/>
      </w:pPr>
      <w:rPr>
        <w:rFonts w:ascii="Symbol" w:hAnsi="Symbol"/>
      </w:rPr>
    </w:lvl>
    <w:lvl w:ilvl="4" w:tplc="515813AC">
      <w:start w:val="1"/>
      <w:numFmt w:val="bullet"/>
      <w:lvlText w:val=""/>
      <w:lvlJc w:val="left"/>
      <w:pPr>
        <w:ind w:left="720" w:hanging="360"/>
      </w:pPr>
      <w:rPr>
        <w:rFonts w:ascii="Symbol" w:hAnsi="Symbol"/>
      </w:rPr>
    </w:lvl>
    <w:lvl w:ilvl="5" w:tplc="F8661E82">
      <w:start w:val="1"/>
      <w:numFmt w:val="bullet"/>
      <w:lvlText w:val=""/>
      <w:lvlJc w:val="left"/>
      <w:pPr>
        <w:ind w:left="720" w:hanging="360"/>
      </w:pPr>
      <w:rPr>
        <w:rFonts w:ascii="Symbol" w:hAnsi="Symbol"/>
      </w:rPr>
    </w:lvl>
    <w:lvl w:ilvl="6" w:tplc="BEF2F16C">
      <w:start w:val="1"/>
      <w:numFmt w:val="bullet"/>
      <w:lvlText w:val=""/>
      <w:lvlJc w:val="left"/>
      <w:pPr>
        <w:ind w:left="720" w:hanging="360"/>
      </w:pPr>
      <w:rPr>
        <w:rFonts w:ascii="Symbol" w:hAnsi="Symbol"/>
      </w:rPr>
    </w:lvl>
    <w:lvl w:ilvl="7" w:tplc="42144DBE">
      <w:start w:val="1"/>
      <w:numFmt w:val="bullet"/>
      <w:lvlText w:val=""/>
      <w:lvlJc w:val="left"/>
      <w:pPr>
        <w:ind w:left="720" w:hanging="360"/>
      </w:pPr>
      <w:rPr>
        <w:rFonts w:ascii="Symbol" w:hAnsi="Symbol"/>
      </w:rPr>
    </w:lvl>
    <w:lvl w:ilvl="8" w:tplc="F0AA3146">
      <w:start w:val="1"/>
      <w:numFmt w:val="bullet"/>
      <w:lvlText w:val=""/>
      <w:lvlJc w:val="left"/>
      <w:pPr>
        <w:ind w:left="720" w:hanging="360"/>
      </w:pPr>
      <w:rPr>
        <w:rFonts w:ascii="Symbol" w:hAnsi="Symbol"/>
      </w:rPr>
    </w:lvl>
  </w:abstractNum>
  <w:abstractNum w:abstractNumId="19" w15:restartNumberingAfterBreak="0">
    <w:nsid w:val="408147C0"/>
    <w:multiLevelType w:val="hybridMultilevel"/>
    <w:tmpl w:val="39BADF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7B372D6"/>
    <w:multiLevelType w:val="hybridMultilevel"/>
    <w:tmpl w:val="8CB4643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0564558"/>
    <w:multiLevelType w:val="hybridMultilevel"/>
    <w:tmpl w:val="FCAE34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21111A3"/>
    <w:multiLevelType w:val="hybridMultilevel"/>
    <w:tmpl w:val="BD60C1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7855C25"/>
    <w:multiLevelType w:val="multilevel"/>
    <w:tmpl w:val="642EA4D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87539C2"/>
    <w:multiLevelType w:val="hybridMultilevel"/>
    <w:tmpl w:val="2F740268"/>
    <w:lvl w:ilvl="0" w:tplc="A82895C6">
      <w:start w:val="1"/>
      <w:numFmt w:val="bullet"/>
      <w:lvlText w:val=""/>
      <w:lvlJc w:val="left"/>
      <w:pPr>
        <w:ind w:left="1080" w:hanging="360"/>
      </w:pPr>
      <w:rPr>
        <w:rFonts w:ascii="Symbol" w:hAnsi="Symbol"/>
      </w:rPr>
    </w:lvl>
    <w:lvl w:ilvl="1" w:tplc="79402D1C">
      <w:start w:val="1"/>
      <w:numFmt w:val="bullet"/>
      <w:lvlText w:val=""/>
      <w:lvlJc w:val="left"/>
      <w:pPr>
        <w:ind w:left="1080" w:hanging="360"/>
      </w:pPr>
      <w:rPr>
        <w:rFonts w:ascii="Symbol" w:hAnsi="Symbol"/>
      </w:rPr>
    </w:lvl>
    <w:lvl w:ilvl="2" w:tplc="0A2A3FE8">
      <w:start w:val="1"/>
      <w:numFmt w:val="bullet"/>
      <w:lvlText w:val=""/>
      <w:lvlJc w:val="left"/>
      <w:pPr>
        <w:ind w:left="1080" w:hanging="360"/>
      </w:pPr>
      <w:rPr>
        <w:rFonts w:ascii="Symbol" w:hAnsi="Symbol"/>
      </w:rPr>
    </w:lvl>
    <w:lvl w:ilvl="3" w:tplc="11E26916">
      <w:start w:val="1"/>
      <w:numFmt w:val="bullet"/>
      <w:lvlText w:val=""/>
      <w:lvlJc w:val="left"/>
      <w:pPr>
        <w:ind w:left="1080" w:hanging="360"/>
      </w:pPr>
      <w:rPr>
        <w:rFonts w:ascii="Symbol" w:hAnsi="Symbol"/>
      </w:rPr>
    </w:lvl>
    <w:lvl w:ilvl="4" w:tplc="F5E275D0">
      <w:start w:val="1"/>
      <w:numFmt w:val="bullet"/>
      <w:lvlText w:val=""/>
      <w:lvlJc w:val="left"/>
      <w:pPr>
        <w:ind w:left="1080" w:hanging="360"/>
      </w:pPr>
      <w:rPr>
        <w:rFonts w:ascii="Symbol" w:hAnsi="Symbol"/>
      </w:rPr>
    </w:lvl>
    <w:lvl w:ilvl="5" w:tplc="0B1454A2">
      <w:start w:val="1"/>
      <w:numFmt w:val="bullet"/>
      <w:lvlText w:val=""/>
      <w:lvlJc w:val="left"/>
      <w:pPr>
        <w:ind w:left="1080" w:hanging="360"/>
      </w:pPr>
      <w:rPr>
        <w:rFonts w:ascii="Symbol" w:hAnsi="Symbol"/>
      </w:rPr>
    </w:lvl>
    <w:lvl w:ilvl="6" w:tplc="3F56470C">
      <w:start w:val="1"/>
      <w:numFmt w:val="bullet"/>
      <w:lvlText w:val=""/>
      <w:lvlJc w:val="left"/>
      <w:pPr>
        <w:ind w:left="1080" w:hanging="360"/>
      </w:pPr>
      <w:rPr>
        <w:rFonts w:ascii="Symbol" w:hAnsi="Symbol"/>
      </w:rPr>
    </w:lvl>
    <w:lvl w:ilvl="7" w:tplc="229885C4">
      <w:start w:val="1"/>
      <w:numFmt w:val="bullet"/>
      <w:lvlText w:val=""/>
      <w:lvlJc w:val="left"/>
      <w:pPr>
        <w:ind w:left="1080" w:hanging="360"/>
      </w:pPr>
      <w:rPr>
        <w:rFonts w:ascii="Symbol" w:hAnsi="Symbol"/>
      </w:rPr>
    </w:lvl>
    <w:lvl w:ilvl="8" w:tplc="517A27A0">
      <w:start w:val="1"/>
      <w:numFmt w:val="bullet"/>
      <w:lvlText w:val=""/>
      <w:lvlJc w:val="left"/>
      <w:pPr>
        <w:ind w:left="1080" w:hanging="360"/>
      </w:pPr>
      <w:rPr>
        <w:rFonts w:ascii="Symbol" w:hAnsi="Symbol"/>
      </w:rPr>
    </w:lvl>
  </w:abstractNum>
  <w:abstractNum w:abstractNumId="25" w15:restartNumberingAfterBreak="0">
    <w:nsid w:val="59914F71"/>
    <w:multiLevelType w:val="multilevel"/>
    <w:tmpl w:val="DD2A0E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AF54388"/>
    <w:multiLevelType w:val="hybridMultilevel"/>
    <w:tmpl w:val="0390242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5DC178CF"/>
    <w:multiLevelType w:val="hybridMultilevel"/>
    <w:tmpl w:val="C49E63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0FA24A7"/>
    <w:multiLevelType w:val="hybridMultilevel"/>
    <w:tmpl w:val="53F09DC0"/>
    <w:lvl w:ilvl="0" w:tplc="395ABAA2">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73478BD"/>
    <w:multiLevelType w:val="hybridMultilevel"/>
    <w:tmpl w:val="56348AF6"/>
    <w:lvl w:ilvl="0" w:tplc="F75E91E8">
      <w:start w:val="1"/>
      <w:numFmt w:val="bullet"/>
      <w:lvlText w:val=""/>
      <w:lvlJc w:val="left"/>
      <w:pPr>
        <w:tabs>
          <w:tab w:val="num" w:pos="851"/>
        </w:tabs>
        <w:ind w:left="851" w:hanging="851"/>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BE91BE9"/>
    <w:multiLevelType w:val="hybridMultilevel"/>
    <w:tmpl w:val="23746362"/>
    <w:lvl w:ilvl="0" w:tplc="FE9EA82C">
      <w:start w:val="1"/>
      <w:numFmt w:val="bullet"/>
      <w:lvlText w:val=""/>
      <w:lvlJc w:val="left"/>
      <w:pPr>
        <w:ind w:left="360" w:hanging="360"/>
      </w:pPr>
      <w:rPr>
        <w:rFonts w:ascii="Symbol" w:hAnsi="Symbol" w:hint="default"/>
        <w:sz w:val="16"/>
        <w:szCs w:val="16"/>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CEF4F51"/>
    <w:multiLevelType w:val="hybridMultilevel"/>
    <w:tmpl w:val="47EA3F90"/>
    <w:lvl w:ilvl="0" w:tplc="08090001">
      <w:start w:val="1"/>
      <w:numFmt w:val="bullet"/>
      <w:lvlText w:val=""/>
      <w:lvlJc w:val="left"/>
      <w:pPr>
        <w:ind w:left="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32" w15:restartNumberingAfterBreak="0">
    <w:nsid w:val="6F9626AB"/>
    <w:multiLevelType w:val="hybridMultilevel"/>
    <w:tmpl w:val="5D6EA6BA"/>
    <w:lvl w:ilvl="0" w:tplc="08090001">
      <w:start w:val="1"/>
      <w:numFmt w:val="bullet"/>
      <w:lvlText w:val=""/>
      <w:lvlJc w:val="left"/>
      <w:pPr>
        <w:ind w:left="756" w:hanging="360"/>
      </w:pPr>
      <w:rPr>
        <w:rFonts w:ascii="Symbol" w:hAnsi="Symbol" w:hint="default"/>
      </w:rPr>
    </w:lvl>
    <w:lvl w:ilvl="1" w:tplc="08090003" w:tentative="1">
      <w:start w:val="1"/>
      <w:numFmt w:val="bullet"/>
      <w:lvlText w:val="o"/>
      <w:lvlJc w:val="left"/>
      <w:pPr>
        <w:ind w:left="1476" w:hanging="360"/>
      </w:pPr>
      <w:rPr>
        <w:rFonts w:ascii="Courier New" w:hAnsi="Courier New" w:cs="Courier New" w:hint="default"/>
      </w:rPr>
    </w:lvl>
    <w:lvl w:ilvl="2" w:tplc="08090005" w:tentative="1">
      <w:start w:val="1"/>
      <w:numFmt w:val="bullet"/>
      <w:lvlText w:val=""/>
      <w:lvlJc w:val="left"/>
      <w:pPr>
        <w:ind w:left="2196" w:hanging="360"/>
      </w:pPr>
      <w:rPr>
        <w:rFonts w:ascii="Wingdings" w:hAnsi="Wingdings" w:hint="default"/>
      </w:rPr>
    </w:lvl>
    <w:lvl w:ilvl="3" w:tplc="08090001" w:tentative="1">
      <w:start w:val="1"/>
      <w:numFmt w:val="bullet"/>
      <w:lvlText w:val=""/>
      <w:lvlJc w:val="left"/>
      <w:pPr>
        <w:ind w:left="2916" w:hanging="360"/>
      </w:pPr>
      <w:rPr>
        <w:rFonts w:ascii="Symbol" w:hAnsi="Symbol" w:hint="default"/>
      </w:rPr>
    </w:lvl>
    <w:lvl w:ilvl="4" w:tplc="08090003" w:tentative="1">
      <w:start w:val="1"/>
      <w:numFmt w:val="bullet"/>
      <w:lvlText w:val="o"/>
      <w:lvlJc w:val="left"/>
      <w:pPr>
        <w:ind w:left="3636" w:hanging="360"/>
      </w:pPr>
      <w:rPr>
        <w:rFonts w:ascii="Courier New" w:hAnsi="Courier New" w:cs="Courier New" w:hint="default"/>
      </w:rPr>
    </w:lvl>
    <w:lvl w:ilvl="5" w:tplc="08090005" w:tentative="1">
      <w:start w:val="1"/>
      <w:numFmt w:val="bullet"/>
      <w:lvlText w:val=""/>
      <w:lvlJc w:val="left"/>
      <w:pPr>
        <w:ind w:left="4356" w:hanging="360"/>
      </w:pPr>
      <w:rPr>
        <w:rFonts w:ascii="Wingdings" w:hAnsi="Wingdings" w:hint="default"/>
      </w:rPr>
    </w:lvl>
    <w:lvl w:ilvl="6" w:tplc="08090001" w:tentative="1">
      <w:start w:val="1"/>
      <w:numFmt w:val="bullet"/>
      <w:lvlText w:val=""/>
      <w:lvlJc w:val="left"/>
      <w:pPr>
        <w:ind w:left="5076" w:hanging="360"/>
      </w:pPr>
      <w:rPr>
        <w:rFonts w:ascii="Symbol" w:hAnsi="Symbol" w:hint="default"/>
      </w:rPr>
    </w:lvl>
    <w:lvl w:ilvl="7" w:tplc="08090003" w:tentative="1">
      <w:start w:val="1"/>
      <w:numFmt w:val="bullet"/>
      <w:lvlText w:val="o"/>
      <w:lvlJc w:val="left"/>
      <w:pPr>
        <w:ind w:left="5796" w:hanging="360"/>
      </w:pPr>
      <w:rPr>
        <w:rFonts w:ascii="Courier New" w:hAnsi="Courier New" w:cs="Courier New" w:hint="default"/>
      </w:rPr>
    </w:lvl>
    <w:lvl w:ilvl="8" w:tplc="08090005" w:tentative="1">
      <w:start w:val="1"/>
      <w:numFmt w:val="bullet"/>
      <w:lvlText w:val=""/>
      <w:lvlJc w:val="left"/>
      <w:pPr>
        <w:ind w:left="6516" w:hanging="360"/>
      </w:pPr>
      <w:rPr>
        <w:rFonts w:ascii="Wingdings" w:hAnsi="Wingdings" w:hint="default"/>
      </w:rPr>
    </w:lvl>
  </w:abstractNum>
  <w:abstractNum w:abstractNumId="33" w15:restartNumberingAfterBreak="0">
    <w:nsid w:val="75202BFB"/>
    <w:multiLevelType w:val="hybridMultilevel"/>
    <w:tmpl w:val="FAE02A70"/>
    <w:lvl w:ilvl="0" w:tplc="F75E91E8">
      <w:start w:val="1"/>
      <w:numFmt w:val="bullet"/>
      <w:lvlText w:val=""/>
      <w:lvlJc w:val="left"/>
      <w:pPr>
        <w:tabs>
          <w:tab w:val="num" w:pos="851"/>
        </w:tabs>
        <w:ind w:left="851" w:hanging="851"/>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60205F5"/>
    <w:multiLevelType w:val="hybridMultilevel"/>
    <w:tmpl w:val="6BA068AE"/>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5" w15:restartNumberingAfterBreak="0">
    <w:nsid w:val="76131B65"/>
    <w:multiLevelType w:val="hybridMultilevel"/>
    <w:tmpl w:val="38FA32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C981D8D"/>
    <w:multiLevelType w:val="hybridMultilevel"/>
    <w:tmpl w:val="B454AB68"/>
    <w:lvl w:ilvl="0" w:tplc="08090001">
      <w:start w:val="1"/>
      <w:numFmt w:val="bullet"/>
      <w:lvlText w:val=""/>
      <w:lvlJc w:val="left"/>
      <w:pPr>
        <w:ind w:left="795" w:hanging="360"/>
      </w:pPr>
      <w:rPr>
        <w:rFonts w:ascii="Symbol" w:hAnsi="Symbol" w:hint="default"/>
      </w:rPr>
    </w:lvl>
    <w:lvl w:ilvl="1" w:tplc="08090003" w:tentative="1">
      <w:start w:val="1"/>
      <w:numFmt w:val="bullet"/>
      <w:lvlText w:val="o"/>
      <w:lvlJc w:val="left"/>
      <w:pPr>
        <w:ind w:left="1515" w:hanging="360"/>
      </w:pPr>
      <w:rPr>
        <w:rFonts w:ascii="Courier New" w:hAnsi="Courier New" w:cs="Courier New" w:hint="default"/>
      </w:rPr>
    </w:lvl>
    <w:lvl w:ilvl="2" w:tplc="08090005" w:tentative="1">
      <w:start w:val="1"/>
      <w:numFmt w:val="bullet"/>
      <w:lvlText w:val=""/>
      <w:lvlJc w:val="left"/>
      <w:pPr>
        <w:ind w:left="2235" w:hanging="360"/>
      </w:pPr>
      <w:rPr>
        <w:rFonts w:ascii="Wingdings" w:hAnsi="Wingdings" w:hint="default"/>
      </w:rPr>
    </w:lvl>
    <w:lvl w:ilvl="3" w:tplc="08090001" w:tentative="1">
      <w:start w:val="1"/>
      <w:numFmt w:val="bullet"/>
      <w:lvlText w:val=""/>
      <w:lvlJc w:val="left"/>
      <w:pPr>
        <w:ind w:left="2955" w:hanging="360"/>
      </w:pPr>
      <w:rPr>
        <w:rFonts w:ascii="Symbol" w:hAnsi="Symbol" w:hint="default"/>
      </w:rPr>
    </w:lvl>
    <w:lvl w:ilvl="4" w:tplc="08090003" w:tentative="1">
      <w:start w:val="1"/>
      <w:numFmt w:val="bullet"/>
      <w:lvlText w:val="o"/>
      <w:lvlJc w:val="left"/>
      <w:pPr>
        <w:ind w:left="3675" w:hanging="360"/>
      </w:pPr>
      <w:rPr>
        <w:rFonts w:ascii="Courier New" w:hAnsi="Courier New" w:cs="Courier New" w:hint="default"/>
      </w:rPr>
    </w:lvl>
    <w:lvl w:ilvl="5" w:tplc="08090005" w:tentative="1">
      <w:start w:val="1"/>
      <w:numFmt w:val="bullet"/>
      <w:lvlText w:val=""/>
      <w:lvlJc w:val="left"/>
      <w:pPr>
        <w:ind w:left="4395" w:hanging="360"/>
      </w:pPr>
      <w:rPr>
        <w:rFonts w:ascii="Wingdings" w:hAnsi="Wingdings" w:hint="default"/>
      </w:rPr>
    </w:lvl>
    <w:lvl w:ilvl="6" w:tplc="08090001" w:tentative="1">
      <w:start w:val="1"/>
      <w:numFmt w:val="bullet"/>
      <w:lvlText w:val=""/>
      <w:lvlJc w:val="left"/>
      <w:pPr>
        <w:ind w:left="5115" w:hanging="360"/>
      </w:pPr>
      <w:rPr>
        <w:rFonts w:ascii="Symbol" w:hAnsi="Symbol" w:hint="default"/>
      </w:rPr>
    </w:lvl>
    <w:lvl w:ilvl="7" w:tplc="08090003" w:tentative="1">
      <w:start w:val="1"/>
      <w:numFmt w:val="bullet"/>
      <w:lvlText w:val="o"/>
      <w:lvlJc w:val="left"/>
      <w:pPr>
        <w:ind w:left="5835" w:hanging="360"/>
      </w:pPr>
      <w:rPr>
        <w:rFonts w:ascii="Courier New" w:hAnsi="Courier New" w:cs="Courier New" w:hint="default"/>
      </w:rPr>
    </w:lvl>
    <w:lvl w:ilvl="8" w:tplc="08090005" w:tentative="1">
      <w:start w:val="1"/>
      <w:numFmt w:val="bullet"/>
      <w:lvlText w:val=""/>
      <w:lvlJc w:val="left"/>
      <w:pPr>
        <w:ind w:left="6555" w:hanging="360"/>
      </w:pPr>
      <w:rPr>
        <w:rFonts w:ascii="Wingdings" w:hAnsi="Wingdings" w:hint="default"/>
      </w:rPr>
    </w:lvl>
  </w:abstractNum>
  <w:abstractNum w:abstractNumId="37" w15:restartNumberingAfterBreak="0">
    <w:nsid w:val="7EB07EAB"/>
    <w:multiLevelType w:val="hybridMultilevel"/>
    <w:tmpl w:val="943E9A28"/>
    <w:lvl w:ilvl="0" w:tplc="97E6DE6E">
      <w:start w:val="1"/>
      <w:numFmt w:val="bullet"/>
      <w:lvlText w:val=""/>
      <w:lvlJc w:val="left"/>
      <w:pPr>
        <w:ind w:left="1080" w:hanging="360"/>
      </w:pPr>
      <w:rPr>
        <w:rFonts w:ascii="Symbol" w:hAnsi="Symbol"/>
      </w:rPr>
    </w:lvl>
    <w:lvl w:ilvl="1" w:tplc="AAC6F48C">
      <w:start w:val="1"/>
      <w:numFmt w:val="bullet"/>
      <w:lvlText w:val=""/>
      <w:lvlJc w:val="left"/>
      <w:pPr>
        <w:ind w:left="1080" w:hanging="360"/>
      </w:pPr>
      <w:rPr>
        <w:rFonts w:ascii="Symbol" w:hAnsi="Symbol"/>
      </w:rPr>
    </w:lvl>
    <w:lvl w:ilvl="2" w:tplc="39D29BDE">
      <w:start w:val="1"/>
      <w:numFmt w:val="bullet"/>
      <w:lvlText w:val=""/>
      <w:lvlJc w:val="left"/>
      <w:pPr>
        <w:ind w:left="1080" w:hanging="360"/>
      </w:pPr>
      <w:rPr>
        <w:rFonts w:ascii="Symbol" w:hAnsi="Symbol"/>
      </w:rPr>
    </w:lvl>
    <w:lvl w:ilvl="3" w:tplc="0C5EECD6">
      <w:start w:val="1"/>
      <w:numFmt w:val="bullet"/>
      <w:lvlText w:val=""/>
      <w:lvlJc w:val="left"/>
      <w:pPr>
        <w:ind w:left="1080" w:hanging="360"/>
      </w:pPr>
      <w:rPr>
        <w:rFonts w:ascii="Symbol" w:hAnsi="Symbol"/>
      </w:rPr>
    </w:lvl>
    <w:lvl w:ilvl="4" w:tplc="5AC0F280">
      <w:start w:val="1"/>
      <w:numFmt w:val="bullet"/>
      <w:lvlText w:val=""/>
      <w:lvlJc w:val="left"/>
      <w:pPr>
        <w:ind w:left="1080" w:hanging="360"/>
      </w:pPr>
      <w:rPr>
        <w:rFonts w:ascii="Symbol" w:hAnsi="Symbol"/>
      </w:rPr>
    </w:lvl>
    <w:lvl w:ilvl="5" w:tplc="BF7EDAF4">
      <w:start w:val="1"/>
      <w:numFmt w:val="bullet"/>
      <w:lvlText w:val=""/>
      <w:lvlJc w:val="left"/>
      <w:pPr>
        <w:ind w:left="1080" w:hanging="360"/>
      </w:pPr>
      <w:rPr>
        <w:rFonts w:ascii="Symbol" w:hAnsi="Symbol"/>
      </w:rPr>
    </w:lvl>
    <w:lvl w:ilvl="6" w:tplc="41386C88">
      <w:start w:val="1"/>
      <w:numFmt w:val="bullet"/>
      <w:lvlText w:val=""/>
      <w:lvlJc w:val="left"/>
      <w:pPr>
        <w:ind w:left="1080" w:hanging="360"/>
      </w:pPr>
      <w:rPr>
        <w:rFonts w:ascii="Symbol" w:hAnsi="Symbol"/>
      </w:rPr>
    </w:lvl>
    <w:lvl w:ilvl="7" w:tplc="1F2059B8">
      <w:start w:val="1"/>
      <w:numFmt w:val="bullet"/>
      <w:lvlText w:val=""/>
      <w:lvlJc w:val="left"/>
      <w:pPr>
        <w:ind w:left="1080" w:hanging="360"/>
      </w:pPr>
      <w:rPr>
        <w:rFonts w:ascii="Symbol" w:hAnsi="Symbol"/>
      </w:rPr>
    </w:lvl>
    <w:lvl w:ilvl="8" w:tplc="3954A7C6">
      <w:start w:val="1"/>
      <w:numFmt w:val="bullet"/>
      <w:lvlText w:val=""/>
      <w:lvlJc w:val="left"/>
      <w:pPr>
        <w:ind w:left="1080" w:hanging="360"/>
      </w:pPr>
      <w:rPr>
        <w:rFonts w:ascii="Symbol" w:hAnsi="Symbol"/>
      </w:rPr>
    </w:lvl>
  </w:abstractNum>
  <w:num w:numId="1" w16cid:durableId="11539622">
    <w:abstractNumId w:val="10"/>
  </w:num>
  <w:num w:numId="2" w16cid:durableId="1688294044">
    <w:abstractNumId w:val="27"/>
  </w:num>
  <w:num w:numId="3" w16cid:durableId="104159573">
    <w:abstractNumId w:val="6"/>
  </w:num>
  <w:num w:numId="4" w16cid:durableId="381708667">
    <w:abstractNumId w:val="1"/>
  </w:num>
  <w:num w:numId="5" w16cid:durableId="814685646">
    <w:abstractNumId w:val="8"/>
  </w:num>
  <w:num w:numId="6" w16cid:durableId="446627913">
    <w:abstractNumId w:val="2"/>
  </w:num>
  <w:num w:numId="7" w16cid:durableId="1668898040">
    <w:abstractNumId w:val="34"/>
  </w:num>
  <w:num w:numId="8" w16cid:durableId="1122386697">
    <w:abstractNumId w:val="26"/>
  </w:num>
  <w:num w:numId="9" w16cid:durableId="373383797">
    <w:abstractNumId w:val="19"/>
  </w:num>
  <w:num w:numId="10" w16cid:durableId="655064995">
    <w:abstractNumId w:val="13"/>
  </w:num>
  <w:num w:numId="11" w16cid:durableId="545875982">
    <w:abstractNumId w:val="5"/>
  </w:num>
  <w:num w:numId="12" w16cid:durableId="2103840581">
    <w:abstractNumId w:val="28"/>
  </w:num>
  <w:num w:numId="13" w16cid:durableId="339430746">
    <w:abstractNumId w:val="12"/>
  </w:num>
  <w:num w:numId="14" w16cid:durableId="1864978809">
    <w:abstractNumId w:val="35"/>
  </w:num>
  <w:num w:numId="15" w16cid:durableId="732698989">
    <w:abstractNumId w:val="21"/>
  </w:num>
  <w:num w:numId="16" w16cid:durableId="1136220295">
    <w:abstractNumId w:val="32"/>
  </w:num>
  <w:num w:numId="17" w16cid:durableId="2137285642">
    <w:abstractNumId w:val="30"/>
  </w:num>
  <w:num w:numId="18" w16cid:durableId="1219827897">
    <w:abstractNumId w:val="17"/>
  </w:num>
  <w:num w:numId="19" w16cid:durableId="500658282">
    <w:abstractNumId w:val="36"/>
  </w:num>
  <w:num w:numId="20" w16cid:durableId="2118869192">
    <w:abstractNumId w:val="3"/>
  </w:num>
  <w:num w:numId="21" w16cid:durableId="603003175">
    <w:abstractNumId w:val="11"/>
  </w:num>
  <w:num w:numId="22" w16cid:durableId="1809400470">
    <w:abstractNumId w:val="31"/>
  </w:num>
  <w:num w:numId="23" w16cid:durableId="1297563710">
    <w:abstractNumId w:val="7"/>
  </w:num>
  <w:num w:numId="24" w16cid:durableId="381102160">
    <w:abstractNumId w:val="16"/>
  </w:num>
  <w:num w:numId="25" w16cid:durableId="1148324458">
    <w:abstractNumId w:val="20"/>
  </w:num>
  <w:num w:numId="26" w16cid:durableId="1477648444">
    <w:abstractNumId w:val="4"/>
  </w:num>
  <w:num w:numId="27" w16cid:durableId="998768709">
    <w:abstractNumId w:val="0"/>
  </w:num>
  <w:num w:numId="28" w16cid:durableId="1781753251">
    <w:abstractNumId w:val="24"/>
  </w:num>
  <w:num w:numId="29" w16cid:durableId="2008748109">
    <w:abstractNumId w:val="15"/>
  </w:num>
  <w:num w:numId="30" w16cid:durableId="69547651">
    <w:abstractNumId w:val="37"/>
  </w:num>
  <w:num w:numId="31" w16cid:durableId="1453741844">
    <w:abstractNumId w:val="18"/>
  </w:num>
  <w:num w:numId="32" w16cid:durableId="229317897">
    <w:abstractNumId w:val="25"/>
  </w:num>
  <w:num w:numId="33" w16cid:durableId="1601256129">
    <w:abstractNumId w:val="9"/>
  </w:num>
  <w:num w:numId="34" w16cid:durableId="295337254">
    <w:abstractNumId w:val="23"/>
  </w:num>
  <w:num w:numId="35" w16cid:durableId="397020440">
    <w:abstractNumId w:val="29"/>
  </w:num>
  <w:num w:numId="36" w16cid:durableId="10111712">
    <w:abstractNumId w:val="14"/>
  </w:num>
  <w:num w:numId="37" w16cid:durableId="246231394">
    <w:abstractNumId w:val="33"/>
  </w:num>
  <w:num w:numId="38" w16cid:durableId="173168893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05rdz0lrfev0e9wafpfpvaazppeszde2z5&quot;&gt;My EndNote Library-Converted_10-2021 Copy&lt;record-ids&gt;&lt;item&gt;83&lt;/item&gt;&lt;item&gt;113&lt;/item&gt;&lt;item&gt;116&lt;/item&gt;&lt;item&gt;131&lt;/item&gt;&lt;item&gt;138&lt;/item&gt;&lt;item&gt;143&lt;/item&gt;&lt;item&gt;157&lt;/item&gt;&lt;item&gt;158&lt;/item&gt;&lt;item&gt;159&lt;/item&gt;&lt;item&gt;200&lt;/item&gt;&lt;item&gt;201&lt;/item&gt;&lt;item&gt;207&lt;/item&gt;&lt;item&gt;211&lt;/item&gt;&lt;item&gt;212&lt;/item&gt;&lt;item&gt;213&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7&lt;/item&gt;&lt;item&gt;278&lt;/item&gt;&lt;item&gt;279&lt;/item&gt;&lt;item&gt;280&lt;/item&gt;&lt;item&gt;284&lt;/item&gt;&lt;item&gt;288&lt;/item&gt;&lt;item&gt;291&lt;/item&gt;&lt;item&gt;294&lt;/item&gt;&lt;item&gt;295&lt;/item&gt;&lt;item&gt;297&lt;/item&gt;&lt;item&gt;300&lt;/item&gt;&lt;item&gt;301&lt;/item&gt;&lt;item&gt;302&lt;/item&gt;&lt;item&gt;304&lt;/item&gt;&lt;item&gt;305&lt;/item&gt;&lt;item&gt;316&lt;/item&gt;&lt;item&gt;319&lt;/item&gt;&lt;item&gt;322&lt;/item&gt;&lt;item&gt;331&lt;/item&gt;&lt;item&gt;334&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61&lt;/item&gt;&lt;item&gt;362&lt;/item&gt;&lt;item&gt;365&lt;/item&gt;&lt;item&gt;367&lt;/item&gt;&lt;item&gt;371&lt;/item&gt;&lt;item&gt;381&lt;/item&gt;&lt;item&gt;405&lt;/item&gt;&lt;item&gt;406&lt;/item&gt;&lt;item&gt;407&lt;/item&gt;&lt;item&gt;408&lt;/item&gt;&lt;item&gt;409&lt;/item&gt;&lt;item&gt;410&lt;/item&gt;&lt;item&gt;417&lt;/item&gt;&lt;item&gt;418&lt;/item&gt;&lt;item&gt;419&lt;/item&gt;&lt;item&gt;420&lt;/item&gt;&lt;item&gt;421&lt;/item&gt;&lt;item&gt;422&lt;/item&gt;&lt;item&gt;423&lt;/item&gt;&lt;item&gt;424&lt;/item&gt;&lt;item&gt;427&lt;/item&gt;&lt;item&gt;428&lt;/item&gt;&lt;item&gt;432&lt;/item&gt;&lt;item&gt;433&lt;/item&gt;&lt;item&gt;435&lt;/item&gt;&lt;item&gt;437&lt;/item&gt;&lt;item&gt;438&lt;/item&gt;&lt;item&gt;441&lt;/item&gt;&lt;item&gt;442&lt;/item&gt;&lt;item&gt;445&lt;/item&gt;&lt;item&gt;446&lt;/item&gt;&lt;item&gt;448&lt;/item&gt;&lt;item&gt;449&lt;/item&gt;&lt;item&gt;450&lt;/item&gt;&lt;item&gt;451&lt;/item&gt;&lt;item&gt;452&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9&lt;/item&gt;&lt;item&gt;510&lt;/item&gt;&lt;item&gt;511&lt;/item&gt;&lt;item&gt;513&lt;/item&gt;&lt;item&gt;514&lt;/item&gt;&lt;item&gt;515&lt;/item&gt;&lt;item&gt;516&lt;/item&gt;&lt;item&gt;517&lt;/item&gt;&lt;item&gt;518&lt;/item&gt;&lt;item&gt;519&lt;/item&gt;&lt;item&gt;520&lt;/item&gt;&lt;item&gt;521&lt;/item&gt;&lt;item&gt;522&lt;/item&gt;&lt;item&gt;523&lt;/item&gt;&lt;item&gt;524&lt;/item&gt;&lt;item&gt;525&lt;/item&gt;&lt;item&gt;526&lt;/item&gt;&lt;/record-ids&gt;&lt;/item&gt;&lt;/Libraries&gt;"/>
  </w:docVars>
  <w:rsids>
    <w:rsidRoot w:val="0040221A"/>
    <w:rsid w:val="000047B5"/>
    <w:rsid w:val="00004A0D"/>
    <w:rsid w:val="0000544C"/>
    <w:rsid w:val="000071B5"/>
    <w:rsid w:val="0000755B"/>
    <w:rsid w:val="00007831"/>
    <w:rsid w:val="0000799F"/>
    <w:rsid w:val="00011462"/>
    <w:rsid w:val="000139C1"/>
    <w:rsid w:val="0001443E"/>
    <w:rsid w:val="00015E7A"/>
    <w:rsid w:val="0001756E"/>
    <w:rsid w:val="000214A7"/>
    <w:rsid w:val="00030788"/>
    <w:rsid w:val="00033AAA"/>
    <w:rsid w:val="00034B8C"/>
    <w:rsid w:val="0003608A"/>
    <w:rsid w:val="0004106C"/>
    <w:rsid w:val="000434D0"/>
    <w:rsid w:val="000443F4"/>
    <w:rsid w:val="0004639B"/>
    <w:rsid w:val="000479C8"/>
    <w:rsid w:val="000512EF"/>
    <w:rsid w:val="0005272C"/>
    <w:rsid w:val="00053ADB"/>
    <w:rsid w:val="0005522E"/>
    <w:rsid w:val="00055754"/>
    <w:rsid w:val="00056D0D"/>
    <w:rsid w:val="000610BC"/>
    <w:rsid w:val="00061AE6"/>
    <w:rsid w:val="00061C58"/>
    <w:rsid w:val="000622FC"/>
    <w:rsid w:val="00063160"/>
    <w:rsid w:val="00064F2D"/>
    <w:rsid w:val="000663B2"/>
    <w:rsid w:val="000667B7"/>
    <w:rsid w:val="00067432"/>
    <w:rsid w:val="000676ED"/>
    <w:rsid w:val="00072AAA"/>
    <w:rsid w:val="000751EA"/>
    <w:rsid w:val="000805E7"/>
    <w:rsid w:val="000811BC"/>
    <w:rsid w:val="00084F35"/>
    <w:rsid w:val="0008542F"/>
    <w:rsid w:val="00085D2F"/>
    <w:rsid w:val="00086868"/>
    <w:rsid w:val="00087383"/>
    <w:rsid w:val="00090BC4"/>
    <w:rsid w:val="000924B4"/>
    <w:rsid w:val="000959B0"/>
    <w:rsid w:val="00095EB4"/>
    <w:rsid w:val="00097D92"/>
    <w:rsid w:val="000A00E1"/>
    <w:rsid w:val="000A18D4"/>
    <w:rsid w:val="000A2C11"/>
    <w:rsid w:val="000B05F0"/>
    <w:rsid w:val="000B0FF0"/>
    <w:rsid w:val="000B365B"/>
    <w:rsid w:val="000B4F49"/>
    <w:rsid w:val="000B72E2"/>
    <w:rsid w:val="000C0EBF"/>
    <w:rsid w:val="000C2403"/>
    <w:rsid w:val="000C62A0"/>
    <w:rsid w:val="000C7416"/>
    <w:rsid w:val="000C79F9"/>
    <w:rsid w:val="000D3290"/>
    <w:rsid w:val="000D3548"/>
    <w:rsid w:val="000D51C0"/>
    <w:rsid w:val="000D5594"/>
    <w:rsid w:val="000D62AA"/>
    <w:rsid w:val="000D6DBB"/>
    <w:rsid w:val="000D7630"/>
    <w:rsid w:val="000D7773"/>
    <w:rsid w:val="000D7AE8"/>
    <w:rsid w:val="000D7BA4"/>
    <w:rsid w:val="000E1F19"/>
    <w:rsid w:val="000E37D1"/>
    <w:rsid w:val="000E4B09"/>
    <w:rsid w:val="000E752B"/>
    <w:rsid w:val="000F0A28"/>
    <w:rsid w:val="000F11D6"/>
    <w:rsid w:val="000F1BC3"/>
    <w:rsid w:val="000F327B"/>
    <w:rsid w:val="000F4AE8"/>
    <w:rsid w:val="000F4CDC"/>
    <w:rsid w:val="000F565C"/>
    <w:rsid w:val="000F7A4F"/>
    <w:rsid w:val="000F7F7A"/>
    <w:rsid w:val="000F7FBF"/>
    <w:rsid w:val="0010363C"/>
    <w:rsid w:val="00103E55"/>
    <w:rsid w:val="00106A32"/>
    <w:rsid w:val="0011022D"/>
    <w:rsid w:val="00110E2A"/>
    <w:rsid w:val="00112B5C"/>
    <w:rsid w:val="0011534B"/>
    <w:rsid w:val="00115559"/>
    <w:rsid w:val="0011661A"/>
    <w:rsid w:val="00121148"/>
    <w:rsid w:val="00121E56"/>
    <w:rsid w:val="00122959"/>
    <w:rsid w:val="001239F5"/>
    <w:rsid w:val="0012446F"/>
    <w:rsid w:val="00126040"/>
    <w:rsid w:val="00127A32"/>
    <w:rsid w:val="00131CE2"/>
    <w:rsid w:val="00132023"/>
    <w:rsid w:val="0013468D"/>
    <w:rsid w:val="00134BD3"/>
    <w:rsid w:val="00134F8D"/>
    <w:rsid w:val="00136DDE"/>
    <w:rsid w:val="001412C1"/>
    <w:rsid w:val="00141ACA"/>
    <w:rsid w:val="00142144"/>
    <w:rsid w:val="0014294C"/>
    <w:rsid w:val="00143C01"/>
    <w:rsid w:val="001445B1"/>
    <w:rsid w:val="0014583A"/>
    <w:rsid w:val="001477EB"/>
    <w:rsid w:val="001506FC"/>
    <w:rsid w:val="00150DE4"/>
    <w:rsid w:val="00151C67"/>
    <w:rsid w:val="00154BB3"/>
    <w:rsid w:val="00160992"/>
    <w:rsid w:val="00162AC5"/>
    <w:rsid w:val="00164310"/>
    <w:rsid w:val="00164B9A"/>
    <w:rsid w:val="001653F6"/>
    <w:rsid w:val="00166516"/>
    <w:rsid w:val="0016664E"/>
    <w:rsid w:val="001719EC"/>
    <w:rsid w:val="00174505"/>
    <w:rsid w:val="00175AA6"/>
    <w:rsid w:val="00175FC8"/>
    <w:rsid w:val="001761D6"/>
    <w:rsid w:val="0017774F"/>
    <w:rsid w:val="001832E7"/>
    <w:rsid w:val="00183B12"/>
    <w:rsid w:val="001862CB"/>
    <w:rsid w:val="00186413"/>
    <w:rsid w:val="0018685E"/>
    <w:rsid w:val="001917A8"/>
    <w:rsid w:val="00192200"/>
    <w:rsid w:val="00192EDA"/>
    <w:rsid w:val="0019386E"/>
    <w:rsid w:val="00195403"/>
    <w:rsid w:val="001A4BFE"/>
    <w:rsid w:val="001A4CB4"/>
    <w:rsid w:val="001A77A6"/>
    <w:rsid w:val="001B0F95"/>
    <w:rsid w:val="001B25D6"/>
    <w:rsid w:val="001B45F7"/>
    <w:rsid w:val="001B45F9"/>
    <w:rsid w:val="001C2C5F"/>
    <w:rsid w:val="001C3261"/>
    <w:rsid w:val="001C40FF"/>
    <w:rsid w:val="001C584C"/>
    <w:rsid w:val="001C6485"/>
    <w:rsid w:val="001D09D6"/>
    <w:rsid w:val="001D1635"/>
    <w:rsid w:val="001E2796"/>
    <w:rsid w:val="001E562F"/>
    <w:rsid w:val="001E5761"/>
    <w:rsid w:val="001E71F5"/>
    <w:rsid w:val="001F0448"/>
    <w:rsid w:val="001F0E81"/>
    <w:rsid w:val="001F1264"/>
    <w:rsid w:val="001F2120"/>
    <w:rsid w:val="001F2153"/>
    <w:rsid w:val="001F53AA"/>
    <w:rsid w:val="001F5F99"/>
    <w:rsid w:val="001F7396"/>
    <w:rsid w:val="00200AB7"/>
    <w:rsid w:val="0020199E"/>
    <w:rsid w:val="0020463B"/>
    <w:rsid w:val="00204DF1"/>
    <w:rsid w:val="002058C2"/>
    <w:rsid w:val="00206C7F"/>
    <w:rsid w:val="00207E65"/>
    <w:rsid w:val="002106FC"/>
    <w:rsid w:val="00210EC6"/>
    <w:rsid w:val="002113F1"/>
    <w:rsid w:val="00214C6C"/>
    <w:rsid w:val="002226B3"/>
    <w:rsid w:val="0022743A"/>
    <w:rsid w:val="0022748B"/>
    <w:rsid w:val="00227676"/>
    <w:rsid w:val="00231CB3"/>
    <w:rsid w:val="00232E73"/>
    <w:rsid w:val="00233F2F"/>
    <w:rsid w:val="00234A3D"/>
    <w:rsid w:val="0023553A"/>
    <w:rsid w:val="002356E8"/>
    <w:rsid w:val="002377BE"/>
    <w:rsid w:val="00243FE0"/>
    <w:rsid w:val="0024432D"/>
    <w:rsid w:val="002446D5"/>
    <w:rsid w:val="00244C4F"/>
    <w:rsid w:val="00245254"/>
    <w:rsid w:val="00245E75"/>
    <w:rsid w:val="00246946"/>
    <w:rsid w:val="00253190"/>
    <w:rsid w:val="00254915"/>
    <w:rsid w:val="002553EC"/>
    <w:rsid w:val="0025559D"/>
    <w:rsid w:val="00255AFB"/>
    <w:rsid w:val="00262EEC"/>
    <w:rsid w:val="00263671"/>
    <w:rsid w:val="002644E1"/>
    <w:rsid w:val="0026767E"/>
    <w:rsid w:val="00271F26"/>
    <w:rsid w:val="00273001"/>
    <w:rsid w:val="0027620B"/>
    <w:rsid w:val="00276A39"/>
    <w:rsid w:val="002775DC"/>
    <w:rsid w:val="00280125"/>
    <w:rsid w:val="00283B41"/>
    <w:rsid w:val="00287481"/>
    <w:rsid w:val="0028795C"/>
    <w:rsid w:val="00291FE5"/>
    <w:rsid w:val="002948ED"/>
    <w:rsid w:val="0029512B"/>
    <w:rsid w:val="00295400"/>
    <w:rsid w:val="002958EB"/>
    <w:rsid w:val="00296832"/>
    <w:rsid w:val="002A04E3"/>
    <w:rsid w:val="002A15D2"/>
    <w:rsid w:val="002A1875"/>
    <w:rsid w:val="002A2607"/>
    <w:rsid w:val="002A56FC"/>
    <w:rsid w:val="002A654E"/>
    <w:rsid w:val="002A6A47"/>
    <w:rsid w:val="002A78E3"/>
    <w:rsid w:val="002B0CDA"/>
    <w:rsid w:val="002B2CFB"/>
    <w:rsid w:val="002B3DA6"/>
    <w:rsid w:val="002B42E9"/>
    <w:rsid w:val="002B5D3E"/>
    <w:rsid w:val="002B5EC9"/>
    <w:rsid w:val="002C0911"/>
    <w:rsid w:val="002C2E07"/>
    <w:rsid w:val="002C322D"/>
    <w:rsid w:val="002C4F1E"/>
    <w:rsid w:val="002C5D65"/>
    <w:rsid w:val="002C601A"/>
    <w:rsid w:val="002D4EBD"/>
    <w:rsid w:val="002D5856"/>
    <w:rsid w:val="002D7D7E"/>
    <w:rsid w:val="002E03CD"/>
    <w:rsid w:val="002E0EE0"/>
    <w:rsid w:val="002E19E9"/>
    <w:rsid w:val="002E2ED4"/>
    <w:rsid w:val="002E553C"/>
    <w:rsid w:val="002E5C6F"/>
    <w:rsid w:val="002E5E7C"/>
    <w:rsid w:val="002E5F54"/>
    <w:rsid w:val="002E6F83"/>
    <w:rsid w:val="002E7273"/>
    <w:rsid w:val="002E75E1"/>
    <w:rsid w:val="002F2BAB"/>
    <w:rsid w:val="002F3A28"/>
    <w:rsid w:val="002F55A5"/>
    <w:rsid w:val="002F55EE"/>
    <w:rsid w:val="002F7827"/>
    <w:rsid w:val="00300D1B"/>
    <w:rsid w:val="00300FAA"/>
    <w:rsid w:val="00303199"/>
    <w:rsid w:val="003033D1"/>
    <w:rsid w:val="003058A1"/>
    <w:rsid w:val="003070DD"/>
    <w:rsid w:val="00310C77"/>
    <w:rsid w:val="00310EC5"/>
    <w:rsid w:val="00311496"/>
    <w:rsid w:val="003114EA"/>
    <w:rsid w:val="00314C9B"/>
    <w:rsid w:val="00315D08"/>
    <w:rsid w:val="00316EA9"/>
    <w:rsid w:val="0032401B"/>
    <w:rsid w:val="00327C7C"/>
    <w:rsid w:val="00331413"/>
    <w:rsid w:val="003317EF"/>
    <w:rsid w:val="00331FD1"/>
    <w:rsid w:val="003339D4"/>
    <w:rsid w:val="003349BC"/>
    <w:rsid w:val="00334A68"/>
    <w:rsid w:val="0033687C"/>
    <w:rsid w:val="00337A4C"/>
    <w:rsid w:val="00340D7D"/>
    <w:rsid w:val="003423E7"/>
    <w:rsid w:val="00342AC4"/>
    <w:rsid w:val="00343D5C"/>
    <w:rsid w:val="00343EE5"/>
    <w:rsid w:val="003445B1"/>
    <w:rsid w:val="0035014E"/>
    <w:rsid w:val="003513A5"/>
    <w:rsid w:val="0035743D"/>
    <w:rsid w:val="00357A95"/>
    <w:rsid w:val="00361B11"/>
    <w:rsid w:val="00362A31"/>
    <w:rsid w:val="00370206"/>
    <w:rsid w:val="00372CF6"/>
    <w:rsid w:val="003736CF"/>
    <w:rsid w:val="003746BE"/>
    <w:rsid w:val="00375F41"/>
    <w:rsid w:val="003768CA"/>
    <w:rsid w:val="00382DAB"/>
    <w:rsid w:val="00385B50"/>
    <w:rsid w:val="00386BDC"/>
    <w:rsid w:val="00392FC0"/>
    <w:rsid w:val="00392FD6"/>
    <w:rsid w:val="00394BF8"/>
    <w:rsid w:val="00396B5F"/>
    <w:rsid w:val="003A0F1C"/>
    <w:rsid w:val="003A227F"/>
    <w:rsid w:val="003A260E"/>
    <w:rsid w:val="003A35AA"/>
    <w:rsid w:val="003A4E50"/>
    <w:rsid w:val="003A67B4"/>
    <w:rsid w:val="003A78EB"/>
    <w:rsid w:val="003B00DF"/>
    <w:rsid w:val="003B077C"/>
    <w:rsid w:val="003B1925"/>
    <w:rsid w:val="003B2B45"/>
    <w:rsid w:val="003B4713"/>
    <w:rsid w:val="003B4BB5"/>
    <w:rsid w:val="003B6DE6"/>
    <w:rsid w:val="003B6FEF"/>
    <w:rsid w:val="003C3D19"/>
    <w:rsid w:val="003C7773"/>
    <w:rsid w:val="003C787F"/>
    <w:rsid w:val="003D038D"/>
    <w:rsid w:val="003D1134"/>
    <w:rsid w:val="003D552E"/>
    <w:rsid w:val="003D59C5"/>
    <w:rsid w:val="003D7DC9"/>
    <w:rsid w:val="003E0C3B"/>
    <w:rsid w:val="003E1CC3"/>
    <w:rsid w:val="003E285C"/>
    <w:rsid w:val="003E329E"/>
    <w:rsid w:val="003E340D"/>
    <w:rsid w:val="003E3E14"/>
    <w:rsid w:val="003E3F9D"/>
    <w:rsid w:val="003E407C"/>
    <w:rsid w:val="003E415C"/>
    <w:rsid w:val="003E4B08"/>
    <w:rsid w:val="003E5AA8"/>
    <w:rsid w:val="003E62C8"/>
    <w:rsid w:val="003E6429"/>
    <w:rsid w:val="003E687D"/>
    <w:rsid w:val="003E6C69"/>
    <w:rsid w:val="003E6D9D"/>
    <w:rsid w:val="003E75F5"/>
    <w:rsid w:val="003F51A0"/>
    <w:rsid w:val="00401A44"/>
    <w:rsid w:val="0040221A"/>
    <w:rsid w:val="004026E7"/>
    <w:rsid w:val="00403774"/>
    <w:rsid w:val="004066DC"/>
    <w:rsid w:val="004108F6"/>
    <w:rsid w:val="00411DC5"/>
    <w:rsid w:val="00414BD5"/>
    <w:rsid w:val="00416181"/>
    <w:rsid w:val="004162D4"/>
    <w:rsid w:val="0041686D"/>
    <w:rsid w:val="00417203"/>
    <w:rsid w:val="00417289"/>
    <w:rsid w:val="00421503"/>
    <w:rsid w:val="0042152D"/>
    <w:rsid w:val="00422BE4"/>
    <w:rsid w:val="00424484"/>
    <w:rsid w:val="00424B4D"/>
    <w:rsid w:val="0042567B"/>
    <w:rsid w:val="00426895"/>
    <w:rsid w:val="00430FA9"/>
    <w:rsid w:val="004310EC"/>
    <w:rsid w:val="00431F2E"/>
    <w:rsid w:val="00432003"/>
    <w:rsid w:val="00432E4D"/>
    <w:rsid w:val="0043317A"/>
    <w:rsid w:val="00433868"/>
    <w:rsid w:val="00436E75"/>
    <w:rsid w:val="0043735E"/>
    <w:rsid w:val="00437B15"/>
    <w:rsid w:val="00441000"/>
    <w:rsid w:val="0044102D"/>
    <w:rsid w:val="00442E64"/>
    <w:rsid w:val="00443592"/>
    <w:rsid w:val="0044609F"/>
    <w:rsid w:val="00446190"/>
    <w:rsid w:val="00446F59"/>
    <w:rsid w:val="00450268"/>
    <w:rsid w:val="00450317"/>
    <w:rsid w:val="00451553"/>
    <w:rsid w:val="00451913"/>
    <w:rsid w:val="00456B8A"/>
    <w:rsid w:val="004613B3"/>
    <w:rsid w:val="004622E9"/>
    <w:rsid w:val="00463D07"/>
    <w:rsid w:val="00465676"/>
    <w:rsid w:val="00467CCA"/>
    <w:rsid w:val="00470850"/>
    <w:rsid w:val="0047163C"/>
    <w:rsid w:val="0047197A"/>
    <w:rsid w:val="00473D17"/>
    <w:rsid w:val="004777CA"/>
    <w:rsid w:val="0048217B"/>
    <w:rsid w:val="00482561"/>
    <w:rsid w:val="00484C67"/>
    <w:rsid w:val="0049063C"/>
    <w:rsid w:val="0049311E"/>
    <w:rsid w:val="00493917"/>
    <w:rsid w:val="004955B4"/>
    <w:rsid w:val="00495F9C"/>
    <w:rsid w:val="00496340"/>
    <w:rsid w:val="00497976"/>
    <w:rsid w:val="004A12A6"/>
    <w:rsid w:val="004A2237"/>
    <w:rsid w:val="004A3668"/>
    <w:rsid w:val="004A4585"/>
    <w:rsid w:val="004A48A3"/>
    <w:rsid w:val="004A615E"/>
    <w:rsid w:val="004A78E7"/>
    <w:rsid w:val="004B17B0"/>
    <w:rsid w:val="004B1C65"/>
    <w:rsid w:val="004B755A"/>
    <w:rsid w:val="004C1BF8"/>
    <w:rsid w:val="004C54E5"/>
    <w:rsid w:val="004C6874"/>
    <w:rsid w:val="004C6B6A"/>
    <w:rsid w:val="004D0CF8"/>
    <w:rsid w:val="004D1C6A"/>
    <w:rsid w:val="004D3203"/>
    <w:rsid w:val="004D33AF"/>
    <w:rsid w:val="004D34CA"/>
    <w:rsid w:val="004D3E06"/>
    <w:rsid w:val="004D509E"/>
    <w:rsid w:val="004E1F3B"/>
    <w:rsid w:val="004E3113"/>
    <w:rsid w:val="004E326A"/>
    <w:rsid w:val="004E718A"/>
    <w:rsid w:val="004F2E27"/>
    <w:rsid w:val="004F327E"/>
    <w:rsid w:val="004F379F"/>
    <w:rsid w:val="004F5948"/>
    <w:rsid w:val="004F700F"/>
    <w:rsid w:val="00500675"/>
    <w:rsid w:val="00500710"/>
    <w:rsid w:val="00500905"/>
    <w:rsid w:val="00500C98"/>
    <w:rsid w:val="0050155C"/>
    <w:rsid w:val="005028CF"/>
    <w:rsid w:val="00503F44"/>
    <w:rsid w:val="00505D28"/>
    <w:rsid w:val="00507A1B"/>
    <w:rsid w:val="00507F62"/>
    <w:rsid w:val="00511B89"/>
    <w:rsid w:val="00512EA0"/>
    <w:rsid w:val="0051341C"/>
    <w:rsid w:val="00513855"/>
    <w:rsid w:val="00514427"/>
    <w:rsid w:val="00514D7B"/>
    <w:rsid w:val="00514FA7"/>
    <w:rsid w:val="005179B4"/>
    <w:rsid w:val="005215CD"/>
    <w:rsid w:val="00527D14"/>
    <w:rsid w:val="0053041D"/>
    <w:rsid w:val="00531B20"/>
    <w:rsid w:val="00531E3F"/>
    <w:rsid w:val="00533D52"/>
    <w:rsid w:val="00534344"/>
    <w:rsid w:val="0053475D"/>
    <w:rsid w:val="00534F89"/>
    <w:rsid w:val="00537D90"/>
    <w:rsid w:val="00540066"/>
    <w:rsid w:val="00540E33"/>
    <w:rsid w:val="00541FAF"/>
    <w:rsid w:val="00546266"/>
    <w:rsid w:val="00547D63"/>
    <w:rsid w:val="00547F75"/>
    <w:rsid w:val="00550A61"/>
    <w:rsid w:val="005516F1"/>
    <w:rsid w:val="0055334B"/>
    <w:rsid w:val="00555640"/>
    <w:rsid w:val="00561A06"/>
    <w:rsid w:val="00562451"/>
    <w:rsid w:val="00564395"/>
    <w:rsid w:val="005643CE"/>
    <w:rsid w:val="00564CD7"/>
    <w:rsid w:val="00565C2D"/>
    <w:rsid w:val="00567279"/>
    <w:rsid w:val="005677E3"/>
    <w:rsid w:val="00570407"/>
    <w:rsid w:val="005714B4"/>
    <w:rsid w:val="00572008"/>
    <w:rsid w:val="005726B2"/>
    <w:rsid w:val="00572E19"/>
    <w:rsid w:val="0057360C"/>
    <w:rsid w:val="005754BB"/>
    <w:rsid w:val="00575734"/>
    <w:rsid w:val="0057586A"/>
    <w:rsid w:val="00575CFA"/>
    <w:rsid w:val="00576820"/>
    <w:rsid w:val="0057799A"/>
    <w:rsid w:val="00580A59"/>
    <w:rsid w:val="005831DC"/>
    <w:rsid w:val="00583F6E"/>
    <w:rsid w:val="00584571"/>
    <w:rsid w:val="0059023B"/>
    <w:rsid w:val="00592DB2"/>
    <w:rsid w:val="005936E1"/>
    <w:rsid w:val="00593D6B"/>
    <w:rsid w:val="0059523A"/>
    <w:rsid w:val="005A1D6D"/>
    <w:rsid w:val="005A3A09"/>
    <w:rsid w:val="005A4203"/>
    <w:rsid w:val="005A4542"/>
    <w:rsid w:val="005A4A74"/>
    <w:rsid w:val="005A7558"/>
    <w:rsid w:val="005B0110"/>
    <w:rsid w:val="005B1F8D"/>
    <w:rsid w:val="005B4B26"/>
    <w:rsid w:val="005B4BC9"/>
    <w:rsid w:val="005B5A9D"/>
    <w:rsid w:val="005B6C49"/>
    <w:rsid w:val="005C07E2"/>
    <w:rsid w:val="005C0EBD"/>
    <w:rsid w:val="005C1B85"/>
    <w:rsid w:val="005C385F"/>
    <w:rsid w:val="005C4983"/>
    <w:rsid w:val="005C51DB"/>
    <w:rsid w:val="005D03B4"/>
    <w:rsid w:val="005D603E"/>
    <w:rsid w:val="005E1C98"/>
    <w:rsid w:val="005E2969"/>
    <w:rsid w:val="005E2A84"/>
    <w:rsid w:val="005E4EE3"/>
    <w:rsid w:val="005E6D23"/>
    <w:rsid w:val="005F0493"/>
    <w:rsid w:val="005F45EE"/>
    <w:rsid w:val="005F5C76"/>
    <w:rsid w:val="005F6E17"/>
    <w:rsid w:val="006006D9"/>
    <w:rsid w:val="00600FF3"/>
    <w:rsid w:val="0060177E"/>
    <w:rsid w:val="00601D48"/>
    <w:rsid w:val="00602C46"/>
    <w:rsid w:val="00605A37"/>
    <w:rsid w:val="00607363"/>
    <w:rsid w:val="006075E2"/>
    <w:rsid w:val="00607ACB"/>
    <w:rsid w:val="00610A5B"/>
    <w:rsid w:val="0061220C"/>
    <w:rsid w:val="0061224B"/>
    <w:rsid w:val="00612A41"/>
    <w:rsid w:val="00612DB4"/>
    <w:rsid w:val="0061335E"/>
    <w:rsid w:val="00617804"/>
    <w:rsid w:val="00620AC2"/>
    <w:rsid w:val="0062166B"/>
    <w:rsid w:val="00621A1D"/>
    <w:rsid w:val="0062239F"/>
    <w:rsid w:val="006224FB"/>
    <w:rsid w:val="0062304B"/>
    <w:rsid w:val="006248AB"/>
    <w:rsid w:val="006260E2"/>
    <w:rsid w:val="00626DE5"/>
    <w:rsid w:val="00630D2E"/>
    <w:rsid w:val="00631A94"/>
    <w:rsid w:val="006329F7"/>
    <w:rsid w:val="00633E71"/>
    <w:rsid w:val="00634A07"/>
    <w:rsid w:val="00635665"/>
    <w:rsid w:val="00640E68"/>
    <w:rsid w:val="00642C16"/>
    <w:rsid w:val="00644106"/>
    <w:rsid w:val="0064565C"/>
    <w:rsid w:val="006457F6"/>
    <w:rsid w:val="006478E6"/>
    <w:rsid w:val="00647B87"/>
    <w:rsid w:val="00652082"/>
    <w:rsid w:val="00652DB5"/>
    <w:rsid w:val="00656CAE"/>
    <w:rsid w:val="00656FA5"/>
    <w:rsid w:val="00661A54"/>
    <w:rsid w:val="00663DA5"/>
    <w:rsid w:val="00671888"/>
    <w:rsid w:val="006718C6"/>
    <w:rsid w:val="006731EE"/>
    <w:rsid w:val="00674F17"/>
    <w:rsid w:val="0067670F"/>
    <w:rsid w:val="00677302"/>
    <w:rsid w:val="00681CD1"/>
    <w:rsid w:val="00682FB3"/>
    <w:rsid w:val="00683533"/>
    <w:rsid w:val="00683FD5"/>
    <w:rsid w:val="00684B4F"/>
    <w:rsid w:val="006859DF"/>
    <w:rsid w:val="006861F4"/>
    <w:rsid w:val="006862C3"/>
    <w:rsid w:val="006867D1"/>
    <w:rsid w:val="00690D56"/>
    <w:rsid w:val="00690F9E"/>
    <w:rsid w:val="00692AC1"/>
    <w:rsid w:val="00693830"/>
    <w:rsid w:val="00694D0E"/>
    <w:rsid w:val="006A131B"/>
    <w:rsid w:val="006A23A5"/>
    <w:rsid w:val="006A5DEC"/>
    <w:rsid w:val="006B0D2A"/>
    <w:rsid w:val="006B18EA"/>
    <w:rsid w:val="006B3162"/>
    <w:rsid w:val="006B3CD8"/>
    <w:rsid w:val="006B58A5"/>
    <w:rsid w:val="006C0860"/>
    <w:rsid w:val="006C0C1A"/>
    <w:rsid w:val="006C155C"/>
    <w:rsid w:val="006C37DE"/>
    <w:rsid w:val="006C7046"/>
    <w:rsid w:val="006C7713"/>
    <w:rsid w:val="006D20FC"/>
    <w:rsid w:val="006D3542"/>
    <w:rsid w:val="006D5552"/>
    <w:rsid w:val="006E1019"/>
    <w:rsid w:val="006E19FC"/>
    <w:rsid w:val="006E2054"/>
    <w:rsid w:val="006E39EA"/>
    <w:rsid w:val="006E3E8D"/>
    <w:rsid w:val="006E40A2"/>
    <w:rsid w:val="006E4A38"/>
    <w:rsid w:val="006E516E"/>
    <w:rsid w:val="006E7855"/>
    <w:rsid w:val="006E78A3"/>
    <w:rsid w:val="006F00B3"/>
    <w:rsid w:val="006F03CC"/>
    <w:rsid w:val="006F0F73"/>
    <w:rsid w:val="006F15BF"/>
    <w:rsid w:val="006F38D1"/>
    <w:rsid w:val="006F5FA8"/>
    <w:rsid w:val="006F6E2E"/>
    <w:rsid w:val="00701881"/>
    <w:rsid w:val="00702009"/>
    <w:rsid w:val="0070215E"/>
    <w:rsid w:val="0070288A"/>
    <w:rsid w:val="007052F3"/>
    <w:rsid w:val="00712139"/>
    <w:rsid w:val="00713CAE"/>
    <w:rsid w:val="00714C5B"/>
    <w:rsid w:val="0071593A"/>
    <w:rsid w:val="00721EEA"/>
    <w:rsid w:val="00721FD2"/>
    <w:rsid w:val="00723360"/>
    <w:rsid w:val="00723386"/>
    <w:rsid w:val="0072452A"/>
    <w:rsid w:val="00732D29"/>
    <w:rsid w:val="007332D7"/>
    <w:rsid w:val="00737D43"/>
    <w:rsid w:val="0074012E"/>
    <w:rsid w:val="00741350"/>
    <w:rsid w:val="007418D8"/>
    <w:rsid w:val="007460CE"/>
    <w:rsid w:val="00746267"/>
    <w:rsid w:val="00750BAF"/>
    <w:rsid w:val="00754642"/>
    <w:rsid w:val="007602E8"/>
    <w:rsid w:val="007610E5"/>
    <w:rsid w:val="00761DF6"/>
    <w:rsid w:val="0076251C"/>
    <w:rsid w:val="00762834"/>
    <w:rsid w:val="00762C52"/>
    <w:rsid w:val="0076366E"/>
    <w:rsid w:val="007648F8"/>
    <w:rsid w:val="00767AC6"/>
    <w:rsid w:val="00771B94"/>
    <w:rsid w:val="00773B42"/>
    <w:rsid w:val="00775055"/>
    <w:rsid w:val="0078015A"/>
    <w:rsid w:val="0078164A"/>
    <w:rsid w:val="00781CFB"/>
    <w:rsid w:val="00781D84"/>
    <w:rsid w:val="0078287E"/>
    <w:rsid w:val="007865E4"/>
    <w:rsid w:val="00786C93"/>
    <w:rsid w:val="00790E4E"/>
    <w:rsid w:val="0079221B"/>
    <w:rsid w:val="0079543D"/>
    <w:rsid w:val="0079545D"/>
    <w:rsid w:val="007A254E"/>
    <w:rsid w:val="007A2658"/>
    <w:rsid w:val="007A36CD"/>
    <w:rsid w:val="007A47B4"/>
    <w:rsid w:val="007A6C53"/>
    <w:rsid w:val="007A7750"/>
    <w:rsid w:val="007B0F1B"/>
    <w:rsid w:val="007B2EDF"/>
    <w:rsid w:val="007B3F21"/>
    <w:rsid w:val="007B4806"/>
    <w:rsid w:val="007B72EE"/>
    <w:rsid w:val="007C1C31"/>
    <w:rsid w:val="007C48ED"/>
    <w:rsid w:val="007C61E1"/>
    <w:rsid w:val="007C6840"/>
    <w:rsid w:val="007C7BE6"/>
    <w:rsid w:val="007D0400"/>
    <w:rsid w:val="007D0AD5"/>
    <w:rsid w:val="007D6053"/>
    <w:rsid w:val="007D6875"/>
    <w:rsid w:val="007D6A9D"/>
    <w:rsid w:val="007E15FA"/>
    <w:rsid w:val="007E2A2F"/>
    <w:rsid w:val="007E33A1"/>
    <w:rsid w:val="007F0463"/>
    <w:rsid w:val="007F11F3"/>
    <w:rsid w:val="007F252B"/>
    <w:rsid w:val="007F3783"/>
    <w:rsid w:val="007F51AB"/>
    <w:rsid w:val="008018D4"/>
    <w:rsid w:val="00802700"/>
    <w:rsid w:val="00803648"/>
    <w:rsid w:val="00807687"/>
    <w:rsid w:val="008100DC"/>
    <w:rsid w:val="00811F85"/>
    <w:rsid w:val="008142BC"/>
    <w:rsid w:val="008144B4"/>
    <w:rsid w:val="008208B9"/>
    <w:rsid w:val="00823302"/>
    <w:rsid w:val="008234E6"/>
    <w:rsid w:val="0083023D"/>
    <w:rsid w:val="00830BA8"/>
    <w:rsid w:val="00830F8F"/>
    <w:rsid w:val="00833F12"/>
    <w:rsid w:val="00834A9F"/>
    <w:rsid w:val="00835042"/>
    <w:rsid w:val="008369D9"/>
    <w:rsid w:val="00841382"/>
    <w:rsid w:val="0084769D"/>
    <w:rsid w:val="00850B9F"/>
    <w:rsid w:val="00851E95"/>
    <w:rsid w:val="00852A53"/>
    <w:rsid w:val="00852F46"/>
    <w:rsid w:val="00856071"/>
    <w:rsid w:val="00856467"/>
    <w:rsid w:val="008638A5"/>
    <w:rsid w:val="00866253"/>
    <w:rsid w:val="00867E22"/>
    <w:rsid w:val="00873F76"/>
    <w:rsid w:val="008760F0"/>
    <w:rsid w:val="0087796F"/>
    <w:rsid w:val="00880F30"/>
    <w:rsid w:val="00882629"/>
    <w:rsid w:val="00883436"/>
    <w:rsid w:val="0088720D"/>
    <w:rsid w:val="00892944"/>
    <w:rsid w:val="008940B5"/>
    <w:rsid w:val="0089649A"/>
    <w:rsid w:val="00896D9E"/>
    <w:rsid w:val="00897E26"/>
    <w:rsid w:val="00897E45"/>
    <w:rsid w:val="008A0F25"/>
    <w:rsid w:val="008A10CF"/>
    <w:rsid w:val="008A68DE"/>
    <w:rsid w:val="008B00B8"/>
    <w:rsid w:val="008B08E0"/>
    <w:rsid w:val="008C1079"/>
    <w:rsid w:val="008C26EA"/>
    <w:rsid w:val="008C7424"/>
    <w:rsid w:val="008C74ED"/>
    <w:rsid w:val="008D0A41"/>
    <w:rsid w:val="008D292F"/>
    <w:rsid w:val="008D52DC"/>
    <w:rsid w:val="008D66F9"/>
    <w:rsid w:val="008E0918"/>
    <w:rsid w:val="008E178E"/>
    <w:rsid w:val="008E4295"/>
    <w:rsid w:val="008E42AF"/>
    <w:rsid w:val="008E64A1"/>
    <w:rsid w:val="008F06CD"/>
    <w:rsid w:val="008F0A0A"/>
    <w:rsid w:val="008F5272"/>
    <w:rsid w:val="008F5A27"/>
    <w:rsid w:val="008F5DCF"/>
    <w:rsid w:val="008F72CE"/>
    <w:rsid w:val="00900327"/>
    <w:rsid w:val="00900739"/>
    <w:rsid w:val="00902EC5"/>
    <w:rsid w:val="00903CBA"/>
    <w:rsid w:val="00904792"/>
    <w:rsid w:val="00905220"/>
    <w:rsid w:val="00906842"/>
    <w:rsid w:val="00910434"/>
    <w:rsid w:val="00910584"/>
    <w:rsid w:val="00913819"/>
    <w:rsid w:val="00916CE8"/>
    <w:rsid w:val="009201E6"/>
    <w:rsid w:val="009221A1"/>
    <w:rsid w:val="009235F6"/>
    <w:rsid w:val="00925A16"/>
    <w:rsid w:val="00925FDD"/>
    <w:rsid w:val="0092614D"/>
    <w:rsid w:val="00930DA4"/>
    <w:rsid w:val="00940930"/>
    <w:rsid w:val="0094299F"/>
    <w:rsid w:val="009445AF"/>
    <w:rsid w:val="00944B77"/>
    <w:rsid w:val="00944C80"/>
    <w:rsid w:val="009457D2"/>
    <w:rsid w:val="0094720C"/>
    <w:rsid w:val="00947B1B"/>
    <w:rsid w:val="009515AB"/>
    <w:rsid w:val="00952D3C"/>
    <w:rsid w:val="00953436"/>
    <w:rsid w:val="00953C78"/>
    <w:rsid w:val="00954E6A"/>
    <w:rsid w:val="0095707A"/>
    <w:rsid w:val="00957B50"/>
    <w:rsid w:val="009602B3"/>
    <w:rsid w:val="00960480"/>
    <w:rsid w:val="009604D7"/>
    <w:rsid w:val="009620D2"/>
    <w:rsid w:val="009651AD"/>
    <w:rsid w:val="00966D36"/>
    <w:rsid w:val="00972B67"/>
    <w:rsid w:val="009864BB"/>
    <w:rsid w:val="0098713F"/>
    <w:rsid w:val="00987758"/>
    <w:rsid w:val="00987835"/>
    <w:rsid w:val="00987864"/>
    <w:rsid w:val="00987881"/>
    <w:rsid w:val="00987F0A"/>
    <w:rsid w:val="00993E9E"/>
    <w:rsid w:val="00996B34"/>
    <w:rsid w:val="009A2B36"/>
    <w:rsid w:val="009A3E5F"/>
    <w:rsid w:val="009A4AFB"/>
    <w:rsid w:val="009A5407"/>
    <w:rsid w:val="009A7E00"/>
    <w:rsid w:val="009B05B3"/>
    <w:rsid w:val="009B2F2D"/>
    <w:rsid w:val="009B3ADC"/>
    <w:rsid w:val="009B65DD"/>
    <w:rsid w:val="009C04C3"/>
    <w:rsid w:val="009C04EC"/>
    <w:rsid w:val="009C45C3"/>
    <w:rsid w:val="009C6EA9"/>
    <w:rsid w:val="009C72B9"/>
    <w:rsid w:val="009D3AB3"/>
    <w:rsid w:val="009D5459"/>
    <w:rsid w:val="009E1A85"/>
    <w:rsid w:val="009E5913"/>
    <w:rsid w:val="009F025E"/>
    <w:rsid w:val="009F0EB2"/>
    <w:rsid w:val="009F452C"/>
    <w:rsid w:val="00A01F41"/>
    <w:rsid w:val="00A0499A"/>
    <w:rsid w:val="00A0508E"/>
    <w:rsid w:val="00A06677"/>
    <w:rsid w:val="00A06A6B"/>
    <w:rsid w:val="00A07475"/>
    <w:rsid w:val="00A11614"/>
    <w:rsid w:val="00A13600"/>
    <w:rsid w:val="00A16908"/>
    <w:rsid w:val="00A21CAD"/>
    <w:rsid w:val="00A25CE3"/>
    <w:rsid w:val="00A25E09"/>
    <w:rsid w:val="00A27729"/>
    <w:rsid w:val="00A311EF"/>
    <w:rsid w:val="00A314D0"/>
    <w:rsid w:val="00A335B1"/>
    <w:rsid w:val="00A337BF"/>
    <w:rsid w:val="00A3477E"/>
    <w:rsid w:val="00A3692A"/>
    <w:rsid w:val="00A37085"/>
    <w:rsid w:val="00A403C8"/>
    <w:rsid w:val="00A451B0"/>
    <w:rsid w:val="00A45841"/>
    <w:rsid w:val="00A46848"/>
    <w:rsid w:val="00A52FFB"/>
    <w:rsid w:val="00A5308A"/>
    <w:rsid w:val="00A534E7"/>
    <w:rsid w:val="00A54A5F"/>
    <w:rsid w:val="00A5568F"/>
    <w:rsid w:val="00A56AAC"/>
    <w:rsid w:val="00A620F8"/>
    <w:rsid w:val="00A62EC3"/>
    <w:rsid w:val="00A63407"/>
    <w:rsid w:val="00A64D6B"/>
    <w:rsid w:val="00A65B5B"/>
    <w:rsid w:val="00A6610A"/>
    <w:rsid w:val="00A67738"/>
    <w:rsid w:val="00A67BB7"/>
    <w:rsid w:val="00A711A4"/>
    <w:rsid w:val="00A7155E"/>
    <w:rsid w:val="00A72FA9"/>
    <w:rsid w:val="00A74E5C"/>
    <w:rsid w:val="00A7540A"/>
    <w:rsid w:val="00A8177C"/>
    <w:rsid w:val="00A82FFD"/>
    <w:rsid w:val="00A8797D"/>
    <w:rsid w:val="00A90250"/>
    <w:rsid w:val="00A9241A"/>
    <w:rsid w:val="00A92C9B"/>
    <w:rsid w:val="00A92F34"/>
    <w:rsid w:val="00A93721"/>
    <w:rsid w:val="00A93C10"/>
    <w:rsid w:val="00A95D5B"/>
    <w:rsid w:val="00A9670E"/>
    <w:rsid w:val="00AA055B"/>
    <w:rsid w:val="00AA1091"/>
    <w:rsid w:val="00AA2F22"/>
    <w:rsid w:val="00AA38A0"/>
    <w:rsid w:val="00AA3B6F"/>
    <w:rsid w:val="00AA44E3"/>
    <w:rsid w:val="00AA4FD9"/>
    <w:rsid w:val="00AA55AA"/>
    <w:rsid w:val="00AA5789"/>
    <w:rsid w:val="00AA5DB7"/>
    <w:rsid w:val="00AA5E01"/>
    <w:rsid w:val="00AA7483"/>
    <w:rsid w:val="00AB050C"/>
    <w:rsid w:val="00AB0E9E"/>
    <w:rsid w:val="00AB758B"/>
    <w:rsid w:val="00AC0341"/>
    <w:rsid w:val="00AC0574"/>
    <w:rsid w:val="00AC39DC"/>
    <w:rsid w:val="00AC65FF"/>
    <w:rsid w:val="00AC71D1"/>
    <w:rsid w:val="00AD0E89"/>
    <w:rsid w:val="00AD1383"/>
    <w:rsid w:val="00AD73BC"/>
    <w:rsid w:val="00AE13E8"/>
    <w:rsid w:val="00AE173E"/>
    <w:rsid w:val="00AE1F79"/>
    <w:rsid w:val="00AE7231"/>
    <w:rsid w:val="00AF2366"/>
    <w:rsid w:val="00AF33B5"/>
    <w:rsid w:val="00AF3437"/>
    <w:rsid w:val="00AF4442"/>
    <w:rsid w:val="00AF5616"/>
    <w:rsid w:val="00B03771"/>
    <w:rsid w:val="00B03F38"/>
    <w:rsid w:val="00B05079"/>
    <w:rsid w:val="00B05779"/>
    <w:rsid w:val="00B060A8"/>
    <w:rsid w:val="00B06D31"/>
    <w:rsid w:val="00B1193D"/>
    <w:rsid w:val="00B145E2"/>
    <w:rsid w:val="00B14F89"/>
    <w:rsid w:val="00B16469"/>
    <w:rsid w:val="00B170B5"/>
    <w:rsid w:val="00B213EF"/>
    <w:rsid w:val="00B21526"/>
    <w:rsid w:val="00B25A15"/>
    <w:rsid w:val="00B25C2D"/>
    <w:rsid w:val="00B314DF"/>
    <w:rsid w:val="00B34131"/>
    <w:rsid w:val="00B34F2F"/>
    <w:rsid w:val="00B36AF8"/>
    <w:rsid w:val="00B402B7"/>
    <w:rsid w:val="00B40B2B"/>
    <w:rsid w:val="00B430BB"/>
    <w:rsid w:val="00B4446C"/>
    <w:rsid w:val="00B44B45"/>
    <w:rsid w:val="00B45EE6"/>
    <w:rsid w:val="00B46097"/>
    <w:rsid w:val="00B4714D"/>
    <w:rsid w:val="00B47E5D"/>
    <w:rsid w:val="00B50063"/>
    <w:rsid w:val="00B52143"/>
    <w:rsid w:val="00B52F66"/>
    <w:rsid w:val="00B56174"/>
    <w:rsid w:val="00B56DD5"/>
    <w:rsid w:val="00B57199"/>
    <w:rsid w:val="00B6063D"/>
    <w:rsid w:val="00B62BD4"/>
    <w:rsid w:val="00B66552"/>
    <w:rsid w:val="00B677C3"/>
    <w:rsid w:val="00B70575"/>
    <w:rsid w:val="00B71895"/>
    <w:rsid w:val="00B72FFE"/>
    <w:rsid w:val="00B73765"/>
    <w:rsid w:val="00B773F8"/>
    <w:rsid w:val="00B80509"/>
    <w:rsid w:val="00B81941"/>
    <w:rsid w:val="00B81B5E"/>
    <w:rsid w:val="00B81FDF"/>
    <w:rsid w:val="00B82B75"/>
    <w:rsid w:val="00B830A3"/>
    <w:rsid w:val="00B843B6"/>
    <w:rsid w:val="00B84785"/>
    <w:rsid w:val="00B850B3"/>
    <w:rsid w:val="00B8519E"/>
    <w:rsid w:val="00B92470"/>
    <w:rsid w:val="00B9290E"/>
    <w:rsid w:val="00B92AAB"/>
    <w:rsid w:val="00B930F9"/>
    <w:rsid w:val="00B9376A"/>
    <w:rsid w:val="00B94805"/>
    <w:rsid w:val="00B96F21"/>
    <w:rsid w:val="00BA1D3B"/>
    <w:rsid w:val="00BA2F76"/>
    <w:rsid w:val="00BA3298"/>
    <w:rsid w:val="00BA5108"/>
    <w:rsid w:val="00BA5CE7"/>
    <w:rsid w:val="00BA6BA8"/>
    <w:rsid w:val="00BA6E23"/>
    <w:rsid w:val="00BA78F2"/>
    <w:rsid w:val="00BB29E0"/>
    <w:rsid w:val="00BB3BF3"/>
    <w:rsid w:val="00BB77FB"/>
    <w:rsid w:val="00BC1CA2"/>
    <w:rsid w:val="00BC1D32"/>
    <w:rsid w:val="00BC33E5"/>
    <w:rsid w:val="00BC451E"/>
    <w:rsid w:val="00BC5513"/>
    <w:rsid w:val="00BC6557"/>
    <w:rsid w:val="00BC76A4"/>
    <w:rsid w:val="00BD0375"/>
    <w:rsid w:val="00BD2038"/>
    <w:rsid w:val="00BD2B28"/>
    <w:rsid w:val="00BD416E"/>
    <w:rsid w:val="00BD6257"/>
    <w:rsid w:val="00BE4752"/>
    <w:rsid w:val="00BE705C"/>
    <w:rsid w:val="00BE7264"/>
    <w:rsid w:val="00BF0EBE"/>
    <w:rsid w:val="00BF1F15"/>
    <w:rsid w:val="00BF6252"/>
    <w:rsid w:val="00C00226"/>
    <w:rsid w:val="00C012CA"/>
    <w:rsid w:val="00C02DF4"/>
    <w:rsid w:val="00C035B5"/>
    <w:rsid w:val="00C03DB8"/>
    <w:rsid w:val="00C069C4"/>
    <w:rsid w:val="00C071CD"/>
    <w:rsid w:val="00C13C05"/>
    <w:rsid w:val="00C154BB"/>
    <w:rsid w:val="00C15BD5"/>
    <w:rsid w:val="00C2314D"/>
    <w:rsid w:val="00C26752"/>
    <w:rsid w:val="00C309FC"/>
    <w:rsid w:val="00C33168"/>
    <w:rsid w:val="00C35BF9"/>
    <w:rsid w:val="00C368D5"/>
    <w:rsid w:val="00C375C1"/>
    <w:rsid w:val="00C402EE"/>
    <w:rsid w:val="00C4073F"/>
    <w:rsid w:val="00C40EE3"/>
    <w:rsid w:val="00C41837"/>
    <w:rsid w:val="00C42852"/>
    <w:rsid w:val="00C46C24"/>
    <w:rsid w:val="00C475A3"/>
    <w:rsid w:val="00C51202"/>
    <w:rsid w:val="00C52314"/>
    <w:rsid w:val="00C529EE"/>
    <w:rsid w:val="00C6122E"/>
    <w:rsid w:val="00C6212A"/>
    <w:rsid w:val="00C648CF"/>
    <w:rsid w:val="00C6546A"/>
    <w:rsid w:val="00C66C69"/>
    <w:rsid w:val="00C66D14"/>
    <w:rsid w:val="00C700D5"/>
    <w:rsid w:val="00C701D2"/>
    <w:rsid w:val="00C702A9"/>
    <w:rsid w:val="00C722FB"/>
    <w:rsid w:val="00C73980"/>
    <w:rsid w:val="00C73E3E"/>
    <w:rsid w:val="00C77474"/>
    <w:rsid w:val="00C803E3"/>
    <w:rsid w:val="00C81921"/>
    <w:rsid w:val="00C8254A"/>
    <w:rsid w:val="00C83A3F"/>
    <w:rsid w:val="00C87DF2"/>
    <w:rsid w:val="00C92898"/>
    <w:rsid w:val="00C92EDD"/>
    <w:rsid w:val="00C94C24"/>
    <w:rsid w:val="00C94F50"/>
    <w:rsid w:val="00C95BC9"/>
    <w:rsid w:val="00C960CF"/>
    <w:rsid w:val="00CA22DD"/>
    <w:rsid w:val="00CA2E13"/>
    <w:rsid w:val="00CA36C4"/>
    <w:rsid w:val="00CA39C7"/>
    <w:rsid w:val="00CA39F8"/>
    <w:rsid w:val="00CA6073"/>
    <w:rsid w:val="00CA6480"/>
    <w:rsid w:val="00CB068D"/>
    <w:rsid w:val="00CB2816"/>
    <w:rsid w:val="00CB2C41"/>
    <w:rsid w:val="00CB64DF"/>
    <w:rsid w:val="00CC235B"/>
    <w:rsid w:val="00CC7AE1"/>
    <w:rsid w:val="00CD049C"/>
    <w:rsid w:val="00CD1D23"/>
    <w:rsid w:val="00CD1DA5"/>
    <w:rsid w:val="00CD25DE"/>
    <w:rsid w:val="00CD31F2"/>
    <w:rsid w:val="00CD6403"/>
    <w:rsid w:val="00CD6480"/>
    <w:rsid w:val="00CE2FF3"/>
    <w:rsid w:val="00CE3622"/>
    <w:rsid w:val="00CE53C6"/>
    <w:rsid w:val="00CE7172"/>
    <w:rsid w:val="00CE79A7"/>
    <w:rsid w:val="00CE7FEA"/>
    <w:rsid w:val="00CF0749"/>
    <w:rsid w:val="00CF2348"/>
    <w:rsid w:val="00CF486C"/>
    <w:rsid w:val="00D00324"/>
    <w:rsid w:val="00D012BE"/>
    <w:rsid w:val="00D013C6"/>
    <w:rsid w:val="00D02ABF"/>
    <w:rsid w:val="00D0532B"/>
    <w:rsid w:val="00D05C64"/>
    <w:rsid w:val="00D10198"/>
    <w:rsid w:val="00D11C7F"/>
    <w:rsid w:val="00D12681"/>
    <w:rsid w:val="00D16F9D"/>
    <w:rsid w:val="00D17AD9"/>
    <w:rsid w:val="00D2033A"/>
    <w:rsid w:val="00D2455B"/>
    <w:rsid w:val="00D279C6"/>
    <w:rsid w:val="00D31810"/>
    <w:rsid w:val="00D33747"/>
    <w:rsid w:val="00D33870"/>
    <w:rsid w:val="00D34926"/>
    <w:rsid w:val="00D3509F"/>
    <w:rsid w:val="00D36E57"/>
    <w:rsid w:val="00D375DE"/>
    <w:rsid w:val="00D41277"/>
    <w:rsid w:val="00D42A64"/>
    <w:rsid w:val="00D4314B"/>
    <w:rsid w:val="00D44283"/>
    <w:rsid w:val="00D44BA1"/>
    <w:rsid w:val="00D44EAF"/>
    <w:rsid w:val="00D45679"/>
    <w:rsid w:val="00D51211"/>
    <w:rsid w:val="00D51218"/>
    <w:rsid w:val="00D53ACC"/>
    <w:rsid w:val="00D54BE4"/>
    <w:rsid w:val="00D54E44"/>
    <w:rsid w:val="00D5545F"/>
    <w:rsid w:val="00D555FA"/>
    <w:rsid w:val="00D55F19"/>
    <w:rsid w:val="00D57C29"/>
    <w:rsid w:val="00D60810"/>
    <w:rsid w:val="00D619D8"/>
    <w:rsid w:val="00D641B9"/>
    <w:rsid w:val="00D657B7"/>
    <w:rsid w:val="00D67ECB"/>
    <w:rsid w:val="00D73502"/>
    <w:rsid w:val="00D74284"/>
    <w:rsid w:val="00D77CEB"/>
    <w:rsid w:val="00D806D6"/>
    <w:rsid w:val="00D84DD5"/>
    <w:rsid w:val="00D85980"/>
    <w:rsid w:val="00D865E3"/>
    <w:rsid w:val="00D86F92"/>
    <w:rsid w:val="00D90FB3"/>
    <w:rsid w:val="00D91690"/>
    <w:rsid w:val="00D91AB9"/>
    <w:rsid w:val="00D94839"/>
    <w:rsid w:val="00D95FFC"/>
    <w:rsid w:val="00D97B2E"/>
    <w:rsid w:val="00DA1122"/>
    <w:rsid w:val="00DA3A6C"/>
    <w:rsid w:val="00DA43F9"/>
    <w:rsid w:val="00DA51AD"/>
    <w:rsid w:val="00DB1516"/>
    <w:rsid w:val="00DB1D12"/>
    <w:rsid w:val="00DB1D91"/>
    <w:rsid w:val="00DB2038"/>
    <w:rsid w:val="00DB3F9C"/>
    <w:rsid w:val="00DB4DAD"/>
    <w:rsid w:val="00DB4E9D"/>
    <w:rsid w:val="00DC05AD"/>
    <w:rsid w:val="00DC14AB"/>
    <w:rsid w:val="00DC1E4A"/>
    <w:rsid w:val="00DC25DF"/>
    <w:rsid w:val="00DC2A9D"/>
    <w:rsid w:val="00DC3CA8"/>
    <w:rsid w:val="00DC4596"/>
    <w:rsid w:val="00DC4655"/>
    <w:rsid w:val="00DC4F37"/>
    <w:rsid w:val="00DC5AA7"/>
    <w:rsid w:val="00DC6032"/>
    <w:rsid w:val="00DD22E7"/>
    <w:rsid w:val="00DD2A3A"/>
    <w:rsid w:val="00DD2C0F"/>
    <w:rsid w:val="00DD38C2"/>
    <w:rsid w:val="00DD4CA4"/>
    <w:rsid w:val="00DD5D6B"/>
    <w:rsid w:val="00DD6492"/>
    <w:rsid w:val="00DD7544"/>
    <w:rsid w:val="00DE0C95"/>
    <w:rsid w:val="00DE0DFE"/>
    <w:rsid w:val="00DE1F93"/>
    <w:rsid w:val="00DE245B"/>
    <w:rsid w:val="00DE4060"/>
    <w:rsid w:val="00DE523B"/>
    <w:rsid w:val="00DE5908"/>
    <w:rsid w:val="00DF0F17"/>
    <w:rsid w:val="00DF22AD"/>
    <w:rsid w:val="00DF57DA"/>
    <w:rsid w:val="00DF5EBF"/>
    <w:rsid w:val="00DF63EB"/>
    <w:rsid w:val="00DF73DC"/>
    <w:rsid w:val="00E00F7D"/>
    <w:rsid w:val="00E01AE8"/>
    <w:rsid w:val="00E04715"/>
    <w:rsid w:val="00E05BD3"/>
    <w:rsid w:val="00E06D96"/>
    <w:rsid w:val="00E07A46"/>
    <w:rsid w:val="00E11ED0"/>
    <w:rsid w:val="00E15945"/>
    <w:rsid w:val="00E1617B"/>
    <w:rsid w:val="00E17097"/>
    <w:rsid w:val="00E201F2"/>
    <w:rsid w:val="00E232E9"/>
    <w:rsid w:val="00E30F58"/>
    <w:rsid w:val="00E3375D"/>
    <w:rsid w:val="00E33A4A"/>
    <w:rsid w:val="00E34055"/>
    <w:rsid w:val="00E3516E"/>
    <w:rsid w:val="00E35256"/>
    <w:rsid w:val="00E358B6"/>
    <w:rsid w:val="00E37A8D"/>
    <w:rsid w:val="00E37CB0"/>
    <w:rsid w:val="00E41AED"/>
    <w:rsid w:val="00E41F99"/>
    <w:rsid w:val="00E4212F"/>
    <w:rsid w:val="00E42529"/>
    <w:rsid w:val="00E43179"/>
    <w:rsid w:val="00E4395B"/>
    <w:rsid w:val="00E4413B"/>
    <w:rsid w:val="00E4557C"/>
    <w:rsid w:val="00E45CE6"/>
    <w:rsid w:val="00E4649D"/>
    <w:rsid w:val="00E47AA0"/>
    <w:rsid w:val="00E505CD"/>
    <w:rsid w:val="00E52F4A"/>
    <w:rsid w:val="00E56979"/>
    <w:rsid w:val="00E614EB"/>
    <w:rsid w:val="00E61D5A"/>
    <w:rsid w:val="00E6227C"/>
    <w:rsid w:val="00E6280D"/>
    <w:rsid w:val="00E64569"/>
    <w:rsid w:val="00E67571"/>
    <w:rsid w:val="00E7009B"/>
    <w:rsid w:val="00E73723"/>
    <w:rsid w:val="00E7396C"/>
    <w:rsid w:val="00E74050"/>
    <w:rsid w:val="00E749B2"/>
    <w:rsid w:val="00E75BAC"/>
    <w:rsid w:val="00E76AD6"/>
    <w:rsid w:val="00E7792E"/>
    <w:rsid w:val="00E8039C"/>
    <w:rsid w:val="00E81014"/>
    <w:rsid w:val="00E826AA"/>
    <w:rsid w:val="00E827F1"/>
    <w:rsid w:val="00E8412E"/>
    <w:rsid w:val="00E85421"/>
    <w:rsid w:val="00E85885"/>
    <w:rsid w:val="00E870B5"/>
    <w:rsid w:val="00E91F25"/>
    <w:rsid w:val="00E924EB"/>
    <w:rsid w:val="00E93324"/>
    <w:rsid w:val="00E956A1"/>
    <w:rsid w:val="00E95CFE"/>
    <w:rsid w:val="00E960CD"/>
    <w:rsid w:val="00E96396"/>
    <w:rsid w:val="00E96C9D"/>
    <w:rsid w:val="00EA0AFD"/>
    <w:rsid w:val="00EA30AD"/>
    <w:rsid w:val="00EB2627"/>
    <w:rsid w:val="00EB2CAB"/>
    <w:rsid w:val="00EB30C8"/>
    <w:rsid w:val="00EB31B3"/>
    <w:rsid w:val="00EB3479"/>
    <w:rsid w:val="00EB36C1"/>
    <w:rsid w:val="00EB40C7"/>
    <w:rsid w:val="00EB664C"/>
    <w:rsid w:val="00EB6ED4"/>
    <w:rsid w:val="00EB72AA"/>
    <w:rsid w:val="00EC0D15"/>
    <w:rsid w:val="00EC39F1"/>
    <w:rsid w:val="00EC3A6E"/>
    <w:rsid w:val="00EC4C95"/>
    <w:rsid w:val="00EC595E"/>
    <w:rsid w:val="00ED054F"/>
    <w:rsid w:val="00ED0C6A"/>
    <w:rsid w:val="00ED2C84"/>
    <w:rsid w:val="00ED38E8"/>
    <w:rsid w:val="00ED5E9F"/>
    <w:rsid w:val="00EE0964"/>
    <w:rsid w:val="00EE1E02"/>
    <w:rsid w:val="00EE417B"/>
    <w:rsid w:val="00EE44D5"/>
    <w:rsid w:val="00EE65DE"/>
    <w:rsid w:val="00EE6762"/>
    <w:rsid w:val="00EF032C"/>
    <w:rsid w:val="00EF1C4B"/>
    <w:rsid w:val="00EF203F"/>
    <w:rsid w:val="00EF2429"/>
    <w:rsid w:val="00EF40FE"/>
    <w:rsid w:val="00EF4A7C"/>
    <w:rsid w:val="00EF564C"/>
    <w:rsid w:val="00F00FB9"/>
    <w:rsid w:val="00F01F9A"/>
    <w:rsid w:val="00F02871"/>
    <w:rsid w:val="00F047E1"/>
    <w:rsid w:val="00F04CD0"/>
    <w:rsid w:val="00F06CD8"/>
    <w:rsid w:val="00F07F94"/>
    <w:rsid w:val="00F11187"/>
    <w:rsid w:val="00F1128F"/>
    <w:rsid w:val="00F115F0"/>
    <w:rsid w:val="00F14B7B"/>
    <w:rsid w:val="00F15A91"/>
    <w:rsid w:val="00F16582"/>
    <w:rsid w:val="00F166A6"/>
    <w:rsid w:val="00F220C8"/>
    <w:rsid w:val="00F2348A"/>
    <w:rsid w:val="00F2504F"/>
    <w:rsid w:val="00F30E16"/>
    <w:rsid w:val="00F321FC"/>
    <w:rsid w:val="00F36024"/>
    <w:rsid w:val="00F37F0A"/>
    <w:rsid w:val="00F42D01"/>
    <w:rsid w:val="00F43B1F"/>
    <w:rsid w:val="00F44B6A"/>
    <w:rsid w:val="00F44C94"/>
    <w:rsid w:val="00F45EF1"/>
    <w:rsid w:val="00F46B03"/>
    <w:rsid w:val="00F50930"/>
    <w:rsid w:val="00F51E6A"/>
    <w:rsid w:val="00F539ED"/>
    <w:rsid w:val="00F55591"/>
    <w:rsid w:val="00F63427"/>
    <w:rsid w:val="00F6714B"/>
    <w:rsid w:val="00F710B1"/>
    <w:rsid w:val="00F72E3E"/>
    <w:rsid w:val="00F7316F"/>
    <w:rsid w:val="00F73793"/>
    <w:rsid w:val="00F74207"/>
    <w:rsid w:val="00F76A6E"/>
    <w:rsid w:val="00F8021A"/>
    <w:rsid w:val="00F80396"/>
    <w:rsid w:val="00F83030"/>
    <w:rsid w:val="00F83A17"/>
    <w:rsid w:val="00F84B91"/>
    <w:rsid w:val="00F87703"/>
    <w:rsid w:val="00F92A32"/>
    <w:rsid w:val="00F92F9D"/>
    <w:rsid w:val="00F94429"/>
    <w:rsid w:val="00F946D3"/>
    <w:rsid w:val="00F951E4"/>
    <w:rsid w:val="00F954F4"/>
    <w:rsid w:val="00F96366"/>
    <w:rsid w:val="00F9672E"/>
    <w:rsid w:val="00FA3424"/>
    <w:rsid w:val="00FA497F"/>
    <w:rsid w:val="00FA5954"/>
    <w:rsid w:val="00FA5DA0"/>
    <w:rsid w:val="00FA7D78"/>
    <w:rsid w:val="00FB0AD6"/>
    <w:rsid w:val="00FB1D7E"/>
    <w:rsid w:val="00FB3FCA"/>
    <w:rsid w:val="00FB426D"/>
    <w:rsid w:val="00FB469B"/>
    <w:rsid w:val="00FB4715"/>
    <w:rsid w:val="00FC2719"/>
    <w:rsid w:val="00FC3CE9"/>
    <w:rsid w:val="00FC40FE"/>
    <w:rsid w:val="00FC5D80"/>
    <w:rsid w:val="00FD174E"/>
    <w:rsid w:val="00FD1B06"/>
    <w:rsid w:val="00FD6B96"/>
    <w:rsid w:val="00FD7353"/>
    <w:rsid w:val="00FE1569"/>
    <w:rsid w:val="00FE20EE"/>
    <w:rsid w:val="00FE2BE0"/>
    <w:rsid w:val="00FE3FE0"/>
    <w:rsid w:val="00FE663B"/>
    <w:rsid w:val="00FE7729"/>
    <w:rsid w:val="00FE788D"/>
    <w:rsid w:val="00FF2027"/>
    <w:rsid w:val="00FF548A"/>
    <w:rsid w:val="00FF65E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962ED1"/>
  <w15:chartTrackingRefBased/>
  <w15:docId w15:val="{45F4B907-F2B8-42EA-83D2-ABB8E03C3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17774F"/>
    <w:pPr>
      <w:autoSpaceDE w:val="0"/>
      <w:autoSpaceDN w:val="0"/>
      <w:adjustRightInd w:val="0"/>
      <w:spacing w:line="360" w:lineRule="auto"/>
    </w:pPr>
    <w:rPr>
      <w:rFonts w:ascii="Arial" w:hAnsi="Arial" w:cs="Arial"/>
      <w:sz w:val="20"/>
      <w:szCs w:val="20"/>
      <w:lang w:val="en-GB" w:eastAsia="nl-BE"/>
    </w:rPr>
  </w:style>
  <w:style w:type="paragraph" w:styleId="Naslov1">
    <w:name w:val="heading 1"/>
    <w:basedOn w:val="Navaden"/>
    <w:next w:val="Navaden"/>
    <w:link w:val="Naslov1Znak"/>
    <w:uiPriority w:val="9"/>
    <w:qFormat/>
    <w:rsid w:val="0017774F"/>
    <w:pPr>
      <w:keepNext/>
      <w:keepLines/>
      <w:spacing w:before="240" w:after="0" w:line="276" w:lineRule="auto"/>
      <w:outlineLvl w:val="0"/>
    </w:pPr>
    <w:rPr>
      <w:rFonts w:eastAsiaTheme="majorEastAsia"/>
      <w:b/>
      <w:sz w:val="24"/>
      <w:szCs w:val="24"/>
    </w:rPr>
  </w:style>
  <w:style w:type="paragraph" w:styleId="Naslov2">
    <w:name w:val="heading 2"/>
    <w:basedOn w:val="Navaden"/>
    <w:next w:val="Navaden"/>
    <w:link w:val="Naslov2Znak"/>
    <w:uiPriority w:val="9"/>
    <w:unhideWhenUsed/>
    <w:qFormat/>
    <w:rsid w:val="005D03B4"/>
    <w:pPr>
      <w:keepNext/>
      <w:keepLines/>
      <w:spacing w:before="40" w:after="0"/>
      <w:ind w:left="357" w:hanging="357"/>
      <w:outlineLvl w:val="1"/>
    </w:pPr>
    <w:rPr>
      <w:rFonts w:eastAsiaTheme="majorEastAsia"/>
      <w:b/>
    </w:rPr>
  </w:style>
  <w:style w:type="paragraph" w:styleId="Naslov3">
    <w:name w:val="heading 3"/>
    <w:basedOn w:val="Navaden"/>
    <w:next w:val="Navaden"/>
    <w:link w:val="Naslov3Znak"/>
    <w:uiPriority w:val="9"/>
    <w:unhideWhenUsed/>
    <w:qFormat/>
    <w:rsid w:val="00EC4C95"/>
    <w:pPr>
      <w:keepNext/>
      <w:keepLines/>
      <w:spacing w:before="40" w:after="0"/>
      <w:outlineLvl w:val="2"/>
    </w:pPr>
    <w:rPr>
      <w:rFonts w:asciiTheme="majorHAnsi" w:eastAsiaTheme="majorEastAsia" w:hAnsiTheme="majorHAnsi" w:cstheme="majorBidi"/>
      <w:i/>
      <w:sz w:val="24"/>
      <w:szCs w:val="24"/>
    </w:rPr>
  </w:style>
  <w:style w:type="paragraph" w:styleId="Naslov4">
    <w:name w:val="heading 4"/>
    <w:basedOn w:val="Navaden"/>
    <w:next w:val="Navaden"/>
    <w:link w:val="Naslov4Znak"/>
    <w:uiPriority w:val="9"/>
    <w:unhideWhenUsed/>
    <w:qFormat/>
    <w:rsid w:val="00007831"/>
    <w:pPr>
      <w:keepNext/>
      <w:keepLines/>
      <w:spacing w:before="40" w:after="0"/>
      <w:outlineLvl w:val="3"/>
    </w:pPr>
    <w:rPr>
      <w:rFonts w:asciiTheme="majorHAnsi" w:eastAsiaTheme="majorEastAsia" w:hAnsiTheme="majorHAnsi" w:cstheme="majorBidi"/>
      <w:i/>
      <w:iCs/>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17774F"/>
    <w:rPr>
      <w:rFonts w:ascii="Arial" w:eastAsiaTheme="majorEastAsia" w:hAnsi="Arial" w:cs="Arial"/>
      <w:b/>
      <w:sz w:val="24"/>
      <w:szCs w:val="24"/>
      <w:lang w:val="en-GB" w:eastAsia="nl-BE"/>
    </w:rPr>
  </w:style>
  <w:style w:type="character" w:styleId="Pripombasklic">
    <w:name w:val="annotation reference"/>
    <w:basedOn w:val="Privzetapisavaodstavka"/>
    <w:uiPriority w:val="99"/>
    <w:semiHidden/>
    <w:unhideWhenUsed/>
    <w:rsid w:val="0040221A"/>
    <w:rPr>
      <w:sz w:val="16"/>
      <w:szCs w:val="16"/>
    </w:rPr>
  </w:style>
  <w:style w:type="paragraph" w:styleId="Pripombabesedilo">
    <w:name w:val="annotation text"/>
    <w:basedOn w:val="Navaden"/>
    <w:link w:val="PripombabesediloZnak"/>
    <w:uiPriority w:val="99"/>
    <w:unhideWhenUsed/>
    <w:rsid w:val="0040221A"/>
    <w:pPr>
      <w:spacing w:line="240" w:lineRule="auto"/>
    </w:pPr>
  </w:style>
  <w:style w:type="character" w:customStyle="1" w:styleId="PripombabesediloZnak">
    <w:name w:val="Pripomba – besedilo Znak"/>
    <w:basedOn w:val="Privzetapisavaodstavka"/>
    <w:link w:val="Pripombabesedilo"/>
    <w:uiPriority w:val="99"/>
    <w:rsid w:val="0040221A"/>
    <w:rPr>
      <w:sz w:val="20"/>
      <w:szCs w:val="20"/>
    </w:rPr>
  </w:style>
  <w:style w:type="paragraph" w:styleId="Zadevapripombe">
    <w:name w:val="annotation subject"/>
    <w:basedOn w:val="Pripombabesedilo"/>
    <w:next w:val="Pripombabesedilo"/>
    <w:link w:val="ZadevapripombeZnak"/>
    <w:uiPriority w:val="99"/>
    <w:semiHidden/>
    <w:unhideWhenUsed/>
    <w:rsid w:val="0040221A"/>
    <w:rPr>
      <w:b/>
      <w:bCs/>
    </w:rPr>
  </w:style>
  <w:style w:type="character" w:customStyle="1" w:styleId="ZadevapripombeZnak">
    <w:name w:val="Zadeva pripombe Znak"/>
    <w:basedOn w:val="PripombabesediloZnak"/>
    <w:link w:val="Zadevapripombe"/>
    <w:uiPriority w:val="99"/>
    <w:semiHidden/>
    <w:rsid w:val="0040221A"/>
    <w:rPr>
      <w:b/>
      <w:bCs/>
      <w:sz w:val="20"/>
      <w:szCs w:val="20"/>
    </w:rPr>
  </w:style>
  <w:style w:type="character" w:customStyle="1" w:styleId="Naslov2Znak">
    <w:name w:val="Naslov 2 Znak"/>
    <w:basedOn w:val="Privzetapisavaodstavka"/>
    <w:link w:val="Naslov2"/>
    <w:uiPriority w:val="9"/>
    <w:rsid w:val="005D03B4"/>
    <w:rPr>
      <w:rFonts w:ascii="Arial" w:eastAsiaTheme="majorEastAsia" w:hAnsi="Arial" w:cs="Arial"/>
      <w:b/>
      <w:sz w:val="20"/>
      <w:szCs w:val="20"/>
    </w:rPr>
  </w:style>
  <w:style w:type="paragraph" w:customStyle="1" w:styleId="EndNoteBibliographyTitle">
    <w:name w:val="EndNote Bibliography Title"/>
    <w:basedOn w:val="Navaden"/>
    <w:link w:val="EndNoteBibliographyTitleChar"/>
    <w:rsid w:val="000811BC"/>
    <w:pPr>
      <w:spacing w:after="0"/>
      <w:jc w:val="center"/>
    </w:pPr>
    <w:rPr>
      <w:rFonts w:ascii="Calibri" w:hAnsi="Calibri" w:cs="Calibri"/>
      <w:noProof/>
      <w:sz w:val="22"/>
    </w:rPr>
  </w:style>
  <w:style w:type="character" w:customStyle="1" w:styleId="EndNoteBibliographyTitleChar">
    <w:name w:val="EndNote Bibliography Title Char"/>
    <w:basedOn w:val="Privzetapisavaodstavka"/>
    <w:link w:val="EndNoteBibliographyTitle"/>
    <w:rsid w:val="000811BC"/>
    <w:rPr>
      <w:rFonts w:ascii="Calibri" w:hAnsi="Calibri" w:cs="Calibri"/>
      <w:noProof/>
      <w:szCs w:val="20"/>
      <w:lang w:val="en-GB" w:eastAsia="nl-BE"/>
    </w:rPr>
  </w:style>
  <w:style w:type="paragraph" w:customStyle="1" w:styleId="EndNoteBibliography">
    <w:name w:val="EndNote Bibliography"/>
    <w:basedOn w:val="Navaden"/>
    <w:link w:val="EndNoteBibliographyChar"/>
    <w:rsid w:val="000811BC"/>
    <w:pPr>
      <w:spacing w:line="240" w:lineRule="auto"/>
    </w:pPr>
    <w:rPr>
      <w:rFonts w:ascii="Calibri" w:hAnsi="Calibri" w:cs="Calibri"/>
      <w:noProof/>
      <w:sz w:val="22"/>
    </w:rPr>
  </w:style>
  <w:style w:type="character" w:customStyle="1" w:styleId="EndNoteBibliographyChar">
    <w:name w:val="EndNote Bibliography Char"/>
    <w:basedOn w:val="Privzetapisavaodstavka"/>
    <w:link w:val="EndNoteBibliography"/>
    <w:rsid w:val="000811BC"/>
    <w:rPr>
      <w:rFonts w:ascii="Calibri" w:hAnsi="Calibri" w:cs="Calibri"/>
      <w:noProof/>
      <w:szCs w:val="20"/>
      <w:lang w:val="en-GB" w:eastAsia="nl-BE"/>
    </w:rPr>
  </w:style>
  <w:style w:type="character" w:styleId="Hiperpovezava">
    <w:name w:val="Hyperlink"/>
    <w:basedOn w:val="Privzetapisavaodstavka"/>
    <w:uiPriority w:val="99"/>
    <w:unhideWhenUsed/>
    <w:rsid w:val="000811BC"/>
    <w:rPr>
      <w:color w:val="0563C1" w:themeColor="hyperlink"/>
      <w:u w:val="single"/>
    </w:rPr>
  </w:style>
  <w:style w:type="character" w:customStyle="1" w:styleId="UnresolvedMention1">
    <w:name w:val="Unresolved Mention1"/>
    <w:basedOn w:val="Privzetapisavaodstavka"/>
    <w:uiPriority w:val="99"/>
    <w:semiHidden/>
    <w:unhideWhenUsed/>
    <w:rsid w:val="000811BC"/>
    <w:rPr>
      <w:color w:val="605E5C"/>
      <w:shd w:val="clear" w:color="auto" w:fill="E1DFDD"/>
    </w:rPr>
  </w:style>
  <w:style w:type="paragraph" w:styleId="Odstavekseznama">
    <w:name w:val="List Paragraph"/>
    <w:basedOn w:val="Navaden"/>
    <w:uiPriority w:val="34"/>
    <w:qFormat/>
    <w:rsid w:val="00856467"/>
    <w:pPr>
      <w:spacing w:line="259" w:lineRule="auto"/>
      <w:ind w:left="720"/>
      <w:contextualSpacing/>
    </w:pPr>
    <w:rPr>
      <w:kern w:val="0"/>
      <w:lang w:val="nl-BE"/>
      <w14:ligatures w14:val="none"/>
    </w:rPr>
  </w:style>
  <w:style w:type="table" w:styleId="Tabelasvetlamrea1poudarek1">
    <w:name w:val="Grid Table 1 Light Accent 1"/>
    <w:basedOn w:val="Navadnatabela"/>
    <w:uiPriority w:val="46"/>
    <w:rsid w:val="00856467"/>
    <w:pPr>
      <w:spacing w:after="0" w:line="240" w:lineRule="auto"/>
    </w:pPr>
    <w:rPr>
      <w:kern w:val="0"/>
      <w:lang w:val="nl-BE"/>
      <w14:ligatures w14:val="none"/>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Napis">
    <w:name w:val="caption"/>
    <w:basedOn w:val="Navaden"/>
    <w:next w:val="Navaden"/>
    <w:uiPriority w:val="35"/>
    <w:unhideWhenUsed/>
    <w:qFormat/>
    <w:rsid w:val="00295400"/>
    <w:pPr>
      <w:spacing w:after="200" w:line="240" w:lineRule="auto"/>
    </w:pPr>
    <w:rPr>
      <w:i/>
      <w:iCs/>
      <w:kern w:val="0"/>
      <w:szCs w:val="18"/>
      <w:lang w:val="nl-BE"/>
      <w14:ligatures w14:val="none"/>
    </w:rPr>
  </w:style>
  <w:style w:type="paragraph" w:styleId="Navadensplet">
    <w:name w:val="Normal (Web)"/>
    <w:basedOn w:val="Navaden"/>
    <w:uiPriority w:val="99"/>
    <w:unhideWhenUsed/>
    <w:rsid w:val="00B05779"/>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Naslov3Znak">
    <w:name w:val="Naslov 3 Znak"/>
    <w:basedOn w:val="Privzetapisavaodstavka"/>
    <w:link w:val="Naslov3"/>
    <w:uiPriority w:val="9"/>
    <w:rsid w:val="00EC4C95"/>
    <w:rPr>
      <w:rFonts w:asciiTheme="majorHAnsi" w:eastAsiaTheme="majorEastAsia" w:hAnsiTheme="majorHAnsi" w:cstheme="majorBidi"/>
      <w:i/>
      <w:sz w:val="24"/>
      <w:szCs w:val="24"/>
    </w:rPr>
  </w:style>
  <w:style w:type="table" w:styleId="Tabelamrea">
    <w:name w:val="Table Grid"/>
    <w:basedOn w:val="Navadnatabela"/>
    <w:uiPriority w:val="39"/>
    <w:rsid w:val="009A3E5F"/>
    <w:pPr>
      <w:spacing w:after="0" w:line="240" w:lineRule="auto"/>
    </w:pPr>
    <w:rPr>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slov4Znak">
    <w:name w:val="Naslov 4 Znak"/>
    <w:basedOn w:val="Privzetapisavaodstavka"/>
    <w:link w:val="Naslov4"/>
    <w:uiPriority w:val="9"/>
    <w:rsid w:val="00007831"/>
    <w:rPr>
      <w:rFonts w:asciiTheme="majorHAnsi" w:eastAsiaTheme="majorEastAsia" w:hAnsiTheme="majorHAnsi" w:cstheme="majorBidi"/>
      <w:i/>
      <w:iCs/>
    </w:rPr>
  </w:style>
  <w:style w:type="paragraph" w:styleId="Besedilooblaka">
    <w:name w:val="Balloon Text"/>
    <w:basedOn w:val="Navaden"/>
    <w:link w:val="BesedilooblakaZnak"/>
    <w:uiPriority w:val="99"/>
    <w:semiHidden/>
    <w:unhideWhenUsed/>
    <w:rsid w:val="00122959"/>
    <w:pPr>
      <w:spacing w:after="0" w:line="240" w:lineRule="auto"/>
    </w:pPr>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122959"/>
    <w:rPr>
      <w:rFonts w:ascii="Segoe UI" w:hAnsi="Segoe UI" w:cs="Segoe UI"/>
      <w:sz w:val="18"/>
      <w:szCs w:val="18"/>
    </w:rPr>
  </w:style>
  <w:style w:type="paragraph" w:styleId="NaslovTOC">
    <w:name w:val="TOC Heading"/>
    <w:basedOn w:val="Naslov1"/>
    <w:next w:val="Navaden"/>
    <w:uiPriority w:val="39"/>
    <w:unhideWhenUsed/>
    <w:qFormat/>
    <w:rsid w:val="006478E6"/>
    <w:pPr>
      <w:spacing w:line="259" w:lineRule="auto"/>
      <w:outlineLvl w:val="9"/>
    </w:pPr>
    <w:rPr>
      <w:b w:val="0"/>
      <w:color w:val="2F5496" w:themeColor="accent1" w:themeShade="BF"/>
      <w:kern w:val="0"/>
      <w:lang w:val="de-DE" w:eastAsia="de-DE"/>
      <w14:ligatures w14:val="none"/>
    </w:rPr>
  </w:style>
  <w:style w:type="paragraph" w:styleId="Kazalovsebine1">
    <w:name w:val="toc 1"/>
    <w:basedOn w:val="Navaden"/>
    <w:next w:val="Navaden"/>
    <w:autoRedefine/>
    <w:uiPriority w:val="39"/>
    <w:unhideWhenUsed/>
    <w:rsid w:val="006478E6"/>
    <w:pPr>
      <w:spacing w:after="100"/>
    </w:pPr>
  </w:style>
  <w:style w:type="paragraph" w:styleId="Kazalovsebine2">
    <w:name w:val="toc 2"/>
    <w:basedOn w:val="Navaden"/>
    <w:next w:val="Navaden"/>
    <w:autoRedefine/>
    <w:uiPriority w:val="39"/>
    <w:unhideWhenUsed/>
    <w:rsid w:val="006478E6"/>
    <w:pPr>
      <w:spacing w:after="100"/>
      <w:ind w:left="220"/>
    </w:pPr>
  </w:style>
  <w:style w:type="paragraph" w:styleId="Kazalovsebine3">
    <w:name w:val="toc 3"/>
    <w:basedOn w:val="Navaden"/>
    <w:next w:val="Navaden"/>
    <w:autoRedefine/>
    <w:uiPriority w:val="39"/>
    <w:unhideWhenUsed/>
    <w:rsid w:val="006478E6"/>
    <w:pPr>
      <w:spacing w:after="100"/>
      <w:ind w:left="440"/>
    </w:pPr>
  </w:style>
  <w:style w:type="character" w:customStyle="1" w:styleId="Nerazreenaomemba1">
    <w:name w:val="Nerazrešena omemba1"/>
    <w:basedOn w:val="Privzetapisavaodstavka"/>
    <w:uiPriority w:val="99"/>
    <w:semiHidden/>
    <w:unhideWhenUsed/>
    <w:rsid w:val="00B72FFE"/>
    <w:rPr>
      <w:color w:val="605E5C"/>
      <w:shd w:val="clear" w:color="auto" w:fill="E1DFDD"/>
    </w:rPr>
  </w:style>
  <w:style w:type="paragraph" w:styleId="Revizija">
    <w:name w:val="Revision"/>
    <w:hidden/>
    <w:uiPriority w:val="99"/>
    <w:semiHidden/>
    <w:rsid w:val="00CE3622"/>
    <w:pPr>
      <w:spacing w:after="0" w:line="240" w:lineRule="auto"/>
    </w:pPr>
  </w:style>
  <w:style w:type="character" w:customStyle="1" w:styleId="Nerazreenaomemba2">
    <w:name w:val="Nerazrešena omemba2"/>
    <w:basedOn w:val="Privzetapisavaodstavka"/>
    <w:uiPriority w:val="99"/>
    <w:semiHidden/>
    <w:unhideWhenUsed/>
    <w:rsid w:val="00234A3D"/>
    <w:rPr>
      <w:color w:val="605E5C"/>
      <w:shd w:val="clear" w:color="auto" w:fill="E1DFDD"/>
    </w:rPr>
  </w:style>
  <w:style w:type="paragraph" w:styleId="Telobesedila2">
    <w:name w:val="Body Text 2"/>
    <w:basedOn w:val="Navaden"/>
    <w:link w:val="Telobesedila2Znak"/>
    <w:rsid w:val="00334A68"/>
    <w:pPr>
      <w:overflowPunct w:val="0"/>
      <w:spacing w:after="0" w:line="240" w:lineRule="atLeast"/>
      <w:ind w:right="334"/>
      <w:textAlignment w:val="baseline"/>
    </w:pPr>
    <w:rPr>
      <w:rFonts w:eastAsia="Times New Roman"/>
      <w:kern w:val="0"/>
      <w:lang w:val="en-US"/>
      <w14:ligatures w14:val="none"/>
    </w:rPr>
  </w:style>
  <w:style w:type="character" w:customStyle="1" w:styleId="Telobesedila2Znak">
    <w:name w:val="Telo besedila 2 Znak"/>
    <w:basedOn w:val="Privzetapisavaodstavka"/>
    <w:link w:val="Telobesedila2"/>
    <w:rsid w:val="00334A68"/>
    <w:rPr>
      <w:rFonts w:ascii="Arial" w:eastAsia="Times New Roman" w:hAnsi="Arial" w:cs="Arial"/>
      <w:kern w:val="0"/>
      <w:sz w:val="20"/>
      <w:szCs w:val="20"/>
      <w:lang w:val="en-US"/>
      <w14:ligatures w14:val="none"/>
    </w:rPr>
  </w:style>
  <w:style w:type="paragraph" w:styleId="Glava">
    <w:name w:val="header"/>
    <w:basedOn w:val="Navaden"/>
    <w:link w:val="GlavaZnak"/>
    <w:uiPriority w:val="99"/>
    <w:unhideWhenUsed/>
    <w:rsid w:val="00385B50"/>
    <w:pPr>
      <w:tabs>
        <w:tab w:val="center" w:pos="4513"/>
        <w:tab w:val="right" w:pos="9026"/>
      </w:tabs>
      <w:spacing w:after="0" w:line="240" w:lineRule="auto"/>
    </w:pPr>
  </w:style>
  <w:style w:type="character" w:customStyle="1" w:styleId="GlavaZnak">
    <w:name w:val="Glava Znak"/>
    <w:basedOn w:val="Privzetapisavaodstavka"/>
    <w:link w:val="Glava"/>
    <w:uiPriority w:val="99"/>
    <w:rsid w:val="00385B50"/>
  </w:style>
  <w:style w:type="paragraph" w:styleId="Noga">
    <w:name w:val="footer"/>
    <w:basedOn w:val="Navaden"/>
    <w:link w:val="NogaZnak"/>
    <w:uiPriority w:val="99"/>
    <w:unhideWhenUsed/>
    <w:rsid w:val="0017774F"/>
    <w:pPr>
      <w:tabs>
        <w:tab w:val="center" w:pos="4513"/>
        <w:tab w:val="right" w:pos="9026"/>
      </w:tabs>
      <w:spacing w:after="0" w:line="240" w:lineRule="auto"/>
    </w:pPr>
  </w:style>
  <w:style w:type="character" w:customStyle="1" w:styleId="NogaZnak">
    <w:name w:val="Noga Znak"/>
    <w:basedOn w:val="Privzetapisavaodstavka"/>
    <w:link w:val="Noga"/>
    <w:uiPriority w:val="99"/>
    <w:rsid w:val="0017774F"/>
    <w:rPr>
      <w:rFonts w:ascii="Arial" w:hAnsi="Arial" w:cs="Arial"/>
      <w:sz w:val="20"/>
      <w:szCs w:val="20"/>
      <w:lang w:val="en-US" w:eastAsia="nl-BE"/>
    </w:rPr>
  </w:style>
  <w:style w:type="character" w:styleId="tevilkavrstice">
    <w:name w:val="line number"/>
    <w:basedOn w:val="Privzetapisavaodstavka"/>
    <w:uiPriority w:val="99"/>
    <w:semiHidden/>
    <w:unhideWhenUsed/>
    <w:rsid w:val="005B4BC9"/>
  </w:style>
  <w:style w:type="character" w:styleId="SledenaHiperpovezava">
    <w:name w:val="FollowedHyperlink"/>
    <w:basedOn w:val="Privzetapisavaodstavka"/>
    <w:uiPriority w:val="99"/>
    <w:semiHidden/>
    <w:unhideWhenUsed/>
    <w:rsid w:val="00254915"/>
    <w:rPr>
      <w:color w:val="954F72" w:themeColor="followedHyperlink"/>
      <w:u w:val="single"/>
    </w:rPr>
  </w:style>
  <w:style w:type="paragraph" w:styleId="Sprotnaopomba-besedilo">
    <w:name w:val="footnote text"/>
    <w:basedOn w:val="Navaden"/>
    <w:link w:val="Sprotnaopomba-besediloZnak"/>
    <w:uiPriority w:val="99"/>
    <w:unhideWhenUsed/>
    <w:rsid w:val="00FC2719"/>
    <w:pPr>
      <w:autoSpaceDE/>
      <w:autoSpaceDN/>
      <w:adjustRightInd/>
      <w:spacing w:after="0" w:line="240" w:lineRule="auto"/>
      <w:jc w:val="both"/>
    </w:pPr>
    <w:rPr>
      <w:lang w:val="en-US" w:eastAsia="sl-SI"/>
    </w:rPr>
  </w:style>
  <w:style w:type="character" w:customStyle="1" w:styleId="Sprotnaopomba-besediloZnak">
    <w:name w:val="Sprotna opomba - besedilo Znak"/>
    <w:basedOn w:val="Privzetapisavaodstavka"/>
    <w:link w:val="Sprotnaopomba-besedilo"/>
    <w:uiPriority w:val="99"/>
    <w:rsid w:val="00FC2719"/>
    <w:rPr>
      <w:rFonts w:ascii="Arial" w:hAnsi="Arial" w:cs="Arial"/>
      <w:sz w:val="20"/>
      <w:szCs w:val="20"/>
      <w:lang w:val="en-US" w:eastAsia="sl-SI"/>
    </w:rPr>
  </w:style>
  <w:style w:type="character" w:styleId="Sprotnaopomba-sklic">
    <w:name w:val="footnote reference"/>
    <w:basedOn w:val="Privzetapisavaodstavka"/>
    <w:uiPriority w:val="99"/>
    <w:semiHidden/>
    <w:unhideWhenUsed/>
    <w:rsid w:val="00FC2719"/>
    <w:rPr>
      <w:vertAlign w:val="superscript"/>
    </w:rPr>
  </w:style>
  <w:style w:type="paragraph" w:customStyle="1" w:styleId="Default">
    <w:name w:val="Default"/>
    <w:rsid w:val="00FC2719"/>
    <w:pPr>
      <w:autoSpaceDE w:val="0"/>
      <w:autoSpaceDN w:val="0"/>
      <w:adjustRightInd w:val="0"/>
      <w:spacing w:after="0" w:line="240" w:lineRule="auto"/>
    </w:pPr>
    <w:rPr>
      <w:rFonts w:ascii="Aktiv Grotesk" w:hAnsi="Aktiv Grotesk" w:cs="Aktiv Grotesk"/>
      <w:color w:val="000000"/>
      <w:kern w:val="0"/>
      <w:sz w:val="24"/>
      <w:szCs w:val="24"/>
      <w:lang w:val="en-GB"/>
    </w:rPr>
  </w:style>
  <w:style w:type="character" w:customStyle="1" w:styleId="field">
    <w:name w:val="field"/>
    <w:basedOn w:val="Privzetapisavaodstavka"/>
    <w:rsid w:val="00FC2719"/>
  </w:style>
  <w:style w:type="character" w:customStyle="1" w:styleId="Nerazreenaomemba3">
    <w:name w:val="Nerazrešena omemba3"/>
    <w:basedOn w:val="Privzetapisavaodstavka"/>
    <w:uiPriority w:val="99"/>
    <w:semiHidden/>
    <w:unhideWhenUsed/>
    <w:rsid w:val="00FC2719"/>
    <w:rPr>
      <w:color w:val="605E5C"/>
      <w:shd w:val="clear" w:color="auto" w:fill="E1DFDD"/>
    </w:rPr>
  </w:style>
  <w:style w:type="character" w:customStyle="1" w:styleId="UnresolvedMention2">
    <w:name w:val="Unresolved Mention2"/>
    <w:basedOn w:val="Privzetapisavaodstavka"/>
    <w:uiPriority w:val="99"/>
    <w:semiHidden/>
    <w:unhideWhenUsed/>
    <w:rsid w:val="00FC2719"/>
    <w:rPr>
      <w:color w:val="605E5C"/>
      <w:shd w:val="clear" w:color="auto" w:fill="E1DFDD"/>
    </w:rPr>
  </w:style>
  <w:style w:type="paragraph" w:customStyle="1" w:styleId="xelementtoproof">
    <w:name w:val="x_elementtoproof"/>
    <w:basedOn w:val="Navaden"/>
    <w:rsid w:val="00FC2719"/>
    <w:pPr>
      <w:autoSpaceDE/>
      <w:autoSpaceDN/>
      <w:adjustRightInd/>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Telobesedila3">
    <w:name w:val="Body Text 3"/>
    <w:basedOn w:val="Navaden"/>
    <w:link w:val="Telobesedila3Znak"/>
    <w:uiPriority w:val="99"/>
    <w:unhideWhenUsed/>
    <w:rsid w:val="00FC2719"/>
    <w:pPr>
      <w:autoSpaceDE/>
      <w:autoSpaceDN/>
      <w:adjustRightInd/>
      <w:spacing w:after="120"/>
    </w:pPr>
    <w:rPr>
      <w:sz w:val="16"/>
      <w:szCs w:val="16"/>
    </w:rPr>
  </w:style>
  <w:style w:type="character" w:customStyle="1" w:styleId="Telobesedila3Znak">
    <w:name w:val="Telo besedila 3 Znak"/>
    <w:basedOn w:val="Privzetapisavaodstavka"/>
    <w:link w:val="Telobesedila3"/>
    <w:uiPriority w:val="99"/>
    <w:rsid w:val="00FC2719"/>
    <w:rPr>
      <w:rFonts w:ascii="Arial" w:hAnsi="Arial" w:cs="Arial"/>
      <w:sz w:val="16"/>
      <w:szCs w:val="16"/>
      <w:lang w:val="en-GB" w:eastAsia="nl-BE"/>
    </w:rPr>
  </w:style>
  <w:style w:type="character" w:customStyle="1" w:styleId="UnresolvedMention3">
    <w:name w:val="Unresolved Mention3"/>
    <w:basedOn w:val="Privzetapisavaodstavka"/>
    <w:uiPriority w:val="99"/>
    <w:semiHidden/>
    <w:unhideWhenUsed/>
    <w:rsid w:val="00AC03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va.eu.com/wp-content/uploads/2015/10/AVA-RECOMMENDED-REQUIREMENTS-ENG.pdf" TargetMode="External"/><Relationship Id="rId18" Type="http://schemas.openxmlformats.org/officeDocument/2006/relationships/header" Target="header2.xml"/><Relationship Id="rId26" Type="http://schemas.openxmlformats.org/officeDocument/2006/relationships/hyperlink" Target="https://ava.eu.com/wp-content/uploads/2015/11/AVA-Checklist-Booklet-FINAL-Web-copy.pdf" TargetMode="External"/><Relationship Id="rId39" Type="http://schemas.openxmlformats.org/officeDocument/2006/relationships/hyperlink" Target="https://ava.eu.com/resources/checklists/" TargetMode="External"/><Relationship Id="rId21" Type="http://schemas.openxmlformats.org/officeDocument/2006/relationships/hyperlink" Target="https://acvaa.org/wp-content/uploads/2019/05/Small-Animal-Monitoring-Guidlines.pdf" TargetMode="External"/><Relationship Id="rId34" Type="http://schemas.openxmlformats.org/officeDocument/2006/relationships/hyperlink" Target="https://anaesthetists.org/Portals/0/PDFs/Guidelines%20PDFs/Guideline_immediate_post_anaesthesia_recovery_2013_final.pdf?ver=2018-07-11-163754-287&amp;ver=2018-07-11-163754-287"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ava.eu.com/wp-content/uploads/2018/01/AVA-Safer-Anaesthesia-Guildlines-Booklet-VET-Web.pdf" TargetMode="External"/><Relationship Id="rId20" Type="http://schemas.openxmlformats.org/officeDocument/2006/relationships/hyperlink" Target="https://anaesthetists.org/Portals/0/PDFs/Guidelines%20PDFs/Recommendations%20for%20standards%20of%20monitoring%20during%20anaesthesia%20and%20recovery%202021.pdf?ver=2021-05-26-141701-007" TargetMode="External"/><Relationship Id="rId29" Type="http://schemas.openxmlformats.org/officeDocument/2006/relationships/hyperlink" Target="https://news.harvard.edu/gazette/story/2010/09/robert-smith/"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naesthetists.org/Portals/0/PDFs/Guidelines%20PDFs/Guideline_immediate_post_anaesthesia_recovery_2013_final.pdf?ver=2018-07-11-163754-287&amp;ver=2018-07-11-163754-287" TargetMode="External"/><Relationship Id="rId24" Type="http://schemas.openxmlformats.org/officeDocument/2006/relationships/hyperlink" Target="https://www.asahq.org/standards-and-practice-parameters/standards-for-basic-anesthetic-monitoring" TargetMode="External"/><Relationship Id="rId32" Type="http://schemas.openxmlformats.org/officeDocument/2006/relationships/hyperlink" Target="https://assets.publishing.service.gov.uk/government/uploads/system/uploads/attachment_data/file/662364/Guidance_on_the_Operation_of_ASPA.pdf" TargetMode="External"/><Relationship Id="rId37" Type="http://schemas.openxmlformats.org/officeDocument/2006/relationships/hyperlink" Target="https://ava.eu.com/wp-content/uploads/2015/11/AVA-Anaesthetic-Safety-Checklist-FINAL-UK-WEB-copy-2.pdf" TargetMode="External"/><Relationship Id="rId40" Type="http://schemas.openxmlformats.org/officeDocument/2006/relationships/hyperlink" Target="https://www.legislation.gov.uk/ukpga/1986/14/contents" TargetMode="External"/><Relationship Id="rId5" Type="http://schemas.openxmlformats.org/officeDocument/2006/relationships/webSettings" Target="webSettings.xml"/><Relationship Id="rId15" Type="http://schemas.openxmlformats.org/officeDocument/2006/relationships/hyperlink" Target="https://ava.eu.com/wp-content/uploads/2015/11/AVA-Anaesthetic-Safety-Checklist-FINAL-UK-WEB-copy-2.pdf" TargetMode="External"/><Relationship Id="rId23" Type="http://schemas.openxmlformats.org/officeDocument/2006/relationships/hyperlink" Target="https://www.anzca.edu.au/getattachment/0c2d9717-fa82-4507-a3d6-3533d8fa844d/PS18-Guideline-on-monitoring-during-anaesthesia" TargetMode="External"/><Relationship Id="rId28" Type="http://schemas.openxmlformats.org/officeDocument/2006/relationships/hyperlink" Target="https://www.eba-uems.eu/resources/PDFS/safety-guidelines/EBA-Minimal-monitor.pdf" TargetMode="External"/><Relationship Id="rId36" Type="http://schemas.openxmlformats.org/officeDocument/2006/relationships/hyperlink" Target="https://ava.eu.com/wp-content/uploads/2015/10/AVA-RECOMMENDED-REQUIREMENTS-ENG.pdf" TargetMode="External"/><Relationship Id="rId10" Type="http://schemas.openxmlformats.org/officeDocument/2006/relationships/hyperlink" Target="https://anaesthetists.org/Portals/0/PDFs/Guidelines%20PDFs/Guideline_checking_anaesthetic_equipment_2012_final.pdf?ver=2018-07-11-163753-647&amp;ver=2018-07-11-163753-647" TargetMode="External"/><Relationship Id="rId19" Type="http://schemas.openxmlformats.org/officeDocument/2006/relationships/hyperlink" Target="https://anaesthetists.org/Portals/0/PDFs/Guidelines%20PDFs/Guideline_checking_anaesthetic_equipment_2012_final.pdf?ver=2018-07-11-163753-647&amp;ver=2018-07-11-163753-647" TargetMode="External"/><Relationship Id="rId31" Type="http://schemas.openxmlformats.org/officeDocument/2006/relationships/hyperlink" Target="https://www.ecvaa.org/index.php?option=com_content&amp;task=view&amp;id=118&amp;Itemid=51"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ava.eu.com/wp-content/uploads/2015/11/AVA-Checklist-Booklet-FINAL-Web-copy.pdf" TargetMode="External"/><Relationship Id="rId22" Type="http://schemas.openxmlformats.org/officeDocument/2006/relationships/hyperlink" Target="https://acvaa.org/wp-content/uploads/2019/05/Guidelines-for-Anesthesia-in-Horses.pdf" TargetMode="External"/><Relationship Id="rId27" Type="http://schemas.openxmlformats.org/officeDocument/2006/relationships/hyperlink" Target="https://ava.eu.com/wp-content/uploads/2018/01/AVA-Safer-Anaesthesia-Guildlines-Booklet-VET-Web.pdf" TargetMode="External"/><Relationship Id="rId30" Type="http://schemas.openxmlformats.org/officeDocument/2006/relationships/hyperlink" Target="https://rcoa.ac.uk/training-careers/working-anaesthesia/simulation" TargetMode="External"/><Relationship Id="rId35" Type="http://schemas.openxmlformats.org/officeDocument/2006/relationships/hyperlink" Target="https://anaesthetists.org/Portals/0/PDFs/Guidelines%20PDFs/Recommendations%20for%20standards%20of%20monitoring%20during%20anaesthesia%20and%20recovery%202021.pdf?ver=2021-05-26-141701-007" TargetMode="External"/><Relationship Id="rId8" Type="http://schemas.openxmlformats.org/officeDocument/2006/relationships/hyperlink" Target="mailto:e.clutton@ed.ac.uk" TargetMode="External"/><Relationship Id="rId3" Type="http://schemas.openxmlformats.org/officeDocument/2006/relationships/styles" Target="styles.xml"/><Relationship Id="rId12" Type="http://schemas.openxmlformats.org/officeDocument/2006/relationships/hyperlink" Target="https://anaesthetists.org/Portals/0/PDFs/Guidelines%20PDFs/Recommendations%20for%20standards%20of%20monitoring%20during%20anaesthesia%20and%20recovery%202021.pdf?ver=2021-05-26-141701-007" TargetMode="External"/><Relationship Id="rId17" Type="http://schemas.openxmlformats.org/officeDocument/2006/relationships/hyperlink" Target="https://assets.publishing.service.gov.uk/government/uploads/system/uploads/attachment_data/file/662364/Guidance_on_the_Operation_of_ASPA.pdf" TargetMode="External"/><Relationship Id="rId25" Type="http://schemas.openxmlformats.org/officeDocument/2006/relationships/hyperlink" Target="https://ava.eu.com/wp-content/uploads/2015/10/AVA-RECOMMENDED-REQUIREMENTS-ENG.pdf" TargetMode="External"/><Relationship Id="rId33" Type="http://schemas.openxmlformats.org/officeDocument/2006/relationships/hyperlink" Target="https://anaesthetists.org/Portals/0/PDFs/Guidelines%20PDFs/Guideline_checking_anaesthetic_equipment_2012_final.pdf?ver=2018-07-11-163753-647&amp;ver=2018-07-11-163753-647" TargetMode="External"/><Relationship Id="rId38" Type="http://schemas.openxmlformats.org/officeDocument/2006/relationships/hyperlink" Target="https://ava.eu.com/wp-content/uploads/2018/01/AVA-Safer-Anaesthesia-Guildlines-Booklet-VET-Web.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82F01-3B60-428E-8418-45B28A4854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86620</Words>
  <Characters>464289</Characters>
  <Application>Microsoft Office Word</Application>
  <DocSecurity>4</DocSecurity>
  <Lines>14069</Lines>
  <Paragraphs>8885</Paragraphs>
  <ScaleCrop>false</ScaleCrop>
  <HeadingPairs>
    <vt:vector size="6" baseType="variant">
      <vt:variant>
        <vt:lpstr>Titel</vt:lpstr>
      </vt:variant>
      <vt:variant>
        <vt:i4>1</vt:i4>
      </vt:variant>
      <vt:variant>
        <vt:lpstr>Title</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542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by Musk</dc:creator>
  <cp:keywords/>
  <dc:description/>
  <cp:lastModifiedBy>Martina Perše</cp:lastModifiedBy>
  <cp:revision>2</cp:revision>
  <dcterms:created xsi:type="dcterms:W3CDTF">2024-06-02T17:08:00Z</dcterms:created>
  <dcterms:modified xsi:type="dcterms:W3CDTF">2024-06-02T17:08:00Z</dcterms:modified>
</cp:coreProperties>
</file>